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7169543"/>
      <w:bookmarkStart w:id="1" w:name="_Hlk106959743"/>
      <w:bookmarkStart w:id="2" w:name="_Hlk105594924"/>
      <w:bookmarkStart w:id="3" w:name="_Hlk103333971"/>
      <w:bookmarkStart w:id="4" w:name="_Hlk102995715"/>
      <w:bookmarkStart w:id="5" w:name="_Hlk102684113"/>
      <w:bookmarkStart w:id="6" w:name="_Hlk101700388"/>
      <w:bookmarkStart w:id="7" w:name="_Hlk102664599"/>
      <w:bookmarkStart w:id="8" w:name="_Hlk102840325"/>
      <w:bookmarkStart w:id="9" w:name="_Hlk103438038"/>
      <w:bookmarkStart w:id="10" w:name="_Hlk104575802"/>
      <w:bookmarkStart w:id="11" w:name="_Hlk106745457"/>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proofErr w:type="gramStart"/>
      <w:r w:rsidRPr="00B66879">
        <w:rPr>
          <w:rFonts w:hint="eastAsia"/>
          <w:sz w:val="36"/>
          <w:szCs w:val="36"/>
        </w:rPr>
        <w:t>研</w:t>
      </w:r>
      <w:proofErr w:type="gramEnd"/>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770ED7AA" w:rsidR="00470845" w:rsidRPr="00B66879" w:rsidRDefault="00470845" w:rsidP="00470845">
      <w:pPr>
        <w:spacing w:afterLines="50" w:after="180"/>
        <w:ind w:leftChars="0" w:left="0" w:firstLineChars="0" w:firstLine="0"/>
        <w:jc w:val="center"/>
        <w:rPr>
          <w:rFonts w:ascii="標楷體" w:hAnsi="標楷體"/>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proofErr w:type="gramStart"/>
      <w:r w:rsidRPr="00B66879">
        <w:rPr>
          <w:rFonts w:hint="eastAsia"/>
          <w:sz w:val="40"/>
          <w:szCs w:val="40"/>
        </w:rPr>
        <w:t>研</w:t>
      </w:r>
      <w:proofErr w:type="gramEnd"/>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F65595">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7612980"/>
      <w:r w:rsidRPr="009F2D68">
        <w:rPr>
          <w:bCs w:val="0"/>
        </w:rPr>
        <w:lastRenderedPageBreak/>
        <w:t>摘要</w:t>
      </w:r>
      <w:bookmarkEnd w:id="15"/>
    </w:p>
    <w:p w14:paraId="425999D2" w14:textId="16C9388D" w:rsidR="00687303" w:rsidRDefault="00687303" w:rsidP="00687303">
      <w:pPr>
        <w:ind w:leftChars="0" w:left="0" w:firstLine="480"/>
        <w:jc w:val="both"/>
      </w:pPr>
      <w:r>
        <w:rPr>
          <w:rFonts w:hint="eastAsia"/>
        </w:rPr>
        <w:t>近年來科技日新月異，可以看到</w:t>
      </w:r>
      <w:proofErr w:type="gramStart"/>
      <w:r>
        <w:rPr>
          <w:rFonts w:hint="eastAsia"/>
        </w:rPr>
        <w:t>許多物聯網</w:t>
      </w:r>
      <w:proofErr w:type="gramEnd"/>
      <w:r w:rsidR="00E70172">
        <w:rPr>
          <w:rFonts w:hint="eastAsia"/>
        </w:rPr>
        <w:t>與人機互動等</w:t>
      </w:r>
      <w:r>
        <w:rPr>
          <w:rFonts w:hint="eastAsia"/>
        </w:rPr>
        <w:t>技術應用於工程領域中，而較少運用於軌道場域。因此本研究建立</w:t>
      </w:r>
      <w:proofErr w:type="gramStart"/>
      <w:r>
        <w:rPr>
          <w:rFonts w:hint="eastAsia"/>
        </w:rPr>
        <w:t>一</w:t>
      </w:r>
      <w:proofErr w:type="gramEnd"/>
      <w:r>
        <w:rPr>
          <w:rFonts w:hint="eastAsia"/>
        </w:rPr>
        <w:t>軌道狀態監測系統</w:t>
      </w:r>
      <w:r w:rsidR="00F54183">
        <w:rPr>
          <w:rFonts w:hint="eastAsia"/>
        </w:rPr>
        <w:t>與</w:t>
      </w:r>
      <w:r w:rsidR="00983F45">
        <w:rPr>
          <w:rFonts w:hint="eastAsia"/>
        </w:rPr>
        <w:t>人機</w:t>
      </w:r>
      <w:r>
        <w:rPr>
          <w:rFonts w:hint="eastAsia"/>
        </w:rPr>
        <w:t>互動平台，提出軌道設施聯網監測與後端互動平台的初步架構，如此希望能提高軌道養護範圍與管理效率。</w:t>
      </w:r>
    </w:p>
    <w:p w14:paraId="2AA45369" w14:textId="7DA07823" w:rsidR="002D489E" w:rsidRDefault="00687303" w:rsidP="00726C43">
      <w:pPr>
        <w:ind w:leftChars="0" w:left="0" w:firstLineChars="0" w:firstLine="480"/>
        <w:jc w:val="both"/>
      </w:pPr>
      <w:r>
        <w:rPr>
          <w:rFonts w:hint="eastAsia"/>
        </w:rPr>
        <w:t>本研究主要使用</w:t>
      </w:r>
      <w:r>
        <w:t>Arduino</w:t>
      </w:r>
      <w:r>
        <w:rPr>
          <w:rFonts w:hint="eastAsia"/>
        </w:rPr>
        <w:t>微控器連接</w:t>
      </w:r>
      <w:r w:rsidR="004747BE">
        <w:rPr>
          <w:rFonts w:hint="eastAsia"/>
        </w:rPr>
        <w:t>加速計</w:t>
      </w:r>
      <w:r>
        <w:rPr>
          <w:rFonts w:hint="eastAsia"/>
        </w:rPr>
        <w:t>、</w:t>
      </w:r>
      <w:r w:rsidR="004747BE">
        <w:rPr>
          <w:rFonts w:hint="eastAsia"/>
        </w:rPr>
        <w:t>重量感測器</w:t>
      </w:r>
      <w:r>
        <w:rPr>
          <w:rFonts w:hint="eastAsia"/>
        </w:rPr>
        <w:t>及應變計等感測元件，製作出</w:t>
      </w:r>
      <w:proofErr w:type="gramStart"/>
      <w:r>
        <w:rPr>
          <w:rFonts w:hint="eastAsia"/>
        </w:rPr>
        <w:t>一</w:t>
      </w:r>
      <w:proofErr w:type="gramEnd"/>
      <w:r>
        <w:rPr>
          <w:rFonts w:hint="eastAsia"/>
        </w:rPr>
        <w:t>輕量化的軌道監測設備，用於監測道碴軌道中列車通過時產生的</w:t>
      </w:r>
      <w:r w:rsidR="004747BE">
        <w:rPr>
          <w:rFonts w:hint="eastAsia"/>
        </w:rPr>
        <w:t>振動加速度</w:t>
      </w:r>
      <w:r>
        <w:rPr>
          <w:rFonts w:hint="eastAsia"/>
        </w:rPr>
        <w:t>、</w:t>
      </w:r>
      <w:r w:rsidR="004747BE">
        <w:rPr>
          <w:rFonts w:hint="eastAsia"/>
        </w:rPr>
        <w:t>動態橫向阻力</w:t>
      </w:r>
      <w:r>
        <w:rPr>
          <w:rFonts w:hint="eastAsia"/>
        </w:rPr>
        <w:t>以及鋼軌應變等狀態。</w:t>
      </w:r>
      <w:r w:rsidR="00C069EB">
        <w:rPr>
          <w:rFonts w:hint="eastAsia"/>
        </w:rPr>
        <w:t>監測地點為新左營站南端，地下引道出土段，透過無線傳輸，將監測數據即時回傳。</w:t>
      </w:r>
      <w:r>
        <w:rPr>
          <w:rFonts w:hint="eastAsia"/>
        </w:rPr>
        <w:t>在無線傳輸</w:t>
      </w:r>
      <w:r w:rsidR="00C069EB">
        <w:rPr>
          <w:rFonts w:hint="eastAsia"/>
        </w:rPr>
        <w:t>模組</w:t>
      </w:r>
      <w:r>
        <w:rPr>
          <w:rFonts w:hint="eastAsia"/>
        </w:rPr>
        <w:t>方面，比較</w:t>
      </w:r>
      <w:proofErr w:type="spellStart"/>
      <w:r>
        <w:t>XBee</w:t>
      </w:r>
      <w:proofErr w:type="spellEnd"/>
      <w:r>
        <w:rPr>
          <w:rFonts w:hint="eastAsia"/>
        </w:rPr>
        <w:t>與</w:t>
      </w:r>
      <w:r>
        <w:t>Cat M1</w:t>
      </w:r>
      <w:proofErr w:type="gramStart"/>
      <w:r>
        <w:rPr>
          <w:rFonts w:hint="eastAsia"/>
        </w:rPr>
        <w:t>兩</w:t>
      </w:r>
      <w:proofErr w:type="gramEnd"/>
      <w:r>
        <w:rPr>
          <w:rFonts w:hint="eastAsia"/>
        </w:rPr>
        <w:t>種模組遠端傳輸的效果，發現</w:t>
      </w:r>
      <w:r>
        <w:t>Cat M1</w:t>
      </w:r>
      <w:r>
        <w:rPr>
          <w:rFonts w:hint="eastAsia"/>
        </w:rPr>
        <w:t>有較穩定的表現。</w:t>
      </w:r>
    </w:p>
    <w:p w14:paraId="75BC64FD" w14:textId="0CDA890D" w:rsidR="00687303" w:rsidRDefault="00900BA6" w:rsidP="002D489E">
      <w:pPr>
        <w:ind w:leftChars="0" w:left="0" w:firstLineChars="0" w:firstLine="480"/>
        <w:jc w:val="both"/>
      </w:pPr>
      <w:r>
        <w:rPr>
          <w:rFonts w:hint="eastAsia"/>
        </w:rPr>
        <w:t>為觀察軌道狀態</w:t>
      </w:r>
      <w:r w:rsidR="003E6604">
        <w:rPr>
          <w:rFonts w:hint="eastAsia"/>
        </w:rPr>
        <w:t>，</w:t>
      </w:r>
      <w:r w:rsidR="00F54183">
        <w:rPr>
          <w:rFonts w:hint="eastAsia"/>
        </w:rPr>
        <w:t>從</w:t>
      </w:r>
      <w:r w:rsidR="00687303">
        <w:rPr>
          <w:rFonts w:hint="eastAsia"/>
        </w:rPr>
        <w:t>自強、普悠</w:t>
      </w:r>
      <w:proofErr w:type="gramStart"/>
      <w:r w:rsidR="00687303">
        <w:rPr>
          <w:rFonts w:hint="eastAsia"/>
        </w:rPr>
        <w:t>瑪</w:t>
      </w:r>
      <w:proofErr w:type="gramEnd"/>
      <w:r w:rsidR="00687303">
        <w:rPr>
          <w:rFonts w:hint="eastAsia"/>
        </w:rPr>
        <w:t>與區間車</w:t>
      </w:r>
      <w:r w:rsidR="00F54183">
        <w:rPr>
          <w:rFonts w:hint="eastAsia"/>
        </w:rPr>
        <w:t>各挑選</w:t>
      </w:r>
      <w:proofErr w:type="gramStart"/>
      <w:r w:rsidR="00F54183">
        <w:rPr>
          <w:rFonts w:hint="eastAsia"/>
        </w:rPr>
        <w:t>一</w:t>
      </w:r>
      <w:proofErr w:type="gramEnd"/>
      <w:r w:rsidR="00643B56">
        <w:rPr>
          <w:rFonts w:hint="eastAsia"/>
        </w:rPr>
        <w:t>班車</w:t>
      </w:r>
      <w:r w:rsidR="00687303">
        <w:rPr>
          <w:rFonts w:hint="eastAsia"/>
        </w:rPr>
        <w:t>，</w:t>
      </w:r>
      <w:r w:rsidR="004747BE">
        <w:rPr>
          <w:rFonts w:hint="eastAsia"/>
        </w:rPr>
        <w:t>監測</w:t>
      </w:r>
      <w:r>
        <w:rPr>
          <w:rFonts w:hint="eastAsia"/>
        </w:rPr>
        <w:t>一個月的</w:t>
      </w:r>
      <w:r w:rsidR="004747BE">
        <w:rPr>
          <w:rFonts w:hint="eastAsia"/>
        </w:rPr>
        <w:t>時間</w:t>
      </w:r>
      <w:r>
        <w:rPr>
          <w:rFonts w:hint="eastAsia"/>
        </w:rPr>
        <w:t>，</w:t>
      </w:r>
      <w:r w:rsidR="00687303">
        <w:rPr>
          <w:rFonts w:hint="eastAsia"/>
        </w:rPr>
        <w:t>動態橫向阻力</w:t>
      </w:r>
      <w:proofErr w:type="gramStart"/>
      <w:r w:rsidR="00643B56">
        <w:rPr>
          <w:rFonts w:hint="eastAsia"/>
        </w:rPr>
        <w:t>三</w:t>
      </w:r>
      <w:proofErr w:type="gramEnd"/>
      <w:r w:rsidR="00643B56">
        <w:rPr>
          <w:rFonts w:hint="eastAsia"/>
        </w:rPr>
        <w:t>班車</w:t>
      </w:r>
      <w:r w:rsidR="00687303">
        <w:rPr>
          <w:rFonts w:hint="eastAsia"/>
        </w:rPr>
        <w:t>皆呈微幅上升趨勢；振動加速度則是自強與區間呈微幅上升，而普悠</w:t>
      </w:r>
      <w:proofErr w:type="gramStart"/>
      <w:r w:rsidR="00687303">
        <w:rPr>
          <w:rFonts w:hint="eastAsia"/>
        </w:rPr>
        <w:t>瑪</w:t>
      </w:r>
      <w:proofErr w:type="gramEnd"/>
      <w:r w:rsidR="00687303">
        <w:rPr>
          <w:rFonts w:hint="eastAsia"/>
        </w:rPr>
        <w:t>呈下降趨勢。</w:t>
      </w:r>
      <w:proofErr w:type="gramStart"/>
      <w:r w:rsidR="00687303">
        <w:rPr>
          <w:rFonts w:hint="eastAsia"/>
        </w:rPr>
        <w:t>此外，</w:t>
      </w:r>
      <w:proofErr w:type="gramEnd"/>
      <w:r w:rsidR="00687303">
        <w:rPr>
          <w:rFonts w:hint="eastAsia"/>
        </w:rPr>
        <w:t>因自強號是動力集中式車型，因此每天產生的監測數值皆有較大的變異性。</w:t>
      </w:r>
    </w:p>
    <w:p w14:paraId="7FB45F04" w14:textId="1DF39E27" w:rsidR="00C069EB" w:rsidRDefault="00C069EB" w:rsidP="002D489E">
      <w:pPr>
        <w:ind w:leftChars="0" w:left="0" w:firstLineChars="0" w:firstLine="480"/>
        <w:jc w:val="both"/>
      </w:pPr>
      <w:r>
        <w:rPr>
          <w:rFonts w:hint="eastAsia"/>
        </w:rPr>
        <w:t>為使</w:t>
      </w:r>
      <w:r w:rsidR="003E6604">
        <w:t>Unity</w:t>
      </w:r>
      <w:r w:rsidR="00A52C9B">
        <w:rPr>
          <w:rFonts w:hint="eastAsia"/>
        </w:rPr>
        <w:t>建立</w:t>
      </w:r>
      <w:r>
        <w:rPr>
          <w:rFonts w:hint="eastAsia"/>
        </w:rPr>
        <w:t>的</w:t>
      </w:r>
      <w:r w:rsidR="00687303">
        <w:rPr>
          <w:rFonts w:hint="eastAsia"/>
        </w:rPr>
        <w:t>人機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編寫相關腳本與規劃使用者介面，從而建立能自由操作的之平台。此平台</w:t>
      </w:r>
      <w:r w:rsidR="00FE631B">
        <w:rPr>
          <w:rFonts w:hint="eastAsia"/>
        </w:rPr>
        <w:t>可視覺化</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養護管理人員</w:t>
      </w:r>
      <w:r w:rsidR="00983F45">
        <w:rPr>
          <w:rFonts w:hint="eastAsia"/>
        </w:rPr>
        <w:t>的互動性以及</w:t>
      </w:r>
      <w:r w:rsidR="00C07A3C">
        <w:rPr>
          <w:rFonts w:hint="eastAsia"/>
        </w:rPr>
        <w:t>後續追蹤</w:t>
      </w:r>
      <w:r w:rsidR="00983F45">
        <w:rPr>
          <w:rFonts w:hint="eastAsia"/>
        </w:rPr>
        <w:t>之用</w:t>
      </w:r>
      <w:r w:rsidR="00C07A3C">
        <w:rPr>
          <w:rFonts w:hint="eastAsia"/>
        </w:rPr>
        <w:t>。</w:t>
      </w:r>
    </w:p>
    <w:p w14:paraId="2D5E4EF9" w14:textId="29D339B8" w:rsidR="00687303" w:rsidRDefault="00983F45" w:rsidP="003A6298">
      <w:pPr>
        <w:ind w:leftChars="0" w:left="0" w:firstLineChars="0" w:firstLine="480"/>
        <w:jc w:val="both"/>
      </w:pPr>
      <w:r>
        <w:rPr>
          <w:rFonts w:hint="eastAsia"/>
        </w:rPr>
        <w:t>本研究為</w:t>
      </w:r>
      <w:proofErr w:type="gramStart"/>
      <w:r w:rsidR="00E70172">
        <w:rPr>
          <w:rFonts w:hint="eastAsia"/>
        </w:rPr>
        <w:t>結合</w:t>
      </w:r>
      <w:r>
        <w:rPr>
          <w:rFonts w:hint="eastAsia"/>
        </w:rPr>
        <w:t>物聯網</w:t>
      </w:r>
      <w:proofErr w:type="gramEnd"/>
      <w:r w:rsidR="00E70172">
        <w:rPr>
          <w:rFonts w:hint="eastAsia"/>
        </w:rPr>
        <w:t>與人機互動平台之初步應用，</w:t>
      </w:r>
      <w:r w:rsidR="00522233">
        <w:rPr>
          <w:rFonts w:hint="eastAsia"/>
        </w:rPr>
        <w:t>採用成本相對低廉的感測設備</w:t>
      </w:r>
      <w:r w:rsidR="00822E2B">
        <w:rPr>
          <w:rFonts w:hint="eastAsia"/>
        </w:rPr>
        <w:t>，適合</w:t>
      </w:r>
      <w:r w:rsidR="007820F0">
        <w:rPr>
          <w:rFonts w:hint="eastAsia"/>
        </w:rPr>
        <w:t>後續</w:t>
      </w:r>
      <w:r w:rsidR="00822E2B" w:rsidRPr="00822E2B">
        <w:rPr>
          <w:rFonts w:hint="eastAsia"/>
        </w:rPr>
        <w:t>廣泛</w:t>
      </w:r>
      <w:proofErr w:type="gramStart"/>
      <w:r w:rsidR="00822E2B" w:rsidRPr="00822E2B">
        <w:rPr>
          <w:rFonts w:hint="eastAsia"/>
        </w:rPr>
        <w:t>佈</w:t>
      </w:r>
      <w:proofErr w:type="gramEnd"/>
      <w:r w:rsidR="00822E2B" w:rsidRPr="00822E2B">
        <w:rPr>
          <w:rFonts w:hint="eastAsia"/>
        </w:rPr>
        <w:t>設</w:t>
      </w:r>
      <w:r w:rsidR="007820F0">
        <w:rPr>
          <w:rFonts w:hint="eastAsia"/>
        </w:rPr>
        <w:t>能更全面的了解軌道狀態；</w:t>
      </w:r>
      <w:r w:rsidR="00BE2787">
        <w:rPr>
          <w:rFonts w:hint="eastAsia"/>
        </w:rPr>
        <w:t>互動平台方面則</w:t>
      </w:r>
      <w:r w:rsidR="007820F0">
        <w:rPr>
          <w:rFonts w:hint="eastAsia"/>
        </w:rPr>
        <w:t>使用</w:t>
      </w:r>
      <w:r w:rsidR="00440649">
        <w:rPr>
          <w:rFonts w:hint="eastAsia"/>
        </w:rPr>
        <w:t>功能具擴充性的工具建置，</w:t>
      </w:r>
      <w:r w:rsidR="00BE2787">
        <w:rPr>
          <w:rFonts w:hint="eastAsia"/>
        </w:rPr>
        <w:t>利於</w:t>
      </w:r>
      <w:r w:rsidR="00F54183">
        <w:rPr>
          <w:rFonts w:hint="eastAsia"/>
        </w:rPr>
        <w:t>延伸</w:t>
      </w:r>
      <w:r w:rsidR="00BE2787">
        <w:rPr>
          <w:rFonts w:hint="eastAsia"/>
        </w:rPr>
        <w:t>結合穿戴裝置等</w:t>
      </w:r>
      <w:r w:rsidR="00440649">
        <w:rPr>
          <w:rFonts w:hint="eastAsia"/>
        </w:rPr>
        <w:t>應用</w:t>
      </w:r>
      <w:r w:rsidR="00822E2B" w:rsidRPr="00822E2B">
        <w:rPr>
          <w:rFonts w:hint="eastAsia"/>
        </w:rPr>
        <w:t>，如此可以</w:t>
      </w:r>
      <w:r w:rsidR="00440649">
        <w:rPr>
          <w:rFonts w:hint="eastAsia"/>
        </w:rPr>
        <w:t>提升養護管理效率。</w:t>
      </w:r>
    </w:p>
    <w:p w14:paraId="4857CFD1" w14:textId="77777777" w:rsidR="00916711" w:rsidRPr="00687303" w:rsidRDefault="00916711" w:rsidP="00B21329">
      <w:pPr>
        <w:ind w:leftChars="0" w:firstLine="480"/>
      </w:pPr>
    </w:p>
    <w:p w14:paraId="6BCC6069" w14:textId="3B780E10" w:rsidR="009A5D9A" w:rsidRDefault="00916711" w:rsidP="006F41A4">
      <w:pPr>
        <w:ind w:leftChars="0" w:left="0" w:firstLineChars="0" w:firstLine="0"/>
        <w:rPr>
          <w:b/>
          <w:bCs/>
        </w:rPr>
      </w:pPr>
      <w:r w:rsidRPr="00F037DC">
        <w:rPr>
          <w:b/>
          <w:bCs/>
        </w:rPr>
        <w:t>關鍵字</w:t>
      </w:r>
      <w:r w:rsidR="004C0FE7">
        <w:rPr>
          <w:rFonts w:hint="eastAsia"/>
          <w:b/>
          <w:bCs/>
        </w:rPr>
        <w:t>：</w:t>
      </w:r>
      <w:r w:rsidR="003C2A0C" w:rsidRPr="00B66879">
        <w:rPr>
          <w:rFonts w:hint="eastAsia"/>
        </w:rPr>
        <w:t>軌道監測、</w:t>
      </w:r>
      <w:proofErr w:type="gramStart"/>
      <w:r w:rsidR="003C2A0C" w:rsidRPr="00B66879">
        <w:rPr>
          <w:rFonts w:hint="eastAsia"/>
        </w:rPr>
        <w:t>物聯網</w:t>
      </w:r>
      <w:proofErr w:type="gramEnd"/>
      <w:r w:rsidR="003C2A0C" w:rsidRPr="00B66879">
        <w:rPr>
          <w:rFonts w:hint="eastAsia"/>
        </w:rPr>
        <w:t>、</w:t>
      </w:r>
      <w:r w:rsidR="00C52C5D">
        <w:rPr>
          <w:rFonts w:hint="eastAsia"/>
        </w:rPr>
        <w:t>無線傳輸、人機互動平台、</w:t>
      </w:r>
      <w:r w:rsidR="003C2A0C" w:rsidRPr="00B66879">
        <w:t>Arduino</w:t>
      </w:r>
      <w:r w:rsidR="003C2A0C" w:rsidRPr="00B66879">
        <w:rPr>
          <w:rFonts w:hint="eastAsia"/>
        </w:rPr>
        <w:t>、</w:t>
      </w:r>
      <w:r w:rsidR="003C2A0C" w:rsidRPr="00B66879">
        <w:t>Unity</w:t>
      </w:r>
    </w:p>
    <w:p w14:paraId="1A9B9408" w14:textId="348CAA40" w:rsidR="00DE45FB" w:rsidRDefault="008E088B" w:rsidP="00822E2B">
      <w:pPr>
        <w:tabs>
          <w:tab w:val="left" w:pos="4080"/>
        </w:tabs>
        <w:ind w:leftChars="0" w:firstLine="480"/>
        <w:rPr>
          <w:b/>
          <w:bCs/>
        </w:rPr>
      </w:pPr>
      <w:r>
        <w:rPr>
          <w:b/>
          <w:bCs/>
        </w:rPr>
        <w:lastRenderedPageBreak/>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7612981"/>
      <w:r w:rsidRPr="00BB1C2C">
        <w:rPr>
          <w:rFonts w:hint="eastAsia"/>
          <w:sz w:val="32"/>
          <w:szCs w:val="48"/>
        </w:rPr>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BA3F91"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6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99C1F4B" w:rsidR="00FF2201" w:rsidRDefault="00FF2201" w:rsidP="00A77443">
      <w:pPr>
        <w:spacing w:line="240" w:lineRule="auto"/>
        <w:ind w:leftChars="0" w:left="0" w:rightChars="-118" w:right="-283" w:firstLineChars="0" w:firstLine="0"/>
        <w:jc w:val="both"/>
      </w:pPr>
      <w:bookmarkStart w:id="17" w:name="_Hlk107420834"/>
      <w:r>
        <w:t xml:space="preserve">In recent years, many technologies such as IoT and Unity interactive platform can be seen in engineering fields, but less in railway. Therefore, this study attempts to establish a railway condition monitoring system and a backend interactive platform. Proposing a preliminary framework of monitoring network. </w:t>
      </w:r>
      <w:proofErr w:type="gramStart"/>
      <w:r>
        <w:t>So as to</w:t>
      </w:r>
      <w:proofErr w:type="gramEnd"/>
      <w:r>
        <w:t xml:space="preserve"> expand the scope of track maintenance.</w:t>
      </w:r>
    </w:p>
    <w:p w14:paraId="61B2DD3F" w14:textId="77777777" w:rsidR="00FF2201" w:rsidRDefault="00FF2201" w:rsidP="00A77443">
      <w:pPr>
        <w:spacing w:line="240" w:lineRule="auto"/>
        <w:ind w:leftChars="0" w:left="0" w:rightChars="-118" w:right="-283" w:firstLineChars="0" w:firstLine="0"/>
        <w:jc w:val="both"/>
      </w:pPr>
      <w:r>
        <w:t xml:space="preserve">This study using Arduino which connecting some modules such as weight sensor, accelerometer and strain gauge to monitor the dynamic lateral resistance, vibration </w:t>
      </w:r>
      <w:proofErr w:type="gramStart"/>
      <w:r>
        <w:t>and  strain</w:t>
      </w:r>
      <w:proofErr w:type="gramEnd"/>
      <w:r>
        <w:t xml:space="preserve"> generated when the train passes through the ballast track. In terms of wireless transmission module, comparing the transmission efficiency between </w:t>
      </w:r>
      <w:proofErr w:type="spellStart"/>
      <w:r>
        <w:t>XBee</w:t>
      </w:r>
      <w:proofErr w:type="spellEnd"/>
      <w:r>
        <w:t xml:space="preserve"> and CatM1 module, the result show Cat M1 has better performance. </w:t>
      </w:r>
    </w:p>
    <w:p w14:paraId="25DE94DA" w14:textId="77777777" w:rsidR="00FF2201" w:rsidRDefault="00FF2201" w:rsidP="00A77443">
      <w:pPr>
        <w:spacing w:line="240" w:lineRule="auto"/>
        <w:ind w:leftChars="0" w:left="0" w:rightChars="-118" w:right="-283" w:firstLineChars="0" w:firstLine="0"/>
        <w:jc w:val="both"/>
      </w:pPr>
      <w:r>
        <w:t xml:space="preserve">Selecting one of train from each type of </w:t>
      </w:r>
      <w:proofErr w:type="gramStart"/>
      <w:r>
        <w:t>train(</w:t>
      </w:r>
      <w:proofErr w:type="spellStart"/>
      <w:proofErr w:type="gramEnd"/>
      <w:r>
        <w:t>Tze</w:t>
      </w:r>
      <w:proofErr w:type="spellEnd"/>
      <w:r>
        <w:t xml:space="preserve">-Chiang / </w:t>
      </w:r>
      <w:proofErr w:type="spellStart"/>
      <w:r>
        <w:t>Puyuma</w:t>
      </w:r>
      <w:proofErr w:type="spellEnd"/>
      <w:r>
        <w:t xml:space="preserve"> / Local train)to analysis their trend. It is found the dynamic lateral resistance showed a slight upward trend, the vibration showed upward trend in </w:t>
      </w:r>
      <w:proofErr w:type="spellStart"/>
      <w:r>
        <w:t>Tze</w:t>
      </w:r>
      <w:proofErr w:type="spellEnd"/>
      <w:r>
        <w:t xml:space="preserve">-Chiang and Local train, but </w:t>
      </w:r>
      <w:proofErr w:type="spellStart"/>
      <w:r>
        <w:t>Puyuma</w:t>
      </w:r>
      <w:proofErr w:type="spellEnd"/>
      <w:r>
        <w:t xml:space="preserve"> in downward. Because </w:t>
      </w:r>
      <w:proofErr w:type="spellStart"/>
      <w:r>
        <w:t>Tze</w:t>
      </w:r>
      <w:proofErr w:type="spellEnd"/>
      <w:r>
        <w:t xml:space="preserve">-Chiang is Push–Pull train, so the </w:t>
      </w:r>
      <w:proofErr w:type="spellStart"/>
      <w:r>
        <w:t>the</w:t>
      </w:r>
      <w:proofErr w:type="spellEnd"/>
      <w:r>
        <w:t xml:space="preserv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 xml:space="preserve">Finally, use Unity to build </w:t>
      </w:r>
      <w:proofErr w:type="spellStart"/>
      <w:proofErr w:type="gramStart"/>
      <w:r>
        <w:t>a</w:t>
      </w:r>
      <w:proofErr w:type="spellEnd"/>
      <w:proofErr w:type="gramEnd"/>
      <w:r>
        <w:t xml:space="preserve">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77777777" w:rsidR="003A6298" w:rsidRPr="00687303" w:rsidRDefault="003A6298" w:rsidP="00FF2201">
      <w:pPr>
        <w:spacing w:line="240" w:lineRule="auto"/>
        <w:ind w:leftChars="0" w:left="0" w:firstLineChars="0" w:firstLine="0"/>
        <w:jc w:val="both"/>
      </w:pPr>
    </w:p>
    <w:p w14:paraId="30515838" w14:textId="3F5164D5"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2E4897">
        <w:t xml:space="preserve">wireless transmission, </w:t>
      </w:r>
      <w:r w:rsidR="00A81AA8" w:rsidRPr="00B66879">
        <w:t>Arduino, Unity</w:t>
      </w:r>
    </w:p>
    <w:p w14:paraId="53FAA9D2" w14:textId="1B545D65" w:rsidR="00DE45FB" w:rsidRDefault="00DE45FB"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w:t>
      </w:r>
      <w:proofErr w:type="gramStart"/>
      <w:r>
        <w:t>are</w:t>
      </w:r>
      <w:proofErr w:type="gramEnd"/>
      <w:r>
        <w:t xml:space="preserv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w:t>
      </w:r>
      <w:proofErr w:type="gramStart"/>
      <w:r w:rsidRPr="00B31390">
        <w:t>so as to</w:t>
      </w:r>
      <w:proofErr w:type="gramEnd"/>
      <w:r w:rsidRPr="00B31390">
        <w:t xml:space="preserve">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w:t>
      </w:r>
      <w:r w:rsidR="009377D2">
        <w:lastRenderedPageBreak/>
        <w:t xml:space="preserve">application of game engine in engineering field, and know which software to use to build the </w:t>
      </w:r>
      <w:r w:rsidR="00302F16">
        <w:t>interactive platform.</w:t>
      </w:r>
    </w:p>
    <w:p w14:paraId="37E77D0A" w14:textId="710FFC05" w:rsidR="00E31437"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I</w:t>
      </w:r>
      <w:r w:rsidR="00DF033E">
        <w:t xml:space="preserve">nstall </w:t>
      </w:r>
      <w:r w:rsidR="00450EF6">
        <w:t>o</w:t>
      </w:r>
      <w:r w:rsidR="00DF033E">
        <w:t>n the</w:t>
      </w:r>
      <w:r w:rsidR="00450EF6">
        <w:t xml:space="preserve"> site</w:t>
      </w:r>
      <w:r w:rsidR="00DF033E">
        <w:t xml:space="preserve">, </w:t>
      </w:r>
      <w:r w:rsidR="00302F16">
        <w:t>which located in the</w:t>
      </w:r>
      <w:r w:rsidR="00DF033E">
        <w:t xml:space="preserve"> </w:t>
      </w:r>
      <w:r w:rsidR="00DF033E" w:rsidRPr="00DF033E">
        <w:t xml:space="preserve">southern of the </w:t>
      </w:r>
      <w:proofErr w:type="spellStart"/>
      <w:r w:rsidR="00DF033E" w:rsidRPr="00DF033E">
        <w:t>Xinzuoying</w:t>
      </w:r>
      <w:proofErr w:type="spellEnd"/>
      <w:r w:rsidR="00DF033E" w:rsidRPr="00DF033E">
        <w:t xml:space="preserve">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proofErr w:type="gramStart"/>
      <w:r w:rsidR="00F02908" w:rsidRPr="00F02908">
        <w:t>compares</w:t>
      </w:r>
      <w:proofErr w:type="gramEnd"/>
      <w:r w:rsidR="00F02908" w:rsidRPr="00F02908">
        <w:t xml:space="preserve"> the transmission effects of </w:t>
      </w:r>
      <w:proofErr w:type="spellStart"/>
      <w:r w:rsidR="00F02908" w:rsidRPr="00F02908">
        <w:t>XBee</w:t>
      </w:r>
      <w:proofErr w:type="spellEnd"/>
      <w:r w:rsidR="00F02908" w:rsidRPr="00F02908">
        <w:t xml:space="preserv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rsidR="00302F16">
        <w:t>select</w:t>
      </w:r>
      <w:r w:rsidR="007F1C64">
        <w:t xml:space="preserve"> three</w:t>
      </w:r>
      <w:r w:rsidR="00302F16">
        <w:t xml:space="preserve"> trains from each</w:t>
      </w:r>
      <w:r w:rsidR="007F1C64">
        <w:t xml:space="preserve"> type of </w:t>
      </w:r>
      <w:proofErr w:type="gramStart"/>
      <w:r w:rsidR="007F1C64">
        <w:t>train</w:t>
      </w:r>
      <w:r w:rsidR="00C156B3">
        <w:t>(</w:t>
      </w:r>
      <w:proofErr w:type="spellStart"/>
      <w:proofErr w:type="gramEnd"/>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their trend</w:t>
      </w:r>
      <w:r w:rsidR="00302F16">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44167F7E" w:rsidR="00E12715" w:rsidRDefault="00E12715" w:rsidP="00E12715">
      <w:pPr>
        <w:pStyle w:val="ac"/>
        <w:spacing w:after="180"/>
      </w:pPr>
      <w:r>
        <w:t xml:space="preserve">Figure </w:t>
      </w:r>
      <w:r w:rsidR="00BA3F91">
        <w:fldChar w:fldCharType="begin"/>
      </w:r>
      <w:r w:rsidR="00BA3F91">
        <w:instrText xml:space="preserve"> SEQ Figure \* ARABIC </w:instrText>
      </w:r>
      <w:r w:rsidR="00BA3F91">
        <w:fldChar w:fldCharType="separate"/>
      </w:r>
      <w:r w:rsidR="0001429D">
        <w:rPr>
          <w:noProof/>
        </w:rPr>
        <w:t>1</w:t>
      </w:r>
      <w:r w:rsidR="00BA3F91">
        <w:rPr>
          <w:noProof/>
        </w:rPr>
        <w:fldChar w:fldCharType="end"/>
      </w:r>
      <w:r>
        <w:t xml:space="preserve"> Arduino MCU/sensor/wireless transmission module </w:t>
      </w:r>
    </w:p>
    <w:p w14:paraId="0CC13395" w14:textId="31B3660C" w:rsidR="00224292" w:rsidRDefault="00224292" w:rsidP="00224292">
      <w:pPr>
        <w:ind w:left="480" w:firstLineChars="500" w:firstLine="1200"/>
      </w:pPr>
      <w:r>
        <w:rPr>
          <w:noProof/>
        </w:rPr>
        <w:lastRenderedPageBreak/>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417DA6E6" w:rsidR="00224292" w:rsidRPr="00224292" w:rsidRDefault="00224292" w:rsidP="00224292">
      <w:pPr>
        <w:pStyle w:val="ac"/>
        <w:spacing w:after="180"/>
      </w:pPr>
      <w:r>
        <w:t xml:space="preserve">Figure </w:t>
      </w:r>
      <w:r w:rsidR="00BA3F91">
        <w:fldChar w:fldCharType="begin"/>
      </w:r>
      <w:r w:rsidR="00BA3F91">
        <w:instrText xml:space="preserve"> SEQ Figure \* ARABIC </w:instrText>
      </w:r>
      <w:r w:rsidR="00BA3F91">
        <w:fldChar w:fldCharType="separate"/>
      </w:r>
      <w:r w:rsidR="0001429D">
        <w:rPr>
          <w:noProof/>
        </w:rPr>
        <w:t>2</w:t>
      </w:r>
      <w:r w:rsidR="00BA3F91">
        <w:rPr>
          <w:noProof/>
        </w:rPr>
        <w:fldChar w:fldCharType="end"/>
      </w:r>
      <w:r>
        <w:t xml:space="preserve"> Completely install </w:t>
      </w:r>
      <w:r w:rsidRPr="00E31437">
        <w:t>monitoring equipment</w:t>
      </w:r>
    </w:p>
    <w:p w14:paraId="1BC1C890" w14:textId="11AD1AFE" w:rsidR="00F02908" w:rsidRDefault="00450EF6" w:rsidP="00E31437">
      <w:pPr>
        <w:spacing w:line="240" w:lineRule="auto"/>
        <w:ind w:leftChars="0" w:left="0" w:firstLineChars="0" w:firstLine="0"/>
        <w:jc w:val="both"/>
      </w:pPr>
      <w:r>
        <w:t>Also</w:t>
      </w:r>
      <w:r w:rsidR="00F02908">
        <w:t>,</w:t>
      </w:r>
      <w:r w:rsidR="00DC0DFF">
        <w:t xml:space="preserve"> need </w:t>
      </w:r>
      <w:r w:rsidR="00DC0DFF" w:rsidRPr="00DC0DFF">
        <w:t xml:space="preserve">to build </w:t>
      </w:r>
      <w:proofErr w:type="spellStart"/>
      <w:proofErr w:type="gramStart"/>
      <w:r w:rsidR="00DC0DFF" w:rsidRPr="00DC0DFF">
        <w:t>a</w:t>
      </w:r>
      <w:proofErr w:type="spellEnd"/>
      <w:proofErr w:type="gramEnd"/>
      <w:r w:rsidR="00DC0DFF" w:rsidRPr="00DC0DFF">
        <w:t xml:space="preserve">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t>,</w:t>
      </w:r>
      <w:r w:rsidR="008E192F">
        <w:t xml:space="preserve"> include </w:t>
      </w:r>
      <w:r w:rsidR="00DC0DFF">
        <w:t xml:space="preserve">user </w:t>
      </w:r>
      <w:proofErr w:type="gramStart"/>
      <w:r>
        <w:t>interface</w:t>
      </w:r>
      <w:r w:rsidR="008E192F">
        <w:t>(</w:t>
      </w:r>
      <w:proofErr w:type="gramEnd"/>
      <w:r w:rsidR="008E192F">
        <w:t>UI),button logic</w:t>
      </w:r>
      <w:r>
        <w:t xml:space="preserve"> and</w:t>
      </w:r>
      <w:r w:rsidR="001D042C">
        <w:t xml:space="preserve"> page design.</w:t>
      </w:r>
      <w:r w:rsidR="008E192F">
        <w:t xml:space="preserve"> </w:t>
      </w:r>
      <w:r w:rsidR="001D042C">
        <w:t xml:space="preserve">Also </w:t>
      </w:r>
      <w:bookmarkStart w:id="19" w:name="_Hlk106891535"/>
      <w:r>
        <w:t xml:space="preserve">write the </w:t>
      </w:r>
      <w:r w:rsidR="002C5C2A">
        <w:t xml:space="preserve">C# </w:t>
      </w:r>
      <w:r>
        <w:t>script to control the program</w:t>
      </w:r>
      <w:bookmarkEnd w:id="19"/>
      <w:r>
        <w:t xml:space="preserve">, so that the user can </w:t>
      </w:r>
      <w:r w:rsidRPr="00450EF6">
        <w:t>operate freely</w:t>
      </w:r>
      <w:r>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7F0C4166" w:rsidR="00B11DF7" w:rsidRDefault="00B11DF7" w:rsidP="00B11DF7">
      <w:pPr>
        <w:pStyle w:val="ac"/>
        <w:spacing w:after="180"/>
      </w:pPr>
      <w:r>
        <w:t xml:space="preserve">Figure </w:t>
      </w:r>
      <w:r w:rsidR="00BA3F91">
        <w:fldChar w:fldCharType="begin"/>
      </w:r>
      <w:r w:rsidR="00BA3F91">
        <w:instrText xml:space="preserve"> SEQ Figure \* ARABIC </w:instrText>
      </w:r>
      <w:r w:rsidR="00BA3F91">
        <w:fldChar w:fldCharType="separate"/>
      </w:r>
      <w:r w:rsidR="0001429D">
        <w:rPr>
          <w:noProof/>
        </w:rPr>
        <w:t>3</w:t>
      </w:r>
      <w:r w:rsidR="00BA3F91">
        <w:rPr>
          <w:noProof/>
        </w:rPr>
        <w:fldChar w:fldCharType="end"/>
      </w:r>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lastRenderedPageBreak/>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33779681" w14:textId="2B27503E" w:rsidR="00B11DF7" w:rsidRDefault="00F93099" w:rsidP="00F93099">
      <w:pPr>
        <w:pStyle w:val="ac"/>
        <w:spacing w:after="180"/>
      </w:pPr>
      <w:r>
        <w:t xml:space="preserve">Figure </w:t>
      </w:r>
      <w:r w:rsidR="00BA3F91">
        <w:fldChar w:fldCharType="begin"/>
      </w:r>
      <w:r w:rsidR="00BA3F91">
        <w:instrText xml:space="preserve"> SEQ Figure \* ARABIC </w:instrText>
      </w:r>
      <w:r w:rsidR="00BA3F91">
        <w:fldChar w:fldCharType="separate"/>
      </w:r>
      <w:r w:rsidR="0001429D">
        <w:rPr>
          <w:noProof/>
        </w:rPr>
        <w:t>4</w:t>
      </w:r>
      <w:r w:rsidR="00BA3F91">
        <w:rPr>
          <w:noProof/>
        </w:rPr>
        <w:fldChar w:fldCharType="end"/>
      </w:r>
      <w:r>
        <w:t xml:space="preserve"> W</w:t>
      </w:r>
      <w:r w:rsidRPr="00F93099">
        <w:t>rite the C# script to control the program</w:t>
      </w:r>
    </w:p>
    <w:p w14:paraId="2CFBFE77" w14:textId="546D565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3C0346B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xml:space="preserve">, we have small </w:t>
      </w:r>
      <w:proofErr w:type="gramStart"/>
      <w:r w:rsidR="00C63847">
        <w:t>value</w:t>
      </w:r>
      <w:r w:rsidR="009B5AB3">
        <w:t>(</w:t>
      </w:r>
      <w:proofErr w:type="gramEnd"/>
      <w:r w:rsidR="009B5AB3">
        <w:t>less then 3</w:t>
      </w:r>
      <w:r w:rsidR="009B5AB3">
        <w:rPr>
          <w:rFonts w:hint="eastAsia"/>
        </w:rPr>
        <w:t>k</w:t>
      </w:r>
      <w:r w:rsidR="009B5AB3">
        <w:t xml:space="preserve">g) </w:t>
      </w:r>
      <w:r w:rsidR="009B5AB3" w:rsidRPr="009B5AB3">
        <w:t xml:space="preserve">measured </w:t>
      </w:r>
      <w:r w:rsidR="006C49BD">
        <w:rPr>
          <w:rFonts w:hint="eastAsia"/>
        </w:rPr>
        <w:t>i</w:t>
      </w:r>
      <w:r w:rsidR="006C49BD">
        <w:t>n</w:t>
      </w:r>
      <w:r w:rsidR="009B5AB3" w:rsidRPr="009B5AB3">
        <w:t xml:space="preserv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proofErr w:type="gramStart"/>
      <w:r>
        <w:t>occur</w:t>
      </w:r>
      <w:proofErr w:type="gramEnd"/>
      <w:r>
        <w:t xml:space="preserve">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59D4304E" w:rsidR="00BD56E0" w:rsidRDefault="009B5AB3" w:rsidP="002E5071">
      <w:pPr>
        <w:spacing w:line="240" w:lineRule="auto"/>
        <w:ind w:leftChars="0" w:left="0" w:firstLineChars="0" w:firstLine="0"/>
        <w:jc w:val="both"/>
      </w:pPr>
      <w:r>
        <w:t xml:space="preserve">In term of </w:t>
      </w:r>
      <w:r w:rsidRPr="009B5AB3">
        <w:t>vibration acceleration</w:t>
      </w:r>
      <w:r>
        <w:t xml:space="preserve">, the </w:t>
      </w:r>
      <w:r w:rsidR="006C49BD">
        <w:t xml:space="preserve">most </w:t>
      </w:r>
      <w:r>
        <w:t>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 xml:space="preserve">-Chiang </w:t>
      </w:r>
      <w:r w:rsidR="006C49BD">
        <w:t>is</w:t>
      </w:r>
      <w:r w:rsidR="000841ED">
        <w:t xml:space="preserve"> </w:t>
      </w:r>
      <w:r w:rsidR="00FB69C8">
        <w:t>the largest one</w:t>
      </w:r>
      <w:r w:rsidR="006C49BD">
        <w:t>.</w:t>
      </w:r>
    </w:p>
    <w:p w14:paraId="66F03FB2" w14:textId="3C07D804" w:rsidR="009B5AB3" w:rsidRDefault="000841ED" w:rsidP="002E5071">
      <w:pPr>
        <w:spacing w:line="240" w:lineRule="auto"/>
        <w:ind w:leftChars="0" w:left="0" w:firstLineChars="0" w:firstLine="0"/>
        <w:jc w:val="both"/>
      </w:pPr>
      <w:r>
        <w:t>And in the strain value is about 0.05~0.14</w:t>
      </w:r>
      <w:proofErr w:type="gramStart"/>
      <w:r>
        <w:t>%,but</w:t>
      </w:r>
      <w:proofErr w:type="gramEnd"/>
      <w:r>
        <w:t xml:space="preserve"> it just appear one </w:t>
      </w:r>
      <w:r w:rsidR="00461CE0">
        <w:t xml:space="preserve">peak and be </w:t>
      </w:r>
      <w:r w:rsidR="001B4B89">
        <w:t>no</w:t>
      </w:r>
      <w:r w:rsidR="00461CE0">
        <w:t xml:space="preserve">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13F6E800" w:rsidR="00932DCA" w:rsidRDefault="00461CE0" w:rsidP="005C6768">
      <w:pPr>
        <w:spacing w:line="240" w:lineRule="auto"/>
        <w:ind w:leftChars="0" w:left="0" w:firstLineChars="0" w:firstLine="0"/>
      </w:pPr>
      <w:r w:rsidRPr="00461CE0">
        <w:t xml:space="preserve">From the data trend, </w:t>
      </w:r>
      <w:r w:rsidR="00BE426C">
        <w:t xml:space="preserve">which we collected </w:t>
      </w:r>
      <w:proofErr w:type="gramStart"/>
      <w:r w:rsidR="00BE426C" w:rsidRPr="00461CE0">
        <w:t xml:space="preserve">the three </w:t>
      </w:r>
      <w:r w:rsidR="00BE426C">
        <w:t>type</w:t>
      </w:r>
      <w:proofErr w:type="gramEnd"/>
      <w:r w:rsidR="00BE426C">
        <w:t xml:space="preserv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 xml:space="preserve">-Chiang </w:t>
      </w:r>
      <w:r w:rsidR="004B0527">
        <w:t xml:space="preserve">is the most obvious one. </w:t>
      </w:r>
    </w:p>
    <w:p w14:paraId="0B732B0E" w14:textId="00031CD2" w:rsidR="00BE426C" w:rsidRDefault="00932DCA" w:rsidP="005C6768">
      <w:pPr>
        <w:spacing w:line="240" w:lineRule="auto"/>
        <w:ind w:leftChars="0" w:left="0" w:firstLineChars="0" w:firstLine="0"/>
      </w:pPr>
      <w:r>
        <w:lastRenderedPageBreak/>
        <w:t>In term of</w:t>
      </w:r>
      <w:r w:rsidR="00C56D0B">
        <w:t xml:space="preserve"> </w:t>
      </w:r>
      <w:r w:rsidR="00C56D0B" w:rsidRPr="00204080">
        <w:t>vibration acceleration</w:t>
      </w:r>
      <w:r w:rsidR="00C56D0B">
        <w:t xml:space="preserve"> condition, the </w:t>
      </w:r>
      <w:proofErr w:type="spellStart"/>
      <w:r w:rsidR="00C56D0B" w:rsidRPr="000841ED">
        <w:t>Tze</w:t>
      </w:r>
      <w:proofErr w:type="spellEnd"/>
      <w:r w:rsidR="00C56D0B" w:rsidRPr="000841ED">
        <w:t>-Chiang</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 xml:space="preserv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5AF3F841" w:rsidR="00C56D0B" w:rsidRDefault="001603D8" w:rsidP="00DD4F09">
      <w:pPr>
        <w:spacing w:line="240" w:lineRule="auto"/>
        <w:ind w:leftChars="-177" w:left="-425" w:firstLineChars="0" w:firstLine="0"/>
      </w:pPr>
      <w:r>
        <w:rPr>
          <w:noProof/>
        </w:rPr>
        <w:drawing>
          <wp:inline distT="0" distB="0" distL="0" distR="0" wp14:anchorId="7AAC63BA" wp14:editId="1B88F721">
            <wp:extent cx="6295390" cy="4648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32745" cy="4675781"/>
                    </a:xfrm>
                    <a:prstGeom prst="rect">
                      <a:avLst/>
                    </a:prstGeom>
                    <a:noFill/>
                  </pic:spPr>
                </pic:pic>
              </a:graphicData>
            </a:graphic>
          </wp:inline>
        </w:drawing>
      </w:r>
    </w:p>
    <w:p w14:paraId="29DFDA2B" w14:textId="68435854" w:rsidR="00BD06C1" w:rsidRDefault="00BD06C1" w:rsidP="00BD06C1">
      <w:pPr>
        <w:pStyle w:val="ac"/>
        <w:spacing w:after="180"/>
      </w:pPr>
      <w:r>
        <w:t xml:space="preserve">Figure </w:t>
      </w:r>
      <w:r w:rsidR="00BA3F91">
        <w:fldChar w:fldCharType="begin"/>
      </w:r>
      <w:r w:rsidR="00BA3F91">
        <w:instrText xml:space="preserve"> SEQ Figure \* ARABIC </w:instrText>
      </w:r>
      <w:r w:rsidR="00BA3F91">
        <w:fldChar w:fldCharType="separate"/>
      </w:r>
      <w:r w:rsidR="0001429D">
        <w:rPr>
          <w:noProof/>
        </w:rPr>
        <w:t>5</w:t>
      </w:r>
      <w:r w:rsidR="00BA3F91">
        <w:rPr>
          <w:noProof/>
        </w:rPr>
        <w:fldChar w:fldCharType="end"/>
      </w:r>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3B7FA637" w14:textId="66201530" w:rsidR="00BD06C1" w:rsidRDefault="00BD06C1" w:rsidP="005C6768">
      <w:pPr>
        <w:spacing w:line="240" w:lineRule="auto"/>
        <w:ind w:leftChars="0" w:left="0" w:firstLineChars="0" w:firstLine="0"/>
      </w:pPr>
    </w:p>
    <w:p w14:paraId="77D9CDC4" w14:textId="77777777" w:rsidR="009756F3" w:rsidRDefault="009756F3" w:rsidP="005C6768">
      <w:pPr>
        <w:spacing w:line="240" w:lineRule="auto"/>
        <w:ind w:leftChars="0" w:left="0" w:firstLineChars="0" w:firstLine="0"/>
      </w:pPr>
    </w:p>
    <w:p w14:paraId="6906FC41" w14:textId="04AF556E" w:rsidR="000C5323" w:rsidRDefault="000C5323" w:rsidP="005C6768">
      <w:pPr>
        <w:spacing w:line="240" w:lineRule="auto"/>
        <w:ind w:leftChars="0" w:left="0" w:firstLineChars="0" w:firstLine="0"/>
      </w:pPr>
      <w:r>
        <w:t xml:space="preserve">In this study also take passing speed </w:t>
      </w:r>
      <w:proofErr w:type="gramStart"/>
      <w:r>
        <w:t>in to</w:t>
      </w:r>
      <w:proofErr w:type="gramEnd"/>
      <w:r>
        <w:t xml:space="preserve">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01429D">
        <w:t xml:space="preserve">Table </w:t>
      </w:r>
      <w:r w:rsidR="0001429D">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w:t>
      </w:r>
      <w:proofErr w:type="gramStart"/>
      <w:r w:rsidR="005B0B31">
        <w:t>are</w:t>
      </w:r>
      <w:proofErr w:type="gramEnd"/>
      <w:r w:rsidR="005B0B31">
        <w:t xml:space="preserve"> less </w:t>
      </w:r>
      <w:proofErr w:type="spellStart"/>
      <w:r w:rsidR="005B0B31">
        <w:t>then</w:t>
      </w:r>
      <w:proofErr w:type="spellEnd"/>
      <w:r w:rsidR="005B0B31">
        <w:t xml:space="preserve"> 0.4.</w:t>
      </w:r>
    </w:p>
    <w:p w14:paraId="555AED37" w14:textId="514DCAB1" w:rsidR="005B0B31" w:rsidRDefault="005B0B31" w:rsidP="005C6768">
      <w:pPr>
        <w:spacing w:line="240" w:lineRule="auto"/>
        <w:ind w:leftChars="0" w:left="0" w:firstLineChars="0" w:firstLine="0"/>
      </w:pPr>
    </w:p>
    <w:p w14:paraId="3065BC26" w14:textId="77777777" w:rsidR="009756F3" w:rsidRPr="009756F3" w:rsidRDefault="009756F3" w:rsidP="005C6768">
      <w:pPr>
        <w:spacing w:line="240" w:lineRule="auto"/>
        <w:ind w:leftChars="0" w:left="0" w:firstLineChars="0" w:firstLine="0"/>
      </w:pPr>
    </w:p>
    <w:p w14:paraId="1CD920D3" w14:textId="77777777" w:rsidR="009756F3" w:rsidRDefault="009756F3" w:rsidP="005C6768">
      <w:pPr>
        <w:spacing w:line="240" w:lineRule="auto"/>
        <w:ind w:leftChars="0" w:left="0" w:firstLineChars="0" w:firstLine="0"/>
      </w:pPr>
    </w:p>
    <w:p w14:paraId="61CB8758" w14:textId="7C0E37A9" w:rsidR="000C5323" w:rsidRPr="000028E2" w:rsidRDefault="007F1137" w:rsidP="00B66879">
      <w:pPr>
        <w:pStyle w:val="ac"/>
        <w:spacing w:after="180"/>
      </w:pPr>
      <w:bookmarkStart w:id="20" w:name="_Ref106890517"/>
      <w:r>
        <w:t xml:space="preserve">Table </w:t>
      </w:r>
      <w:r w:rsidR="00BA3F91">
        <w:fldChar w:fldCharType="begin"/>
      </w:r>
      <w:r w:rsidR="00BA3F91">
        <w:instrText xml:space="preserve"> SEQ Tab</w:instrText>
      </w:r>
      <w:r w:rsidR="00BA3F91">
        <w:instrText xml:space="preserve">le \* ARABIC </w:instrText>
      </w:r>
      <w:r w:rsidR="00BA3F91">
        <w:fldChar w:fldCharType="separate"/>
      </w:r>
      <w:r w:rsidR="0001429D">
        <w:rPr>
          <w:noProof/>
        </w:rPr>
        <w:t>1</w:t>
      </w:r>
      <w:r w:rsidR="00BA3F91">
        <w:rPr>
          <w:noProof/>
        </w:rPr>
        <w:fldChar w:fldCharType="end"/>
      </w:r>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B66879">
        <w:trPr>
          <w:trHeight w:val="423"/>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proofErr w:type="spellStart"/>
            <w:r w:rsidRPr="007F1137">
              <w:rPr>
                <w:sz w:val="20"/>
                <w:szCs w:val="20"/>
              </w:rPr>
              <w:t>Tze</w:t>
            </w:r>
            <w:proofErr w:type="spellEnd"/>
            <w:r w:rsidRPr="007F1137">
              <w:rPr>
                <w:sz w:val="20"/>
                <w:szCs w:val="20"/>
              </w:rPr>
              <w:t xml:space="preserv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B66879">
        <w:trPr>
          <w:trHeight w:val="423"/>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proofErr w:type="spellStart"/>
            <w:r w:rsidRPr="007F1137">
              <w:rPr>
                <w:sz w:val="20"/>
                <w:szCs w:val="20"/>
              </w:rPr>
              <w:t>Puyuma</w:t>
            </w:r>
            <w:proofErr w:type="spellEnd"/>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B66879">
        <w:trPr>
          <w:trHeight w:val="413"/>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3759A44F" w14:textId="707D6927" w:rsidR="00314CD8" w:rsidRDefault="00D7754F" w:rsidP="00112205">
      <w:pPr>
        <w:spacing w:line="240" w:lineRule="auto"/>
        <w:ind w:leftChars="0" w:left="0" w:firstLineChars="0" w:firstLine="0"/>
        <w:jc w:val="both"/>
      </w:pPr>
      <w:r w:rsidRPr="00D7754F">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w:t>
      </w:r>
      <w:proofErr w:type="gramStart"/>
      <w:r w:rsidR="005A18FF">
        <w:t>present</w:t>
      </w:r>
      <w:proofErr w:type="gramEnd"/>
      <w:r w:rsidR="005A18FF">
        <w:t xml:space="preserve"> the biggest and average 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w:t>
      </w:r>
      <w:proofErr w:type="spellStart"/>
      <w:r w:rsidR="005A18FF">
        <w:t>everyday</w:t>
      </w:r>
      <w:proofErr w:type="spellEnd"/>
      <w:r w:rsidR="005A18FF">
        <w:t xml:space="preserve">. </w:t>
      </w:r>
      <w:r w:rsidR="00C762BD">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1637F7E7" w14:textId="77777777" w:rsidR="009756F3" w:rsidRDefault="009756F3" w:rsidP="00112205">
      <w:pPr>
        <w:spacing w:line="240" w:lineRule="auto"/>
        <w:ind w:leftChars="0" w:left="0" w:firstLineChars="0" w:firstLine="0"/>
        <w:jc w:val="both"/>
      </w:pP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296561A4" w:rsidR="00F8565E" w:rsidRDefault="009D74F7" w:rsidP="00314CD8">
      <w:pPr>
        <w:pStyle w:val="ac"/>
        <w:spacing w:after="180"/>
      </w:pPr>
      <w:r>
        <w:t xml:space="preserve">Figure </w:t>
      </w:r>
      <w:r w:rsidR="00BA3F91">
        <w:fldChar w:fldCharType="begin"/>
      </w:r>
      <w:r w:rsidR="00BA3F91">
        <w:instrText xml:space="preserve"> SEQ Figure \* ARABIC </w:instrText>
      </w:r>
      <w:r w:rsidR="00BA3F91">
        <w:fldChar w:fldCharType="separate"/>
      </w:r>
      <w:r w:rsidR="0001429D">
        <w:rPr>
          <w:noProof/>
        </w:rPr>
        <w:t>6</w:t>
      </w:r>
      <w:r w:rsidR="00BA3F91">
        <w:rPr>
          <w:noProof/>
        </w:rPr>
        <w:fldChar w:fldCharType="end"/>
      </w:r>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2009" cy="1493229"/>
                    </a:xfrm>
                    <a:prstGeom prst="rect">
                      <a:avLst/>
                    </a:prstGeom>
                  </pic:spPr>
                </pic:pic>
              </a:graphicData>
            </a:graphic>
          </wp:inline>
        </w:drawing>
      </w:r>
    </w:p>
    <w:p w14:paraId="5DF0602D" w14:textId="6CA9BE5C" w:rsidR="00C156B3" w:rsidRDefault="00C762BD" w:rsidP="00C762BD">
      <w:pPr>
        <w:pStyle w:val="ac"/>
        <w:spacing w:after="180"/>
      </w:pPr>
      <w:r>
        <w:t xml:space="preserve">Figure </w:t>
      </w:r>
      <w:r w:rsidR="00BA3F91">
        <w:fldChar w:fldCharType="begin"/>
      </w:r>
      <w:r w:rsidR="00BA3F91">
        <w:instrText xml:space="preserve"> SEQ Figure \* ARABIC </w:instrText>
      </w:r>
      <w:r w:rsidR="00BA3F91">
        <w:fldChar w:fldCharType="separate"/>
      </w:r>
      <w:r w:rsidR="0001429D">
        <w:rPr>
          <w:noProof/>
        </w:rPr>
        <w:t>7</w:t>
      </w:r>
      <w:r w:rsidR="00BA3F91">
        <w:rPr>
          <w:noProof/>
        </w:rPr>
        <w:fldChar w:fldCharType="end"/>
      </w:r>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3655849D" w:rsidR="009F3862" w:rsidRDefault="009F3862" w:rsidP="009F3862">
      <w:pPr>
        <w:pStyle w:val="ac"/>
        <w:spacing w:after="180"/>
      </w:pPr>
      <w:r>
        <w:t xml:space="preserve">Figure </w:t>
      </w:r>
      <w:r w:rsidR="00BA3F91">
        <w:fldChar w:fldCharType="begin"/>
      </w:r>
      <w:r w:rsidR="00BA3F91">
        <w:instrText xml:space="preserve"> SEQ Figure \* ARABIC </w:instrText>
      </w:r>
      <w:r w:rsidR="00BA3F91">
        <w:fldChar w:fldCharType="separate"/>
      </w:r>
      <w:r w:rsidR="0001429D">
        <w:rPr>
          <w:noProof/>
        </w:rPr>
        <w:t>8</w:t>
      </w:r>
      <w:r w:rsidR="00BA3F91">
        <w:rPr>
          <w:noProof/>
        </w:rPr>
        <w:fldChar w:fldCharType="end"/>
      </w:r>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D5DC89C" w14:textId="279A0983" w:rsidR="00045B21" w:rsidRDefault="00752656" w:rsidP="002C38A3">
      <w:pPr>
        <w:pStyle w:val="aa"/>
        <w:numPr>
          <w:ilvl w:val="3"/>
          <w:numId w:val="14"/>
        </w:numPr>
        <w:spacing w:line="240" w:lineRule="auto"/>
        <w:ind w:leftChars="0" w:left="480" w:firstLineChars="0"/>
        <w:jc w:val="both"/>
      </w:pPr>
      <w:r w:rsidRPr="00752656">
        <w:t>This study proposes a framework for IoT appli</w:t>
      </w:r>
      <w:r>
        <w:rPr>
          <w:rFonts w:hint="eastAsia"/>
        </w:rPr>
        <w:t>e</w:t>
      </w:r>
      <w:r>
        <w:t>d on</w:t>
      </w:r>
      <w:r w:rsidRPr="00752656">
        <w:t xml:space="preserve"> </w:t>
      </w:r>
      <w:r>
        <w:t xml:space="preserve">railway </w:t>
      </w:r>
      <w:r w:rsidRPr="00752656">
        <w:t>monitoring</w:t>
      </w:r>
      <w:r>
        <w:t xml:space="preserve">, </w:t>
      </w:r>
      <w:r w:rsidRPr="00752656">
        <w:t xml:space="preserve">and the </w:t>
      </w:r>
      <w:r>
        <w:t>railway</w:t>
      </w:r>
      <w:r w:rsidRPr="00752656">
        <w:t xml:space="preserve"> status can be successfully transmitted back through wireless devices, and</w:t>
      </w:r>
      <w:r>
        <w:t xml:space="preserve"> </w:t>
      </w:r>
      <w:r w:rsidRPr="00752656">
        <w:t>after processing</w:t>
      </w:r>
      <w:r>
        <w:t>,</w:t>
      </w:r>
      <w:r w:rsidRPr="00752656">
        <w:t xml:space="preserve"> </w:t>
      </w:r>
      <w:r>
        <w:t>it can</w:t>
      </w:r>
      <w:r w:rsidRPr="00752656">
        <w:t xml:space="preserve"> </w:t>
      </w:r>
      <w:proofErr w:type="gramStart"/>
      <w:r w:rsidRPr="00752656">
        <w:t>presented</w:t>
      </w:r>
      <w:proofErr w:type="gramEnd"/>
      <w:r w:rsidRPr="00752656">
        <w:t xml:space="preserve"> on the interactive platform. It is expected to provide </w:t>
      </w:r>
      <w:r>
        <w:t>manager</w:t>
      </w:r>
      <w:r w:rsidRPr="00752656">
        <w:t xml:space="preserve"> with a more intuitive management method. </w:t>
      </w:r>
    </w:p>
    <w:p w14:paraId="216303FD" w14:textId="5BBA9981" w:rsidR="00014E98" w:rsidRDefault="00752656" w:rsidP="002C38A3">
      <w:pPr>
        <w:pStyle w:val="aa"/>
        <w:numPr>
          <w:ilvl w:val="3"/>
          <w:numId w:val="14"/>
        </w:numPr>
        <w:spacing w:line="240" w:lineRule="auto"/>
        <w:ind w:leftChars="0" w:left="480" w:firstLineChars="0"/>
        <w:jc w:val="both"/>
      </w:pPr>
      <w:r w:rsidRPr="00752656">
        <w:t xml:space="preserve">Since </w:t>
      </w:r>
      <w:r>
        <w:t>railway</w:t>
      </w:r>
      <w:r w:rsidRPr="00752656">
        <w:t xml:space="preserve"> system is a large</w:t>
      </w:r>
      <w:r>
        <w:t xml:space="preserve"> </w:t>
      </w:r>
      <w:r w:rsidRPr="00752656">
        <w:t xml:space="preserve">scale and continuous project, if you want to understand the force trend of the track, need to </w:t>
      </w:r>
      <w:r>
        <w:t>install</w:t>
      </w:r>
      <w:r w:rsidRPr="00752656">
        <w:t xml:space="preserve"> monitoring equipment widely. </w:t>
      </w:r>
      <w:r w:rsidR="00014E98">
        <w:t xml:space="preserve">Using </w:t>
      </w:r>
      <w:r w:rsidRPr="00752656">
        <w:t>Arduino</w:t>
      </w:r>
      <w:r w:rsidR="00014E98">
        <w:t xml:space="preserve"> as </w:t>
      </w:r>
      <w:r w:rsidR="00014E98" w:rsidRPr="00014E98">
        <w:t>monitoring equipment</w:t>
      </w:r>
      <w:r w:rsidR="00014E98">
        <w:t xml:space="preserve"> is a good way, it </w:t>
      </w:r>
      <w:r w:rsidRPr="00752656">
        <w:t>has economy and high development efficiency</w:t>
      </w:r>
      <w:r w:rsidR="00014E98">
        <w:t>.</w:t>
      </w:r>
      <w:r w:rsidRPr="00752656">
        <w:t xml:space="preserve"> </w:t>
      </w:r>
      <w:proofErr w:type="gramStart"/>
      <w:r w:rsidRPr="00752656">
        <w:t>So</w:t>
      </w:r>
      <w:proofErr w:type="gramEnd"/>
      <w:r w:rsidRPr="00752656">
        <w:t xml:space="preserve"> it is a suitable adoption scheme.</w:t>
      </w:r>
      <w:r w:rsidRPr="00752656" w:rsidDel="00112205">
        <w:t xml:space="preserve"> </w:t>
      </w:r>
    </w:p>
    <w:p w14:paraId="1C5C59C2" w14:textId="4B0A0DA7" w:rsidR="00014E98" w:rsidRDefault="00014E98" w:rsidP="007D446F">
      <w:pPr>
        <w:pStyle w:val="aa"/>
        <w:numPr>
          <w:ilvl w:val="3"/>
          <w:numId w:val="14"/>
        </w:numPr>
        <w:spacing w:line="240" w:lineRule="auto"/>
        <w:ind w:leftChars="0" w:left="480" w:firstLineChars="0"/>
        <w:jc w:val="both"/>
      </w:pPr>
      <w:r w:rsidRPr="00014E98">
        <w:t xml:space="preserve">In terms of wireless communication, </w:t>
      </w:r>
      <w:r w:rsidR="007D446F" w:rsidRPr="007D446F">
        <w:t xml:space="preserve">The Cat M1 has the characteristics of high transmission rate and low </w:t>
      </w:r>
      <w:proofErr w:type="gramStart"/>
      <w:r w:rsidR="007D446F" w:rsidRPr="007D446F">
        <w:t>delay, and</w:t>
      </w:r>
      <w:proofErr w:type="gramEnd"/>
      <w:r w:rsidR="007D446F" w:rsidRPr="007D446F">
        <w:t xml:space="preserve"> is less disturbed by the monitoring field. It is more suitable for monitoring trains that generate a large amount of data in a short period of time. </w:t>
      </w:r>
      <w:proofErr w:type="spellStart"/>
      <w:r w:rsidR="007D446F" w:rsidRPr="007D446F">
        <w:t>XBee</w:t>
      </w:r>
      <w:proofErr w:type="spellEnd"/>
      <w:r w:rsidR="007D446F" w:rsidRPr="007D446F">
        <w:t xml:space="preserve"> needs to set up relay stations in the</w:t>
      </w:r>
      <w:r w:rsidR="007D446F">
        <w:t xml:space="preserve"> </w:t>
      </w:r>
      <w:r w:rsidR="007D446F" w:rsidRPr="007D446F">
        <w:t xml:space="preserve">outdoor field which is subject to many restrictions and is easily affected by external environment, so the effect of application in </w:t>
      </w:r>
      <w:r w:rsidR="00F74BFB">
        <w:t>railway</w:t>
      </w:r>
      <w:r w:rsidR="007D446F" w:rsidRPr="007D446F">
        <w:t xml:space="preserve"> monitoring is limited.</w:t>
      </w:r>
    </w:p>
    <w:p w14:paraId="019E5219" w14:textId="3A57D473" w:rsidR="00F27433" w:rsidRDefault="00F27433" w:rsidP="002C38A3">
      <w:pPr>
        <w:pStyle w:val="aa"/>
        <w:numPr>
          <w:ilvl w:val="3"/>
          <w:numId w:val="14"/>
        </w:numPr>
        <w:spacing w:line="240" w:lineRule="auto"/>
        <w:ind w:leftChars="0" w:left="480" w:firstLineChars="0"/>
        <w:jc w:val="both"/>
      </w:pPr>
      <w:r w:rsidRPr="00F27433">
        <w:t>Civil 3D</w:t>
      </w:r>
      <w:r>
        <w:t xml:space="preserve"> is </w:t>
      </w:r>
      <w:proofErr w:type="gramStart"/>
      <w:r>
        <w:t>suit</w:t>
      </w:r>
      <w:proofErr w:type="gramEnd"/>
      <w:r>
        <w:t xml:space="preserve"> to shape the railway model.</w:t>
      </w:r>
      <w:r w:rsidRPr="00F27433">
        <w:t xml:space="preserve"> However, it should be noted that cannot </w:t>
      </w:r>
      <w:r w:rsidRPr="00F27433">
        <w:lastRenderedPageBreak/>
        <w:t>be directly exported to Unity. It needs to be assisted by third-party software. In this study, it is more efficient to use SketchUp software to assist in the file transfer.</w:t>
      </w:r>
    </w:p>
    <w:p w14:paraId="3E71936D" w14:textId="22BF452D" w:rsidR="00F27433" w:rsidRDefault="00204080" w:rsidP="002C38A3">
      <w:pPr>
        <w:pStyle w:val="aa"/>
        <w:numPr>
          <w:ilvl w:val="3"/>
          <w:numId w:val="14"/>
        </w:numPr>
        <w:spacing w:line="240" w:lineRule="auto"/>
        <w:ind w:leftChars="0" w:left="480" w:firstLineChars="0"/>
        <w:jc w:val="both"/>
      </w:pPr>
      <w:r w:rsidRPr="00204080">
        <w:t xml:space="preserve">From the monitoring data of </w:t>
      </w:r>
      <w:r w:rsidR="009E1EC0">
        <w:t>one</w:t>
      </w:r>
      <w:r w:rsidRPr="00204080">
        <w:t xml:space="preserve"> month, it is </w:t>
      </w:r>
      <w:r w:rsidR="00637846">
        <w:t>show</w:t>
      </w:r>
      <w:r w:rsidRPr="00204080">
        <w:t xml:space="preserve"> that, on average, in terms of dynamic lateral resistance, the </w:t>
      </w:r>
      <w:r w:rsidR="00FB3DF2">
        <w:t>Local</w:t>
      </w:r>
      <w:r>
        <w:t xml:space="preserve"> train</w:t>
      </w:r>
      <w:r w:rsidRPr="00204080">
        <w:t xml:space="preserve"> has a larger resistance value, which may be related to the higher passing speed; in terms of vibration acceleration, </w:t>
      </w:r>
      <w:proofErr w:type="spellStart"/>
      <w:r w:rsidRPr="00204080">
        <w:t>Tze</w:t>
      </w:r>
      <w:proofErr w:type="spellEnd"/>
      <w:r w:rsidRPr="00204080">
        <w:t>-Chiang has a large acceleration.</w:t>
      </w:r>
    </w:p>
    <w:p w14:paraId="2C9941AF" w14:textId="1ECD8346" w:rsidR="00204080" w:rsidRDefault="00204080" w:rsidP="002C38A3">
      <w:pPr>
        <w:pStyle w:val="aa"/>
        <w:numPr>
          <w:ilvl w:val="3"/>
          <w:numId w:val="14"/>
        </w:numPr>
        <w:spacing w:line="240" w:lineRule="auto"/>
        <w:ind w:leftChars="0" w:left="480" w:firstLineChars="0"/>
        <w:jc w:val="both"/>
      </w:pPr>
      <w:r w:rsidRPr="00204080">
        <w:t>From the data trend, the dynamic lateral resistance of the three trains shows a slight increasing trend, and the variation of resistance is also increasing.</w:t>
      </w:r>
      <w:r w:rsidR="00FB3DF2" w:rsidRPr="00FB3DF2">
        <w:t xml:space="preserve"> In terms of vibration acceleration, </w:t>
      </w:r>
      <w:proofErr w:type="spellStart"/>
      <w:r w:rsidR="00FB3DF2" w:rsidRPr="00204080">
        <w:t>Tze</w:t>
      </w:r>
      <w:proofErr w:type="spellEnd"/>
      <w:r w:rsidR="00FB3DF2" w:rsidRPr="00204080">
        <w:t>-Chiang</w:t>
      </w:r>
      <w:r w:rsidR="00FB3DF2" w:rsidRPr="00FB3DF2">
        <w:t xml:space="preserve"> and </w:t>
      </w:r>
      <w:r w:rsidR="00FB3DF2">
        <w:t>Local train</w:t>
      </w:r>
      <w:r w:rsidR="00FB3DF2" w:rsidRPr="00FB3DF2">
        <w:t xml:space="preserve"> show a slight increase, while the variation trend of </w:t>
      </w:r>
      <w:proofErr w:type="spellStart"/>
      <w:r w:rsidR="00FB3DF2" w:rsidRPr="00204080">
        <w:t>Tze</w:t>
      </w:r>
      <w:proofErr w:type="spellEnd"/>
      <w:r w:rsidR="00FB3DF2" w:rsidRPr="00204080">
        <w:t>-Chiang</w:t>
      </w:r>
      <w:r w:rsidR="00FB3DF2" w:rsidRPr="00FB3DF2">
        <w:t xml:space="preserve"> is </w:t>
      </w:r>
      <w:r w:rsidR="00FB3DF2">
        <w:t>the most</w:t>
      </w:r>
      <w:r w:rsidR="00FB3DF2" w:rsidRPr="00FB3DF2">
        <w:t xml:space="preserve"> obvious.</w:t>
      </w:r>
    </w:p>
    <w:p w14:paraId="4D31E98C" w14:textId="75354237" w:rsidR="009E1EC0" w:rsidRDefault="009E1EC0" w:rsidP="009E1EC0">
      <w:pPr>
        <w:pStyle w:val="aa"/>
        <w:numPr>
          <w:ilvl w:val="3"/>
          <w:numId w:val="14"/>
        </w:numPr>
        <w:spacing w:line="240" w:lineRule="auto"/>
        <w:ind w:leftChars="0" w:left="480" w:firstLineChars="0"/>
        <w:jc w:val="both"/>
      </w:pPr>
      <w:r w:rsidRPr="00F74BFB">
        <w:t xml:space="preserve">Since </w:t>
      </w:r>
      <w:proofErr w:type="spellStart"/>
      <w:r w:rsidRPr="00F74BFB">
        <w:t>Tze</w:t>
      </w:r>
      <w:proofErr w:type="spellEnd"/>
      <w:r w:rsidRPr="00F74BFB">
        <w:t xml:space="preserve">-Chiang is a </w:t>
      </w:r>
      <w:r>
        <w:t>Push–Pull train</w:t>
      </w:r>
      <w:r w:rsidRPr="00F74BFB">
        <w:t>, the monitoring values generated every day have great variability.</w:t>
      </w:r>
    </w:p>
    <w:p w14:paraId="7B4D8238" w14:textId="04108F8A" w:rsidR="00FB3DF2" w:rsidRDefault="00FB3DF2" w:rsidP="002C38A3">
      <w:pPr>
        <w:pStyle w:val="aa"/>
        <w:numPr>
          <w:ilvl w:val="3"/>
          <w:numId w:val="14"/>
        </w:numPr>
        <w:spacing w:line="240" w:lineRule="auto"/>
        <w:ind w:leftChars="0" w:left="480" w:firstLineChars="0"/>
        <w:jc w:val="both"/>
      </w:pPr>
      <w:r w:rsidRPr="00FB3DF2">
        <w:t xml:space="preserve">The interactive platform established in this study can present the monitoring data of the monitoring station, and the detailed status or maintenance information can be </w:t>
      </w:r>
      <w:r>
        <w:t>noted</w:t>
      </w:r>
      <w:r w:rsidRPr="00FB3DF2">
        <w:t xml:space="preserve"> on the status description </w:t>
      </w:r>
      <w:r>
        <w:t>list</w:t>
      </w:r>
      <w:r w:rsidRPr="00FB3DF2">
        <w:t xml:space="preserve"> and presented in the model, which is convenient for </w:t>
      </w:r>
      <w:r>
        <w:t>manager</w:t>
      </w:r>
      <w:r w:rsidRPr="00FB3DF2">
        <w:t xml:space="preserve"> to check directly on the model display page.</w:t>
      </w:r>
    </w:p>
    <w:p w14:paraId="0A5F4E3E" w14:textId="39A71426" w:rsidR="00FB3DF2" w:rsidRDefault="00FB3DF2" w:rsidP="002C38A3">
      <w:pPr>
        <w:pStyle w:val="aa"/>
        <w:numPr>
          <w:ilvl w:val="3"/>
          <w:numId w:val="14"/>
        </w:numPr>
        <w:spacing w:line="240" w:lineRule="auto"/>
        <w:ind w:leftChars="0" w:left="480" w:firstLineChars="0"/>
        <w:jc w:val="both"/>
      </w:pPr>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p>
    <w:p w14:paraId="3232F7C9" w14:textId="41412FB0" w:rsidR="00752656" w:rsidRDefault="00752656">
      <w:pPr>
        <w:widowControl/>
        <w:spacing w:line="240" w:lineRule="auto"/>
        <w:ind w:leftChars="0" w:left="0" w:firstLineChars="0" w:firstLine="0"/>
      </w:pPr>
      <w:r>
        <w:br w:type="page"/>
      </w:r>
    </w:p>
    <w:p w14:paraId="6EFF6229" w14:textId="77777777" w:rsidR="00752656" w:rsidRDefault="00752656" w:rsidP="00B66879">
      <w:pPr>
        <w:pStyle w:val="aa"/>
        <w:spacing w:line="240" w:lineRule="auto"/>
        <w:ind w:leftChars="0" w:firstLineChars="0" w:firstLine="0"/>
        <w:jc w:val="both"/>
      </w:pPr>
    </w:p>
    <w:p w14:paraId="4CA61455" w14:textId="3DADA86D" w:rsidR="00DE45FB" w:rsidRDefault="00DE45FB" w:rsidP="00DE45FB">
      <w:pPr>
        <w:pStyle w:val="1"/>
        <w:numPr>
          <w:ilvl w:val="0"/>
          <w:numId w:val="0"/>
        </w:numPr>
        <w:spacing w:after="360"/>
      </w:pPr>
      <w:bookmarkStart w:id="23" w:name="_Toc107612982"/>
      <w:r>
        <w:rPr>
          <w:rFonts w:hint="eastAsia"/>
        </w:rPr>
        <w:t>致謝</w:t>
      </w:r>
      <w:bookmarkEnd w:id="23"/>
    </w:p>
    <w:p w14:paraId="70CC6A7C" w14:textId="57070142" w:rsidR="00D20F3C" w:rsidRDefault="00154C8B" w:rsidP="007F1E6A">
      <w:pPr>
        <w:ind w:leftChars="0" w:left="0" w:firstLine="480"/>
        <w:jc w:val="both"/>
      </w:pPr>
      <w:r>
        <w:rPr>
          <w:rFonts w:hint="eastAsia"/>
        </w:rPr>
        <w:t>首先感謝指導教授郭振銘老師的栽培與指導，</w:t>
      </w:r>
      <w:r w:rsidR="00866528">
        <w:rPr>
          <w:rFonts w:hint="eastAsia"/>
        </w:rPr>
        <w:t>提供一個不一樣的學習環境，由於半年前協助研究室編寫鐵道局計畫以及科技部計畫的</w:t>
      </w:r>
      <w:r w:rsidR="00DF7B14">
        <w:rPr>
          <w:rFonts w:hint="eastAsia"/>
        </w:rPr>
        <w:t>投稿，使研究題目比較晚才確定和執行</w:t>
      </w:r>
      <w:r w:rsidR="00D20F3C">
        <w:rPr>
          <w:rFonts w:hint="eastAsia"/>
        </w:rPr>
        <w:t>。</w:t>
      </w:r>
      <w:r w:rsidR="00DF7B14">
        <w:rPr>
          <w:rFonts w:hint="eastAsia"/>
        </w:rPr>
        <w:t>然而在決定研究方向之前，也很感謝老師提供過不少的研究方向，讓的自己有機會接觸到許多與傳統土木不一樣的領域</w:t>
      </w:r>
      <w:r w:rsidR="0015660F">
        <w:rPr>
          <w:rFonts w:hint="eastAsia"/>
        </w:rPr>
        <w:t>，做到跨領域</w:t>
      </w:r>
      <w:r w:rsidR="00DF7B14">
        <w:rPr>
          <w:rFonts w:hint="eastAsia"/>
        </w:rPr>
        <w:t>的學習</w:t>
      </w:r>
      <w:r w:rsidR="0015660F">
        <w:rPr>
          <w:rFonts w:hint="eastAsia"/>
        </w:rPr>
        <w:t>。</w:t>
      </w:r>
    </w:p>
    <w:p w14:paraId="2750C87F" w14:textId="7E0CE5F9" w:rsidR="00E77E05" w:rsidRDefault="0015660F" w:rsidP="00E77E05">
      <w:pPr>
        <w:ind w:leftChars="0" w:left="0" w:firstLine="480"/>
        <w:jc w:val="both"/>
      </w:pPr>
      <w:r>
        <w:rPr>
          <w:rFonts w:hint="eastAsia"/>
        </w:rPr>
        <w:t>而這次比起以前學長姐的研究相對創新，相關的設備組件與材料都得自己重頭</w:t>
      </w:r>
      <w:proofErr w:type="gramStart"/>
      <w:r>
        <w:rPr>
          <w:rFonts w:hint="eastAsia"/>
        </w:rPr>
        <w:t>規</w:t>
      </w:r>
      <w:proofErr w:type="gramEnd"/>
      <w:r>
        <w:rPr>
          <w:rFonts w:hint="eastAsia"/>
        </w:rPr>
        <w:t>畫起，</w:t>
      </w:r>
      <w:r w:rsidR="00E77E05">
        <w:rPr>
          <w:rFonts w:hint="eastAsia"/>
        </w:rPr>
        <w:t>但是非常感謝智強老師，在我有問題的時候總是能提供技術上的建議</w:t>
      </w:r>
      <w:r w:rsidR="00B43008">
        <w:rPr>
          <w:rFonts w:hint="eastAsia"/>
        </w:rPr>
        <w:t>。</w:t>
      </w:r>
      <w:r w:rsidR="00D56FE1">
        <w:rPr>
          <w:rFonts w:hint="eastAsia"/>
        </w:rPr>
        <w:t>還有之前在建築所修過課的沈</w:t>
      </w:r>
      <w:r w:rsidR="009D44A9">
        <w:rPr>
          <w:rFonts w:hint="eastAsia"/>
        </w:rPr>
        <w:t>揚</w:t>
      </w:r>
      <w:r w:rsidR="00D56FE1">
        <w:rPr>
          <w:rFonts w:hint="eastAsia"/>
        </w:rPr>
        <w:t>庭老師，提供了我</w:t>
      </w:r>
      <w:r w:rsidR="00D56FE1">
        <w:t>Arduino</w:t>
      </w:r>
      <w:r w:rsidR="00D56FE1">
        <w:rPr>
          <w:rFonts w:hint="eastAsia"/>
        </w:rPr>
        <w:t>與</w:t>
      </w:r>
      <w:r w:rsidR="00D56FE1">
        <w:t>Unity</w:t>
      </w:r>
      <w:r w:rsidR="00D56FE1">
        <w:rPr>
          <w:rFonts w:hint="eastAsia"/>
        </w:rPr>
        <w:t>的自學教材</w:t>
      </w:r>
      <w:r w:rsidR="00B43008">
        <w:rPr>
          <w:rFonts w:hint="eastAsia"/>
        </w:rPr>
        <w:t>，</w:t>
      </w:r>
      <w:r w:rsidR="00D56FE1">
        <w:rPr>
          <w:rFonts w:hint="eastAsia"/>
        </w:rPr>
        <w:t>以及</w:t>
      </w:r>
      <w:proofErr w:type="gramStart"/>
      <w:r w:rsidR="00EB342E">
        <w:rPr>
          <w:rFonts w:hint="eastAsia"/>
        </w:rPr>
        <w:t>臺</w:t>
      </w:r>
      <w:proofErr w:type="gramEnd"/>
      <w:r w:rsidR="00EB342E">
        <w:rPr>
          <w:rFonts w:hint="eastAsia"/>
        </w:rPr>
        <w:t>鐵</w:t>
      </w:r>
      <w:r w:rsidR="00D56FE1">
        <w:rPr>
          <w:rFonts w:hint="eastAsia"/>
        </w:rPr>
        <w:t>的</w:t>
      </w:r>
      <w:r w:rsidR="00B43008">
        <w:rPr>
          <w:rFonts w:hint="eastAsia"/>
        </w:rPr>
        <w:t>張介謙段長、劉德正大哥提供實驗的場域以及實務上的建議。另外要特別感謝研究室夥伴們的幫忙，他們總是在自己手忙腳亂的時候給了我有力的協助</w:t>
      </w:r>
      <w:r w:rsidR="007B1DC2">
        <w:rPr>
          <w:rFonts w:hint="eastAsia"/>
        </w:rPr>
        <w:t>，一同面對問題並一起學習成長，真的很感謝</w:t>
      </w:r>
      <w:r w:rsidR="007B1DC2">
        <w:rPr>
          <w:rFonts w:hint="eastAsia"/>
        </w:rPr>
        <w:t>!</w:t>
      </w:r>
    </w:p>
    <w:p w14:paraId="608D8C79" w14:textId="03E1C0D1" w:rsidR="00D56FE1" w:rsidRDefault="00BB7ECE" w:rsidP="00E77E05">
      <w:pPr>
        <w:ind w:leftChars="0" w:left="0" w:firstLine="480"/>
        <w:jc w:val="both"/>
      </w:pPr>
      <w:r>
        <w:rPr>
          <w:rFonts w:hint="eastAsia"/>
        </w:rPr>
        <w:t>感謝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讓我清楚自己的不足以及未來能調整的方向。</w:t>
      </w:r>
    </w:p>
    <w:p w14:paraId="0B1CFDAE" w14:textId="3E707E6C" w:rsidR="00BB7ECE" w:rsidRDefault="002F370B" w:rsidP="00E77E05">
      <w:pPr>
        <w:ind w:leftChars="0" w:left="0" w:firstLine="480"/>
        <w:jc w:val="both"/>
      </w:pPr>
      <w:r>
        <w:rPr>
          <w:rFonts w:hint="eastAsia"/>
        </w:rPr>
        <w:t>碩士的兩年生涯對我來說真的很特別，從原本工作好好的公司離職，</w:t>
      </w:r>
      <w:r w:rsidR="00453264">
        <w:rPr>
          <w:rFonts w:hint="eastAsia"/>
        </w:rPr>
        <w:t>回到校園感到特別親切，雖然已離開課本許久，念起書來稍顯吃力，但真的很感</w:t>
      </w:r>
      <w:r w:rsidR="009D44A9">
        <w:rPr>
          <w:rFonts w:hint="eastAsia"/>
        </w:rPr>
        <w:t>謝萬鼎</w:t>
      </w:r>
      <w:r w:rsidR="00453264">
        <w:rPr>
          <w:rFonts w:hint="eastAsia"/>
        </w:rPr>
        <w:t>老同事們的鼓勵與打氣。</w:t>
      </w:r>
    </w:p>
    <w:p w14:paraId="066570BE" w14:textId="04A2E6EC" w:rsidR="00BB7ECE" w:rsidRPr="00BB7ECE" w:rsidRDefault="00453264" w:rsidP="00E77E05">
      <w:pPr>
        <w:ind w:leftChars="0" w:left="0" w:firstLine="480"/>
        <w:jc w:val="both"/>
      </w:pPr>
      <w:r>
        <w:rPr>
          <w:rFonts w:hint="eastAsia"/>
        </w:rPr>
        <w:t>最後感謝陪在我身邊的家人以及朋友，有大家的支持才能有今天的成果</w:t>
      </w:r>
      <w:r w:rsidR="004C3ACE">
        <w:rPr>
          <w:rFonts w:hint="eastAsia"/>
        </w:rPr>
        <w:t>。</w:t>
      </w:r>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7F310F">
          <w:headerReference w:type="even" r:id="rId24"/>
          <w:headerReference w:type="default" r:id="rId25"/>
          <w:footerReference w:type="default" r:id="rId26"/>
          <w:headerReference w:type="first" r:id="rId27"/>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7612983"/>
      <w:r w:rsidRPr="009F2D68">
        <w:rPr>
          <w:bCs w:val="0"/>
          <w:lang w:val="zh-TW"/>
        </w:rPr>
        <w:lastRenderedPageBreak/>
        <w:t>目錄</w:t>
      </w:r>
      <w:bookmarkEnd w:id="24"/>
    </w:p>
    <w:p w14:paraId="14E29D32" w14:textId="397D9A92" w:rsidR="0068716B"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7612980" w:history="1">
        <w:r w:rsidR="0068716B" w:rsidRPr="009B4273">
          <w:rPr>
            <w:rStyle w:val="ab"/>
            <w:rFonts w:hint="eastAsia"/>
            <w:noProof/>
          </w:rPr>
          <w:t>摘要</w:t>
        </w:r>
        <w:r w:rsidR="0068716B">
          <w:rPr>
            <w:noProof/>
            <w:webHidden/>
          </w:rPr>
          <w:tab/>
        </w:r>
        <w:r w:rsidR="0068716B">
          <w:rPr>
            <w:noProof/>
            <w:webHidden/>
          </w:rPr>
          <w:fldChar w:fldCharType="begin"/>
        </w:r>
        <w:r w:rsidR="0068716B">
          <w:rPr>
            <w:noProof/>
            <w:webHidden/>
          </w:rPr>
          <w:instrText xml:space="preserve"> PAGEREF _Toc107612980 \h </w:instrText>
        </w:r>
        <w:r w:rsidR="0068716B">
          <w:rPr>
            <w:noProof/>
            <w:webHidden/>
          </w:rPr>
        </w:r>
        <w:r w:rsidR="0068716B">
          <w:rPr>
            <w:noProof/>
            <w:webHidden/>
          </w:rPr>
          <w:fldChar w:fldCharType="separate"/>
        </w:r>
        <w:r w:rsidR="0068716B">
          <w:rPr>
            <w:noProof/>
            <w:webHidden/>
          </w:rPr>
          <w:t>I</w:t>
        </w:r>
        <w:r w:rsidR="0068716B">
          <w:rPr>
            <w:noProof/>
            <w:webHidden/>
          </w:rPr>
          <w:fldChar w:fldCharType="end"/>
        </w:r>
      </w:hyperlink>
    </w:p>
    <w:p w14:paraId="54B54FC5" w14:textId="388D46AA" w:rsidR="0068716B" w:rsidRDefault="00BA3F91">
      <w:pPr>
        <w:pStyle w:val="11"/>
        <w:rPr>
          <w:rFonts w:asciiTheme="minorHAnsi" w:eastAsiaTheme="minorEastAsia" w:hAnsiTheme="minorHAnsi" w:cstheme="minorBidi"/>
          <w:noProof/>
          <w:kern w:val="2"/>
        </w:rPr>
      </w:pPr>
      <w:hyperlink w:anchor="_Toc107612981" w:history="1">
        <w:r w:rsidR="0068716B" w:rsidRPr="009B4273">
          <w:rPr>
            <w:rStyle w:val="ab"/>
            <w:noProof/>
          </w:rPr>
          <w:t>EXTENDED ABSTRACT</w:t>
        </w:r>
        <w:r w:rsidR="0068716B">
          <w:rPr>
            <w:noProof/>
            <w:webHidden/>
          </w:rPr>
          <w:tab/>
        </w:r>
        <w:r w:rsidR="0068716B">
          <w:rPr>
            <w:noProof/>
            <w:webHidden/>
          </w:rPr>
          <w:fldChar w:fldCharType="begin"/>
        </w:r>
        <w:r w:rsidR="0068716B">
          <w:rPr>
            <w:noProof/>
            <w:webHidden/>
          </w:rPr>
          <w:instrText xml:space="preserve"> PAGEREF _Toc107612981 \h </w:instrText>
        </w:r>
        <w:r w:rsidR="0068716B">
          <w:rPr>
            <w:noProof/>
            <w:webHidden/>
          </w:rPr>
        </w:r>
        <w:r w:rsidR="0068716B">
          <w:rPr>
            <w:noProof/>
            <w:webHidden/>
          </w:rPr>
          <w:fldChar w:fldCharType="separate"/>
        </w:r>
        <w:r w:rsidR="0068716B">
          <w:rPr>
            <w:noProof/>
            <w:webHidden/>
          </w:rPr>
          <w:t>II</w:t>
        </w:r>
        <w:r w:rsidR="0068716B">
          <w:rPr>
            <w:noProof/>
            <w:webHidden/>
          </w:rPr>
          <w:fldChar w:fldCharType="end"/>
        </w:r>
      </w:hyperlink>
    </w:p>
    <w:p w14:paraId="4AC212C8" w14:textId="75BEEA9E" w:rsidR="0068716B" w:rsidRDefault="00BA3F91">
      <w:pPr>
        <w:pStyle w:val="11"/>
        <w:rPr>
          <w:rFonts w:asciiTheme="minorHAnsi" w:eastAsiaTheme="minorEastAsia" w:hAnsiTheme="minorHAnsi" w:cstheme="minorBidi"/>
          <w:noProof/>
          <w:kern w:val="2"/>
        </w:rPr>
      </w:pPr>
      <w:hyperlink w:anchor="_Toc107612982" w:history="1">
        <w:r w:rsidR="0068716B" w:rsidRPr="009B4273">
          <w:rPr>
            <w:rStyle w:val="ab"/>
            <w:rFonts w:hint="eastAsia"/>
            <w:noProof/>
          </w:rPr>
          <w:t>致謝</w:t>
        </w:r>
        <w:r w:rsidR="0068716B">
          <w:rPr>
            <w:noProof/>
            <w:webHidden/>
          </w:rPr>
          <w:tab/>
        </w:r>
        <w:r w:rsidR="0068716B">
          <w:rPr>
            <w:noProof/>
            <w:webHidden/>
          </w:rPr>
          <w:fldChar w:fldCharType="begin"/>
        </w:r>
        <w:r w:rsidR="0068716B">
          <w:rPr>
            <w:noProof/>
            <w:webHidden/>
          </w:rPr>
          <w:instrText xml:space="preserve"> PAGEREF _Toc107612982 \h </w:instrText>
        </w:r>
        <w:r w:rsidR="0068716B">
          <w:rPr>
            <w:noProof/>
            <w:webHidden/>
          </w:rPr>
        </w:r>
        <w:r w:rsidR="0068716B">
          <w:rPr>
            <w:noProof/>
            <w:webHidden/>
          </w:rPr>
          <w:fldChar w:fldCharType="separate"/>
        </w:r>
        <w:r w:rsidR="0068716B">
          <w:rPr>
            <w:noProof/>
            <w:webHidden/>
          </w:rPr>
          <w:t>XI</w:t>
        </w:r>
        <w:r w:rsidR="0068716B">
          <w:rPr>
            <w:noProof/>
            <w:webHidden/>
          </w:rPr>
          <w:fldChar w:fldCharType="end"/>
        </w:r>
      </w:hyperlink>
    </w:p>
    <w:p w14:paraId="125750CF" w14:textId="226A0D10" w:rsidR="0068716B" w:rsidRDefault="00BA3F91">
      <w:pPr>
        <w:pStyle w:val="11"/>
        <w:rPr>
          <w:rFonts w:asciiTheme="minorHAnsi" w:eastAsiaTheme="minorEastAsia" w:hAnsiTheme="minorHAnsi" w:cstheme="minorBidi"/>
          <w:noProof/>
          <w:kern w:val="2"/>
        </w:rPr>
      </w:pPr>
      <w:hyperlink w:anchor="_Toc107612983" w:history="1">
        <w:r w:rsidR="0068716B" w:rsidRPr="009B4273">
          <w:rPr>
            <w:rStyle w:val="ab"/>
            <w:rFonts w:hint="eastAsia"/>
            <w:noProof/>
            <w:lang w:val="zh-TW"/>
          </w:rPr>
          <w:t>目錄</w:t>
        </w:r>
        <w:r w:rsidR="0068716B">
          <w:rPr>
            <w:noProof/>
            <w:webHidden/>
          </w:rPr>
          <w:tab/>
        </w:r>
        <w:r w:rsidR="0068716B">
          <w:rPr>
            <w:noProof/>
            <w:webHidden/>
          </w:rPr>
          <w:fldChar w:fldCharType="begin"/>
        </w:r>
        <w:r w:rsidR="0068716B">
          <w:rPr>
            <w:noProof/>
            <w:webHidden/>
          </w:rPr>
          <w:instrText xml:space="preserve"> PAGEREF _Toc107612983 \h </w:instrText>
        </w:r>
        <w:r w:rsidR="0068716B">
          <w:rPr>
            <w:noProof/>
            <w:webHidden/>
          </w:rPr>
        </w:r>
        <w:r w:rsidR="0068716B">
          <w:rPr>
            <w:noProof/>
            <w:webHidden/>
          </w:rPr>
          <w:fldChar w:fldCharType="separate"/>
        </w:r>
        <w:r w:rsidR="0068716B">
          <w:rPr>
            <w:noProof/>
            <w:webHidden/>
          </w:rPr>
          <w:t>XII</w:t>
        </w:r>
        <w:r w:rsidR="0068716B">
          <w:rPr>
            <w:noProof/>
            <w:webHidden/>
          </w:rPr>
          <w:fldChar w:fldCharType="end"/>
        </w:r>
      </w:hyperlink>
    </w:p>
    <w:p w14:paraId="3AC3D9FC" w14:textId="627992FF" w:rsidR="0068716B" w:rsidRDefault="00BA3F91">
      <w:pPr>
        <w:pStyle w:val="11"/>
        <w:rPr>
          <w:rFonts w:asciiTheme="minorHAnsi" w:eastAsiaTheme="minorEastAsia" w:hAnsiTheme="minorHAnsi" w:cstheme="minorBidi"/>
          <w:noProof/>
          <w:kern w:val="2"/>
        </w:rPr>
      </w:pPr>
      <w:hyperlink w:anchor="_Toc107612984" w:history="1">
        <w:r w:rsidR="0068716B" w:rsidRPr="009B4273">
          <w:rPr>
            <w:rStyle w:val="ab"/>
            <w:rFonts w:hint="eastAsia"/>
            <w:noProof/>
          </w:rPr>
          <w:t>圖目錄</w:t>
        </w:r>
        <w:r w:rsidR="0068716B">
          <w:rPr>
            <w:noProof/>
            <w:webHidden/>
          </w:rPr>
          <w:tab/>
        </w:r>
        <w:r w:rsidR="0068716B">
          <w:rPr>
            <w:noProof/>
            <w:webHidden/>
          </w:rPr>
          <w:fldChar w:fldCharType="begin"/>
        </w:r>
        <w:r w:rsidR="0068716B">
          <w:rPr>
            <w:noProof/>
            <w:webHidden/>
          </w:rPr>
          <w:instrText xml:space="preserve"> PAGEREF _Toc107612984 \h </w:instrText>
        </w:r>
        <w:r w:rsidR="0068716B">
          <w:rPr>
            <w:noProof/>
            <w:webHidden/>
          </w:rPr>
        </w:r>
        <w:r w:rsidR="0068716B">
          <w:rPr>
            <w:noProof/>
            <w:webHidden/>
          </w:rPr>
          <w:fldChar w:fldCharType="separate"/>
        </w:r>
        <w:r w:rsidR="0068716B">
          <w:rPr>
            <w:noProof/>
            <w:webHidden/>
          </w:rPr>
          <w:t>XV</w:t>
        </w:r>
        <w:r w:rsidR="0068716B">
          <w:rPr>
            <w:noProof/>
            <w:webHidden/>
          </w:rPr>
          <w:fldChar w:fldCharType="end"/>
        </w:r>
      </w:hyperlink>
    </w:p>
    <w:p w14:paraId="068E68A6" w14:textId="5C3D9108" w:rsidR="0068716B" w:rsidRDefault="00BA3F91">
      <w:pPr>
        <w:pStyle w:val="11"/>
        <w:rPr>
          <w:rFonts w:asciiTheme="minorHAnsi" w:eastAsiaTheme="minorEastAsia" w:hAnsiTheme="minorHAnsi" w:cstheme="minorBidi"/>
          <w:noProof/>
          <w:kern w:val="2"/>
        </w:rPr>
      </w:pPr>
      <w:hyperlink w:anchor="_Toc107612985" w:history="1">
        <w:r w:rsidR="0068716B" w:rsidRPr="009B4273">
          <w:rPr>
            <w:rStyle w:val="ab"/>
            <w:rFonts w:hint="eastAsia"/>
            <w:noProof/>
          </w:rPr>
          <w:t>表目錄</w:t>
        </w:r>
        <w:r w:rsidR="0068716B">
          <w:rPr>
            <w:noProof/>
            <w:webHidden/>
          </w:rPr>
          <w:tab/>
        </w:r>
        <w:r w:rsidR="0068716B">
          <w:rPr>
            <w:noProof/>
            <w:webHidden/>
          </w:rPr>
          <w:fldChar w:fldCharType="begin"/>
        </w:r>
        <w:r w:rsidR="0068716B">
          <w:rPr>
            <w:noProof/>
            <w:webHidden/>
          </w:rPr>
          <w:instrText xml:space="preserve"> PAGEREF _Toc107612985 \h </w:instrText>
        </w:r>
        <w:r w:rsidR="0068716B">
          <w:rPr>
            <w:noProof/>
            <w:webHidden/>
          </w:rPr>
        </w:r>
        <w:r w:rsidR="0068716B">
          <w:rPr>
            <w:noProof/>
            <w:webHidden/>
          </w:rPr>
          <w:fldChar w:fldCharType="separate"/>
        </w:r>
        <w:r w:rsidR="0068716B">
          <w:rPr>
            <w:noProof/>
            <w:webHidden/>
          </w:rPr>
          <w:t>XIX</w:t>
        </w:r>
        <w:r w:rsidR="0068716B">
          <w:rPr>
            <w:noProof/>
            <w:webHidden/>
          </w:rPr>
          <w:fldChar w:fldCharType="end"/>
        </w:r>
      </w:hyperlink>
    </w:p>
    <w:p w14:paraId="20516274" w14:textId="31046FE6" w:rsidR="0068716B" w:rsidRDefault="00BA3F91">
      <w:pPr>
        <w:pStyle w:val="11"/>
        <w:rPr>
          <w:rFonts w:asciiTheme="minorHAnsi" w:eastAsiaTheme="minorEastAsia" w:hAnsiTheme="minorHAnsi" w:cstheme="minorBidi"/>
          <w:noProof/>
          <w:kern w:val="2"/>
        </w:rPr>
      </w:pPr>
      <w:hyperlink w:anchor="_Toc107612986" w:history="1">
        <w:r w:rsidR="0068716B" w:rsidRPr="009B4273">
          <w:rPr>
            <w:rStyle w:val="ab"/>
            <w:rFonts w:hint="eastAsia"/>
            <w:noProof/>
          </w:rPr>
          <w:t>第</w:t>
        </w:r>
        <w:r w:rsidR="0068716B" w:rsidRPr="009B4273">
          <w:rPr>
            <w:rStyle w:val="ab"/>
            <w:rFonts w:hint="eastAsia"/>
            <w:noProof/>
          </w:rPr>
          <w:t xml:space="preserve"> 1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緒論</w:t>
        </w:r>
        <w:r w:rsidR="0068716B">
          <w:rPr>
            <w:noProof/>
            <w:webHidden/>
          </w:rPr>
          <w:tab/>
        </w:r>
        <w:r w:rsidR="0068716B">
          <w:rPr>
            <w:noProof/>
            <w:webHidden/>
          </w:rPr>
          <w:fldChar w:fldCharType="begin"/>
        </w:r>
        <w:r w:rsidR="0068716B">
          <w:rPr>
            <w:noProof/>
            <w:webHidden/>
          </w:rPr>
          <w:instrText xml:space="preserve"> PAGEREF _Toc107612986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6D3AADD1" w14:textId="25BB32E4"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2987" w:history="1">
        <w:r w:rsidR="0068716B" w:rsidRPr="009B4273">
          <w:rPr>
            <w:rStyle w:val="ab"/>
            <w:noProof/>
          </w:rPr>
          <w:t>1.1</w:t>
        </w:r>
        <w:r w:rsidR="0068716B" w:rsidRPr="009B4273">
          <w:rPr>
            <w:rStyle w:val="ab"/>
            <w:rFonts w:hint="eastAsia"/>
            <w:noProof/>
          </w:rPr>
          <w:t xml:space="preserve"> </w:t>
        </w:r>
        <w:r w:rsidR="0068716B" w:rsidRPr="009B4273">
          <w:rPr>
            <w:rStyle w:val="ab"/>
            <w:rFonts w:hint="eastAsia"/>
            <w:noProof/>
          </w:rPr>
          <w:t>研究動機與目的</w:t>
        </w:r>
        <w:r w:rsidR="0068716B">
          <w:rPr>
            <w:noProof/>
            <w:webHidden/>
          </w:rPr>
          <w:tab/>
        </w:r>
        <w:r w:rsidR="0068716B">
          <w:rPr>
            <w:noProof/>
            <w:webHidden/>
          </w:rPr>
          <w:fldChar w:fldCharType="begin"/>
        </w:r>
        <w:r w:rsidR="0068716B">
          <w:rPr>
            <w:noProof/>
            <w:webHidden/>
          </w:rPr>
          <w:instrText xml:space="preserve"> PAGEREF _Toc107612987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7F2B152C" w14:textId="316D7124"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2988" w:history="1">
        <w:r w:rsidR="0068716B" w:rsidRPr="009B4273">
          <w:rPr>
            <w:rStyle w:val="ab"/>
            <w:noProof/>
          </w:rPr>
          <w:t>1.2</w:t>
        </w:r>
        <w:r w:rsidR="0068716B" w:rsidRPr="009B4273">
          <w:rPr>
            <w:rStyle w:val="ab"/>
            <w:rFonts w:hint="eastAsia"/>
            <w:noProof/>
          </w:rPr>
          <w:t xml:space="preserve"> </w:t>
        </w:r>
        <w:r w:rsidR="0068716B" w:rsidRPr="009B4273">
          <w:rPr>
            <w:rStyle w:val="ab"/>
            <w:rFonts w:hint="eastAsia"/>
            <w:noProof/>
          </w:rPr>
          <w:t>研究範圍</w:t>
        </w:r>
        <w:r w:rsidR="0068716B">
          <w:rPr>
            <w:noProof/>
            <w:webHidden/>
          </w:rPr>
          <w:tab/>
        </w:r>
        <w:r w:rsidR="0068716B">
          <w:rPr>
            <w:noProof/>
            <w:webHidden/>
          </w:rPr>
          <w:fldChar w:fldCharType="begin"/>
        </w:r>
        <w:r w:rsidR="0068716B">
          <w:rPr>
            <w:noProof/>
            <w:webHidden/>
          </w:rPr>
          <w:instrText xml:space="preserve"> PAGEREF _Toc107612988 \h </w:instrText>
        </w:r>
        <w:r w:rsidR="0068716B">
          <w:rPr>
            <w:noProof/>
            <w:webHidden/>
          </w:rPr>
        </w:r>
        <w:r w:rsidR="0068716B">
          <w:rPr>
            <w:noProof/>
            <w:webHidden/>
          </w:rPr>
          <w:fldChar w:fldCharType="separate"/>
        </w:r>
        <w:r w:rsidR="0068716B">
          <w:rPr>
            <w:noProof/>
            <w:webHidden/>
          </w:rPr>
          <w:t>2</w:t>
        </w:r>
        <w:r w:rsidR="0068716B">
          <w:rPr>
            <w:noProof/>
            <w:webHidden/>
          </w:rPr>
          <w:fldChar w:fldCharType="end"/>
        </w:r>
      </w:hyperlink>
    </w:p>
    <w:p w14:paraId="32D828B4" w14:textId="13FD02AF"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2989" w:history="1">
        <w:r w:rsidR="0068716B" w:rsidRPr="009B4273">
          <w:rPr>
            <w:rStyle w:val="ab"/>
            <w:noProof/>
          </w:rPr>
          <w:t>1.3</w:t>
        </w:r>
        <w:r w:rsidR="0068716B" w:rsidRPr="009B4273">
          <w:rPr>
            <w:rStyle w:val="ab"/>
            <w:rFonts w:hint="eastAsia"/>
            <w:noProof/>
          </w:rPr>
          <w:t xml:space="preserve"> </w:t>
        </w:r>
        <w:r w:rsidR="0068716B" w:rsidRPr="009B4273">
          <w:rPr>
            <w:rStyle w:val="ab"/>
            <w:rFonts w:hint="eastAsia"/>
            <w:noProof/>
          </w:rPr>
          <w:t>研究方法與流程</w:t>
        </w:r>
        <w:r w:rsidR="0068716B">
          <w:rPr>
            <w:noProof/>
            <w:webHidden/>
          </w:rPr>
          <w:tab/>
        </w:r>
        <w:r w:rsidR="0068716B">
          <w:rPr>
            <w:noProof/>
            <w:webHidden/>
          </w:rPr>
          <w:fldChar w:fldCharType="begin"/>
        </w:r>
        <w:r w:rsidR="0068716B">
          <w:rPr>
            <w:noProof/>
            <w:webHidden/>
          </w:rPr>
          <w:instrText xml:space="preserve"> PAGEREF _Toc107612989 \h </w:instrText>
        </w:r>
        <w:r w:rsidR="0068716B">
          <w:rPr>
            <w:noProof/>
            <w:webHidden/>
          </w:rPr>
        </w:r>
        <w:r w:rsidR="0068716B">
          <w:rPr>
            <w:noProof/>
            <w:webHidden/>
          </w:rPr>
          <w:fldChar w:fldCharType="separate"/>
        </w:r>
        <w:r w:rsidR="0068716B">
          <w:rPr>
            <w:noProof/>
            <w:webHidden/>
          </w:rPr>
          <w:t>3</w:t>
        </w:r>
        <w:r w:rsidR="0068716B">
          <w:rPr>
            <w:noProof/>
            <w:webHidden/>
          </w:rPr>
          <w:fldChar w:fldCharType="end"/>
        </w:r>
      </w:hyperlink>
    </w:p>
    <w:p w14:paraId="299E54A3" w14:textId="2DCDBAE7"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2990" w:history="1">
        <w:r w:rsidR="0068716B" w:rsidRPr="009B4273">
          <w:rPr>
            <w:rStyle w:val="ab"/>
            <w:noProof/>
          </w:rPr>
          <w:t>1.4</w:t>
        </w:r>
        <w:r w:rsidR="0068716B" w:rsidRPr="009B4273">
          <w:rPr>
            <w:rStyle w:val="ab"/>
            <w:rFonts w:hint="eastAsia"/>
            <w:noProof/>
          </w:rPr>
          <w:t xml:space="preserve"> </w:t>
        </w:r>
        <w:r w:rsidR="0068716B" w:rsidRPr="009B4273">
          <w:rPr>
            <w:rStyle w:val="ab"/>
            <w:rFonts w:hint="eastAsia"/>
            <w:noProof/>
          </w:rPr>
          <w:t>論文架構</w:t>
        </w:r>
        <w:r w:rsidR="0068716B">
          <w:rPr>
            <w:noProof/>
            <w:webHidden/>
          </w:rPr>
          <w:tab/>
        </w:r>
        <w:r w:rsidR="0068716B">
          <w:rPr>
            <w:noProof/>
            <w:webHidden/>
          </w:rPr>
          <w:fldChar w:fldCharType="begin"/>
        </w:r>
        <w:r w:rsidR="0068716B">
          <w:rPr>
            <w:noProof/>
            <w:webHidden/>
          </w:rPr>
          <w:instrText xml:space="preserve"> PAGEREF _Toc107612990 \h </w:instrText>
        </w:r>
        <w:r w:rsidR="0068716B">
          <w:rPr>
            <w:noProof/>
            <w:webHidden/>
          </w:rPr>
        </w:r>
        <w:r w:rsidR="0068716B">
          <w:rPr>
            <w:noProof/>
            <w:webHidden/>
          </w:rPr>
          <w:fldChar w:fldCharType="separate"/>
        </w:r>
        <w:r w:rsidR="0068716B">
          <w:rPr>
            <w:noProof/>
            <w:webHidden/>
          </w:rPr>
          <w:t>6</w:t>
        </w:r>
        <w:r w:rsidR="0068716B">
          <w:rPr>
            <w:noProof/>
            <w:webHidden/>
          </w:rPr>
          <w:fldChar w:fldCharType="end"/>
        </w:r>
      </w:hyperlink>
    </w:p>
    <w:p w14:paraId="3A21C37D" w14:textId="4654A2FC"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2991" w:history="1">
        <w:r w:rsidR="0068716B" w:rsidRPr="009B4273">
          <w:rPr>
            <w:rStyle w:val="ab"/>
            <w:noProof/>
          </w:rPr>
          <w:t>1.5</w:t>
        </w:r>
        <w:r w:rsidR="0068716B" w:rsidRPr="009B4273">
          <w:rPr>
            <w:rStyle w:val="ab"/>
            <w:rFonts w:hint="eastAsia"/>
            <w:noProof/>
          </w:rPr>
          <w:t xml:space="preserve"> </w:t>
        </w:r>
        <w:r w:rsidR="0068716B" w:rsidRPr="009B4273">
          <w:rPr>
            <w:rStyle w:val="ab"/>
            <w:rFonts w:hint="eastAsia"/>
            <w:noProof/>
          </w:rPr>
          <w:t>文獻回顧</w:t>
        </w:r>
        <w:r w:rsidR="0068716B">
          <w:rPr>
            <w:noProof/>
            <w:webHidden/>
          </w:rPr>
          <w:tab/>
        </w:r>
        <w:r w:rsidR="0068716B">
          <w:rPr>
            <w:noProof/>
            <w:webHidden/>
          </w:rPr>
          <w:fldChar w:fldCharType="begin"/>
        </w:r>
        <w:r w:rsidR="0068716B">
          <w:rPr>
            <w:noProof/>
            <w:webHidden/>
          </w:rPr>
          <w:instrText xml:space="preserve"> PAGEREF _Toc107612991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C5556D2" w14:textId="335869ED"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2992" w:history="1">
        <w:r w:rsidR="0068716B" w:rsidRPr="009B4273">
          <w:rPr>
            <w:rStyle w:val="ab"/>
            <w:noProof/>
          </w:rPr>
          <w:t>1.5.1</w:t>
        </w:r>
        <w:r w:rsidR="0068716B" w:rsidRPr="009B4273">
          <w:rPr>
            <w:rStyle w:val="ab"/>
            <w:rFonts w:hint="eastAsia"/>
            <w:noProof/>
          </w:rPr>
          <w:t xml:space="preserve"> </w:t>
        </w:r>
        <w:r w:rsidR="0068716B" w:rsidRPr="009B4273">
          <w:rPr>
            <w:rStyle w:val="ab"/>
            <w:rFonts w:hint="eastAsia"/>
            <w:noProof/>
          </w:rPr>
          <w:t>軌道監測管理</w:t>
        </w:r>
        <w:r w:rsidR="0068716B">
          <w:rPr>
            <w:noProof/>
            <w:webHidden/>
          </w:rPr>
          <w:tab/>
        </w:r>
        <w:r w:rsidR="0068716B">
          <w:rPr>
            <w:noProof/>
            <w:webHidden/>
          </w:rPr>
          <w:fldChar w:fldCharType="begin"/>
        </w:r>
        <w:r w:rsidR="0068716B">
          <w:rPr>
            <w:noProof/>
            <w:webHidden/>
          </w:rPr>
          <w:instrText xml:space="preserve"> PAGEREF _Toc107612992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0F089E9" w14:textId="646446C0"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2993" w:history="1">
        <w:r w:rsidR="0068716B" w:rsidRPr="009B4273">
          <w:rPr>
            <w:rStyle w:val="ab"/>
            <w:noProof/>
          </w:rPr>
          <w:t>1.5.2</w:t>
        </w:r>
        <w:r w:rsidR="0068716B" w:rsidRPr="009B4273">
          <w:rPr>
            <w:rStyle w:val="ab"/>
            <w:rFonts w:hint="eastAsia"/>
            <w:noProof/>
          </w:rPr>
          <w:t xml:space="preserve"> </w:t>
        </w:r>
        <w:r w:rsidR="0068716B" w:rsidRPr="009B4273">
          <w:rPr>
            <w:rStyle w:val="ab"/>
            <w:rFonts w:hint="eastAsia"/>
            <w:noProof/>
          </w:rPr>
          <w:t>物聯網架構與無線通訊技術</w:t>
        </w:r>
        <w:r w:rsidR="0068716B">
          <w:rPr>
            <w:noProof/>
            <w:webHidden/>
          </w:rPr>
          <w:tab/>
        </w:r>
        <w:r w:rsidR="0068716B">
          <w:rPr>
            <w:noProof/>
            <w:webHidden/>
          </w:rPr>
          <w:fldChar w:fldCharType="begin"/>
        </w:r>
        <w:r w:rsidR="0068716B">
          <w:rPr>
            <w:noProof/>
            <w:webHidden/>
          </w:rPr>
          <w:instrText xml:space="preserve"> PAGEREF _Toc107612993 \h </w:instrText>
        </w:r>
        <w:r w:rsidR="0068716B">
          <w:rPr>
            <w:noProof/>
            <w:webHidden/>
          </w:rPr>
        </w:r>
        <w:r w:rsidR="0068716B">
          <w:rPr>
            <w:noProof/>
            <w:webHidden/>
          </w:rPr>
          <w:fldChar w:fldCharType="separate"/>
        </w:r>
        <w:r w:rsidR="0068716B">
          <w:rPr>
            <w:noProof/>
            <w:webHidden/>
          </w:rPr>
          <w:t>8</w:t>
        </w:r>
        <w:r w:rsidR="0068716B">
          <w:rPr>
            <w:noProof/>
            <w:webHidden/>
          </w:rPr>
          <w:fldChar w:fldCharType="end"/>
        </w:r>
      </w:hyperlink>
    </w:p>
    <w:p w14:paraId="16E77E66" w14:textId="6FEAC036"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2994" w:history="1">
        <w:r w:rsidR="0068716B" w:rsidRPr="009B4273">
          <w:rPr>
            <w:rStyle w:val="ab"/>
            <w:noProof/>
          </w:rPr>
          <w:t>1.5.3 Arduino</w:t>
        </w:r>
        <w:r w:rsidR="0068716B" w:rsidRPr="009B4273">
          <w:rPr>
            <w:rStyle w:val="ab"/>
            <w:rFonts w:hint="eastAsia"/>
            <w:noProof/>
          </w:rPr>
          <w:t>監測工具於工程上的應用</w:t>
        </w:r>
        <w:r w:rsidR="0068716B">
          <w:rPr>
            <w:noProof/>
            <w:webHidden/>
          </w:rPr>
          <w:tab/>
        </w:r>
        <w:r w:rsidR="0068716B">
          <w:rPr>
            <w:noProof/>
            <w:webHidden/>
          </w:rPr>
          <w:fldChar w:fldCharType="begin"/>
        </w:r>
        <w:r w:rsidR="0068716B">
          <w:rPr>
            <w:noProof/>
            <w:webHidden/>
          </w:rPr>
          <w:instrText xml:space="preserve"> PAGEREF _Toc107612994 \h </w:instrText>
        </w:r>
        <w:r w:rsidR="0068716B">
          <w:rPr>
            <w:noProof/>
            <w:webHidden/>
          </w:rPr>
        </w:r>
        <w:r w:rsidR="0068716B">
          <w:rPr>
            <w:noProof/>
            <w:webHidden/>
          </w:rPr>
          <w:fldChar w:fldCharType="separate"/>
        </w:r>
        <w:r w:rsidR="0068716B">
          <w:rPr>
            <w:noProof/>
            <w:webHidden/>
          </w:rPr>
          <w:t>10</w:t>
        </w:r>
        <w:r w:rsidR="0068716B">
          <w:rPr>
            <w:noProof/>
            <w:webHidden/>
          </w:rPr>
          <w:fldChar w:fldCharType="end"/>
        </w:r>
      </w:hyperlink>
    </w:p>
    <w:p w14:paraId="49E8BEDC" w14:textId="0CF6B80D"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2995" w:history="1">
        <w:r w:rsidR="0068716B" w:rsidRPr="009B4273">
          <w:rPr>
            <w:rStyle w:val="ab"/>
            <w:noProof/>
          </w:rPr>
          <w:t>1.5.4 Unity</w:t>
        </w:r>
        <w:r w:rsidR="0068716B" w:rsidRPr="009B4273">
          <w:rPr>
            <w:rStyle w:val="ab"/>
            <w:rFonts w:hint="eastAsia"/>
            <w:noProof/>
          </w:rPr>
          <w:t>遊戲引擎於工程上的應用</w:t>
        </w:r>
        <w:r w:rsidR="0068716B">
          <w:rPr>
            <w:noProof/>
            <w:webHidden/>
          </w:rPr>
          <w:tab/>
        </w:r>
        <w:r w:rsidR="0068716B">
          <w:rPr>
            <w:noProof/>
            <w:webHidden/>
          </w:rPr>
          <w:fldChar w:fldCharType="begin"/>
        </w:r>
        <w:r w:rsidR="0068716B">
          <w:rPr>
            <w:noProof/>
            <w:webHidden/>
          </w:rPr>
          <w:instrText xml:space="preserve"> PAGEREF _Toc107612995 \h </w:instrText>
        </w:r>
        <w:r w:rsidR="0068716B">
          <w:rPr>
            <w:noProof/>
            <w:webHidden/>
          </w:rPr>
        </w:r>
        <w:r w:rsidR="0068716B">
          <w:rPr>
            <w:noProof/>
            <w:webHidden/>
          </w:rPr>
          <w:fldChar w:fldCharType="separate"/>
        </w:r>
        <w:r w:rsidR="0068716B">
          <w:rPr>
            <w:noProof/>
            <w:webHidden/>
          </w:rPr>
          <w:t>11</w:t>
        </w:r>
        <w:r w:rsidR="0068716B">
          <w:rPr>
            <w:noProof/>
            <w:webHidden/>
          </w:rPr>
          <w:fldChar w:fldCharType="end"/>
        </w:r>
      </w:hyperlink>
    </w:p>
    <w:p w14:paraId="00EED36B" w14:textId="6B02837B"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2996" w:history="1">
        <w:r w:rsidR="0068716B" w:rsidRPr="009B4273">
          <w:rPr>
            <w:rStyle w:val="ab"/>
            <w:noProof/>
          </w:rPr>
          <w:t>1.6</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2996 \h </w:instrText>
        </w:r>
        <w:r w:rsidR="0068716B">
          <w:rPr>
            <w:noProof/>
            <w:webHidden/>
          </w:rPr>
        </w:r>
        <w:r w:rsidR="0068716B">
          <w:rPr>
            <w:noProof/>
            <w:webHidden/>
          </w:rPr>
          <w:fldChar w:fldCharType="separate"/>
        </w:r>
        <w:r w:rsidR="0068716B">
          <w:rPr>
            <w:noProof/>
            <w:webHidden/>
          </w:rPr>
          <w:t>14</w:t>
        </w:r>
        <w:r w:rsidR="0068716B">
          <w:rPr>
            <w:noProof/>
            <w:webHidden/>
          </w:rPr>
          <w:fldChar w:fldCharType="end"/>
        </w:r>
      </w:hyperlink>
    </w:p>
    <w:p w14:paraId="65316D03" w14:textId="2DE6D6D0" w:rsidR="0068716B" w:rsidRDefault="00BA3F91">
      <w:pPr>
        <w:pStyle w:val="11"/>
        <w:rPr>
          <w:rFonts w:asciiTheme="minorHAnsi" w:eastAsiaTheme="minorEastAsia" w:hAnsiTheme="minorHAnsi" w:cstheme="minorBidi"/>
          <w:noProof/>
          <w:kern w:val="2"/>
        </w:rPr>
      </w:pPr>
      <w:hyperlink w:anchor="_Toc107612997" w:history="1">
        <w:r w:rsidR="0068716B" w:rsidRPr="009B4273">
          <w:rPr>
            <w:rStyle w:val="ab"/>
            <w:rFonts w:hint="eastAsia"/>
            <w:noProof/>
          </w:rPr>
          <w:t>第</w:t>
        </w:r>
        <w:r w:rsidR="0068716B" w:rsidRPr="009B4273">
          <w:rPr>
            <w:rStyle w:val="ab"/>
            <w:rFonts w:hint="eastAsia"/>
            <w:noProof/>
          </w:rPr>
          <w:t xml:space="preserve"> 2 </w:t>
        </w:r>
        <w:r w:rsidR="0068716B" w:rsidRPr="009B4273">
          <w:rPr>
            <w:rStyle w:val="ab"/>
            <w:rFonts w:hint="eastAsia"/>
            <w:noProof/>
          </w:rPr>
          <w:t>章</w:t>
        </w:r>
        <w:r w:rsidR="0068716B" w:rsidRPr="009B4273">
          <w:rPr>
            <w:rStyle w:val="ab"/>
            <w:noProof/>
          </w:rPr>
          <w:t xml:space="preserve"> Arduino</w:t>
        </w:r>
        <w:r w:rsidR="0068716B" w:rsidRPr="009B4273">
          <w:rPr>
            <w:rStyle w:val="ab"/>
            <w:rFonts w:hint="eastAsia"/>
            <w:noProof/>
          </w:rPr>
          <w:t>監測模組建置</w:t>
        </w:r>
        <w:r w:rsidR="0068716B">
          <w:rPr>
            <w:noProof/>
            <w:webHidden/>
          </w:rPr>
          <w:tab/>
        </w:r>
        <w:r w:rsidR="0068716B">
          <w:rPr>
            <w:noProof/>
            <w:webHidden/>
          </w:rPr>
          <w:fldChar w:fldCharType="begin"/>
        </w:r>
        <w:r w:rsidR="0068716B">
          <w:rPr>
            <w:noProof/>
            <w:webHidden/>
          </w:rPr>
          <w:instrText xml:space="preserve"> PAGEREF _Toc107612997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342FEE53" w14:textId="299F2168"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2998" w:history="1">
        <w:r w:rsidR="0068716B" w:rsidRPr="009B4273">
          <w:rPr>
            <w:rStyle w:val="ab"/>
            <w:noProof/>
          </w:rPr>
          <w:t>2.1</w:t>
        </w:r>
        <w:r w:rsidR="0068716B" w:rsidRPr="009B4273">
          <w:rPr>
            <w:rStyle w:val="ab"/>
            <w:rFonts w:hint="eastAsia"/>
            <w:noProof/>
          </w:rPr>
          <w:t xml:space="preserve"> </w:t>
        </w:r>
        <w:r w:rsidR="0068716B" w:rsidRPr="009B4273">
          <w:rPr>
            <w:rStyle w:val="ab"/>
            <w:rFonts w:hint="eastAsia"/>
            <w:noProof/>
          </w:rPr>
          <w:t>開發工具與感測元件介紹</w:t>
        </w:r>
        <w:r w:rsidR="0068716B">
          <w:rPr>
            <w:noProof/>
            <w:webHidden/>
          </w:rPr>
          <w:tab/>
        </w:r>
        <w:r w:rsidR="0068716B">
          <w:rPr>
            <w:noProof/>
            <w:webHidden/>
          </w:rPr>
          <w:fldChar w:fldCharType="begin"/>
        </w:r>
        <w:r w:rsidR="0068716B">
          <w:rPr>
            <w:noProof/>
            <w:webHidden/>
          </w:rPr>
          <w:instrText xml:space="preserve"> PAGEREF _Toc107612998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2DD6AA1D" w14:textId="4F976F6E"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2999" w:history="1">
        <w:r w:rsidR="0068716B" w:rsidRPr="009B4273">
          <w:rPr>
            <w:rStyle w:val="ab"/>
            <w:noProof/>
          </w:rPr>
          <w:t>2.1.1 Arduino UNO</w:t>
        </w:r>
        <w:r w:rsidR="0068716B" w:rsidRPr="009B4273">
          <w:rPr>
            <w:rStyle w:val="ab"/>
            <w:rFonts w:hint="eastAsia"/>
            <w:noProof/>
          </w:rPr>
          <w:t>開發版</w:t>
        </w:r>
        <w:r w:rsidR="0068716B">
          <w:rPr>
            <w:noProof/>
            <w:webHidden/>
          </w:rPr>
          <w:tab/>
        </w:r>
        <w:r w:rsidR="0068716B">
          <w:rPr>
            <w:noProof/>
            <w:webHidden/>
          </w:rPr>
          <w:fldChar w:fldCharType="begin"/>
        </w:r>
        <w:r w:rsidR="0068716B">
          <w:rPr>
            <w:noProof/>
            <w:webHidden/>
          </w:rPr>
          <w:instrText xml:space="preserve"> PAGEREF _Toc107612999 \h </w:instrText>
        </w:r>
        <w:r w:rsidR="0068716B">
          <w:rPr>
            <w:noProof/>
            <w:webHidden/>
          </w:rPr>
        </w:r>
        <w:r w:rsidR="0068716B">
          <w:rPr>
            <w:noProof/>
            <w:webHidden/>
          </w:rPr>
          <w:fldChar w:fldCharType="separate"/>
        </w:r>
        <w:r w:rsidR="0068716B">
          <w:rPr>
            <w:noProof/>
            <w:webHidden/>
          </w:rPr>
          <w:t>16</w:t>
        </w:r>
        <w:r w:rsidR="0068716B">
          <w:rPr>
            <w:noProof/>
            <w:webHidden/>
          </w:rPr>
          <w:fldChar w:fldCharType="end"/>
        </w:r>
      </w:hyperlink>
    </w:p>
    <w:p w14:paraId="1F48EAB6" w14:textId="629ABE61"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00" w:history="1">
        <w:r w:rsidR="0068716B" w:rsidRPr="009B4273">
          <w:rPr>
            <w:rStyle w:val="ab"/>
            <w:noProof/>
          </w:rPr>
          <w:t>2.1.2 Arduino IDE</w:t>
        </w:r>
        <w:r w:rsidR="0068716B" w:rsidRPr="009B4273">
          <w:rPr>
            <w:rStyle w:val="ab"/>
            <w:rFonts w:hint="eastAsia"/>
            <w:noProof/>
          </w:rPr>
          <w:t>整合開發介面</w:t>
        </w:r>
        <w:r w:rsidR="0068716B">
          <w:rPr>
            <w:noProof/>
            <w:webHidden/>
          </w:rPr>
          <w:tab/>
        </w:r>
        <w:r w:rsidR="0068716B">
          <w:rPr>
            <w:noProof/>
            <w:webHidden/>
          </w:rPr>
          <w:fldChar w:fldCharType="begin"/>
        </w:r>
        <w:r w:rsidR="0068716B">
          <w:rPr>
            <w:noProof/>
            <w:webHidden/>
          </w:rPr>
          <w:instrText xml:space="preserve"> PAGEREF _Toc107613000 \h </w:instrText>
        </w:r>
        <w:r w:rsidR="0068716B">
          <w:rPr>
            <w:noProof/>
            <w:webHidden/>
          </w:rPr>
        </w:r>
        <w:r w:rsidR="0068716B">
          <w:rPr>
            <w:noProof/>
            <w:webHidden/>
          </w:rPr>
          <w:fldChar w:fldCharType="separate"/>
        </w:r>
        <w:r w:rsidR="0068716B">
          <w:rPr>
            <w:noProof/>
            <w:webHidden/>
          </w:rPr>
          <w:t>20</w:t>
        </w:r>
        <w:r w:rsidR="0068716B">
          <w:rPr>
            <w:noProof/>
            <w:webHidden/>
          </w:rPr>
          <w:fldChar w:fldCharType="end"/>
        </w:r>
      </w:hyperlink>
    </w:p>
    <w:p w14:paraId="4B61093B" w14:textId="75981555"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01" w:history="1">
        <w:r w:rsidR="0068716B" w:rsidRPr="009B4273">
          <w:rPr>
            <w:rStyle w:val="ab"/>
            <w:noProof/>
          </w:rPr>
          <w:t xml:space="preserve">2.1.3 MPU6050 </w:t>
        </w:r>
        <w:r w:rsidR="0068716B" w:rsidRPr="009B4273">
          <w:rPr>
            <w:rStyle w:val="ab"/>
            <w:rFonts w:hint="eastAsia"/>
            <w:noProof/>
          </w:rPr>
          <w:t>加速度計</w:t>
        </w:r>
        <w:r w:rsidR="0068716B">
          <w:rPr>
            <w:noProof/>
            <w:webHidden/>
          </w:rPr>
          <w:tab/>
        </w:r>
        <w:r w:rsidR="0068716B">
          <w:rPr>
            <w:noProof/>
            <w:webHidden/>
          </w:rPr>
          <w:fldChar w:fldCharType="begin"/>
        </w:r>
        <w:r w:rsidR="0068716B">
          <w:rPr>
            <w:noProof/>
            <w:webHidden/>
          </w:rPr>
          <w:instrText xml:space="preserve"> PAGEREF _Toc107613001 \h </w:instrText>
        </w:r>
        <w:r w:rsidR="0068716B">
          <w:rPr>
            <w:noProof/>
            <w:webHidden/>
          </w:rPr>
        </w:r>
        <w:r w:rsidR="0068716B">
          <w:rPr>
            <w:noProof/>
            <w:webHidden/>
          </w:rPr>
          <w:fldChar w:fldCharType="separate"/>
        </w:r>
        <w:r w:rsidR="0068716B">
          <w:rPr>
            <w:noProof/>
            <w:webHidden/>
          </w:rPr>
          <w:t>22</w:t>
        </w:r>
        <w:r w:rsidR="0068716B">
          <w:rPr>
            <w:noProof/>
            <w:webHidden/>
          </w:rPr>
          <w:fldChar w:fldCharType="end"/>
        </w:r>
      </w:hyperlink>
    </w:p>
    <w:p w14:paraId="64ABF05A" w14:textId="21ABCB73"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02" w:history="1">
        <w:r w:rsidR="0068716B" w:rsidRPr="009B4273">
          <w:rPr>
            <w:rStyle w:val="ab"/>
            <w:noProof/>
          </w:rPr>
          <w:t>2.1.4 KSM133</w:t>
        </w:r>
        <w:r w:rsidR="0068716B" w:rsidRPr="009B4273">
          <w:rPr>
            <w:rStyle w:val="ab"/>
            <w:rFonts w:hint="eastAsia"/>
            <w:noProof/>
          </w:rPr>
          <w:t>重量感測器</w:t>
        </w:r>
        <w:r w:rsidR="0068716B">
          <w:rPr>
            <w:noProof/>
            <w:webHidden/>
          </w:rPr>
          <w:tab/>
        </w:r>
        <w:r w:rsidR="0068716B">
          <w:rPr>
            <w:noProof/>
            <w:webHidden/>
          </w:rPr>
          <w:fldChar w:fldCharType="begin"/>
        </w:r>
        <w:r w:rsidR="0068716B">
          <w:rPr>
            <w:noProof/>
            <w:webHidden/>
          </w:rPr>
          <w:instrText xml:space="preserve"> PAGEREF _Toc107613002 \h </w:instrText>
        </w:r>
        <w:r w:rsidR="0068716B">
          <w:rPr>
            <w:noProof/>
            <w:webHidden/>
          </w:rPr>
        </w:r>
        <w:r w:rsidR="0068716B">
          <w:rPr>
            <w:noProof/>
            <w:webHidden/>
          </w:rPr>
          <w:fldChar w:fldCharType="separate"/>
        </w:r>
        <w:r w:rsidR="0068716B">
          <w:rPr>
            <w:noProof/>
            <w:webHidden/>
          </w:rPr>
          <w:t>23</w:t>
        </w:r>
        <w:r w:rsidR="0068716B">
          <w:rPr>
            <w:noProof/>
            <w:webHidden/>
          </w:rPr>
          <w:fldChar w:fldCharType="end"/>
        </w:r>
      </w:hyperlink>
    </w:p>
    <w:p w14:paraId="33309752" w14:textId="479B8924"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03" w:history="1">
        <w:r w:rsidR="0068716B" w:rsidRPr="009B4273">
          <w:rPr>
            <w:rStyle w:val="ab"/>
            <w:noProof/>
          </w:rPr>
          <w:t xml:space="preserve">2.1.5 BF350-3AA </w:t>
        </w:r>
        <w:r w:rsidR="0068716B" w:rsidRPr="009B4273">
          <w:rPr>
            <w:rStyle w:val="ab"/>
            <w:rFonts w:hint="eastAsia"/>
            <w:noProof/>
          </w:rPr>
          <w:t>應變計</w:t>
        </w:r>
        <w:r w:rsidR="0068716B">
          <w:rPr>
            <w:noProof/>
            <w:webHidden/>
          </w:rPr>
          <w:tab/>
        </w:r>
        <w:r w:rsidR="0068716B">
          <w:rPr>
            <w:noProof/>
            <w:webHidden/>
          </w:rPr>
          <w:fldChar w:fldCharType="begin"/>
        </w:r>
        <w:r w:rsidR="0068716B">
          <w:rPr>
            <w:noProof/>
            <w:webHidden/>
          </w:rPr>
          <w:instrText xml:space="preserve"> PAGEREF _Toc107613003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A29EA78" w14:textId="0F5950A2"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04" w:history="1">
        <w:r w:rsidR="0068716B" w:rsidRPr="009B4273">
          <w:rPr>
            <w:rStyle w:val="ab"/>
            <w:noProof/>
          </w:rPr>
          <w:t>2.1.6 XBee PRO S3B</w:t>
        </w:r>
        <w:r w:rsidR="0068716B" w:rsidRPr="009B4273">
          <w:rPr>
            <w:rStyle w:val="ab"/>
            <w:rFonts w:hint="eastAsia"/>
            <w:noProof/>
          </w:rPr>
          <w:t>無線通訊模組</w:t>
        </w:r>
        <w:r w:rsidR="0068716B">
          <w:rPr>
            <w:noProof/>
            <w:webHidden/>
          </w:rPr>
          <w:tab/>
        </w:r>
        <w:r w:rsidR="0068716B">
          <w:rPr>
            <w:noProof/>
            <w:webHidden/>
          </w:rPr>
          <w:fldChar w:fldCharType="begin"/>
        </w:r>
        <w:r w:rsidR="0068716B">
          <w:rPr>
            <w:noProof/>
            <w:webHidden/>
          </w:rPr>
          <w:instrText xml:space="preserve"> PAGEREF _Toc107613004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514FAF2" w14:textId="270B814D"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05" w:history="1">
        <w:r w:rsidR="0068716B" w:rsidRPr="009B4273">
          <w:rPr>
            <w:rStyle w:val="ab"/>
            <w:noProof/>
          </w:rPr>
          <w:t>2.1.7 Cat M1</w:t>
        </w:r>
        <w:r w:rsidR="0068716B" w:rsidRPr="009B4273">
          <w:rPr>
            <w:rStyle w:val="ab"/>
            <w:rFonts w:hint="eastAsia"/>
            <w:noProof/>
          </w:rPr>
          <w:t>無線訊號監控模組</w:t>
        </w:r>
        <w:r w:rsidR="0068716B">
          <w:rPr>
            <w:noProof/>
            <w:webHidden/>
          </w:rPr>
          <w:tab/>
        </w:r>
        <w:r w:rsidR="0068716B">
          <w:rPr>
            <w:noProof/>
            <w:webHidden/>
          </w:rPr>
          <w:fldChar w:fldCharType="begin"/>
        </w:r>
        <w:r w:rsidR="0068716B">
          <w:rPr>
            <w:noProof/>
            <w:webHidden/>
          </w:rPr>
          <w:instrText xml:space="preserve"> PAGEREF _Toc107613005 \h </w:instrText>
        </w:r>
        <w:r w:rsidR="0068716B">
          <w:rPr>
            <w:noProof/>
            <w:webHidden/>
          </w:rPr>
        </w:r>
        <w:r w:rsidR="0068716B">
          <w:rPr>
            <w:noProof/>
            <w:webHidden/>
          </w:rPr>
          <w:fldChar w:fldCharType="separate"/>
        </w:r>
        <w:r w:rsidR="0068716B">
          <w:rPr>
            <w:noProof/>
            <w:webHidden/>
          </w:rPr>
          <w:t>27</w:t>
        </w:r>
        <w:r w:rsidR="0068716B">
          <w:rPr>
            <w:noProof/>
            <w:webHidden/>
          </w:rPr>
          <w:fldChar w:fldCharType="end"/>
        </w:r>
      </w:hyperlink>
    </w:p>
    <w:p w14:paraId="70EC11B1" w14:textId="04405100"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06" w:history="1">
        <w:r w:rsidR="0068716B" w:rsidRPr="009B4273">
          <w:rPr>
            <w:rStyle w:val="ab"/>
            <w:noProof/>
          </w:rPr>
          <w:t>2.1.8 YAT</w:t>
        </w:r>
        <w:r w:rsidR="0068716B" w:rsidRPr="009B4273">
          <w:rPr>
            <w:rStyle w:val="ab"/>
            <w:rFonts w:hint="eastAsia"/>
            <w:noProof/>
          </w:rPr>
          <w:t>終端接收軟體</w:t>
        </w:r>
        <w:r w:rsidR="0068716B">
          <w:rPr>
            <w:noProof/>
            <w:webHidden/>
          </w:rPr>
          <w:tab/>
        </w:r>
        <w:r w:rsidR="0068716B">
          <w:rPr>
            <w:noProof/>
            <w:webHidden/>
          </w:rPr>
          <w:fldChar w:fldCharType="begin"/>
        </w:r>
        <w:r w:rsidR="0068716B">
          <w:rPr>
            <w:noProof/>
            <w:webHidden/>
          </w:rPr>
          <w:instrText xml:space="preserve"> PAGEREF _Toc107613006 \h </w:instrText>
        </w:r>
        <w:r w:rsidR="0068716B">
          <w:rPr>
            <w:noProof/>
            <w:webHidden/>
          </w:rPr>
        </w:r>
        <w:r w:rsidR="0068716B">
          <w:rPr>
            <w:noProof/>
            <w:webHidden/>
          </w:rPr>
          <w:fldChar w:fldCharType="separate"/>
        </w:r>
        <w:r w:rsidR="0068716B">
          <w:rPr>
            <w:noProof/>
            <w:webHidden/>
          </w:rPr>
          <w:t>30</w:t>
        </w:r>
        <w:r w:rsidR="0068716B">
          <w:rPr>
            <w:noProof/>
            <w:webHidden/>
          </w:rPr>
          <w:fldChar w:fldCharType="end"/>
        </w:r>
      </w:hyperlink>
    </w:p>
    <w:p w14:paraId="2B6FB634" w14:textId="28F315E8"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3007" w:history="1">
        <w:r w:rsidR="0068716B" w:rsidRPr="009B4273">
          <w:rPr>
            <w:rStyle w:val="ab"/>
            <w:noProof/>
          </w:rPr>
          <w:t>2.2</w:t>
        </w:r>
        <w:r w:rsidR="0068716B" w:rsidRPr="009B4273">
          <w:rPr>
            <w:rStyle w:val="ab"/>
            <w:rFonts w:hint="eastAsia"/>
            <w:noProof/>
          </w:rPr>
          <w:t xml:space="preserve"> </w:t>
        </w:r>
        <w:r w:rsidR="0068716B" w:rsidRPr="009B4273">
          <w:rPr>
            <w:rStyle w:val="ab"/>
            <w:rFonts w:hint="eastAsia"/>
            <w:noProof/>
          </w:rPr>
          <w:t>整合製作與量測流程</w:t>
        </w:r>
        <w:r w:rsidR="0068716B">
          <w:rPr>
            <w:noProof/>
            <w:webHidden/>
          </w:rPr>
          <w:tab/>
        </w:r>
        <w:r w:rsidR="0068716B">
          <w:rPr>
            <w:noProof/>
            <w:webHidden/>
          </w:rPr>
          <w:fldChar w:fldCharType="begin"/>
        </w:r>
        <w:r w:rsidR="0068716B">
          <w:rPr>
            <w:noProof/>
            <w:webHidden/>
          </w:rPr>
          <w:instrText xml:space="preserve"> PAGEREF _Toc107613007 \h </w:instrText>
        </w:r>
        <w:r w:rsidR="0068716B">
          <w:rPr>
            <w:noProof/>
            <w:webHidden/>
          </w:rPr>
        </w:r>
        <w:r w:rsidR="0068716B">
          <w:rPr>
            <w:noProof/>
            <w:webHidden/>
          </w:rPr>
          <w:fldChar w:fldCharType="separate"/>
        </w:r>
        <w:r w:rsidR="0068716B">
          <w:rPr>
            <w:noProof/>
            <w:webHidden/>
          </w:rPr>
          <w:t>31</w:t>
        </w:r>
        <w:r w:rsidR="0068716B">
          <w:rPr>
            <w:noProof/>
            <w:webHidden/>
          </w:rPr>
          <w:fldChar w:fldCharType="end"/>
        </w:r>
      </w:hyperlink>
    </w:p>
    <w:p w14:paraId="77ADA8F4" w14:textId="4C15EE8A"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08" w:history="1">
        <w:r w:rsidR="0068716B" w:rsidRPr="009B4273">
          <w:rPr>
            <w:rStyle w:val="ab"/>
            <w:noProof/>
          </w:rPr>
          <w:t>2.2.1</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XBee</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8 \h </w:instrText>
        </w:r>
        <w:r w:rsidR="0068716B">
          <w:rPr>
            <w:noProof/>
            <w:webHidden/>
          </w:rPr>
        </w:r>
        <w:r w:rsidR="0068716B">
          <w:rPr>
            <w:noProof/>
            <w:webHidden/>
          </w:rPr>
          <w:fldChar w:fldCharType="separate"/>
        </w:r>
        <w:r w:rsidR="0068716B">
          <w:rPr>
            <w:noProof/>
            <w:webHidden/>
          </w:rPr>
          <w:t>33</w:t>
        </w:r>
        <w:r w:rsidR="0068716B">
          <w:rPr>
            <w:noProof/>
            <w:webHidden/>
          </w:rPr>
          <w:fldChar w:fldCharType="end"/>
        </w:r>
      </w:hyperlink>
    </w:p>
    <w:p w14:paraId="5C377E18" w14:textId="201715E7"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09" w:history="1">
        <w:r w:rsidR="0068716B" w:rsidRPr="009B4273">
          <w:rPr>
            <w:rStyle w:val="ab"/>
            <w:noProof/>
          </w:rPr>
          <w:t>2.2.2</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Cat M1</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9 \h </w:instrText>
        </w:r>
        <w:r w:rsidR="0068716B">
          <w:rPr>
            <w:noProof/>
            <w:webHidden/>
          </w:rPr>
        </w:r>
        <w:r w:rsidR="0068716B">
          <w:rPr>
            <w:noProof/>
            <w:webHidden/>
          </w:rPr>
          <w:fldChar w:fldCharType="separate"/>
        </w:r>
        <w:r w:rsidR="0068716B">
          <w:rPr>
            <w:noProof/>
            <w:webHidden/>
          </w:rPr>
          <w:t>39</w:t>
        </w:r>
        <w:r w:rsidR="0068716B">
          <w:rPr>
            <w:noProof/>
            <w:webHidden/>
          </w:rPr>
          <w:fldChar w:fldCharType="end"/>
        </w:r>
      </w:hyperlink>
    </w:p>
    <w:p w14:paraId="57ED3675" w14:textId="33018CDF"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10" w:history="1">
        <w:r w:rsidR="0068716B" w:rsidRPr="009B4273">
          <w:rPr>
            <w:rStyle w:val="ab"/>
            <w:noProof/>
          </w:rPr>
          <w:t>2.2.3</w:t>
        </w:r>
        <w:r w:rsidR="0068716B" w:rsidRPr="009B4273">
          <w:rPr>
            <w:rStyle w:val="ab"/>
            <w:rFonts w:hint="eastAsia"/>
            <w:noProof/>
          </w:rPr>
          <w:t xml:space="preserve"> </w:t>
        </w:r>
        <w:r w:rsidR="0068716B" w:rsidRPr="009B4273">
          <w:rPr>
            <w:rStyle w:val="ab"/>
            <w:rFonts w:hint="eastAsia"/>
            <w:noProof/>
          </w:rPr>
          <w:t>現地安裝</w:t>
        </w:r>
        <w:r w:rsidR="0068716B">
          <w:rPr>
            <w:noProof/>
            <w:webHidden/>
          </w:rPr>
          <w:tab/>
        </w:r>
        <w:r w:rsidR="0068716B">
          <w:rPr>
            <w:noProof/>
            <w:webHidden/>
          </w:rPr>
          <w:fldChar w:fldCharType="begin"/>
        </w:r>
        <w:r w:rsidR="0068716B">
          <w:rPr>
            <w:noProof/>
            <w:webHidden/>
          </w:rPr>
          <w:instrText xml:space="preserve"> PAGEREF _Toc107613010 \h </w:instrText>
        </w:r>
        <w:r w:rsidR="0068716B">
          <w:rPr>
            <w:noProof/>
            <w:webHidden/>
          </w:rPr>
        </w:r>
        <w:r w:rsidR="0068716B">
          <w:rPr>
            <w:noProof/>
            <w:webHidden/>
          </w:rPr>
          <w:fldChar w:fldCharType="separate"/>
        </w:r>
        <w:r w:rsidR="0068716B">
          <w:rPr>
            <w:noProof/>
            <w:webHidden/>
          </w:rPr>
          <w:t>40</w:t>
        </w:r>
        <w:r w:rsidR="0068716B">
          <w:rPr>
            <w:noProof/>
            <w:webHidden/>
          </w:rPr>
          <w:fldChar w:fldCharType="end"/>
        </w:r>
      </w:hyperlink>
    </w:p>
    <w:p w14:paraId="424F1B3E" w14:textId="1421E6F5"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11" w:history="1">
        <w:r w:rsidR="0068716B" w:rsidRPr="009B4273">
          <w:rPr>
            <w:rStyle w:val="ab"/>
            <w:noProof/>
          </w:rPr>
          <w:t>2.2.4</w:t>
        </w:r>
        <w:r w:rsidR="0068716B" w:rsidRPr="009B4273">
          <w:rPr>
            <w:rStyle w:val="ab"/>
            <w:rFonts w:hint="eastAsia"/>
            <w:noProof/>
          </w:rPr>
          <w:t xml:space="preserve"> </w:t>
        </w:r>
        <w:r w:rsidR="0068716B" w:rsidRPr="009B4273">
          <w:rPr>
            <w:rStyle w:val="ab"/>
            <w:rFonts w:hint="eastAsia"/>
            <w:noProof/>
          </w:rPr>
          <w:t>無線傳輸效果測試</w:t>
        </w:r>
        <w:r w:rsidR="0068716B">
          <w:rPr>
            <w:noProof/>
            <w:webHidden/>
          </w:rPr>
          <w:tab/>
        </w:r>
        <w:r w:rsidR="0068716B">
          <w:rPr>
            <w:noProof/>
            <w:webHidden/>
          </w:rPr>
          <w:fldChar w:fldCharType="begin"/>
        </w:r>
        <w:r w:rsidR="0068716B">
          <w:rPr>
            <w:noProof/>
            <w:webHidden/>
          </w:rPr>
          <w:instrText xml:space="preserve"> PAGEREF _Toc107613011 \h </w:instrText>
        </w:r>
        <w:r w:rsidR="0068716B">
          <w:rPr>
            <w:noProof/>
            <w:webHidden/>
          </w:rPr>
        </w:r>
        <w:r w:rsidR="0068716B">
          <w:rPr>
            <w:noProof/>
            <w:webHidden/>
          </w:rPr>
          <w:fldChar w:fldCharType="separate"/>
        </w:r>
        <w:r w:rsidR="0068716B">
          <w:rPr>
            <w:noProof/>
            <w:webHidden/>
          </w:rPr>
          <w:t>43</w:t>
        </w:r>
        <w:r w:rsidR="0068716B">
          <w:rPr>
            <w:noProof/>
            <w:webHidden/>
          </w:rPr>
          <w:fldChar w:fldCharType="end"/>
        </w:r>
      </w:hyperlink>
    </w:p>
    <w:p w14:paraId="6FD4F336" w14:textId="777F19BC"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12" w:history="1">
        <w:r w:rsidR="0068716B" w:rsidRPr="009B4273">
          <w:rPr>
            <w:rStyle w:val="ab"/>
            <w:noProof/>
          </w:rPr>
          <w:t>2.2.5</w:t>
        </w:r>
        <w:r w:rsidR="0068716B" w:rsidRPr="009B4273">
          <w:rPr>
            <w:rStyle w:val="ab"/>
            <w:rFonts w:hint="eastAsia"/>
            <w:noProof/>
          </w:rPr>
          <w:t xml:space="preserve"> </w:t>
        </w:r>
        <w:r w:rsidR="0068716B" w:rsidRPr="009B4273">
          <w:rPr>
            <w:rStyle w:val="ab"/>
            <w:rFonts w:hint="eastAsia"/>
            <w:noProof/>
          </w:rPr>
          <w:t>數據接收與初步處理</w:t>
        </w:r>
        <w:r w:rsidR="0068716B">
          <w:rPr>
            <w:noProof/>
            <w:webHidden/>
          </w:rPr>
          <w:tab/>
        </w:r>
        <w:r w:rsidR="0068716B">
          <w:rPr>
            <w:noProof/>
            <w:webHidden/>
          </w:rPr>
          <w:fldChar w:fldCharType="begin"/>
        </w:r>
        <w:r w:rsidR="0068716B">
          <w:rPr>
            <w:noProof/>
            <w:webHidden/>
          </w:rPr>
          <w:instrText xml:space="preserve"> PAGEREF _Toc107613012 \h </w:instrText>
        </w:r>
        <w:r w:rsidR="0068716B">
          <w:rPr>
            <w:noProof/>
            <w:webHidden/>
          </w:rPr>
        </w:r>
        <w:r w:rsidR="0068716B">
          <w:rPr>
            <w:noProof/>
            <w:webHidden/>
          </w:rPr>
          <w:fldChar w:fldCharType="separate"/>
        </w:r>
        <w:r w:rsidR="0068716B">
          <w:rPr>
            <w:noProof/>
            <w:webHidden/>
          </w:rPr>
          <w:t>46</w:t>
        </w:r>
        <w:r w:rsidR="0068716B">
          <w:rPr>
            <w:noProof/>
            <w:webHidden/>
          </w:rPr>
          <w:fldChar w:fldCharType="end"/>
        </w:r>
      </w:hyperlink>
    </w:p>
    <w:p w14:paraId="578348B7" w14:textId="4A2B520C"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3013" w:history="1">
        <w:r w:rsidR="0068716B" w:rsidRPr="009B4273">
          <w:rPr>
            <w:rStyle w:val="ab"/>
            <w:noProof/>
          </w:rPr>
          <w:t>2.3</w:t>
        </w:r>
        <w:r w:rsidR="0068716B" w:rsidRPr="009B4273">
          <w:rPr>
            <w:rStyle w:val="ab"/>
            <w:rFonts w:hint="eastAsia"/>
            <w:noProof/>
          </w:rPr>
          <w:t xml:space="preserve"> </w:t>
        </w:r>
        <w:r w:rsidR="0068716B" w:rsidRPr="009B4273">
          <w:rPr>
            <w:rStyle w:val="ab"/>
            <w:rFonts w:hint="eastAsia"/>
            <w:noProof/>
          </w:rPr>
          <w:t>成本估算</w:t>
        </w:r>
        <w:r w:rsidR="0068716B">
          <w:rPr>
            <w:noProof/>
            <w:webHidden/>
          </w:rPr>
          <w:tab/>
        </w:r>
        <w:r w:rsidR="0068716B">
          <w:rPr>
            <w:noProof/>
            <w:webHidden/>
          </w:rPr>
          <w:fldChar w:fldCharType="begin"/>
        </w:r>
        <w:r w:rsidR="0068716B">
          <w:rPr>
            <w:noProof/>
            <w:webHidden/>
          </w:rPr>
          <w:instrText xml:space="preserve"> PAGEREF _Toc107613013 \h </w:instrText>
        </w:r>
        <w:r w:rsidR="0068716B">
          <w:rPr>
            <w:noProof/>
            <w:webHidden/>
          </w:rPr>
        </w:r>
        <w:r w:rsidR="0068716B">
          <w:rPr>
            <w:noProof/>
            <w:webHidden/>
          </w:rPr>
          <w:fldChar w:fldCharType="separate"/>
        </w:r>
        <w:r w:rsidR="0068716B">
          <w:rPr>
            <w:noProof/>
            <w:webHidden/>
          </w:rPr>
          <w:t>48</w:t>
        </w:r>
        <w:r w:rsidR="0068716B">
          <w:rPr>
            <w:noProof/>
            <w:webHidden/>
          </w:rPr>
          <w:fldChar w:fldCharType="end"/>
        </w:r>
      </w:hyperlink>
    </w:p>
    <w:p w14:paraId="6289761C" w14:textId="4DC6A5DB" w:rsidR="0068716B" w:rsidRDefault="00BA3F91">
      <w:pPr>
        <w:pStyle w:val="11"/>
        <w:rPr>
          <w:rFonts w:asciiTheme="minorHAnsi" w:eastAsiaTheme="minorEastAsia" w:hAnsiTheme="minorHAnsi" w:cstheme="minorBidi"/>
          <w:noProof/>
          <w:kern w:val="2"/>
        </w:rPr>
      </w:pPr>
      <w:hyperlink w:anchor="_Toc107613014" w:history="1">
        <w:r w:rsidR="0068716B" w:rsidRPr="009B4273">
          <w:rPr>
            <w:rStyle w:val="ab"/>
            <w:rFonts w:hint="eastAsia"/>
            <w:noProof/>
          </w:rPr>
          <w:t>第</w:t>
        </w:r>
        <w:r w:rsidR="0068716B" w:rsidRPr="009B4273">
          <w:rPr>
            <w:rStyle w:val="ab"/>
            <w:rFonts w:hint="eastAsia"/>
            <w:noProof/>
          </w:rPr>
          <w:t xml:space="preserve"> 3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建置</w:t>
        </w:r>
        <w:r w:rsidR="0068716B" w:rsidRPr="009B4273">
          <w:rPr>
            <w:rStyle w:val="ab"/>
            <w:noProof/>
          </w:rPr>
          <w:t>Unity</w:t>
        </w:r>
        <w:r w:rsidR="0068716B" w:rsidRPr="009B4273">
          <w:rPr>
            <w:rStyle w:val="ab"/>
            <w:rFonts w:hint="eastAsia"/>
            <w:noProof/>
          </w:rPr>
          <w:t>互動平台</w:t>
        </w:r>
        <w:r w:rsidR="0068716B">
          <w:rPr>
            <w:noProof/>
            <w:webHidden/>
          </w:rPr>
          <w:tab/>
        </w:r>
        <w:r w:rsidR="0068716B">
          <w:rPr>
            <w:noProof/>
            <w:webHidden/>
          </w:rPr>
          <w:fldChar w:fldCharType="begin"/>
        </w:r>
        <w:r w:rsidR="0068716B">
          <w:rPr>
            <w:noProof/>
            <w:webHidden/>
          </w:rPr>
          <w:instrText xml:space="preserve"> PAGEREF _Toc107613014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4E850403" w14:textId="5F68563B"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3015" w:history="1">
        <w:r w:rsidR="0068716B" w:rsidRPr="009B4273">
          <w:rPr>
            <w:rStyle w:val="ab"/>
            <w:noProof/>
          </w:rPr>
          <w:t>3.1</w:t>
        </w:r>
        <w:r w:rsidR="0068716B" w:rsidRPr="009B4273">
          <w:rPr>
            <w:rStyle w:val="ab"/>
            <w:rFonts w:hint="eastAsia"/>
            <w:noProof/>
          </w:rPr>
          <w:t xml:space="preserve"> </w:t>
        </w:r>
        <w:r w:rsidR="0068716B" w:rsidRPr="009B4273">
          <w:rPr>
            <w:rStyle w:val="ab"/>
            <w:rFonts w:hint="eastAsia"/>
            <w:noProof/>
          </w:rPr>
          <w:t>使用軟體介紹</w:t>
        </w:r>
        <w:r w:rsidR="0068716B">
          <w:rPr>
            <w:noProof/>
            <w:webHidden/>
          </w:rPr>
          <w:tab/>
        </w:r>
        <w:r w:rsidR="0068716B">
          <w:rPr>
            <w:noProof/>
            <w:webHidden/>
          </w:rPr>
          <w:fldChar w:fldCharType="begin"/>
        </w:r>
        <w:r w:rsidR="0068716B">
          <w:rPr>
            <w:noProof/>
            <w:webHidden/>
          </w:rPr>
          <w:instrText xml:space="preserve"> PAGEREF _Toc107613015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5FF7B9E2" w14:textId="4C201E5E"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16" w:history="1">
        <w:r w:rsidR="0068716B" w:rsidRPr="009B4273">
          <w:rPr>
            <w:rStyle w:val="ab"/>
            <w:noProof/>
          </w:rPr>
          <w:t>3.1.1 Autodesk Civil 3D</w:t>
        </w:r>
        <w:r w:rsidR="0068716B">
          <w:rPr>
            <w:noProof/>
            <w:webHidden/>
          </w:rPr>
          <w:tab/>
        </w:r>
        <w:r w:rsidR="0068716B">
          <w:rPr>
            <w:noProof/>
            <w:webHidden/>
          </w:rPr>
          <w:fldChar w:fldCharType="begin"/>
        </w:r>
        <w:r w:rsidR="0068716B">
          <w:rPr>
            <w:noProof/>
            <w:webHidden/>
          </w:rPr>
          <w:instrText xml:space="preserve"> PAGEREF _Toc107613016 \h </w:instrText>
        </w:r>
        <w:r w:rsidR="0068716B">
          <w:rPr>
            <w:noProof/>
            <w:webHidden/>
          </w:rPr>
        </w:r>
        <w:r w:rsidR="0068716B">
          <w:rPr>
            <w:noProof/>
            <w:webHidden/>
          </w:rPr>
          <w:fldChar w:fldCharType="separate"/>
        </w:r>
        <w:r w:rsidR="0068716B">
          <w:rPr>
            <w:noProof/>
            <w:webHidden/>
          </w:rPr>
          <w:t>51</w:t>
        </w:r>
        <w:r w:rsidR="0068716B">
          <w:rPr>
            <w:noProof/>
            <w:webHidden/>
          </w:rPr>
          <w:fldChar w:fldCharType="end"/>
        </w:r>
      </w:hyperlink>
    </w:p>
    <w:p w14:paraId="3DA3084A" w14:textId="61969FE3"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17" w:history="1">
        <w:r w:rsidR="0068716B" w:rsidRPr="009B4273">
          <w:rPr>
            <w:rStyle w:val="ab"/>
            <w:noProof/>
          </w:rPr>
          <w:t>3.1.2 Unity</w:t>
        </w:r>
        <w:r w:rsidR="0068716B">
          <w:rPr>
            <w:noProof/>
            <w:webHidden/>
          </w:rPr>
          <w:tab/>
        </w:r>
        <w:r w:rsidR="0068716B">
          <w:rPr>
            <w:noProof/>
            <w:webHidden/>
          </w:rPr>
          <w:fldChar w:fldCharType="begin"/>
        </w:r>
        <w:r w:rsidR="0068716B">
          <w:rPr>
            <w:noProof/>
            <w:webHidden/>
          </w:rPr>
          <w:instrText xml:space="preserve"> PAGEREF _Toc107613017 \h </w:instrText>
        </w:r>
        <w:r w:rsidR="0068716B">
          <w:rPr>
            <w:noProof/>
            <w:webHidden/>
          </w:rPr>
        </w:r>
        <w:r w:rsidR="0068716B">
          <w:rPr>
            <w:noProof/>
            <w:webHidden/>
          </w:rPr>
          <w:fldChar w:fldCharType="separate"/>
        </w:r>
        <w:r w:rsidR="0068716B">
          <w:rPr>
            <w:noProof/>
            <w:webHidden/>
          </w:rPr>
          <w:t>52</w:t>
        </w:r>
        <w:r w:rsidR="0068716B">
          <w:rPr>
            <w:noProof/>
            <w:webHidden/>
          </w:rPr>
          <w:fldChar w:fldCharType="end"/>
        </w:r>
      </w:hyperlink>
    </w:p>
    <w:p w14:paraId="3281DC05" w14:textId="5B0FC452"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18" w:history="1">
        <w:r w:rsidR="0068716B" w:rsidRPr="009B4273">
          <w:rPr>
            <w:rStyle w:val="ab"/>
            <w:noProof/>
          </w:rPr>
          <w:t>3.1.3 Visual Studio Community</w:t>
        </w:r>
        <w:r w:rsidR="0068716B">
          <w:rPr>
            <w:noProof/>
            <w:webHidden/>
          </w:rPr>
          <w:tab/>
        </w:r>
        <w:r w:rsidR="0068716B">
          <w:rPr>
            <w:noProof/>
            <w:webHidden/>
          </w:rPr>
          <w:fldChar w:fldCharType="begin"/>
        </w:r>
        <w:r w:rsidR="0068716B">
          <w:rPr>
            <w:noProof/>
            <w:webHidden/>
          </w:rPr>
          <w:instrText xml:space="preserve"> PAGEREF _Toc107613018 \h </w:instrText>
        </w:r>
        <w:r w:rsidR="0068716B">
          <w:rPr>
            <w:noProof/>
            <w:webHidden/>
          </w:rPr>
        </w:r>
        <w:r w:rsidR="0068716B">
          <w:rPr>
            <w:noProof/>
            <w:webHidden/>
          </w:rPr>
          <w:fldChar w:fldCharType="separate"/>
        </w:r>
        <w:r w:rsidR="0068716B">
          <w:rPr>
            <w:noProof/>
            <w:webHidden/>
          </w:rPr>
          <w:t>53</w:t>
        </w:r>
        <w:r w:rsidR="0068716B">
          <w:rPr>
            <w:noProof/>
            <w:webHidden/>
          </w:rPr>
          <w:fldChar w:fldCharType="end"/>
        </w:r>
      </w:hyperlink>
    </w:p>
    <w:p w14:paraId="3AE27D30" w14:textId="2E385856"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3019" w:history="1">
        <w:r w:rsidR="0068716B" w:rsidRPr="009B4273">
          <w:rPr>
            <w:rStyle w:val="ab"/>
            <w:noProof/>
          </w:rPr>
          <w:t>3.2</w:t>
        </w:r>
        <w:r w:rsidR="0068716B" w:rsidRPr="009B4273">
          <w:rPr>
            <w:rStyle w:val="ab"/>
            <w:rFonts w:hint="eastAsia"/>
            <w:noProof/>
          </w:rPr>
          <w:t xml:space="preserve"> </w:t>
        </w:r>
        <w:r w:rsidR="0068716B" w:rsidRPr="009B4273">
          <w:rPr>
            <w:rStyle w:val="ab"/>
            <w:rFonts w:hint="eastAsia"/>
            <w:noProof/>
          </w:rPr>
          <w:t>軌道模型建置流程</w:t>
        </w:r>
        <w:r w:rsidR="0068716B">
          <w:rPr>
            <w:noProof/>
            <w:webHidden/>
          </w:rPr>
          <w:tab/>
        </w:r>
        <w:r w:rsidR="0068716B">
          <w:rPr>
            <w:noProof/>
            <w:webHidden/>
          </w:rPr>
          <w:fldChar w:fldCharType="begin"/>
        </w:r>
        <w:r w:rsidR="0068716B">
          <w:rPr>
            <w:noProof/>
            <w:webHidden/>
          </w:rPr>
          <w:instrText xml:space="preserve"> PAGEREF _Toc107613019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1DE97E52" w14:textId="7CE20F20"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20" w:history="1">
        <w:r w:rsidR="0068716B" w:rsidRPr="009B4273">
          <w:rPr>
            <w:rStyle w:val="ab"/>
            <w:noProof/>
          </w:rPr>
          <w:t>3.2.1</w:t>
        </w:r>
        <w:r w:rsidR="0068716B" w:rsidRPr="009B4273">
          <w:rPr>
            <w:rStyle w:val="ab"/>
            <w:rFonts w:hint="eastAsia"/>
            <w:noProof/>
          </w:rPr>
          <w:t xml:space="preserve"> </w:t>
        </w:r>
        <w:r w:rsidR="0068716B" w:rsidRPr="009B4273">
          <w:rPr>
            <w:rStyle w:val="ab"/>
            <w:rFonts w:hint="eastAsia"/>
            <w:noProof/>
          </w:rPr>
          <w:t>取得路段圖說</w:t>
        </w:r>
        <w:r w:rsidR="0068716B">
          <w:rPr>
            <w:noProof/>
            <w:webHidden/>
          </w:rPr>
          <w:tab/>
        </w:r>
        <w:r w:rsidR="0068716B">
          <w:rPr>
            <w:noProof/>
            <w:webHidden/>
          </w:rPr>
          <w:fldChar w:fldCharType="begin"/>
        </w:r>
        <w:r w:rsidR="0068716B">
          <w:rPr>
            <w:noProof/>
            <w:webHidden/>
          </w:rPr>
          <w:instrText xml:space="preserve"> PAGEREF _Toc107613020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219FC823" w14:textId="7510DB6E"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21" w:history="1">
        <w:r w:rsidR="0068716B" w:rsidRPr="009B4273">
          <w:rPr>
            <w:rStyle w:val="ab"/>
            <w:noProof/>
          </w:rPr>
          <w:t>3.2.2 Civil 3D</w:t>
        </w:r>
        <w:r w:rsidR="0068716B" w:rsidRPr="009B4273">
          <w:rPr>
            <w:rStyle w:val="ab"/>
            <w:rFonts w:hint="eastAsia"/>
            <w:noProof/>
          </w:rPr>
          <w:t>建置軌道模型</w:t>
        </w:r>
        <w:r w:rsidR="0068716B">
          <w:rPr>
            <w:noProof/>
            <w:webHidden/>
          </w:rPr>
          <w:tab/>
        </w:r>
        <w:r w:rsidR="0068716B">
          <w:rPr>
            <w:noProof/>
            <w:webHidden/>
          </w:rPr>
          <w:fldChar w:fldCharType="begin"/>
        </w:r>
        <w:r w:rsidR="0068716B">
          <w:rPr>
            <w:noProof/>
            <w:webHidden/>
          </w:rPr>
          <w:instrText xml:space="preserve"> PAGEREF _Toc107613021 \h </w:instrText>
        </w:r>
        <w:r w:rsidR="0068716B">
          <w:rPr>
            <w:noProof/>
            <w:webHidden/>
          </w:rPr>
        </w:r>
        <w:r w:rsidR="0068716B">
          <w:rPr>
            <w:noProof/>
            <w:webHidden/>
          </w:rPr>
          <w:fldChar w:fldCharType="separate"/>
        </w:r>
        <w:r w:rsidR="0068716B">
          <w:rPr>
            <w:noProof/>
            <w:webHidden/>
          </w:rPr>
          <w:t>55</w:t>
        </w:r>
        <w:r w:rsidR="0068716B">
          <w:rPr>
            <w:noProof/>
            <w:webHidden/>
          </w:rPr>
          <w:fldChar w:fldCharType="end"/>
        </w:r>
      </w:hyperlink>
    </w:p>
    <w:p w14:paraId="09CDB0F9" w14:textId="43E43802"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22" w:history="1">
        <w:r w:rsidR="0068716B" w:rsidRPr="009B4273">
          <w:rPr>
            <w:rStyle w:val="ab"/>
            <w:noProof/>
          </w:rPr>
          <w:t>3.2.3</w:t>
        </w:r>
        <w:r w:rsidR="0068716B" w:rsidRPr="009B4273">
          <w:rPr>
            <w:rStyle w:val="ab"/>
            <w:rFonts w:hint="eastAsia"/>
            <w:noProof/>
          </w:rPr>
          <w:t xml:space="preserve"> </w:t>
        </w:r>
        <w:r w:rsidR="0068716B" w:rsidRPr="009B4273">
          <w:rPr>
            <w:rStyle w:val="ab"/>
            <w:rFonts w:hint="eastAsia"/>
            <w:noProof/>
          </w:rPr>
          <w:t>軌道模型匯入</w:t>
        </w:r>
        <w:r w:rsidR="0068716B" w:rsidRPr="009B4273">
          <w:rPr>
            <w:rStyle w:val="ab"/>
            <w:noProof/>
          </w:rPr>
          <w:t>Unity</w:t>
        </w:r>
        <w:r w:rsidR="0068716B">
          <w:rPr>
            <w:noProof/>
            <w:webHidden/>
          </w:rPr>
          <w:tab/>
        </w:r>
        <w:r w:rsidR="0068716B">
          <w:rPr>
            <w:noProof/>
            <w:webHidden/>
          </w:rPr>
          <w:fldChar w:fldCharType="begin"/>
        </w:r>
        <w:r w:rsidR="0068716B">
          <w:rPr>
            <w:noProof/>
            <w:webHidden/>
          </w:rPr>
          <w:instrText xml:space="preserve"> PAGEREF _Toc107613022 \h </w:instrText>
        </w:r>
        <w:r w:rsidR="0068716B">
          <w:rPr>
            <w:noProof/>
            <w:webHidden/>
          </w:rPr>
        </w:r>
        <w:r w:rsidR="0068716B">
          <w:rPr>
            <w:noProof/>
            <w:webHidden/>
          </w:rPr>
          <w:fldChar w:fldCharType="separate"/>
        </w:r>
        <w:r w:rsidR="0068716B">
          <w:rPr>
            <w:noProof/>
            <w:webHidden/>
          </w:rPr>
          <w:t>59</w:t>
        </w:r>
        <w:r w:rsidR="0068716B">
          <w:rPr>
            <w:noProof/>
            <w:webHidden/>
          </w:rPr>
          <w:fldChar w:fldCharType="end"/>
        </w:r>
      </w:hyperlink>
    </w:p>
    <w:p w14:paraId="330AF429" w14:textId="53F0DD32"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3023" w:history="1">
        <w:r w:rsidR="0068716B" w:rsidRPr="009B4273">
          <w:rPr>
            <w:rStyle w:val="ab"/>
            <w:noProof/>
          </w:rPr>
          <w:t>3.3</w:t>
        </w:r>
        <w:r w:rsidR="0068716B" w:rsidRPr="009B4273">
          <w:rPr>
            <w:rStyle w:val="ab"/>
            <w:rFonts w:hint="eastAsia"/>
            <w:noProof/>
          </w:rPr>
          <w:t xml:space="preserve"> </w:t>
        </w:r>
        <w:r w:rsidR="0068716B" w:rsidRPr="009B4273">
          <w:rPr>
            <w:rStyle w:val="ab"/>
            <w:rFonts w:hint="eastAsia"/>
            <w:noProof/>
          </w:rPr>
          <w:t>互動平台介面與腳本</w:t>
        </w:r>
        <w:r w:rsidR="0068716B">
          <w:rPr>
            <w:noProof/>
            <w:webHidden/>
          </w:rPr>
          <w:tab/>
        </w:r>
        <w:r w:rsidR="0068716B">
          <w:rPr>
            <w:noProof/>
            <w:webHidden/>
          </w:rPr>
          <w:fldChar w:fldCharType="begin"/>
        </w:r>
        <w:r w:rsidR="0068716B">
          <w:rPr>
            <w:noProof/>
            <w:webHidden/>
          </w:rPr>
          <w:instrText xml:space="preserve"> PAGEREF _Toc107613023 \h </w:instrText>
        </w:r>
        <w:r w:rsidR="0068716B">
          <w:rPr>
            <w:noProof/>
            <w:webHidden/>
          </w:rPr>
        </w:r>
        <w:r w:rsidR="0068716B">
          <w:rPr>
            <w:noProof/>
            <w:webHidden/>
          </w:rPr>
          <w:fldChar w:fldCharType="separate"/>
        </w:r>
        <w:r w:rsidR="0068716B">
          <w:rPr>
            <w:noProof/>
            <w:webHidden/>
          </w:rPr>
          <w:t>60</w:t>
        </w:r>
        <w:r w:rsidR="0068716B">
          <w:rPr>
            <w:noProof/>
            <w:webHidden/>
          </w:rPr>
          <w:fldChar w:fldCharType="end"/>
        </w:r>
      </w:hyperlink>
    </w:p>
    <w:p w14:paraId="4645891C" w14:textId="22ACD6BF"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24" w:history="1">
        <w:r w:rsidR="0068716B" w:rsidRPr="009B4273">
          <w:rPr>
            <w:rStyle w:val="ab"/>
            <w:noProof/>
          </w:rPr>
          <w:t>3.3.1</w:t>
        </w:r>
        <w:r w:rsidR="0068716B" w:rsidRPr="009B4273">
          <w:rPr>
            <w:rStyle w:val="ab"/>
            <w:rFonts w:hint="eastAsia"/>
            <w:noProof/>
          </w:rPr>
          <w:t xml:space="preserve"> </w:t>
        </w:r>
        <w:r w:rsidR="0068716B" w:rsidRPr="009B4273">
          <w:rPr>
            <w:rStyle w:val="ab"/>
            <w:rFonts w:hint="eastAsia"/>
            <w:noProof/>
          </w:rPr>
          <w:t>規劃操作頁面與建置</w:t>
        </w:r>
        <w:r w:rsidR="0068716B" w:rsidRPr="009B4273">
          <w:rPr>
            <w:rStyle w:val="ab"/>
            <w:noProof/>
          </w:rPr>
          <w:t>UI</w:t>
        </w:r>
        <w:r w:rsidR="0068716B">
          <w:rPr>
            <w:noProof/>
            <w:webHidden/>
          </w:rPr>
          <w:tab/>
        </w:r>
        <w:r w:rsidR="0068716B">
          <w:rPr>
            <w:noProof/>
            <w:webHidden/>
          </w:rPr>
          <w:fldChar w:fldCharType="begin"/>
        </w:r>
        <w:r w:rsidR="0068716B">
          <w:rPr>
            <w:noProof/>
            <w:webHidden/>
          </w:rPr>
          <w:instrText xml:space="preserve"> PAGEREF _Toc107613024 \h </w:instrText>
        </w:r>
        <w:r w:rsidR="0068716B">
          <w:rPr>
            <w:noProof/>
            <w:webHidden/>
          </w:rPr>
        </w:r>
        <w:r w:rsidR="0068716B">
          <w:rPr>
            <w:noProof/>
            <w:webHidden/>
          </w:rPr>
          <w:fldChar w:fldCharType="separate"/>
        </w:r>
        <w:r w:rsidR="0068716B">
          <w:rPr>
            <w:noProof/>
            <w:webHidden/>
          </w:rPr>
          <w:t>61</w:t>
        </w:r>
        <w:r w:rsidR="0068716B">
          <w:rPr>
            <w:noProof/>
            <w:webHidden/>
          </w:rPr>
          <w:fldChar w:fldCharType="end"/>
        </w:r>
      </w:hyperlink>
    </w:p>
    <w:p w14:paraId="74A9C432" w14:textId="3290C705"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25" w:history="1">
        <w:r w:rsidR="0068716B" w:rsidRPr="009B4273">
          <w:rPr>
            <w:rStyle w:val="ab"/>
            <w:noProof/>
          </w:rPr>
          <w:t>3.3.2</w:t>
        </w:r>
        <w:r w:rsidR="0068716B" w:rsidRPr="009B4273">
          <w:rPr>
            <w:rStyle w:val="ab"/>
            <w:rFonts w:hint="eastAsia"/>
            <w:noProof/>
          </w:rPr>
          <w:t xml:space="preserve"> </w:t>
        </w:r>
        <w:r w:rsidR="0068716B" w:rsidRPr="009B4273">
          <w:rPr>
            <w:rStyle w:val="ab"/>
            <w:rFonts w:hint="eastAsia"/>
            <w:noProof/>
          </w:rPr>
          <w:t>編寫腳本</w:t>
        </w:r>
        <w:r w:rsidR="0068716B">
          <w:rPr>
            <w:noProof/>
            <w:webHidden/>
          </w:rPr>
          <w:tab/>
        </w:r>
        <w:r w:rsidR="0068716B">
          <w:rPr>
            <w:noProof/>
            <w:webHidden/>
          </w:rPr>
          <w:fldChar w:fldCharType="begin"/>
        </w:r>
        <w:r w:rsidR="0068716B">
          <w:rPr>
            <w:noProof/>
            <w:webHidden/>
          </w:rPr>
          <w:instrText xml:space="preserve"> PAGEREF _Toc107613025 \h </w:instrText>
        </w:r>
        <w:r w:rsidR="0068716B">
          <w:rPr>
            <w:noProof/>
            <w:webHidden/>
          </w:rPr>
        </w:r>
        <w:r w:rsidR="0068716B">
          <w:rPr>
            <w:noProof/>
            <w:webHidden/>
          </w:rPr>
          <w:fldChar w:fldCharType="separate"/>
        </w:r>
        <w:r w:rsidR="0068716B">
          <w:rPr>
            <w:noProof/>
            <w:webHidden/>
          </w:rPr>
          <w:t>63</w:t>
        </w:r>
        <w:r w:rsidR="0068716B">
          <w:rPr>
            <w:noProof/>
            <w:webHidden/>
          </w:rPr>
          <w:fldChar w:fldCharType="end"/>
        </w:r>
      </w:hyperlink>
    </w:p>
    <w:p w14:paraId="2FD8A7E1" w14:textId="786F14C4" w:rsidR="0068716B" w:rsidRDefault="00BA3F91">
      <w:pPr>
        <w:pStyle w:val="11"/>
        <w:rPr>
          <w:rFonts w:asciiTheme="minorHAnsi" w:eastAsiaTheme="minorEastAsia" w:hAnsiTheme="minorHAnsi" w:cstheme="minorBidi"/>
          <w:noProof/>
          <w:kern w:val="2"/>
        </w:rPr>
      </w:pPr>
      <w:hyperlink w:anchor="_Toc107613026" w:history="1">
        <w:r w:rsidR="0068716B" w:rsidRPr="009B4273">
          <w:rPr>
            <w:rStyle w:val="ab"/>
            <w:rFonts w:hint="eastAsia"/>
            <w:noProof/>
          </w:rPr>
          <w:t>第</w:t>
        </w:r>
        <w:r w:rsidR="0068716B" w:rsidRPr="009B4273">
          <w:rPr>
            <w:rStyle w:val="ab"/>
            <w:rFonts w:hint="eastAsia"/>
            <w:noProof/>
          </w:rPr>
          <w:t xml:space="preserve"> 4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監測成果與互動平台應用</w:t>
        </w:r>
        <w:r w:rsidR="0068716B">
          <w:rPr>
            <w:noProof/>
            <w:webHidden/>
          </w:rPr>
          <w:tab/>
        </w:r>
        <w:r w:rsidR="0068716B">
          <w:rPr>
            <w:noProof/>
            <w:webHidden/>
          </w:rPr>
          <w:fldChar w:fldCharType="begin"/>
        </w:r>
        <w:r w:rsidR="0068716B">
          <w:rPr>
            <w:noProof/>
            <w:webHidden/>
          </w:rPr>
          <w:instrText xml:space="preserve"> PAGEREF _Toc107613026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25AD2401" w14:textId="13245C33"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3027" w:history="1">
        <w:r w:rsidR="0068716B" w:rsidRPr="009B4273">
          <w:rPr>
            <w:rStyle w:val="ab"/>
            <w:noProof/>
          </w:rPr>
          <w:t>4.1</w:t>
        </w:r>
        <w:r w:rsidR="0068716B" w:rsidRPr="009B4273">
          <w:rPr>
            <w:rStyle w:val="ab"/>
            <w:rFonts w:hint="eastAsia"/>
            <w:noProof/>
          </w:rPr>
          <w:t xml:space="preserve"> </w:t>
        </w:r>
        <w:r w:rsidR="0068716B" w:rsidRPr="009B4273">
          <w:rPr>
            <w:rStyle w:val="ab"/>
            <w:rFonts w:hint="eastAsia"/>
            <w:noProof/>
          </w:rPr>
          <w:t>監測成果</w:t>
        </w:r>
        <w:r w:rsidR="0068716B">
          <w:rPr>
            <w:noProof/>
            <w:webHidden/>
          </w:rPr>
          <w:tab/>
        </w:r>
        <w:r w:rsidR="0068716B">
          <w:rPr>
            <w:noProof/>
            <w:webHidden/>
          </w:rPr>
          <w:fldChar w:fldCharType="begin"/>
        </w:r>
        <w:r w:rsidR="0068716B">
          <w:rPr>
            <w:noProof/>
            <w:webHidden/>
          </w:rPr>
          <w:instrText xml:space="preserve"> PAGEREF _Toc107613027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7E4AF5DA" w14:textId="5952418B"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28" w:history="1">
        <w:r w:rsidR="0068716B" w:rsidRPr="009B4273">
          <w:rPr>
            <w:rStyle w:val="ab"/>
            <w:noProof/>
          </w:rPr>
          <w:t>4.1.1</w:t>
        </w:r>
        <w:r w:rsidR="0068716B" w:rsidRPr="009B4273">
          <w:rPr>
            <w:rStyle w:val="ab"/>
            <w:rFonts w:hint="eastAsia"/>
            <w:noProof/>
          </w:rPr>
          <w:t xml:space="preserve"> </w:t>
        </w:r>
        <w:r w:rsidR="0068716B" w:rsidRPr="009B4273">
          <w:rPr>
            <w:rStyle w:val="ab"/>
            <w:rFonts w:hint="eastAsia"/>
            <w:noProof/>
          </w:rPr>
          <w:t>三車種數據觀察說明</w:t>
        </w:r>
        <w:r w:rsidR="0068716B">
          <w:rPr>
            <w:noProof/>
            <w:webHidden/>
          </w:rPr>
          <w:tab/>
        </w:r>
        <w:r w:rsidR="0068716B">
          <w:rPr>
            <w:noProof/>
            <w:webHidden/>
          </w:rPr>
          <w:fldChar w:fldCharType="begin"/>
        </w:r>
        <w:r w:rsidR="0068716B">
          <w:rPr>
            <w:noProof/>
            <w:webHidden/>
          </w:rPr>
          <w:instrText xml:space="preserve"> PAGEREF _Toc107613028 \h </w:instrText>
        </w:r>
        <w:r w:rsidR="0068716B">
          <w:rPr>
            <w:noProof/>
            <w:webHidden/>
          </w:rPr>
        </w:r>
        <w:r w:rsidR="0068716B">
          <w:rPr>
            <w:noProof/>
            <w:webHidden/>
          </w:rPr>
          <w:fldChar w:fldCharType="separate"/>
        </w:r>
        <w:r w:rsidR="0068716B">
          <w:rPr>
            <w:noProof/>
            <w:webHidden/>
          </w:rPr>
          <w:t>67</w:t>
        </w:r>
        <w:r w:rsidR="0068716B">
          <w:rPr>
            <w:noProof/>
            <w:webHidden/>
          </w:rPr>
          <w:fldChar w:fldCharType="end"/>
        </w:r>
      </w:hyperlink>
    </w:p>
    <w:p w14:paraId="1CC6B4F1" w14:textId="58B6B4AC"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29" w:history="1">
        <w:r w:rsidR="0068716B" w:rsidRPr="009B4273">
          <w:rPr>
            <w:rStyle w:val="ab"/>
            <w:noProof/>
          </w:rPr>
          <w:t>4.1.2</w:t>
        </w:r>
        <w:r w:rsidR="0068716B" w:rsidRPr="009B4273">
          <w:rPr>
            <w:rStyle w:val="ab"/>
            <w:rFonts w:hint="eastAsia"/>
            <w:noProof/>
          </w:rPr>
          <w:t xml:space="preserve"> </w:t>
        </w:r>
        <w:r w:rsidR="0068716B" w:rsidRPr="009B4273">
          <w:rPr>
            <w:rStyle w:val="ab"/>
            <w:rFonts w:hint="eastAsia"/>
            <w:noProof/>
          </w:rPr>
          <w:t>數值合理性探討</w:t>
        </w:r>
        <w:r w:rsidR="0068716B">
          <w:rPr>
            <w:noProof/>
            <w:webHidden/>
          </w:rPr>
          <w:tab/>
        </w:r>
        <w:r w:rsidR="0068716B">
          <w:rPr>
            <w:noProof/>
            <w:webHidden/>
          </w:rPr>
          <w:fldChar w:fldCharType="begin"/>
        </w:r>
        <w:r w:rsidR="0068716B">
          <w:rPr>
            <w:noProof/>
            <w:webHidden/>
          </w:rPr>
          <w:instrText xml:space="preserve"> PAGEREF _Toc107613029 \h </w:instrText>
        </w:r>
        <w:r w:rsidR="0068716B">
          <w:rPr>
            <w:noProof/>
            <w:webHidden/>
          </w:rPr>
        </w:r>
        <w:r w:rsidR="0068716B">
          <w:rPr>
            <w:noProof/>
            <w:webHidden/>
          </w:rPr>
          <w:fldChar w:fldCharType="separate"/>
        </w:r>
        <w:r w:rsidR="0068716B">
          <w:rPr>
            <w:noProof/>
            <w:webHidden/>
          </w:rPr>
          <w:t>70</w:t>
        </w:r>
        <w:r w:rsidR="0068716B">
          <w:rPr>
            <w:noProof/>
            <w:webHidden/>
          </w:rPr>
          <w:fldChar w:fldCharType="end"/>
        </w:r>
      </w:hyperlink>
    </w:p>
    <w:p w14:paraId="0E184810" w14:textId="0B704488"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30" w:history="1">
        <w:r w:rsidR="0068716B" w:rsidRPr="009B4273">
          <w:rPr>
            <w:rStyle w:val="ab"/>
            <w:noProof/>
          </w:rPr>
          <w:t>4.1.3</w:t>
        </w:r>
        <w:r w:rsidR="0068716B" w:rsidRPr="009B4273">
          <w:rPr>
            <w:rStyle w:val="ab"/>
            <w:rFonts w:hint="eastAsia"/>
            <w:noProof/>
          </w:rPr>
          <w:t xml:space="preserve"> </w:t>
        </w:r>
        <w:r w:rsidR="0068716B" w:rsidRPr="009B4273">
          <w:rPr>
            <w:rStyle w:val="ab"/>
            <w:rFonts w:hint="eastAsia"/>
            <w:noProof/>
          </w:rPr>
          <w:t>狀態趨勢分析</w:t>
        </w:r>
        <w:r w:rsidR="0068716B">
          <w:rPr>
            <w:noProof/>
            <w:webHidden/>
          </w:rPr>
          <w:tab/>
        </w:r>
        <w:r w:rsidR="0068716B">
          <w:rPr>
            <w:noProof/>
            <w:webHidden/>
          </w:rPr>
          <w:fldChar w:fldCharType="begin"/>
        </w:r>
        <w:r w:rsidR="0068716B">
          <w:rPr>
            <w:noProof/>
            <w:webHidden/>
          </w:rPr>
          <w:instrText xml:space="preserve"> PAGEREF _Toc107613030 \h </w:instrText>
        </w:r>
        <w:r w:rsidR="0068716B">
          <w:rPr>
            <w:noProof/>
            <w:webHidden/>
          </w:rPr>
        </w:r>
        <w:r w:rsidR="0068716B">
          <w:rPr>
            <w:noProof/>
            <w:webHidden/>
          </w:rPr>
          <w:fldChar w:fldCharType="separate"/>
        </w:r>
        <w:r w:rsidR="0068716B">
          <w:rPr>
            <w:noProof/>
            <w:webHidden/>
          </w:rPr>
          <w:t>73</w:t>
        </w:r>
        <w:r w:rsidR="0068716B">
          <w:rPr>
            <w:noProof/>
            <w:webHidden/>
          </w:rPr>
          <w:fldChar w:fldCharType="end"/>
        </w:r>
      </w:hyperlink>
    </w:p>
    <w:p w14:paraId="54913E5D" w14:textId="35FDD4BC"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31" w:history="1">
        <w:r w:rsidR="0068716B" w:rsidRPr="009B4273">
          <w:rPr>
            <w:rStyle w:val="ab"/>
            <w:noProof/>
          </w:rPr>
          <w:t>4.1.4</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3031 \h </w:instrText>
        </w:r>
        <w:r w:rsidR="0068716B">
          <w:rPr>
            <w:noProof/>
            <w:webHidden/>
          </w:rPr>
        </w:r>
        <w:r w:rsidR="0068716B">
          <w:rPr>
            <w:noProof/>
            <w:webHidden/>
          </w:rPr>
          <w:fldChar w:fldCharType="separate"/>
        </w:r>
        <w:r w:rsidR="0068716B">
          <w:rPr>
            <w:noProof/>
            <w:webHidden/>
          </w:rPr>
          <w:t>79</w:t>
        </w:r>
        <w:r w:rsidR="0068716B">
          <w:rPr>
            <w:noProof/>
            <w:webHidden/>
          </w:rPr>
          <w:fldChar w:fldCharType="end"/>
        </w:r>
      </w:hyperlink>
    </w:p>
    <w:p w14:paraId="63126A99" w14:textId="62654016" w:rsidR="0068716B" w:rsidRDefault="00BA3F91">
      <w:pPr>
        <w:pStyle w:val="23"/>
        <w:tabs>
          <w:tab w:val="right" w:leader="dot" w:pos="8777"/>
        </w:tabs>
        <w:ind w:left="480"/>
        <w:rPr>
          <w:rFonts w:asciiTheme="minorHAnsi" w:eastAsiaTheme="minorEastAsia" w:hAnsiTheme="minorHAnsi" w:cstheme="minorBidi"/>
          <w:noProof/>
          <w:kern w:val="2"/>
        </w:rPr>
      </w:pPr>
      <w:hyperlink w:anchor="_Toc107613032" w:history="1">
        <w:r w:rsidR="0068716B" w:rsidRPr="009B4273">
          <w:rPr>
            <w:rStyle w:val="ab"/>
            <w:noProof/>
          </w:rPr>
          <w:t>4.2</w:t>
        </w:r>
        <w:r w:rsidR="0068716B" w:rsidRPr="009B4273">
          <w:rPr>
            <w:rStyle w:val="ab"/>
            <w:rFonts w:hint="eastAsia"/>
            <w:noProof/>
          </w:rPr>
          <w:t xml:space="preserve"> </w:t>
        </w:r>
        <w:r w:rsidR="0068716B" w:rsidRPr="009B4273">
          <w:rPr>
            <w:rStyle w:val="ab"/>
            <w:rFonts w:hint="eastAsia"/>
            <w:noProof/>
          </w:rPr>
          <w:t>互動平台應用</w:t>
        </w:r>
        <w:r w:rsidR="0068716B">
          <w:rPr>
            <w:noProof/>
            <w:webHidden/>
          </w:rPr>
          <w:tab/>
        </w:r>
        <w:r w:rsidR="0068716B">
          <w:rPr>
            <w:noProof/>
            <w:webHidden/>
          </w:rPr>
          <w:fldChar w:fldCharType="begin"/>
        </w:r>
        <w:r w:rsidR="0068716B">
          <w:rPr>
            <w:noProof/>
            <w:webHidden/>
          </w:rPr>
          <w:instrText xml:space="preserve"> PAGEREF _Toc107613032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5490503D" w14:textId="5E1F6F1C"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33" w:history="1">
        <w:r w:rsidR="0068716B" w:rsidRPr="009B4273">
          <w:rPr>
            <w:rStyle w:val="ab"/>
            <w:noProof/>
          </w:rPr>
          <w:t>4.2.1</w:t>
        </w:r>
        <w:r w:rsidR="0068716B" w:rsidRPr="009B4273">
          <w:rPr>
            <w:rStyle w:val="ab"/>
            <w:rFonts w:hint="eastAsia"/>
            <w:noProof/>
          </w:rPr>
          <w:t xml:space="preserve"> </w:t>
        </w:r>
        <w:r w:rsidR="0068716B" w:rsidRPr="009B4273">
          <w:rPr>
            <w:rStyle w:val="ab"/>
            <w:rFonts w:hint="eastAsia"/>
            <w:noProof/>
          </w:rPr>
          <w:t>串接監測數據</w:t>
        </w:r>
        <w:r w:rsidR="0068716B">
          <w:rPr>
            <w:noProof/>
            <w:webHidden/>
          </w:rPr>
          <w:tab/>
        </w:r>
        <w:r w:rsidR="0068716B">
          <w:rPr>
            <w:noProof/>
            <w:webHidden/>
          </w:rPr>
          <w:fldChar w:fldCharType="begin"/>
        </w:r>
        <w:r w:rsidR="0068716B">
          <w:rPr>
            <w:noProof/>
            <w:webHidden/>
          </w:rPr>
          <w:instrText xml:space="preserve"> PAGEREF _Toc107613033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3F631A23" w14:textId="0A02E08D" w:rsidR="0068716B" w:rsidRDefault="00BA3F91">
      <w:pPr>
        <w:pStyle w:val="33"/>
        <w:tabs>
          <w:tab w:val="right" w:leader="dot" w:pos="8777"/>
        </w:tabs>
        <w:ind w:left="960"/>
        <w:rPr>
          <w:rFonts w:asciiTheme="minorHAnsi" w:eastAsiaTheme="minorEastAsia" w:hAnsiTheme="minorHAnsi" w:cstheme="minorBidi"/>
          <w:noProof/>
          <w:kern w:val="2"/>
        </w:rPr>
      </w:pPr>
      <w:hyperlink w:anchor="_Toc107613034" w:history="1">
        <w:r w:rsidR="0068716B" w:rsidRPr="009B4273">
          <w:rPr>
            <w:rStyle w:val="ab"/>
            <w:noProof/>
          </w:rPr>
          <w:t>4.2.2</w:t>
        </w:r>
        <w:r w:rsidR="0068716B" w:rsidRPr="009B4273">
          <w:rPr>
            <w:rStyle w:val="ab"/>
            <w:rFonts w:hint="eastAsia"/>
            <w:noProof/>
          </w:rPr>
          <w:t xml:space="preserve"> </w:t>
        </w:r>
        <w:r w:rsidR="0068716B" w:rsidRPr="009B4273">
          <w:rPr>
            <w:rStyle w:val="ab"/>
            <w:rFonts w:hint="eastAsia"/>
            <w:noProof/>
          </w:rPr>
          <w:t>數據呈現與狀態註記</w:t>
        </w:r>
        <w:r w:rsidR="0068716B">
          <w:rPr>
            <w:noProof/>
            <w:webHidden/>
          </w:rPr>
          <w:tab/>
        </w:r>
        <w:r w:rsidR="0068716B">
          <w:rPr>
            <w:noProof/>
            <w:webHidden/>
          </w:rPr>
          <w:fldChar w:fldCharType="begin"/>
        </w:r>
        <w:r w:rsidR="0068716B">
          <w:rPr>
            <w:noProof/>
            <w:webHidden/>
          </w:rPr>
          <w:instrText xml:space="preserve"> PAGEREF _Toc107613034 \h </w:instrText>
        </w:r>
        <w:r w:rsidR="0068716B">
          <w:rPr>
            <w:noProof/>
            <w:webHidden/>
          </w:rPr>
        </w:r>
        <w:r w:rsidR="0068716B">
          <w:rPr>
            <w:noProof/>
            <w:webHidden/>
          </w:rPr>
          <w:fldChar w:fldCharType="separate"/>
        </w:r>
        <w:r w:rsidR="0068716B">
          <w:rPr>
            <w:noProof/>
            <w:webHidden/>
          </w:rPr>
          <w:t>81</w:t>
        </w:r>
        <w:r w:rsidR="0068716B">
          <w:rPr>
            <w:noProof/>
            <w:webHidden/>
          </w:rPr>
          <w:fldChar w:fldCharType="end"/>
        </w:r>
      </w:hyperlink>
    </w:p>
    <w:p w14:paraId="57EE92B8" w14:textId="2F01D4B7" w:rsidR="0068716B" w:rsidRDefault="00BA3F91">
      <w:pPr>
        <w:pStyle w:val="11"/>
        <w:rPr>
          <w:rFonts w:asciiTheme="minorHAnsi" w:eastAsiaTheme="minorEastAsia" w:hAnsiTheme="minorHAnsi" w:cstheme="minorBidi"/>
          <w:noProof/>
          <w:kern w:val="2"/>
        </w:rPr>
      </w:pPr>
      <w:hyperlink w:anchor="_Toc107613035" w:history="1">
        <w:r w:rsidR="0068716B" w:rsidRPr="009B4273">
          <w:rPr>
            <w:rStyle w:val="ab"/>
            <w:rFonts w:hint="eastAsia"/>
            <w:noProof/>
          </w:rPr>
          <w:t>第</w:t>
        </w:r>
        <w:r w:rsidR="0068716B" w:rsidRPr="009B4273">
          <w:rPr>
            <w:rStyle w:val="ab"/>
            <w:rFonts w:hint="eastAsia"/>
            <w:noProof/>
          </w:rPr>
          <w:t xml:space="preserve"> 5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結論與建議</w:t>
        </w:r>
        <w:r w:rsidR="0068716B">
          <w:rPr>
            <w:noProof/>
            <w:webHidden/>
          </w:rPr>
          <w:tab/>
        </w:r>
        <w:r w:rsidR="0068716B">
          <w:rPr>
            <w:noProof/>
            <w:webHidden/>
          </w:rPr>
          <w:fldChar w:fldCharType="begin"/>
        </w:r>
        <w:r w:rsidR="0068716B">
          <w:rPr>
            <w:noProof/>
            <w:webHidden/>
          </w:rPr>
          <w:instrText xml:space="preserve"> PAGEREF _Toc107613035 \h </w:instrText>
        </w:r>
        <w:r w:rsidR="0068716B">
          <w:rPr>
            <w:noProof/>
            <w:webHidden/>
          </w:rPr>
        </w:r>
        <w:r w:rsidR="0068716B">
          <w:rPr>
            <w:noProof/>
            <w:webHidden/>
          </w:rPr>
          <w:fldChar w:fldCharType="separate"/>
        </w:r>
        <w:r w:rsidR="0068716B">
          <w:rPr>
            <w:noProof/>
            <w:webHidden/>
          </w:rPr>
          <w:t>84</w:t>
        </w:r>
        <w:r w:rsidR="0068716B">
          <w:rPr>
            <w:noProof/>
            <w:webHidden/>
          </w:rPr>
          <w:fldChar w:fldCharType="end"/>
        </w:r>
      </w:hyperlink>
    </w:p>
    <w:p w14:paraId="767F8D29" w14:textId="1C030E3D" w:rsidR="0068716B" w:rsidRDefault="00BA3F91">
      <w:pPr>
        <w:pStyle w:val="11"/>
        <w:rPr>
          <w:rFonts w:asciiTheme="minorHAnsi" w:eastAsiaTheme="minorEastAsia" w:hAnsiTheme="minorHAnsi" w:cstheme="minorBidi"/>
          <w:noProof/>
          <w:kern w:val="2"/>
        </w:rPr>
      </w:pPr>
      <w:hyperlink w:anchor="_Toc107613036" w:history="1">
        <w:r w:rsidR="0068716B" w:rsidRPr="009B4273">
          <w:rPr>
            <w:rStyle w:val="ab"/>
            <w:rFonts w:hint="eastAsia"/>
            <w:noProof/>
          </w:rPr>
          <w:t>參考文獻</w:t>
        </w:r>
        <w:r w:rsidR="0068716B">
          <w:rPr>
            <w:noProof/>
            <w:webHidden/>
          </w:rPr>
          <w:tab/>
        </w:r>
        <w:r w:rsidR="0068716B">
          <w:rPr>
            <w:noProof/>
            <w:webHidden/>
          </w:rPr>
          <w:fldChar w:fldCharType="begin"/>
        </w:r>
        <w:r w:rsidR="0068716B">
          <w:rPr>
            <w:noProof/>
            <w:webHidden/>
          </w:rPr>
          <w:instrText xml:space="preserve"> PAGEREF _Toc107613036 \h </w:instrText>
        </w:r>
        <w:r w:rsidR="0068716B">
          <w:rPr>
            <w:noProof/>
            <w:webHidden/>
          </w:rPr>
        </w:r>
        <w:r w:rsidR="0068716B">
          <w:rPr>
            <w:noProof/>
            <w:webHidden/>
          </w:rPr>
          <w:fldChar w:fldCharType="separate"/>
        </w:r>
        <w:r w:rsidR="0068716B">
          <w:rPr>
            <w:noProof/>
            <w:webHidden/>
          </w:rPr>
          <w:t>87</w:t>
        </w:r>
        <w:r w:rsidR="0068716B">
          <w:rPr>
            <w:noProof/>
            <w:webHidden/>
          </w:rPr>
          <w:fldChar w:fldCharType="end"/>
        </w:r>
      </w:hyperlink>
    </w:p>
    <w:p w14:paraId="64EF417A" w14:textId="16574274"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7612984"/>
      <w:r w:rsidR="00C4429D" w:rsidRPr="009F2D68">
        <w:lastRenderedPageBreak/>
        <w:t>圖目錄</w:t>
      </w:r>
      <w:bookmarkEnd w:id="25"/>
    </w:p>
    <w:p w14:paraId="710E8F87" w14:textId="07C4EA85" w:rsidR="0001429D" w:rsidRPr="00ED7131" w:rsidRDefault="006F06EB">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圖</w:instrText>
      </w:r>
      <w:r w:rsidRPr="00ED7131">
        <w:rPr>
          <w:rFonts w:cs="Times New Roman"/>
          <w:smallCaps w:val="0"/>
        </w:rPr>
        <w:instrText xml:space="preserve">" </w:instrText>
      </w:r>
      <w:r w:rsidRPr="00ED7131">
        <w:rPr>
          <w:rFonts w:cs="Times New Roman"/>
          <w:smallCaps w:val="0"/>
        </w:rPr>
        <w:fldChar w:fldCharType="separate"/>
      </w:r>
      <w:hyperlink w:anchor="_Toc107522685"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1 </w:t>
        </w:r>
        <w:r w:rsidR="0001429D" w:rsidRPr="00ED7131">
          <w:rPr>
            <w:rStyle w:val="ab"/>
            <w:rFonts w:hint="eastAsia"/>
            <w:smallCaps w:val="0"/>
            <w:noProof/>
          </w:rPr>
          <w:t>研究使用工具模組</w:t>
        </w:r>
        <w:r w:rsidR="0001429D" w:rsidRPr="00ED7131">
          <w:rPr>
            <w:rStyle w:val="ab"/>
            <w:smallCaps w:val="0"/>
            <w:noProof/>
          </w:rPr>
          <w:t>(Arduino</w:t>
        </w:r>
        <w:r w:rsidR="0001429D" w:rsidRPr="00ED7131">
          <w:rPr>
            <w:rStyle w:val="ab"/>
            <w:rFonts w:hint="eastAsia"/>
            <w:smallCaps w:val="0"/>
            <w:noProof/>
          </w:rPr>
          <w:t>微控器、感測元件、無線傳輸模組</w:t>
        </w:r>
        <w:r w:rsidR="0001429D" w:rsidRPr="00ED7131">
          <w:rPr>
            <w:rStyle w:val="ab"/>
            <w:smallCaps w:val="0"/>
            <w:noProof/>
          </w:rPr>
          <w:t>)</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w:t>
        </w:r>
        <w:r w:rsidR="0001429D" w:rsidRPr="00ED7131">
          <w:rPr>
            <w:smallCaps w:val="0"/>
            <w:noProof/>
            <w:webHidden/>
          </w:rPr>
          <w:fldChar w:fldCharType="end"/>
        </w:r>
      </w:hyperlink>
    </w:p>
    <w:p w14:paraId="56A5209B" w14:textId="445246FF"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86"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2 </w:t>
        </w:r>
        <w:r w:rsidR="0001429D" w:rsidRPr="00ED7131">
          <w:rPr>
            <w:rStyle w:val="ab"/>
            <w:rFonts w:hint="eastAsia"/>
            <w:smallCaps w:val="0"/>
            <w:noProof/>
          </w:rPr>
          <w:t>感測元件佈設位置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w:t>
        </w:r>
        <w:r w:rsidR="0001429D" w:rsidRPr="00ED7131">
          <w:rPr>
            <w:smallCaps w:val="0"/>
            <w:noProof/>
            <w:webHidden/>
          </w:rPr>
          <w:fldChar w:fldCharType="end"/>
        </w:r>
      </w:hyperlink>
    </w:p>
    <w:p w14:paraId="17E0D02C" w14:textId="726B3065"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87"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3 </w:t>
        </w:r>
        <w:r w:rsidR="0001429D" w:rsidRPr="00ED7131">
          <w:rPr>
            <w:rStyle w:val="ab"/>
            <w:rFonts w:hint="eastAsia"/>
            <w:smallCaps w:val="0"/>
            <w:noProof/>
          </w:rPr>
          <w:t>研究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w:t>
        </w:r>
        <w:r w:rsidR="0001429D" w:rsidRPr="00ED7131">
          <w:rPr>
            <w:smallCaps w:val="0"/>
            <w:noProof/>
            <w:webHidden/>
          </w:rPr>
          <w:fldChar w:fldCharType="end"/>
        </w:r>
      </w:hyperlink>
    </w:p>
    <w:p w14:paraId="269EF71C" w14:textId="7CF4E635"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88"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4 </w:t>
        </w:r>
        <w:r w:rsidR="0001429D" w:rsidRPr="00ED7131">
          <w:rPr>
            <w:rStyle w:val="ab"/>
            <w:rFonts w:hint="eastAsia"/>
            <w:smallCaps w:val="0"/>
            <w:noProof/>
          </w:rPr>
          <w:t>長、短距離無線通訊距離與耗能比較</w:t>
        </w:r>
        <w:r w:rsidR="0001429D" w:rsidRPr="00ED7131">
          <w:rPr>
            <w:rStyle w:val="ab"/>
            <w:smallCaps w:val="0"/>
            <w:noProof/>
          </w:rPr>
          <w:t>[3]</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9</w:t>
        </w:r>
        <w:r w:rsidR="0001429D" w:rsidRPr="00ED7131">
          <w:rPr>
            <w:smallCaps w:val="0"/>
            <w:noProof/>
            <w:webHidden/>
          </w:rPr>
          <w:fldChar w:fldCharType="end"/>
        </w:r>
      </w:hyperlink>
    </w:p>
    <w:p w14:paraId="3B7ABFD2" w14:textId="27C92223"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89"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5 </w:t>
        </w:r>
        <w:r w:rsidR="0001429D" w:rsidRPr="00ED7131">
          <w:rPr>
            <w:rStyle w:val="ab"/>
            <w:rFonts w:hint="eastAsia"/>
            <w:smallCaps w:val="0"/>
            <w:noProof/>
          </w:rPr>
          <w:t>加速度警示燈模組整體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0</w:t>
        </w:r>
        <w:r w:rsidR="0001429D" w:rsidRPr="00ED7131">
          <w:rPr>
            <w:smallCaps w:val="0"/>
            <w:noProof/>
            <w:webHidden/>
          </w:rPr>
          <w:fldChar w:fldCharType="end"/>
        </w:r>
      </w:hyperlink>
    </w:p>
    <w:p w14:paraId="6F1D9C2D" w14:textId="66B68BC7"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90"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6 </w:t>
        </w:r>
        <w:r w:rsidR="0001429D" w:rsidRPr="00ED7131">
          <w:rPr>
            <w:rStyle w:val="ab"/>
            <w:rFonts w:hint="eastAsia"/>
            <w:smallCaps w:val="0"/>
            <w:noProof/>
          </w:rPr>
          <w:t>環境資訊呈現於</w:t>
        </w:r>
        <w:r w:rsidR="0001429D" w:rsidRPr="00ED7131">
          <w:rPr>
            <w:rStyle w:val="ab"/>
            <w:smallCaps w:val="0"/>
            <w:noProof/>
          </w:rPr>
          <w:t>Revit</w:t>
        </w:r>
        <w:r w:rsidR="0001429D" w:rsidRPr="00ED7131">
          <w:rPr>
            <w:rStyle w:val="ab"/>
            <w:rFonts w:hint="eastAsia"/>
            <w:smallCaps w:val="0"/>
            <w:noProof/>
          </w:rPr>
          <w:t>建築資訊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1</w:t>
        </w:r>
        <w:r w:rsidR="0001429D" w:rsidRPr="00ED7131">
          <w:rPr>
            <w:smallCaps w:val="0"/>
            <w:noProof/>
            <w:webHidden/>
          </w:rPr>
          <w:fldChar w:fldCharType="end"/>
        </w:r>
      </w:hyperlink>
    </w:p>
    <w:p w14:paraId="5DFD4FB9" w14:textId="6A43407C"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91"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7 </w:t>
        </w:r>
        <w:r w:rsidR="0001429D" w:rsidRPr="00ED7131">
          <w:rPr>
            <w:rStyle w:val="ab"/>
            <w:rFonts w:hint="eastAsia"/>
            <w:smallCaps w:val="0"/>
            <w:noProof/>
          </w:rPr>
          <w:t>俄羅斯</w:t>
        </w:r>
        <w:r w:rsidR="0001429D" w:rsidRPr="00ED7131">
          <w:rPr>
            <w:rStyle w:val="ab"/>
            <w:smallCaps w:val="0"/>
            <w:noProof/>
          </w:rPr>
          <w:t xml:space="preserve"> Tengo Interactive </w:t>
        </w:r>
        <w:r w:rsidR="0001429D" w:rsidRPr="00ED7131">
          <w:rPr>
            <w:rStyle w:val="ab"/>
            <w:rFonts w:hint="eastAsia"/>
            <w:smallCaps w:val="0"/>
            <w:noProof/>
          </w:rPr>
          <w:t>公司模擬維修畫面</w:t>
        </w:r>
        <w:r w:rsidR="0001429D" w:rsidRPr="00ED7131">
          <w:rPr>
            <w:rStyle w:val="ab"/>
            <w:smallCaps w:val="0"/>
            <w:noProof/>
          </w:rPr>
          <w:t>[7]</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2</w:t>
        </w:r>
        <w:r w:rsidR="0001429D" w:rsidRPr="00ED7131">
          <w:rPr>
            <w:smallCaps w:val="0"/>
            <w:noProof/>
            <w:webHidden/>
          </w:rPr>
          <w:fldChar w:fldCharType="end"/>
        </w:r>
      </w:hyperlink>
    </w:p>
    <w:p w14:paraId="59E86344" w14:textId="60C197E3"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92"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8 </w:t>
        </w:r>
        <w:r w:rsidR="0001429D" w:rsidRPr="00ED7131">
          <w:rPr>
            <w:rStyle w:val="ab"/>
            <w:rFonts w:hint="eastAsia"/>
            <w:smallCaps w:val="0"/>
            <w:noProof/>
          </w:rPr>
          <w:t>搭建</w:t>
        </w:r>
        <w:r w:rsidR="0001429D" w:rsidRPr="00ED7131">
          <w:rPr>
            <w:rStyle w:val="ab"/>
            <w:smallCaps w:val="0"/>
            <w:noProof/>
          </w:rPr>
          <w:t>Unity</w:t>
        </w:r>
        <w:r w:rsidR="0001429D" w:rsidRPr="00ED7131">
          <w:rPr>
            <w:rStyle w:val="ab"/>
            <w:rFonts w:hint="eastAsia"/>
            <w:smallCaps w:val="0"/>
            <w:noProof/>
          </w:rPr>
          <w:t>互動平台需要使用到的相關工具</w:t>
        </w:r>
        <w:r w:rsidR="0001429D" w:rsidRPr="00ED7131">
          <w:rPr>
            <w:rStyle w:val="ab"/>
            <w:smallCaps w:val="0"/>
            <w:noProof/>
          </w:rPr>
          <w:t>[10]</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43351998" w14:textId="008FE576"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93"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9 </w:t>
        </w:r>
        <w:r w:rsidR="0001429D" w:rsidRPr="00ED7131">
          <w:rPr>
            <w:rStyle w:val="ab"/>
            <w:rFonts w:hint="eastAsia"/>
            <w:smallCaps w:val="0"/>
            <w:noProof/>
          </w:rPr>
          <w:t>設計模型模擬呈現於行動裝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6723B9A7" w14:textId="0DEC9064"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9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 Arduino UNO </w:t>
        </w:r>
        <w:r w:rsidR="0001429D" w:rsidRPr="00ED7131">
          <w:rPr>
            <w:rStyle w:val="ab"/>
            <w:rFonts w:hint="eastAsia"/>
            <w:smallCaps w:val="0"/>
            <w:noProof/>
          </w:rPr>
          <w:t>外觀與組成</w:t>
        </w:r>
        <w:r w:rsidR="0001429D" w:rsidRPr="00ED7131">
          <w:rPr>
            <w:rStyle w:val="ab"/>
            <w:smallCaps w:val="0"/>
            <w:noProof/>
          </w:rPr>
          <w:t>[14]</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7</w:t>
        </w:r>
        <w:r w:rsidR="0001429D" w:rsidRPr="00ED7131">
          <w:rPr>
            <w:smallCaps w:val="0"/>
            <w:noProof/>
            <w:webHidden/>
          </w:rPr>
          <w:fldChar w:fldCharType="end"/>
        </w:r>
      </w:hyperlink>
    </w:p>
    <w:p w14:paraId="609628E9" w14:textId="208C1FF7"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9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 </w:t>
        </w:r>
        <w:r w:rsidR="0001429D" w:rsidRPr="00ED7131">
          <w:rPr>
            <w:rStyle w:val="ab"/>
            <w:rFonts w:hint="eastAsia"/>
            <w:smallCaps w:val="0"/>
            <w:noProof/>
          </w:rPr>
          <w:t>數位與類比訊號型態示意圖</w:t>
        </w:r>
        <w:r w:rsidR="0001429D" w:rsidRPr="00ED7131">
          <w:rPr>
            <w:rStyle w:val="ab"/>
            <w:smallCaps w:val="0"/>
            <w:noProof/>
          </w:rPr>
          <w:t>[15, 16]</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8</w:t>
        </w:r>
        <w:r w:rsidR="0001429D" w:rsidRPr="00ED7131">
          <w:rPr>
            <w:smallCaps w:val="0"/>
            <w:noProof/>
            <w:webHidden/>
          </w:rPr>
          <w:fldChar w:fldCharType="end"/>
        </w:r>
      </w:hyperlink>
    </w:p>
    <w:p w14:paraId="7BAC6C66" w14:textId="7D020F60"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9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 I2C</w:t>
        </w:r>
        <w:r w:rsidR="0001429D" w:rsidRPr="00ED7131">
          <w:rPr>
            <w:rStyle w:val="ab"/>
            <w:rFonts w:hint="eastAsia"/>
            <w:smallCaps w:val="0"/>
            <w:noProof/>
          </w:rPr>
          <w:t>介面通訊協定示意圖</w:t>
        </w:r>
        <w:r w:rsidR="0001429D" w:rsidRPr="00ED7131">
          <w:rPr>
            <w:rStyle w:val="ab"/>
            <w:smallCaps w:val="0"/>
            <w:noProof/>
          </w:rPr>
          <w:t>[15]</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9</w:t>
        </w:r>
        <w:r w:rsidR="0001429D" w:rsidRPr="00ED7131">
          <w:rPr>
            <w:smallCaps w:val="0"/>
            <w:noProof/>
            <w:webHidden/>
          </w:rPr>
          <w:fldChar w:fldCharType="end"/>
        </w:r>
      </w:hyperlink>
    </w:p>
    <w:p w14:paraId="20C78BA1" w14:textId="2A889B93"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9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 UART</w:t>
        </w:r>
        <w:r w:rsidR="0001429D" w:rsidRPr="00ED7131">
          <w:rPr>
            <w:rStyle w:val="ab"/>
            <w:rFonts w:hint="eastAsia"/>
            <w:smallCaps w:val="0"/>
            <w:noProof/>
          </w:rPr>
          <w:t>通訊介面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0</w:t>
        </w:r>
        <w:r w:rsidR="0001429D" w:rsidRPr="00ED7131">
          <w:rPr>
            <w:smallCaps w:val="0"/>
            <w:noProof/>
            <w:webHidden/>
          </w:rPr>
          <w:fldChar w:fldCharType="end"/>
        </w:r>
      </w:hyperlink>
    </w:p>
    <w:p w14:paraId="22445BA8" w14:textId="373D5093"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9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5 Arduino IDE</w:t>
        </w:r>
        <w:r w:rsidR="0001429D" w:rsidRPr="00ED7131">
          <w:rPr>
            <w:rStyle w:val="ab"/>
            <w:rFonts w:hint="eastAsia"/>
            <w:smallCaps w:val="0"/>
            <w:noProof/>
          </w:rPr>
          <w:t>整合開發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337D1067" w14:textId="08616033"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69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6 </w:t>
        </w:r>
        <w:r w:rsidR="0001429D" w:rsidRPr="00ED7131">
          <w:rPr>
            <w:rStyle w:val="ab"/>
            <w:rFonts w:hint="eastAsia"/>
            <w:smallCaps w:val="0"/>
            <w:noProof/>
          </w:rPr>
          <w:t>開啟序列埠監控視窗監看</w:t>
        </w:r>
        <w:r w:rsidR="0001429D" w:rsidRPr="00ED7131">
          <w:rPr>
            <w:rStyle w:val="ab"/>
            <w:smallCaps w:val="0"/>
            <w:noProof/>
          </w:rPr>
          <w:t>Arduino</w:t>
        </w:r>
        <w:r w:rsidR="0001429D" w:rsidRPr="00ED7131">
          <w:rPr>
            <w:rStyle w:val="ab"/>
            <w:rFonts w:hint="eastAsia"/>
            <w:smallCaps w:val="0"/>
            <w:noProof/>
          </w:rPr>
          <w:t>狀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5FEB071F" w14:textId="22B10097"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0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7 MPU6050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2</w:t>
        </w:r>
        <w:r w:rsidR="0001429D" w:rsidRPr="00ED7131">
          <w:rPr>
            <w:smallCaps w:val="0"/>
            <w:noProof/>
            <w:webHidden/>
          </w:rPr>
          <w:fldChar w:fldCharType="end"/>
        </w:r>
      </w:hyperlink>
    </w:p>
    <w:p w14:paraId="567D29F2" w14:textId="39128D88"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0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8 KSM133</w:t>
        </w:r>
        <w:r w:rsidR="0001429D" w:rsidRPr="00ED7131">
          <w:rPr>
            <w:rStyle w:val="ab"/>
            <w:rFonts w:hint="eastAsia"/>
            <w:smallCaps w:val="0"/>
            <w:noProof/>
          </w:rPr>
          <w:t>重量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1ABF0228" w14:textId="63C6F553"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0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9 HX711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2CC278D2" w14:textId="1D024D21"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0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0 </w:t>
        </w:r>
        <w:r w:rsidR="0001429D" w:rsidRPr="00ED7131">
          <w:rPr>
            <w:rStyle w:val="ab"/>
            <w:rFonts w:hint="eastAsia"/>
            <w:smallCaps w:val="0"/>
            <w:noProof/>
          </w:rPr>
          <w:t>組裝</w:t>
        </w:r>
        <w:r w:rsidR="0001429D" w:rsidRPr="00ED7131">
          <w:rPr>
            <w:rStyle w:val="ab"/>
            <w:smallCaps w:val="0"/>
            <w:noProof/>
          </w:rPr>
          <w:t xml:space="preserve">KSM133 </w:t>
        </w:r>
        <w:r w:rsidR="0001429D" w:rsidRPr="00ED7131">
          <w:rPr>
            <w:rStyle w:val="ab"/>
            <w:rFonts w:hint="eastAsia"/>
            <w:smallCaps w:val="0"/>
            <w:noProof/>
          </w:rPr>
          <w:t>感測模組與承壓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3BA1E449" w14:textId="11433298"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0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1 BF350-3AA</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4</w:t>
        </w:r>
        <w:r w:rsidR="0001429D" w:rsidRPr="00ED7131">
          <w:rPr>
            <w:smallCaps w:val="0"/>
            <w:noProof/>
            <w:webHidden/>
          </w:rPr>
          <w:fldChar w:fldCharType="end"/>
        </w:r>
      </w:hyperlink>
    </w:p>
    <w:p w14:paraId="4CBF8FBF" w14:textId="0672CCB3"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0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2 XBee PRO S3B</w:t>
        </w:r>
        <w:r w:rsidR="0001429D" w:rsidRPr="00ED7131">
          <w:rPr>
            <w:rStyle w:val="ab"/>
            <w:rFonts w:hint="eastAsia"/>
            <w:smallCaps w:val="0"/>
            <w:noProof/>
          </w:rPr>
          <w:t>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6BFA7A4F" w14:textId="1AB01E0A"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0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3</w:t>
        </w:r>
        <w:r w:rsidR="0001429D" w:rsidRPr="00ED7131">
          <w:rPr>
            <w:rStyle w:val="ab"/>
            <w:rFonts w:hint="eastAsia"/>
            <w:smallCaps w:val="0"/>
            <w:noProof/>
          </w:rPr>
          <w:t>擴展板連接</w:t>
        </w:r>
        <w:r w:rsidR="0001429D" w:rsidRPr="00ED7131">
          <w:rPr>
            <w:rStyle w:val="ab"/>
            <w:smallCaps w:val="0"/>
            <w:noProof/>
          </w:rPr>
          <w:t>XBee</w:t>
        </w:r>
        <w:r w:rsidR="0001429D" w:rsidRPr="00ED7131">
          <w:rPr>
            <w:rStyle w:val="ab"/>
            <w:rFonts w:hint="eastAsia"/>
            <w:smallCaps w:val="0"/>
            <w:noProof/>
          </w:rPr>
          <w:t>與</w:t>
        </w:r>
        <w:r w:rsidR="0001429D" w:rsidRPr="00ED7131">
          <w:rPr>
            <w:rStyle w:val="ab"/>
            <w:smallCaps w:val="0"/>
            <w:noProof/>
          </w:rPr>
          <w:t>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0333266F" w14:textId="39B9E3E8"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0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4 X-CTU</w:t>
        </w:r>
        <w:r w:rsidR="0001429D" w:rsidRPr="00ED7131">
          <w:rPr>
            <w:rStyle w:val="ab"/>
            <w:rFonts w:hint="eastAsia"/>
            <w:smallCaps w:val="0"/>
            <w:noProof/>
          </w:rPr>
          <w:t>使用者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6</w:t>
        </w:r>
        <w:r w:rsidR="0001429D" w:rsidRPr="00ED7131">
          <w:rPr>
            <w:smallCaps w:val="0"/>
            <w:noProof/>
            <w:webHidden/>
          </w:rPr>
          <w:fldChar w:fldCharType="end"/>
        </w:r>
      </w:hyperlink>
    </w:p>
    <w:p w14:paraId="5C561C02" w14:textId="2896D56E"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0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5 Cat M1</w:t>
        </w:r>
        <w:r w:rsidR="0001429D" w:rsidRPr="00ED7131">
          <w:rPr>
            <w:rStyle w:val="ab"/>
            <w:rFonts w:hint="eastAsia"/>
            <w:smallCaps w:val="0"/>
            <w:noProof/>
          </w:rPr>
          <w:t>無線通訊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6E7D4E98" w14:textId="72F86BCD"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0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6 Cat M1</w:t>
        </w:r>
        <w:r w:rsidR="0001429D" w:rsidRPr="00ED7131">
          <w:rPr>
            <w:rStyle w:val="ab"/>
            <w:rFonts w:hint="eastAsia"/>
            <w:smallCaps w:val="0"/>
            <w:noProof/>
          </w:rPr>
          <w:t>模組連接腳位說明</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583D1434" w14:textId="1983EA8C"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1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7 Cat M1</w:t>
        </w:r>
        <w:r w:rsidR="0001429D" w:rsidRPr="00ED7131">
          <w:rPr>
            <w:rStyle w:val="ab"/>
            <w:rFonts w:hint="eastAsia"/>
            <w:smallCaps w:val="0"/>
            <w:noProof/>
          </w:rPr>
          <w:t>無線通訊模組與</w:t>
        </w:r>
        <w:r w:rsidR="0001429D" w:rsidRPr="00ED7131">
          <w:rPr>
            <w:rStyle w:val="ab"/>
            <w:smallCaps w:val="0"/>
            <w:noProof/>
          </w:rPr>
          <w:t>Arduino</w:t>
        </w:r>
        <w:r w:rsidR="0001429D" w:rsidRPr="00ED7131">
          <w:rPr>
            <w:rStyle w:val="ab"/>
            <w:rFonts w:hint="eastAsia"/>
            <w:smallCaps w:val="0"/>
            <w:noProof/>
          </w:rPr>
          <w:t>開發版連接</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9</w:t>
        </w:r>
        <w:r w:rsidR="0001429D" w:rsidRPr="00ED7131">
          <w:rPr>
            <w:smallCaps w:val="0"/>
            <w:noProof/>
            <w:webHidden/>
          </w:rPr>
          <w:fldChar w:fldCharType="end"/>
        </w:r>
      </w:hyperlink>
    </w:p>
    <w:p w14:paraId="3A3CF9D0" w14:textId="42601CC0"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1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8 YAT</w:t>
        </w:r>
        <w:r w:rsidR="0001429D" w:rsidRPr="00ED7131">
          <w:rPr>
            <w:rStyle w:val="ab"/>
            <w:rFonts w:hint="eastAsia"/>
            <w:smallCaps w:val="0"/>
            <w:noProof/>
          </w:rPr>
          <w:t>軟體使用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0</w:t>
        </w:r>
        <w:r w:rsidR="0001429D" w:rsidRPr="00ED7131">
          <w:rPr>
            <w:smallCaps w:val="0"/>
            <w:noProof/>
            <w:webHidden/>
          </w:rPr>
          <w:fldChar w:fldCharType="end"/>
        </w:r>
      </w:hyperlink>
    </w:p>
    <w:p w14:paraId="5048821E" w14:textId="203114A1"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1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9 </w:t>
        </w:r>
        <w:r w:rsidR="0001429D" w:rsidRPr="00ED7131">
          <w:rPr>
            <w:rStyle w:val="ab"/>
            <w:rFonts w:hint="eastAsia"/>
            <w:smallCaps w:val="0"/>
            <w:noProof/>
          </w:rPr>
          <w:t>規劃之量測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2</w:t>
        </w:r>
        <w:r w:rsidR="0001429D" w:rsidRPr="00ED7131">
          <w:rPr>
            <w:smallCaps w:val="0"/>
            <w:noProof/>
            <w:webHidden/>
          </w:rPr>
          <w:fldChar w:fldCharType="end"/>
        </w:r>
      </w:hyperlink>
    </w:p>
    <w:p w14:paraId="08B4A5C6" w14:textId="6BC66D9C"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1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0 </w:t>
        </w:r>
        <w:r w:rsidR="0001429D" w:rsidRPr="00ED7131">
          <w:rPr>
            <w:rStyle w:val="ab"/>
            <w:rFonts w:hint="eastAsia"/>
            <w:smallCaps w:val="0"/>
            <w:noProof/>
          </w:rPr>
          <w:t>感測器佈設位置簡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5484D7C" w14:textId="7B5680E4"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1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1 </w:t>
        </w:r>
        <w:r w:rsidR="0001429D" w:rsidRPr="00ED7131">
          <w:rPr>
            <w:rStyle w:val="ab"/>
            <w:rFonts w:hint="eastAsia"/>
            <w:smallCaps w:val="0"/>
            <w:noProof/>
          </w:rPr>
          <w:t>安裝位置現況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1D15C80" w14:textId="1AF36791"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1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2 </w:t>
        </w:r>
        <w:r w:rsidR="0001429D" w:rsidRPr="00ED7131">
          <w:rPr>
            <w:rStyle w:val="ab"/>
            <w:rFonts w:hint="eastAsia"/>
            <w:smallCaps w:val="0"/>
            <w:noProof/>
          </w:rPr>
          <w:t>安裝處的軌枕</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27D654CC" w14:textId="48AC2C9D"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1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3 </w:t>
        </w:r>
        <w:r w:rsidR="0001429D" w:rsidRPr="00ED7131">
          <w:rPr>
            <w:rStyle w:val="ab"/>
            <w:rFonts w:hint="eastAsia"/>
            <w:smallCaps w:val="0"/>
            <w:noProof/>
          </w:rPr>
          <w:t>監測模組主要作業步驟</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4</w:t>
        </w:r>
        <w:r w:rsidR="0001429D" w:rsidRPr="00ED7131">
          <w:rPr>
            <w:smallCaps w:val="0"/>
            <w:noProof/>
            <w:webHidden/>
          </w:rPr>
          <w:fldChar w:fldCharType="end"/>
        </w:r>
      </w:hyperlink>
    </w:p>
    <w:p w14:paraId="647FD5B9" w14:textId="490DBFF3"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1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4 </w:t>
        </w:r>
        <w:r w:rsidR="0001429D" w:rsidRPr="00ED7131">
          <w:rPr>
            <w:rStyle w:val="ab"/>
            <w:rFonts w:hint="eastAsia"/>
            <w:smallCaps w:val="0"/>
            <w:noProof/>
          </w:rPr>
          <w:t>搭配</w:t>
        </w:r>
        <w:r w:rsidR="0001429D" w:rsidRPr="00ED7131">
          <w:rPr>
            <w:rStyle w:val="ab"/>
            <w:smallCaps w:val="0"/>
            <w:noProof/>
          </w:rPr>
          <w:t>XBee</w:t>
        </w:r>
        <w:r w:rsidR="0001429D" w:rsidRPr="00ED7131">
          <w:rPr>
            <w:rStyle w:val="ab"/>
            <w:rFonts w:hint="eastAsia"/>
            <w:smallCaps w:val="0"/>
            <w:noProof/>
          </w:rPr>
          <w:t>之軌道監測模組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5</w:t>
        </w:r>
        <w:r w:rsidR="0001429D" w:rsidRPr="00ED7131">
          <w:rPr>
            <w:smallCaps w:val="0"/>
            <w:noProof/>
            <w:webHidden/>
          </w:rPr>
          <w:fldChar w:fldCharType="end"/>
        </w:r>
      </w:hyperlink>
    </w:p>
    <w:p w14:paraId="1736FC37" w14:textId="27B3BF7F"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1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5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337693F0" w14:textId="0B952B58"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1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6 </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67161C60" w14:textId="48628C42"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2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7 </w:t>
        </w:r>
        <w:r w:rsidR="0001429D" w:rsidRPr="00ED7131">
          <w:rPr>
            <w:rStyle w:val="ab"/>
            <w:rFonts w:hint="eastAsia"/>
            <w:smallCaps w:val="0"/>
            <w:noProof/>
          </w:rPr>
          <w:t>太陽能供電板與</w:t>
        </w:r>
        <w:r w:rsidR="0001429D" w:rsidRPr="00ED7131">
          <w:rPr>
            <w:rStyle w:val="ab"/>
            <w:smallCaps w:val="0"/>
            <w:noProof/>
          </w:rPr>
          <w:t>10</w:t>
        </w:r>
        <w:r w:rsidR="0001429D" w:rsidRPr="00ED7131">
          <w:rPr>
            <w:rStyle w:val="ab"/>
            <w:rFonts w:hint="eastAsia"/>
            <w:smallCaps w:val="0"/>
            <w:noProof/>
          </w:rPr>
          <w:t>號電瓶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7</w:t>
        </w:r>
        <w:r w:rsidR="0001429D" w:rsidRPr="00ED7131">
          <w:rPr>
            <w:smallCaps w:val="0"/>
            <w:noProof/>
            <w:webHidden/>
          </w:rPr>
          <w:fldChar w:fldCharType="end"/>
        </w:r>
      </w:hyperlink>
    </w:p>
    <w:p w14:paraId="564B85EF" w14:textId="00495650"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2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8 setu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8</w:t>
        </w:r>
        <w:r w:rsidR="0001429D" w:rsidRPr="00ED7131">
          <w:rPr>
            <w:smallCaps w:val="0"/>
            <w:noProof/>
            <w:webHidden/>
          </w:rPr>
          <w:fldChar w:fldCharType="end"/>
        </w:r>
      </w:hyperlink>
    </w:p>
    <w:p w14:paraId="2A5E13B8" w14:textId="54769E3A"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2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9 loo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9</w:t>
        </w:r>
        <w:r w:rsidR="0001429D" w:rsidRPr="00ED7131">
          <w:rPr>
            <w:smallCaps w:val="0"/>
            <w:noProof/>
            <w:webHidden/>
          </w:rPr>
          <w:fldChar w:fldCharType="end"/>
        </w:r>
      </w:hyperlink>
    </w:p>
    <w:p w14:paraId="762730EA" w14:textId="73E65840"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2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4 </w:t>
        </w:r>
        <w:r w:rsidR="0001429D" w:rsidRPr="00ED7131">
          <w:rPr>
            <w:rStyle w:val="ab"/>
            <w:rFonts w:hint="eastAsia"/>
            <w:smallCaps w:val="0"/>
            <w:noProof/>
          </w:rPr>
          <w:t>軌道監測模組之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0</w:t>
        </w:r>
        <w:r w:rsidR="0001429D" w:rsidRPr="00ED7131">
          <w:rPr>
            <w:smallCaps w:val="0"/>
            <w:noProof/>
            <w:webHidden/>
          </w:rPr>
          <w:fldChar w:fldCharType="end"/>
        </w:r>
      </w:hyperlink>
    </w:p>
    <w:p w14:paraId="588C6E41" w14:textId="59F76F28"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2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E6E8729" w14:textId="182272B3"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2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7 Cat M1</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腳位</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143F7AE" w14:textId="1CA07B46"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2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0 </w:t>
        </w:r>
        <w:r w:rsidR="0001429D" w:rsidRPr="00ED7131">
          <w:rPr>
            <w:rStyle w:val="ab"/>
            <w:rFonts w:hint="eastAsia"/>
            <w:smallCaps w:val="0"/>
            <w:noProof/>
          </w:rPr>
          <w:t>感測元件之佈設位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2</w:t>
        </w:r>
        <w:r w:rsidR="0001429D" w:rsidRPr="00ED7131">
          <w:rPr>
            <w:smallCaps w:val="0"/>
            <w:noProof/>
            <w:webHidden/>
          </w:rPr>
          <w:fldChar w:fldCharType="end"/>
        </w:r>
      </w:hyperlink>
    </w:p>
    <w:p w14:paraId="77818222" w14:textId="44F3ECFF"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2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3</w:t>
        </w:r>
        <w:r w:rsidR="0001429D" w:rsidRPr="00ED7131">
          <w:rPr>
            <w:smallCaps w:val="0"/>
            <w:noProof/>
            <w:webHidden/>
          </w:rPr>
          <w:fldChar w:fldCharType="end"/>
        </w:r>
      </w:hyperlink>
    </w:p>
    <w:p w14:paraId="3E6A4DD5" w14:textId="4C730388"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2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2 XBee</w:t>
        </w:r>
        <w:r w:rsidR="0001429D" w:rsidRPr="00ED7131">
          <w:rPr>
            <w:rStyle w:val="ab"/>
            <w:rFonts w:hint="eastAsia"/>
            <w:smallCaps w:val="0"/>
            <w:noProof/>
          </w:rPr>
          <w:t>接收端連接筆電</w:t>
        </w:r>
        <w:r w:rsidR="0001429D" w:rsidRPr="00ED7131">
          <w:rPr>
            <w:rStyle w:val="ab"/>
            <w:smallCaps w:val="0"/>
            <w:noProof/>
          </w:rPr>
          <w:t>USB</w:t>
        </w:r>
        <w:r w:rsidR="0001429D" w:rsidRPr="00ED7131">
          <w:rPr>
            <w:rStyle w:val="ab"/>
            <w:rFonts w:hint="eastAsia"/>
            <w:smallCaps w:val="0"/>
            <w:noProof/>
          </w:rPr>
          <w:t>連接埠</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0F38CB69" w14:textId="4FD042FD"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2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3 </w:t>
        </w:r>
        <w:r w:rsidR="0001429D" w:rsidRPr="00ED7131">
          <w:rPr>
            <w:rStyle w:val="ab"/>
            <w:rFonts w:hint="eastAsia"/>
            <w:smallCaps w:val="0"/>
            <w:noProof/>
          </w:rPr>
          <w:t>鄰近設備機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10E02542" w14:textId="4F3FE2A1"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3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8 </w:t>
        </w:r>
        <w:r w:rsidR="0001429D" w:rsidRPr="00ED7131">
          <w:rPr>
            <w:rStyle w:val="ab"/>
            <w:rFonts w:hint="eastAsia"/>
            <w:smallCaps w:val="0"/>
            <w:noProof/>
          </w:rPr>
          <w:t>配線盒置於石碴</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02020B9A" w14:textId="3B379C15"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3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9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2383D662" w14:textId="5E4B25BD"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3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0 YAT</w:t>
        </w:r>
        <w:r w:rsidR="0001429D" w:rsidRPr="00ED7131">
          <w:rPr>
            <w:rStyle w:val="ab"/>
            <w:rFonts w:hint="eastAsia"/>
            <w:smallCaps w:val="0"/>
            <w:noProof/>
          </w:rPr>
          <w:t>軟體順利接收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6</w:t>
        </w:r>
        <w:r w:rsidR="0001429D" w:rsidRPr="00ED7131">
          <w:rPr>
            <w:smallCaps w:val="0"/>
            <w:noProof/>
            <w:webHidden/>
          </w:rPr>
          <w:fldChar w:fldCharType="end"/>
        </w:r>
      </w:hyperlink>
    </w:p>
    <w:p w14:paraId="13C4335D" w14:textId="534B2C99"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3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41 </w:t>
        </w:r>
        <w:r w:rsidR="0001429D" w:rsidRPr="00ED7131">
          <w:rPr>
            <w:rStyle w:val="ab"/>
            <w:rFonts w:hint="eastAsia"/>
            <w:smallCaps w:val="0"/>
            <w:noProof/>
          </w:rPr>
          <w:t>監測數值趨勢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8</w:t>
        </w:r>
        <w:r w:rsidR="0001429D" w:rsidRPr="00ED7131">
          <w:rPr>
            <w:smallCaps w:val="0"/>
            <w:noProof/>
            <w:webHidden/>
          </w:rPr>
          <w:fldChar w:fldCharType="end"/>
        </w:r>
      </w:hyperlink>
    </w:p>
    <w:p w14:paraId="68F34562" w14:textId="3B92E475"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3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 Autodesk CIVIL 3D</w:t>
        </w:r>
        <w:r w:rsidR="0001429D" w:rsidRPr="00ED7131">
          <w:rPr>
            <w:rStyle w:val="ab"/>
            <w:rFonts w:hint="eastAsia"/>
            <w:smallCaps w:val="0"/>
            <w:noProof/>
          </w:rPr>
          <w:t>軟體設計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2</w:t>
        </w:r>
        <w:r w:rsidR="0001429D" w:rsidRPr="00ED7131">
          <w:rPr>
            <w:smallCaps w:val="0"/>
            <w:noProof/>
            <w:webHidden/>
          </w:rPr>
          <w:fldChar w:fldCharType="end"/>
        </w:r>
      </w:hyperlink>
    </w:p>
    <w:p w14:paraId="57B9AF32" w14:textId="7067DF72"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3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2 Unity</w:t>
        </w:r>
        <w:r w:rsidR="0001429D" w:rsidRPr="00ED7131">
          <w:rPr>
            <w:rStyle w:val="ab"/>
            <w:rFonts w:hint="eastAsia"/>
            <w:smallCaps w:val="0"/>
            <w:noProof/>
          </w:rPr>
          <w:t>開發環境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3</w:t>
        </w:r>
        <w:r w:rsidR="0001429D" w:rsidRPr="00ED7131">
          <w:rPr>
            <w:smallCaps w:val="0"/>
            <w:noProof/>
            <w:webHidden/>
          </w:rPr>
          <w:fldChar w:fldCharType="end"/>
        </w:r>
      </w:hyperlink>
    </w:p>
    <w:p w14:paraId="0982EEE7" w14:textId="48026DCC"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3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3 Visual Studio Community</w:t>
        </w:r>
        <w:r w:rsidR="0001429D" w:rsidRPr="00ED7131">
          <w:rPr>
            <w:rStyle w:val="ab"/>
            <w:rFonts w:hint="eastAsia"/>
            <w:smallCaps w:val="0"/>
            <w:noProof/>
          </w:rPr>
          <w:t>程式編輯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4</w:t>
        </w:r>
        <w:r w:rsidR="0001429D" w:rsidRPr="00ED7131">
          <w:rPr>
            <w:smallCaps w:val="0"/>
            <w:noProof/>
            <w:webHidden/>
          </w:rPr>
          <w:fldChar w:fldCharType="end"/>
        </w:r>
      </w:hyperlink>
    </w:p>
    <w:p w14:paraId="7F13D04F" w14:textId="563A5B27"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3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4 </w:t>
        </w:r>
        <w:r w:rsidR="0001429D" w:rsidRPr="00ED7131">
          <w:rPr>
            <w:rStyle w:val="ab"/>
            <w:rFonts w:hint="eastAsia"/>
            <w:smallCaps w:val="0"/>
            <w:noProof/>
          </w:rPr>
          <w:t>軌道模型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5</w:t>
        </w:r>
        <w:r w:rsidR="0001429D" w:rsidRPr="00ED7131">
          <w:rPr>
            <w:smallCaps w:val="0"/>
            <w:noProof/>
            <w:webHidden/>
          </w:rPr>
          <w:fldChar w:fldCharType="end"/>
        </w:r>
      </w:hyperlink>
    </w:p>
    <w:p w14:paraId="362B4FF9" w14:textId="37F3D4F6"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3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5</w:t>
        </w:r>
        <w:r w:rsidR="0001429D" w:rsidRPr="00ED7131">
          <w:rPr>
            <w:rStyle w:val="ab"/>
            <w:rFonts w:hint="eastAsia"/>
            <w:smallCaps w:val="0"/>
            <w:noProof/>
          </w:rPr>
          <w:t>提供路段圖說</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36A7E53D" w14:textId="2A2F7936"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3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6 Civil 3D</w:t>
        </w:r>
        <w:r w:rsidR="0001429D" w:rsidRPr="00ED7131">
          <w:rPr>
            <w:rStyle w:val="ab"/>
            <w:rFonts w:hint="eastAsia"/>
            <w:smallCaps w:val="0"/>
            <w:noProof/>
          </w:rPr>
          <w:t>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62123092" w14:textId="6C30559A"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4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7 </w:t>
        </w:r>
        <w:r w:rsidR="0001429D" w:rsidRPr="00ED7131">
          <w:rPr>
            <w:rStyle w:val="ab"/>
            <w:rFonts w:hint="eastAsia"/>
            <w:smallCaps w:val="0"/>
            <w:noProof/>
          </w:rPr>
          <w:t>定線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6EDE41F4" w14:textId="53488ACF"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4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8 </w:t>
        </w:r>
        <w:r w:rsidR="0001429D" w:rsidRPr="00ED7131">
          <w:rPr>
            <w:rStyle w:val="ab"/>
            <w:rFonts w:hint="eastAsia"/>
            <w:smallCaps w:val="0"/>
            <w:noProof/>
          </w:rPr>
          <w:t>新左營站南端軌道平面線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5F952393" w14:textId="00530960"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4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9 </w:t>
        </w:r>
        <w:r w:rsidR="0001429D" w:rsidRPr="00ED7131">
          <w:rPr>
            <w:rStyle w:val="ab"/>
            <w:rFonts w:hint="eastAsia"/>
            <w:smallCaps w:val="0"/>
            <w:noProof/>
          </w:rPr>
          <w:t>縱斷面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7782BB01" w14:textId="3C0275A2"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43"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0 </w:t>
        </w:r>
        <w:r w:rsidR="0001429D" w:rsidRPr="00ED7131">
          <w:rPr>
            <w:rStyle w:val="ab"/>
            <w:rFonts w:hint="eastAsia"/>
            <w:smallCaps w:val="0"/>
            <w:noProof/>
          </w:rPr>
          <w:t>完成西正線縱斷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6D4D1830" w14:textId="46B356D7"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4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1 </w:t>
        </w:r>
        <w:r w:rsidR="0001429D" w:rsidRPr="00ED7131">
          <w:rPr>
            <w:rStyle w:val="ab"/>
            <w:rFonts w:hint="eastAsia"/>
            <w:smallCaps w:val="0"/>
            <w:noProof/>
          </w:rPr>
          <w:t>切換至</w:t>
        </w:r>
        <w:r w:rsidR="0001429D" w:rsidRPr="00ED7131">
          <w:rPr>
            <w:rStyle w:val="ab"/>
            <w:smallCaps w:val="0"/>
            <w:noProof/>
          </w:rPr>
          <w:t>3D</w:t>
        </w:r>
        <w:r w:rsidR="0001429D" w:rsidRPr="00ED7131">
          <w:rPr>
            <w:rStyle w:val="ab"/>
            <w:rFonts w:hint="eastAsia"/>
            <w:smallCaps w:val="0"/>
            <w:noProof/>
          </w:rPr>
          <w:t>塑型模組</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41A5C8F9" w14:textId="03A7D899"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4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2 </w:t>
        </w:r>
        <w:r w:rsidR="0001429D" w:rsidRPr="00ED7131">
          <w:rPr>
            <w:rStyle w:val="ab"/>
            <w:rFonts w:hint="eastAsia"/>
            <w:smallCaps w:val="0"/>
            <w:noProof/>
          </w:rPr>
          <w:t>完成之軌道</w:t>
        </w:r>
        <w:r w:rsidR="0001429D" w:rsidRPr="00ED7131">
          <w:rPr>
            <w:rStyle w:val="ab"/>
            <w:smallCaps w:val="0"/>
            <w:noProof/>
          </w:rPr>
          <w:t>3D</w:t>
        </w:r>
        <w:r w:rsidR="0001429D" w:rsidRPr="00ED7131">
          <w:rPr>
            <w:rStyle w:val="ab"/>
            <w:rFonts w:hint="eastAsia"/>
            <w:smallCaps w:val="0"/>
            <w:noProof/>
          </w:rPr>
          <w:t>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101BC2B7" w14:textId="1B792630"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4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3 Civil 3D</w:t>
        </w:r>
        <w:r w:rsidR="0001429D" w:rsidRPr="00ED7131">
          <w:rPr>
            <w:rStyle w:val="ab"/>
            <w:rFonts w:hint="eastAsia"/>
            <w:smallCaps w:val="0"/>
            <w:noProof/>
          </w:rPr>
          <w:t>模型匯入</w:t>
        </w:r>
        <w:r w:rsidR="0001429D" w:rsidRPr="00ED7131">
          <w:rPr>
            <w:rStyle w:val="ab"/>
            <w:smallCaps w:val="0"/>
            <w:noProof/>
          </w:rPr>
          <w:t>Unity</w:t>
        </w:r>
        <w:r w:rsidR="0001429D" w:rsidRPr="00ED7131">
          <w:rPr>
            <w:rStyle w:val="ab"/>
            <w:rFonts w:hint="eastAsia"/>
            <w:smallCaps w:val="0"/>
            <w:noProof/>
          </w:rPr>
          <w:t>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14099A2F" w14:textId="1B9185FC"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4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4 </w:t>
        </w:r>
        <w:r w:rsidR="0001429D" w:rsidRPr="00ED7131">
          <w:rPr>
            <w:rStyle w:val="ab"/>
            <w:rFonts w:hint="eastAsia"/>
            <w:smallCaps w:val="0"/>
            <w:noProof/>
          </w:rPr>
          <w:t>匯入</w:t>
        </w:r>
        <w:r w:rsidR="0001429D" w:rsidRPr="00ED7131">
          <w:rPr>
            <w:rStyle w:val="ab"/>
            <w:smallCaps w:val="0"/>
            <w:noProof/>
          </w:rPr>
          <w:t>SketchUp</w:t>
        </w:r>
        <w:r w:rsidR="0001429D" w:rsidRPr="00ED7131">
          <w:rPr>
            <w:rStyle w:val="ab"/>
            <w:rFonts w:hint="eastAsia"/>
            <w:smallCaps w:val="0"/>
            <w:noProof/>
          </w:rPr>
          <w:t>之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4F6CBD4A" w14:textId="7D27F2E2"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4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5 </w:t>
        </w:r>
        <w:r w:rsidR="0001429D" w:rsidRPr="00ED7131">
          <w:rPr>
            <w:rStyle w:val="ab"/>
            <w:rFonts w:hint="eastAsia"/>
            <w:smallCaps w:val="0"/>
            <w:noProof/>
          </w:rPr>
          <w:t>匯入</w:t>
        </w:r>
        <w:r w:rsidR="0001429D" w:rsidRPr="00ED7131">
          <w:rPr>
            <w:rStyle w:val="ab"/>
            <w:smallCaps w:val="0"/>
            <w:noProof/>
          </w:rPr>
          <w:t>Unity</w:t>
        </w:r>
        <w:r w:rsidR="0001429D" w:rsidRPr="00ED7131">
          <w:rPr>
            <w:rStyle w:val="ab"/>
            <w:rFonts w:hint="eastAsia"/>
            <w:smallCaps w:val="0"/>
            <w:noProof/>
          </w:rPr>
          <w:t>的軌道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1</w:t>
        </w:r>
        <w:r w:rsidR="0001429D" w:rsidRPr="00ED7131">
          <w:rPr>
            <w:smallCaps w:val="0"/>
            <w:noProof/>
            <w:webHidden/>
          </w:rPr>
          <w:fldChar w:fldCharType="end"/>
        </w:r>
      </w:hyperlink>
    </w:p>
    <w:p w14:paraId="19A68CE9" w14:textId="7BDBD6BC"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4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6 UI</w:t>
        </w:r>
        <w:r w:rsidR="0001429D" w:rsidRPr="00ED7131">
          <w:rPr>
            <w:rStyle w:val="ab"/>
            <w:rFonts w:hint="eastAsia"/>
            <w:smallCaps w:val="0"/>
            <w:noProof/>
          </w:rPr>
          <w:t>介面層狀式架構規劃</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2</w:t>
        </w:r>
        <w:r w:rsidR="0001429D" w:rsidRPr="00ED7131">
          <w:rPr>
            <w:smallCaps w:val="0"/>
            <w:noProof/>
            <w:webHidden/>
          </w:rPr>
          <w:fldChar w:fldCharType="end"/>
        </w:r>
      </w:hyperlink>
    </w:p>
    <w:p w14:paraId="257895FF" w14:textId="1B0FAA26"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5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7 </w:t>
        </w:r>
        <w:r w:rsidR="0001429D" w:rsidRPr="00ED7131">
          <w:rPr>
            <w:rStyle w:val="ab"/>
            <w:rFonts w:hint="eastAsia"/>
            <w:smallCaps w:val="0"/>
            <w:noProof/>
          </w:rPr>
          <w:t>編寫切換場景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4</w:t>
        </w:r>
        <w:r w:rsidR="0001429D" w:rsidRPr="00ED7131">
          <w:rPr>
            <w:smallCaps w:val="0"/>
            <w:noProof/>
            <w:webHidden/>
          </w:rPr>
          <w:fldChar w:fldCharType="end"/>
        </w:r>
      </w:hyperlink>
    </w:p>
    <w:p w14:paraId="1E1F18D4" w14:textId="23C1DC14"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5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8 </w:t>
        </w:r>
        <w:r w:rsidR="0001429D" w:rsidRPr="00ED7131">
          <w:rPr>
            <w:rStyle w:val="ab"/>
            <w:rFonts w:hint="eastAsia"/>
            <w:smallCaps w:val="0"/>
            <w:noProof/>
          </w:rPr>
          <w:t>將</w:t>
        </w:r>
        <w:r w:rsidR="0001429D" w:rsidRPr="00ED7131">
          <w:rPr>
            <w:rStyle w:val="ab"/>
            <w:smallCaps w:val="0"/>
            <w:noProof/>
          </w:rPr>
          <w:t>csv</w:t>
        </w:r>
        <w:r w:rsidR="0001429D" w:rsidRPr="00ED7131">
          <w:rPr>
            <w:rStyle w:val="ab"/>
            <w:rFonts w:hint="eastAsia"/>
            <w:smallCaps w:val="0"/>
            <w:noProof/>
          </w:rPr>
          <w:t>檔資料匯入</w:t>
        </w:r>
        <w:r w:rsidR="0001429D" w:rsidRPr="00ED7131">
          <w:rPr>
            <w:rStyle w:val="ab"/>
            <w:smallCaps w:val="0"/>
            <w:noProof/>
          </w:rPr>
          <w:t>List&lt; T &gt;</w:t>
        </w:r>
        <w:r w:rsidR="0001429D" w:rsidRPr="00ED7131">
          <w:rPr>
            <w:rStyle w:val="ab"/>
            <w:rFonts w:hint="eastAsia"/>
            <w:smallCaps w:val="0"/>
            <w:noProof/>
          </w:rPr>
          <w:t>與繪圖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5</w:t>
        </w:r>
        <w:r w:rsidR="0001429D" w:rsidRPr="00ED7131">
          <w:rPr>
            <w:smallCaps w:val="0"/>
            <w:noProof/>
            <w:webHidden/>
          </w:rPr>
          <w:fldChar w:fldCharType="end"/>
        </w:r>
      </w:hyperlink>
    </w:p>
    <w:p w14:paraId="2A08318B" w14:textId="198EC100"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5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9 </w:t>
        </w:r>
        <w:r w:rsidR="0001429D" w:rsidRPr="00ED7131">
          <w:rPr>
            <w:rStyle w:val="ab"/>
            <w:rFonts w:hint="eastAsia"/>
            <w:smallCaps w:val="0"/>
            <w:noProof/>
          </w:rPr>
          <w:t>輸入框資料儲存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6</w:t>
        </w:r>
        <w:r w:rsidR="0001429D" w:rsidRPr="00ED7131">
          <w:rPr>
            <w:smallCaps w:val="0"/>
            <w:noProof/>
            <w:webHidden/>
          </w:rPr>
          <w:fldChar w:fldCharType="end"/>
        </w:r>
      </w:hyperlink>
    </w:p>
    <w:p w14:paraId="176161A3" w14:textId="125CBCF2"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5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 134</w:t>
        </w:r>
        <w:r w:rsidR="0001429D" w:rsidRPr="00ED7131">
          <w:rPr>
            <w:rStyle w:val="ab"/>
            <w:rFonts w:hint="eastAsia"/>
            <w:smallCaps w:val="0"/>
            <w:noProof/>
          </w:rPr>
          <w:t>次自強號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8</w:t>
        </w:r>
        <w:r w:rsidR="0001429D" w:rsidRPr="00ED7131">
          <w:rPr>
            <w:smallCaps w:val="0"/>
            <w:noProof/>
            <w:webHidden/>
          </w:rPr>
          <w:fldChar w:fldCharType="end"/>
        </w:r>
      </w:hyperlink>
    </w:p>
    <w:p w14:paraId="0DEB7047" w14:textId="03D4F0CF"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5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2 326</w:t>
        </w:r>
        <w:r w:rsidR="0001429D" w:rsidRPr="00ED7131">
          <w:rPr>
            <w:rStyle w:val="ab"/>
            <w:rFonts w:hint="eastAsia"/>
            <w:smallCaps w:val="0"/>
            <w:noProof/>
          </w:rPr>
          <w:t>次普悠瑪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9</w:t>
        </w:r>
        <w:r w:rsidR="0001429D" w:rsidRPr="00ED7131">
          <w:rPr>
            <w:smallCaps w:val="0"/>
            <w:noProof/>
            <w:webHidden/>
          </w:rPr>
          <w:fldChar w:fldCharType="end"/>
        </w:r>
      </w:hyperlink>
    </w:p>
    <w:p w14:paraId="1C3F00E7" w14:textId="0CD2A160"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5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3 3228</w:t>
        </w:r>
        <w:r w:rsidR="0001429D" w:rsidRPr="00ED7131">
          <w:rPr>
            <w:rStyle w:val="ab"/>
            <w:rFonts w:hint="eastAsia"/>
            <w:smallCaps w:val="0"/>
            <w:noProof/>
          </w:rPr>
          <w:t>次區間車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0</w:t>
        </w:r>
        <w:r w:rsidR="0001429D" w:rsidRPr="00ED7131">
          <w:rPr>
            <w:smallCaps w:val="0"/>
            <w:noProof/>
            <w:webHidden/>
          </w:rPr>
          <w:fldChar w:fldCharType="end"/>
        </w:r>
      </w:hyperlink>
    </w:p>
    <w:p w14:paraId="38125EBB" w14:textId="36830EFC"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56"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4 </w:t>
        </w:r>
        <w:r w:rsidR="0001429D" w:rsidRPr="00ED7131">
          <w:rPr>
            <w:rStyle w:val="ab"/>
            <w:rFonts w:hint="eastAsia"/>
            <w:smallCaps w:val="0"/>
            <w:noProof/>
          </w:rPr>
          <w:t>車型振動於道床的振動數值</w:t>
        </w:r>
        <w:r w:rsidR="0001429D" w:rsidRPr="00ED7131">
          <w:rPr>
            <w:rStyle w:val="ab"/>
            <w:smallCaps w:val="0"/>
            <w:noProof/>
          </w:rPr>
          <w:t>[31]</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3</w:t>
        </w:r>
        <w:r w:rsidR="0001429D" w:rsidRPr="00ED7131">
          <w:rPr>
            <w:smallCaps w:val="0"/>
            <w:noProof/>
            <w:webHidden/>
          </w:rPr>
          <w:fldChar w:fldCharType="end"/>
        </w:r>
      </w:hyperlink>
    </w:p>
    <w:p w14:paraId="33C90A58" w14:textId="393AB186"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57"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5 </w:t>
        </w:r>
        <w:r w:rsidR="0001429D" w:rsidRPr="00ED7131">
          <w:rPr>
            <w:rStyle w:val="ab"/>
            <w:rFonts w:hint="eastAsia"/>
            <w:smallCaps w:val="0"/>
            <w:noProof/>
          </w:rPr>
          <w:t>三班車橫向阻力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4</w:t>
        </w:r>
        <w:r w:rsidR="0001429D" w:rsidRPr="00ED7131">
          <w:rPr>
            <w:smallCaps w:val="0"/>
            <w:noProof/>
            <w:webHidden/>
          </w:rPr>
          <w:fldChar w:fldCharType="end"/>
        </w:r>
      </w:hyperlink>
    </w:p>
    <w:p w14:paraId="429EA6B6" w14:textId="4E7A95A7"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58"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6 </w:t>
        </w:r>
        <w:r w:rsidR="0001429D" w:rsidRPr="00ED7131">
          <w:rPr>
            <w:rStyle w:val="ab"/>
            <w:rFonts w:hint="eastAsia"/>
            <w:smallCaps w:val="0"/>
            <w:noProof/>
          </w:rPr>
          <w:t>三班車振動加速度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6</w:t>
        </w:r>
        <w:r w:rsidR="0001429D" w:rsidRPr="00ED7131">
          <w:rPr>
            <w:smallCaps w:val="0"/>
            <w:noProof/>
            <w:webHidden/>
          </w:rPr>
          <w:fldChar w:fldCharType="end"/>
        </w:r>
      </w:hyperlink>
    </w:p>
    <w:p w14:paraId="5B6E7EAA" w14:textId="621B1129"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59"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7 </w:t>
        </w:r>
        <w:r w:rsidR="0001429D" w:rsidRPr="00ED7131">
          <w:rPr>
            <w:rStyle w:val="ab"/>
            <w:rFonts w:hint="eastAsia"/>
            <w:smallCaps w:val="0"/>
            <w:noProof/>
          </w:rPr>
          <w:t>三班車橫向阻力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8</w:t>
        </w:r>
        <w:r w:rsidR="0001429D" w:rsidRPr="00ED7131">
          <w:rPr>
            <w:smallCaps w:val="0"/>
            <w:noProof/>
            <w:webHidden/>
          </w:rPr>
          <w:fldChar w:fldCharType="end"/>
        </w:r>
      </w:hyperlink>
    </w:p>
    <w:p w14:paraId="38FE24D6" w14:textId="0CC4DC8E"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60"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8 </w:t>
        </w:r>
        <w:r w:rsidR="0001429D" w:rsidRPr="00ED7131">
          <w:rPr>
            <w:rStyle w:val="ab"/>
            <w:rFonts w:hint="eastAsia"/>
            <w:smallCaps w:val="0"/>
            <w:noProof/>
          </w:rPr>
          <w:t>三班車振動加速度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9</w:t>
        </w:r>
        <w:r w:rsidR="0001429D" w:rsidRPr="00ED7131">
          <w:rPr>
            <w:smallCaps w:val="0"/>
            <w:noProof/>
            <w:webHidden/>
          </w:rPr>
          <w:fldChar w:fldCharType="end"/>
        </w:r>
      </w:hyperlink>
    </w:p>
    <w:p w14:paraId="08D800DC" w14:textId="4D424BEB"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61"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9 </w:t>
        </w:r>
        <w:r w:rsidR="0001429D" w:rsidRPr="00ED7131">
          <w:rPr>
            <w:rStyle w:val="ab"/>
            <w:rFonts w:hint="eastAsia"/>
            <w:smallCaps w:val="0"/>
            <w:noProof/>
          </w:rPr>
          <w:t>檔案資料傳遞架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2</w:t>
        </w:r>
        <w:r w:rsidR="0001429D" w:rsidRPr="00ED7131">
          <w:rPr>
            <w:smallCaps w:val="0"/>
            <w:noProof/>
            <w:webHidden/>
          </w:rPr>
          <w:fldChar w:fldCharType="end"/>
        </w:r>
      </w:hyperlink>
    </w:p>
    <w:p w14:paraId="61A5A69A" w14:textId="6717B8E3"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62"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0 </w:t>
        </w:r>
        <w:r w:rsidR="0001429D" w:rsidRPr="00ED7131">
          <w:rPr>
            <w:rStyle w:val="ab"/>
            <w:rFonts w:hint="eastAsia"/>
            <w:smallCaps w:val="0"/>
            <w:noProof/>
          </w:rPr>
          <w:t>進入模型頁面與監測站資訊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2AF54201" w14:textId="0A079792"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6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1 Unity</w:t>
        </w:r>
        <w:r w:rsidR="0001429D" w:rsidRPr="00ED7131">
          <w:rPr>
            <w:rStyle w:val="ab"/>
            <w:rFonts w:hint="eastAsia"/>
            <w:smallCaps w:val="0"/>
            <w:noProof/>
          </w:rPr>
          <w:t>呈現數據圖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1DF1F4F6" w14:textId="746F8E62"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6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2 </w:t>
        </w:r>
        <w:r w:rsidR="0001429D" w:rsidRPr="00ED7131">
          <w:rPr>
            <w:rStyle w:val="ab"/>
            <w:rFonts w:hint="eastAsia"/>
            <w:smallCaps w:val="0"/>
            <w:noProof/>
          </w:rPr>
          <w:t>狀態說明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664F379D" w14:textId="5B0FCBA0" w:rsidR="0001429D" w:rsidRPr="00ED7131" w:rsidRDefault="00BA3F91">
      <w:pPr>
        <w:pStyle w:val="ae"/>
        <w:tabs>
          <w:tab w:val="right" w:leader="dot" w:pos="8777"/>
        </w:tabs>
        <w:rPr>
          <w:rFonts w:asciiTheme="minorHAnsi" w:eastAsiaTheme="minorEastAsia" w:hAnsiTheme="minorHAnsi" w:cstheme="minorBidi"/>
          <w:smallCaps w:val="0"/>
          <w:noProof/>
          <w:szCs w:val="22"/>
        </w:rPr>
      </w:pPr>
      <w:hyperlink w:anchor="_Toc10752276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3 </w:t>
        </w:r>
        <w:r w:rsidR="0001429D" w:rsidRPr="00ED7131">
          <w:rPr>
            <w:rStyle w:val="ab"/>
            <w:rFonts w:hint="eastAsia"/>
            <w:smallCaps w:val="0"/>
            <w:noProof/>
          </w:rPr>
          <w:t>更新狀態說明於模型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79F06E26" w14:textId="08156F5C" w:rsidR="00E00056" w:rsidRPr="00ED7131" w:rsidRDefault="006F06EB" w:rsidP="00AD5C37">
      <w:pPr>
        <w:spacing w:line="480" w:lineRule="auto"/>
        <w:ind w:left="480" w:firstLine="400"/>
        <w:rPr>
          <w:sz w:val="20"/>
          <w:szCs w:val="20"/>
        </w:rPr>
      </w:pPr>
      <w:r w:rsidRPr="00ED7131">
        <w:rPr>
          <w:sz w:val="20"/>
          <w:szCs w:val="20"/>
        </w:rPr>
        <w:fldChar w:fldCharType="end"/>
      </w:r>
      <w:r w:rsidR="00E00056" w:rsidRPr="00ED7131">
        <w:rPr>
          <w:sz w:val="20"/>
          <w:szCs w:val="20"/>
        </w:rPr>
        <w:br w:type="page"/>
      </w:r>
    </w:p>
    <w:p w14:paraId="3D0C8743" w14:textId="77777777" w:rsidR="00E00056" w:rsidRPr="00ED7131" w:rsidRDefault="00E00056" w:rsidP="00E00056">
      <w:pPr>
        <w:pStyle w:val="1"/>
        <w:numPr>
          <w:ilvl w:val="0"/>
          <w:numId w:val="0"/>
        </w:numPr>
        <w:spacing w:after="360"/>
      </w:pPr>
      <w:bookmarkStart w:id="26" w:name="_Toc107612985"/>
      <w:r w:rsidRPr="00ED7131">
        <w:lastRenderedPageBreak/>
        <w:t>表目錄</w:t>
      </w:r>
      <w:bookmarkEnd w:id="26"/>
    </w:p>
    <w:p w14:paraId="351CB7AB" w14:textId="0602A7B2" w:rsidR="006D3062" w:rsidRDefault="00E00056">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表</w:instrText>
      </w:r>
      <w:r w:rsidRPr="00ED7131">
        <w:rPr>
          <w:rFonts w:cs="Times New Roman"/>
          <w:smallCaps w:val="0"/>
        </w:rPr>
        <w:instrText xml:space="preserve">" </w:instrText>
      </w:r>
      <w:r w:rsidRPr="00ED7131">
        <w:rPr>
          <w:rFonts w:cs="Times New Roman"/>
          <w:smallCaps w:val="0"/>
        </w:rPr>
        <w:fldChar w:fldCharType="separate"/>
      </w:r>
      <w:hyperlink w:anchor="_Toc107581453"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1 </w:t>
        </w:r>
        <w:r w:rsidR="006D3062" w:rsidRPr="007C7D73">
          <w:rPr>
            <w:rStyle w:val="ab"/>
            <w:rFonts w:hint="eastAsia"/>
            <w:noProof/>
          </w:rPr>
          <w:t>物聯網架構</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3 \h </w:instrText>
        </w:r>
        <w:r w:rsidR="006D3062">
          <w:rPr>
            <w:noProof/>
            <w:webHidden/>
          </w:rPr>
        </w:r>
        <w:r w:rsidR="006D3062">
          <w:rPr>
            <w:noProof/>
            <w:webHidden/>
          </w:rPr>
          <w:fldChar w:fldCharType="separate"/>
        </w:r>
        <w:r w:rsidR="006D3062">
          <w:rPr>
            <w:noProof/>
            <w:webHidden/>
          </w:rPr>
          <w:t>8</w:t>
        </w:r>
        <w:r w:rsidR="006D3062">
          <w:rPr>
            <w:noProof/>
            <w:webHidden/>
          </w:rPr>
          <w:fldChar w:fldCharType="end"/>
        </w:r>
      </w:hyperlink>
    </w:p>
    <w:p w14:paraId="29BED857" w14:textId="2F410301"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54"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2 </w:t>
        </w:r>
        <w:r w:rsidR="006D3062" w:rsidRPr="007C7D73">
          <w:rPr>
            <w:rStyle w:val="ab"/>
            <w:rFonts w:hint="eastAsia"/>
            <w:noProof/>
          </w:rPr>
          <w:t>常見無線通訊協定分類</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4 \h </w:instrText>
        </w:r>
        <w:r w:rsidR="006D3062">
          <w:rPr>
            <w:noProof/>
            <w:webHidden/>
          </w:rPr>
        </w:r>
        <w:r w:rsidR="006D3062">
          <w:rPr>
            <w:noProof/>
            <w:webHidden/>
          </w:rPr>
          <w:fldChar w:fldCharType="separate"/>
        </w:r>
        <w:r w:rsidR="006D3062">
          <w:rPr>
            <w:noProof/>
            <w:webHidden/>
          </w:rPr>
          <w:t>9</w:t>
        </w:r>
        <w:r w:rsidR="006D3062">
          <w:rPr>
            <w:noProof/>
            <w:webHidden/>
          </w:rPr>
          <w:fldChar w:fldCharType="end"/>
        </w:r>
      </w:hyperlink>
    </w:p>
    <w:p w14:paraId="197E4472" w14:textId="4E416824"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5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1 Arduino</w:t>
        </w:r>
        <w:r w:rsidR="006D3062" w:rsidRPr="007C7D73">
          <w:rPr>
            <w:rStyle w:val="ab"/>
            <w:rFonts w:hint="eastAsia"/>
            <w:noProof/>
          </w:rPr>
          <w:t>與樹莓派之比較</w:t>
        </w:r>
        <w:r w:rsidR="006D3062">
          <w:rPr>
            <w:noProof/>
            <w:webHidden/>
          </w:rPr>
          <w:tab/>
        </w:r>
        <w:r w:rsidR="006D3062">
          <w:rPr>
            <w:noProof/>
            <w:webHidden/>
          </w:rPr>
          <w:fldChar w:fldCharType="begin"/>
        </w:r>
        <w:r w:rsidR="006D3062">
          <w:rPr>
            <w:noProof/>
            <w:webHidden/>
          </w:rPr>
          <w:instrText xml:space="preserve"> PAGEREF _Toc107581455 \h </w:instrText>
        </w:r>
        <w:r w:rsidR="006D3062">
          <w:rPr>
            <w:noProof/>
            <w:webHidden/>
          </w:rPr>
        </w:r>
        <w:r w:rsidR="006D3062">
          <w:rPr>
            <w:noProof/>
            <w:webHidden/>
          </w:rPr>
          <w:fldChar w:fldCharType="separate"/>
        </w:r>
        <w:r w:rsidR="006D3062">
          <w:rPr>
            <w:noProof/>
            <w:webHidden/>
          </w:rPr>
          <w:t>16</w:t>
        </w:r>
        <w:r w:rsidR="006D3062">
          <w:rPr>
            <w:noProof/>
            <w:webHidden/>
          </w:rPr>
          <w:fldChar w:fldCharType="end"/>
        </w:r>
      </w:hyperlink>
    </w:p>
    <w:p w14:paraId="1C147DCB" w14:textId="45E43A07"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56"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2 MPU6050 </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6 \h </w:instrText>
        </w:r>
        <w:r w:rsidR="006D3062">
          <w:rPr>
            <w:noProof/>
            <w:webHidden/>
          </w:rPr>
        </w:r>
        <w:r w:rsidR="006D3062">
          <w:rPr>
            <w:noProof/>
            <w:webHidden/>
          </w:rPr>
          <w:fldChar w:fldCharType="separate"/>
        </w:r>
        <w:r w:rsidR="006D3062">
          <w:rPr>
            <w:noProof/>
            <w:webHidden/>
          </w:rPr>
          <w:t>22</w:t>
        </w:r>
        <w:r w:rsidR="006D3062">
          <w:rPr>
            <w:noProof/>
            <w:webHidden/>
          </w:rPr>
          <w:fldChar w:fldCharType="end"/>
        </w:r>
      </w:hyperlink>
    </w:p>
    <w:p w14:paraId="592A86F2" w14:textId="1FAC63CF"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57"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3 BF350-3AA</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7 \h </w:instrText>
        </w:r>
        <w:r w:rsidR="006D3062">
          <w:rPr>
            <w:noProof/>
            <w:webHidden/>
          </w:rPr>
        </w:r>
        <w:r w:rsidR="006D3062">
          <w:rPr>
            <w:noProof/>
            <w:webHidden/>
          </w:rPr>
          <w:fldChar w:fldCharType="separate"/>
        </w:r>
        <w:r w:rsidR="006D3062">
          <w:rPr>
            <w:noProof/>
            <w:webHidden/>
          </w:rPr>
          <w:t>24</w:t>
        </w:r>
        <w:r w:rsidR="006D3062">
          <w:rPr>
            <w:noProof/>
            <w:webHidden/>
          </w:rPr>
          <w:fldChar w:fldCharType="end"/>
        </w:r>
      </w:hyperlink>
    </w:p>
    <w:p w14:paraId="4F87E694" w14:textId="6235ECFC"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58"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4 </w:t>
        </w:r>
        <w:r w:rsidR="006D3062" w:rsidRPr="007C7D73">
          <w:rPr>
            <w:rStyle w:val="ab"/>
            <w:rFonts w:hint="eastAsia"/>
            <w:noProof/>
          </w:rPr>
          <w:t>無線傳輸技術比較</w:t>
        </w:r>
        <w:r w:rsidR="006D3062" w:rsidRPr="007C7D73">
          <w:rPr>
            <w:rStyle w:val="ab"/>
            <w:noProof/>
          </w:rPr>
          <w:t>[19]</w:t>
        </w:r>
        <w:r w:rsidR="006D3062">
          <w:rPr>
            <w:noProof/>
            <w:webHidden/>
          </w:rPr>
          <w:tab/>
        </w:r>
        <w:r w:rsidR="006D3062">
          <w:rPr>
            <w:noProof/>
            <w:webHidden/>
          </w:rPr>
          <w:fldChar w:fldCharType="begin"/>
        </w:r>
        <w:r w:rsidR="006D3062">
          <w:rPr>
            <w:noProof/>
            <w:webHidden/>
          </w:rPr>
          <w:instrText xml:space="preserve"> PAGEREF _Toc107581458 \h </w:instrText>
        </w:r>
        <w:r w:rsidR="006D3062">
          <w:rPr>
            <w:noProof/>
            <w:webHidden/>
          </w:rPr>
        </w:r>
        <w:r w:rsidR="006D3062">
          <w:rPr>
            <w:noProof/>
            <w:webHidden/>
          </w:rPr>
          <w:fldChar w:fldCharType="separate"/>
        </w:r>
        <w:r w:rsidR="006D3062">
          <w:rPr>
            <w:noProof/>
            <w:webHidden/>
          </w:rPr>
          <w:t>25</w:t>
        </w:r>
        <w:r w:rsidR="006D3062">
          <w:rPr>
            <w:noProof/>
            <w:webHidden/>
          </w:rPr>
          <w:fldChar w:fldCharType="end"/>
        </w:r>
      </w:hyperlink>
    </w:p>
    <w:p w14:paraId="2BA58E7D" w14:textId="58AAE440"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59"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5 XBee PRO S3B</w:t>
        </w:r>
        <w:r w:rsidR="006D3062" w:rsidRPr="007C7D73">
          <w:rPr>
            <w:rStyle w:val="ab"/>
            <w:rFonts w:hint="eastAsia"/>
            <w:noProof/>
          </w:rPr>
          <w:t>規格表</w:t>
        </w:r>
        <w:r w:rsidR="006D3062">
          <w:rPr>
            <w:noProof/>
            <w:webHidden/>
          </w:rPr>
          <w:tab/>
        </w:r>
        <w:r w:rsidR="006D3062">
          <w:rPr>
            <w:noProof/>
            <w:webHidden/>
          </w:rPr>
          <w:fldChar w:fldCharType="begin"/>
        </w:r>
        <w:r w:rsidR="006D3062">
          <w:rPr>
            <w:noProof/>
            <w:webHidden/>
          </w:rPr>
          <w:instrText xml:space="preserve"> PAGEREF _Toc107581459 \h </w:instrText>
        </w:r>
        <w:r w:rsidR="006D3062">
          <w:rPr>
            <w:noProof/>
            <w:webHidden/>
          </w:rPr>
        </w:r>
        <w:r w:rsidR="006D3062">
          <w:rPr>
            <w:noProof/>
            <w:webHidden/>
          </w:rPr>
          <w:fldChar w:fldCharType="separate"/>
        </w:r>
        <w:r w:rsidR="006D3062">
          <w:rPr>
            <w:noProof/>
            <w:webHidden/>
          </w:rPr>
          <w:t>26</w:t>
        </w:r>
        <w:r w:rsidR="006D3062">
          <w:rPr>
            <w:noProof/>
            <w:webHidden/>
          </w:rPr>
          <w:fldChar w:fldCharType="end"/>
        </w:r>
      </w:hyperlink>
    </w:p>
    <w:p w14:paraId="09581945" w14:textId="59A1DF0C"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60"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6 LTE-M</w:t>
        </w:r>
        <w:r w:rsidR="006D3062" w:rsidRPr="007C7D73">
          <w:rPr>
            <w:rStyle w:val="ab"/>
            <w:rFonts w:hint="eastAsia"/>
            <w:noProof/>
          </w:rPr>
          <w:t>與</w:t>
        </w:r>
        <w:r w:rsidR="006D3062" w:rsidRPr="007C7D73">
          <w:rPr>
            <w:rStyle w:val="ab"/>
            <w:noProof/>
          </w:rPr>
          <w:t>NB-IoT</w:t>
        </w:r>
        <w:r w:rsidR="006D3062" w:rsidRPr="007C7D73">
          <w:rPr>
            <w:rStyle w:val="ab"/>
            <w:rFonts w:hint="eastAsia"/>
            <w:noProof/>
          </w:rPr>
          <w:t>比較表</w:t>
        </w:r>
        <w:r w:rsidR="006D3062" w:rsidRPr="007C7D73">
          <w:rPr>
            <w:rStyle w:val="ab"/>
            <w:noProof/>
          </w:rPr>
          <w:t>[22]</w:t>
        </w:r>
        <w:r w:rsidR="006D3062">
          <w:rPr>
            <w:noProof/>
            <w:webHidden/>
          </w:rPr>
          <w:tab/>
        </w:r>
        <w:r w:rsidR="006D3062">
          <w:rPr>
            <w:noProof/>
            <w:webHidden/>
          </w:rPr>
          <w:fldChar w:fldCharType="begin"/>
        </w:r>
        <w:r w:rsidR="006D3062">
          <w:rPr>
            <w:noProof/>
            <w:webHidden/>
          </w:rPr>
          <w:instrText xml:space="preserve"> PAGEREF _Toc107581460 \h </w:instrText>
        </w:r>
        <w:r w:rsidR="006D3062">
          <w:rPr>
            <w:noProof/>
            <w:webHidden/>
          </w:rPr>
        </w:r>
        <w:r w:rsidR="006D3062">
          <w:rPr>
            <w:noProof/>
            <w:webHidden/>
          </w:rPr>
          <w:fldChar w:fldCharType="separate"/>
        </w:r>
        <w:r w:rsidR="006D3062">
          <w:rPr>
            <w:noProof/>
            <w:webHidden/>
          </w:rPr>
          <w:t>27</w:t>
        </w:r>
        <w:r w:rsidR="006D3062">
          <w:rPr>
            <w:noProof/>
            <w:webHidden/>
          </w:rPr>
          <w:fldChar w:fldCharType="end"/>
        </w:r>
      </w:hyperlink>
    </w:p>
    <w:p w14:paraId="13CE26F7" w14:textId="4DAC2347"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61"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7 </w:t>
        </w:r>
        <w:r w:rsidR="006D3062" w:rsidRPr="007C7D73">
          <w:rPr>
            <w:rStyle w:val="ab"/>
            <w:rFonts w:hint="eastAsia"/>
            <w:noProof/>
          </w:rPr>
          <w:t>詳細安裝步驟與說明表</w:t>
        </w:r>
        <w:r w:rsidR="006D3062">
          <w:rPr>
            <w:noProof/>
            <w:webHidden/>
          </w:rPr>
          <w:tab/>
        </w:r>
        <w:r w:rsidR="006D3062">
          <w:rPr>
            <w:noProof/>
            <w:webHidden/>
          </w:rPr>
          <w:fldChar w:fldCharType="begin"/>
        </w:r>
        <w:r w:rsidR="006D3062">
          <w:rPr>
            <w:noProof/>
            <w:webHidden/>
          </w:rPr>
          <w:instrText xml:space="preserve"> PAGEREF _Toc107581461 \h </w:instrText>
        </w:r>
        <w:r w:rsidR="006D3062">
          <w:rPr>
            <w:noProof/>
            <w:webHidden/>
          </w:rPr>
        </w:r>
        <w:r w:rsidR="006D3062">
          <w:rPr>
            <w:noProof/>
            <w:webHidden/>
          </w:rPr>
          <w:fldChar w:fldCharType="separate"/>
        </w:r>
        <w:r w:rsidR="006D3062">
          <w:rPr>
            <w:noProof/>
            <w:webHidden/>
          </w:rPr>
          <w:t>41</w:t>
        </w:r>
        <w:r w:rsidR="006D3062">
          <w:rPr>
            <w:noProof/>
            <w:webHidden/>
          </w:rPr>
          <w:fldChar w:fldCharType="end"/>
        </w:r>
      </w:hyperlink>
    </w:p>
    <w:p w14:paraId="66B97C5D" w14:textId="6368AD4B"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62"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8 </w:t>
        </w:r>
        <w:r w:rsidR="006D3062" w:rsidRPr="007C7D73">
          <w:rPr>
            <w:rStyle w:val="ab"/>
            <w:rFonts w:hint="eastAsia"/>
            <w:noProof/>
          </w:rPr>
          <w:t>接收之原始數據</w:t>
        </w:r>
        <w:r w:rsidR="006D3062">
          <w:rPr>
            <w:noProof/>
            <w:webHidden/>
          </w:rPr>
          <w:tab/>
        </w:r>
        <w:r w:rsidR="006D3062">
          <w:rPr>
            <w:noProof/>
            <w:webHidden/>
          </w:rPr>
          <w:fldChar w:fldCharType="begin"/>
        </w:r>
        <w:r w:rsidR="006D3062">
          <w:rPr>
            <w:noProof/>
            <w:webHidden/>
          </w:rPr>
          <w:instrText xml:space="preserve"> PAGEREF _Toc107581462 \h </w:instrText>
        </w:r>
        <w:r w:rsidR="006D3062">
          <w:rPr>
            <w:noProof/>
            <w:webHidden/>
          </w:rPr>
        </w:r>
        <w:r w:rsidR="006D3062">
          <w:rPr>
            <w:noProof/>
            <w:webHidden/>
          </w:rPr>
          <w:fldChar w:fldCharType="separate"/>
        </w:r>
        <w:r w:rsidR="006D3062">
          <w:rPr>
            <w:noProof/>
            <w:webHidden/>
          </w:rPr>
          <w:t>46</w:t>
        </w:r>
        <w:r w:rsidR="006D3062">
          <w:rPr>
            <w:noProof/>
            <w:webHidden/>
          </w:rPr>
          <w:fldChar w:fldCharType="end"/>
        </w:r>
      </w:hyperlink>
    </w:p>
    <w:p w14:paraId="74E4E32F" w14:textId="79446537"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63"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9 </w:t>
        </w:r>
        <w:r w:rsidR="006D3062" w:rsidRPr="007C7D73">
          <w:rPr>
            <w:rStyle w:val="ab"/>
            <w:rFonts w:hint="eastAsia"/>
            <w:noProof/>
          </w:rPr>
          <w:t>監測模組使用材料費用明細</w:t>
        </w:r>
        <w:r w:rsidR="006D3062">
          <w:rPr>
            <w:noProof/>
            <w:webHidden/>
          </w:rPr>
          <w:tab/>
        </w:r>
        <w:r w:rsidR="006D3062">
          <w:rPr>
            <w:noProof/>
            <w:webHidden/>
          </w:rPr>
          <w:fldChar w:fldCharType="begin"/>
        </w:r>
        <w:r w:rsidR="006D3062">
          <w:rPr>
            <w:noProof/>
            <w:webHidden/>
          </w:rPr>
          <w:instrText xml:space="preserve"> PAGEREF _Toc107581463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BEC7564" w14:textId="1818FEA0"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64"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0 </w:t>
        </w:r>
        <w:r w:rsidR="006D3062" w:rsidRPr="007C7D73">
          <w:rPr>
            <w:rStyle w:val="ab"/>
            <w:rFonts w:hint="eastAsia"/>
            <w:noProof/>
          </w:rPr>
          <w:t>兩種通訊模組之監測設備組總費用</w:t>
        </w:r>
        <w:r w:rsidR="006D3062">
          <w:rPr>
            <w:noProof/>
            <w:webHidden/>
          </w:rPr>
          <w:tab/>
        </w:r>
        <w:r w:rsidR="006D3062">
          <w:rPr>
            <w:noProof/>
            <w:webHidden/>
          </w:rPr>
          <w:fldChar w:fldCharType="begin"/>
        </w:r>
        <w:r w:rsidR="006D3062">
          <w:rPr>
            <w:noProof/>
            <w:webHidden/>
          </w:rPr>
          <w:instrText xml:space="preserve"> PAGEREF _Toc107581464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96045CA" w14:textId="14036A7A"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6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1 </w:t>
        </w:r>
        <w:r w:rsidR="006D3062" w:rsidRPr="007C7D73">
          <w:rPr>
            <w:rStyle w:val="ab"/>
            <w:rFonts w:hint="eastAsia"/>
            <w:noProof/>
          </w:rPr>
          <w:t>高精度感測設備之材料費用表</w:t>
        </w:r>
        <w:r w:rsidR="006D3062">
          <w:rPr>
            <w:noProof/>
            <w:webHidden/>
          </w:rPr>
          <w:tab/>
        </w:r>
        <w:r w:rsidR="006D3062">
          <w:rPr>
            <w:noProof/>
            <w:webHidden/>
          </w:rPr>
          <w:fldChar w:fldCharType="begin"/>
        </w:r>
        <w:r w:rsidR="006D3062">
          <w:rPr>
            <w:noProof/>
            <w:webHidden/>
          </w:rPr>
          <w:instrText xml:space="preserve"> PAGEREF _Toc107581465 \h </w:instrText>
        </w:r>
        <w:r w:rsidR="006D3062">
          <w:rPr>
            <w:noProof/>
            <w:webHidden/>
          </w:rPr>
        </w:r>
        <w:r w:rsidR="006D3062">
          <w:rPr>
            <w:noProof/>
            <w:webHidden/>
          </w:rPr>
          <w:fldChar w:fldCharType="separate"/>
        </w:r>
        <w:r w:rsidR="006D3062">
          <w:rPr>
            <w:noProof/>
            <w:webHidden/>
          </w:rPr>
          <w:t>49</w:t>
        </w:r>
        <w:r w:rsidR="006D3062">
          <w:rPr>
            <w:noProof/>
            <w:webHidden/>
          </w:rPr>
          <w:fldChar w:fldCharType="end"/>
        </w:r>
      </w:hyperlink>
    </w:p>
    <w:p w14:paraId="4D61FC4C" w14:textId="75B45311"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66" w:history="1">
        <w:r w:rsidR="006D3062" w:rsidRPr="007C7D73">
          <w:rPr>
            <w:rStyle w:val="ab"/>
            <w:rFonts w:hint="eastAsia"/>
            <w:noProof/>
          </w:rPr>
          <w:t>表</w:t>
        </w:r>
        <w:r w:rsidR="006D3062" w:rsidRPr="007C7D73">
          <w:rPr>
            <w:rStyle w:val="ab"/>
            <w:noProof/>
          </w:rPr>
          <w:t xml:space="preserve"> 3</w:t>
        </w:r>
        <w:r w:rsidR="006D3062" w:rsidRPr="007C7D73">
          <w:rPr>
            <w:rStyle w:val="ab"/>
            <w:noProof/>
          </w:rPr>
          <w:noBreakHyphen/>
          <w:t xml:space="preserve">1 </w:t>
        </w:r>
        <w:r w:rsidR="006D3062" w:rsidRPr="007C7D73">
          <w:rPr>
            <w:rStyle w:val="ab"/>
            <w:rFonts w:hint="eastAsia"/>
            <w:noProof/>
          </w:rPr>
          <w:t>使用者操作介面</w:t>
        </w:r>
        <w:r w:rsidR="006D3062">
          <w:rPr>
            <w:noProof/>
            <w:webHidden/>
          </w:rPr>
          <w:tab/>
        </w:r>
        <w:r w:rsidR="006D3062">
          <w:rPr>
            <w:noProof/>
            <w:webHidden/>
          </w:rPr>
          <w:fldChar w:fldCharType="begin"/>
        </w:r>
        <w:r w:rsidR="006D3062">
          <w:rPr>
            <w:noProof/>
            <w:webHidden/>
          </w:rPr>
          <w:instrText xml:space="preserve"> PAGEREF _Toc107581466 \h </w:instrText>
        </w:r>
        <w:r w:rsidR="006D3062">
          <w:rPr>
            <w:noProof/>
            <w:webHidden/>
          </w:rPr>
        </w:r>
        <w:r w:rsidR="006D3062">
          <w:rPr>
            <w:noProof/>
            <w:webHidden/>
          </w:rPr>
          <w:fldChar w:fldCharType="separate"/>
        </w:r>
        <w:r w:rsidR="006D3062">
          <w:rPr>
            <w:noProof/>
            <w:webHidden/>
          </w:rPr>
          <w:t>62</w:t>
        </w:r>
        <w:r w:rsidR="006D3062">
          <w:rPr>
            <w:noProof/>
            <w:webHidden/>
          </w:rPr>
          <w:fldChar w:fldCharType="end"/>
        </w:r>
      </w:hyperlink>
    </w:p>
    <w:p w14:paraId="4318C600" w14:textId="2F7FD5CD"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67"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1 </w:t>
        </w:r>
        <w:r w:rsidR="006D3062" w:rsidRPr="007C7D73">
          <w:rPr>
            <w:rStyle w:val="ab"/>
            <w:rFonts w:hint="eastAsia"/>
            <w:noProof/>
          </w:rPr>
          <w:t>三車班之詳細車班資料</w:t>
        </w:r>
        <w:r w:rsidR="006D3062">
          <w:rPr>
            <w:noProof/>
            <w:webHidden/>
          </w:rPr>
          <w:tab/>
        </w:r>
        <w:r w:rsidR="006D3062">
          <w:rPr>
            <w:noProof/>
            <w:webHidden/>
          </w:rPr>
          <w:fldChar w:fldCharType="begin"/>
        </w:r>
        <w:r w:rsidR="006D3062">
          <w:rPr>
            <w:noProof/>
            <w:webHidden/>
          </w:rPr>
          <w:instrText xml:space="preserve"> PAGEREF _Toc107581467 \h </w:instrText>
        </w:r>
        <w:r w:rsidR="006D3062">
          <w:rPr>
            <w:noProof/>
            <w:webHidden/>
          </w:rPr>
        </w:r>
        <w:r w:rsidR="006D3062">
          <w:rPr>
            <w:noProof/>
            <w:webHidden/>
          </w:rPr>
          <w:fldChar w:fldCharType="separate"/>
        </w:r>
        <w:r w:rsidR="006D3062">
          <w:rPr>
            <w:noProof/>
            <w:webHidden/>
          </w:rPr>
          <w:t>66</w:t>
        </w:r>
        <w:r w:rsidR="006D3062">
          <w:rPr>
            <w:noProof/>
            <w:webHidden/>
          </w:rPr>
          <w:fldChar w:fldCharType="end"/>
        </w:r>
      </w:hyperlink>
    </w:p>
    <w:p w14:paraId="2870D866" w14:textId="323005DB"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68"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2 </w:t>
        </w:r>
        <w:r w:rsidR="006D3062" w:rsidRPr="007C7D73">
          <w:rPr>
            <w:rStyle w:val="ab"/>
            <w:rFonts w:hint="eastAsia"/>
            <w:noProof/>
          </w:rPr>
          <w:t>各車種之監測數值與通過速度表</w:t>
        </w:r>
        <w:r w:rsidR="006D3062">
          <w:rPr>
            <w:noProof/>
            <w:webHidden/>
          </w:rPr>
          <w:tab/>
        </w:r>
        <w:r w:rsidR="006D3062">
          <w:rPr>
            <w:noProof/>
            <w:webHidden/>
          </w:rPr>
          <w:fldChar w:fldCharType="begin"/>
        </w:r>
        <w:r w:rsidR="006D3062">
          <w:rPr>
            <w:noProof/>
            <w:webHidden/>
          </w:rPr>
          <w:instrText xml:space="preserve"> PAGEREF _Toc107581468 \h </w:instrText>
        </w:r>
        <w:r w:rsidR="006D3062">
          <w:rPr>
            <w:noProof/>
            <w:webHidden/>
          </w:rPr>
        </w:r>
        <w:r w:rsidR="006D3062">
          <w:rPr>
            <w:noProof/>
            <w:webHidden/>
          </w:rPr>
          <w:fldChar w:fldCharType="separate"/>
        </w:r>
        <w:r w:rsidR="006D3062">
          <w:rPr>
            <w:noProof/>
            <w:webHidden/>
          </w:rPr>
          <w:t>70</w:t>
        </w:r>
        <w:r w:rsidR="006D3062">
          <w:rPr>
            <w:noProof/>
            <w:webHidden/>
          </w:rPr>
          <w:fldChar w:fldCharType="end"/>
        </w:r>
      </w:hyperlink>
    </w:p>
    <w:p w14:paraId="0C2A9833" w14:textId="6154AE1A"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69"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3 </w:t>
        </w:r>
        <w:r w:rsidR="006D3062" w:rsidRPr="007C7D73">
          <w:rPr>
            <w:rStyle w:val="ab"/>
            <w:rFonts w:hint="eastAsia"/>
            <w:noProof/>
          </w:rPr>
          <w:t>平均各天之阻力平均值與變異數</w:t>
        </w:r>
        <w:r w:rsidR="006D3062">
          <w:rPr>
            <w:noProof/>
            <w:webHidden/>
          </w:rPr>
          <w:tab/>
        </w:r>
        <w:r w:rsidR="006D3062">
          <w:rPr>
            <w:noProof/>
            <w:webHidden/>
          </w:rPr>
          <w:fldChar w:fldCharType="begin"/>
        </w:r>
        <w:r w:rsidR="006D3062">
          <w:rPr>
            <w:noProof/>
            <w:webHidden/>
          </w:rPr>
          <w:instrText xml:space="preserve"> PAGEREF _Toc107581469 \h </w:instrText>
        </w:r>
        <w:r w:rsidR="006D3062">
          <w:rPr>
            <w:noProof/>
            <w:webHidden/>
          </w:rPr>
        </w:r>
        <w:r w:rsidR="006D3062">
          <w:rPr>
            <w:noProof/>
            <w:webHidden/>
          </w:rPr>
          <w:fldChar w:fldCharType="separate"/>
        </w:r>
        <w:r w:rsidR="006D3062">
          <w:rPr>
            <w:noProof/>
            <w:webHidden/>
          </w:rPr>
          <w:t>74</w:t>
        </w:r>
        <w:r w:rsidR="006D3062">
          <w:rPr>
            <w:noProof/>
            <w:webHidden/>
          </w:rPr>
          <w:fldChar w:fldCharType="end"/>
        </w:r>
      </w:hyperlink>
    </w:p>
    <w:p w14:paraId="591D9985" w14:textId="031115CE"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70"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4 </w:t>
        </w:r>
        <w:r w:rsidR="006D3062" w:rsidRPr="007C7D73">
          <w:rPr>
            <w:rStyle w:val="ab"/>
            <w:rFonts w:hint="eastAsia"/>
            <w:noProof/>
          </w:rPr>
          <w:t>平均各天之加速度平均值與變異數</w:t>
        </w:r>
        <w:r w:rsidR="006D3062">
          <w:rPr>
            <w:noProof/>
            <w:webHidden/>
          </w:rPr>
          <w:tab/>
        </w:r>
        <w:r w:rsidR="006D3062">
          <w:rPr>
            <w:noProof/>
            <w:webHidden/>
          </w:rPr>
          <w:fldChar w:fldCharType="begin"/>
        </w:r>
        <w:r w:rsidR="006D3062">
          <w:rPr>
            <w:noProof/>
            <w:webHidden/>
          </w:rPr>
          <w:instrText xml:space="preserve"> PAGEREF _Toc107581470 \h </w:instrText>
        </w:r>
        <w:r w:rsidR="006D3062">
          <w:rPr>
            <w:noProof/>
            <w:webHidden/>
          </w:rPr>
        </w:r>
        <w:r w:rsidR="006D3062">
          <w:rPr>
            <w:noProof/>
            <w:webHidden/>
          </w:rPr>
          <w:fldChar w:fldCharType="separate"/>
        </w:r>
        <w:r w:rsidR="006D3062">
          <w:rPr>
            <w:noProof/>
            <w:webHidden/>
          </w:rPr>
          <w:t>76</w:t>
        </w:r>
        <w:r w:rsidR="006D3062">
          <w:rPr>
            <w:noProof/>
            <w:webHidden/>
          </w:rPr>
          <w:fldChar w:fldCharType="end"/>
        </w:r>
      </w:hyperlink>
    </w:p>
    <w:p w14:paraId="5F97579C" w14:textId="4B94F582"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71"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5 </w:t>
        </w:r>
        <w:r w:rsidR="006D3062" w:rsidRPr="007C7D73">
          <w:rPr>
            <w:rStyle w:val="ab"/>
            <w:rFonts w:hint="eastAsia"/>
            <w:noProof/>
          </w:rPr>
          <w:t>監測項目與通過車速之相關係數表</w:t>
        </w:r>
        <w:r w:rsidR="006D3062">
          <w:rPr>
            <w:noProof/>
            <w:webHidden/>
          </w:rPr>
          <w:tab/>
        </w:r>
        <w:r w:rsidR="006D3062">
          <w:rPr>
            <w:noProof/>
            <w:webHidden/>
          </w:rPr>
          <w:fldChar w:fldCharType="begin"/>
        </w:r>
        <w:r w:rsidR="006D3062">
          <w:rPr>
            <w:noProof/>
            <w:webHidden/>
          </w:rPr>
          <w:instrText xml:space="preserve"> PAGEREF _Toc107581471 \h </w:instrText>
        </w:r>
        <w:r w:rsidR="006D3062">
          <w:rPr>
            <w:noProof/>
            <w:webHidden/>
          </w:rPr>
        </w:r>
        <w:r w:rsidR="006D3062">
          <w:rPr>
            <w:noProof/>
            <w:webHidden/>
          </w:rPr>
          <w:fldChar w:fldCharType="separate"/>
        </w:r>
        <w:r w:rsidR="006D3062">
          <w:rPr>
            <w:noProof/>
            <w:webHidden/>
          </w:rPr>
          <w:t>78</w:t>
        </w:r>
        <w:r w:rsidR="006D3062">
          <w:rPr>
            <w:noProof/>
            <w:webHidden/>
          </w:rPr>
          <w:fldChar w:fldCharType="end"/>
        </w:r>
      </w:hyperlink>
    </w:p>
    <w:p w14:paraId="4C08E2C6" w14:textId="61C3F36D" w:rsidR="006D3062" w:rsidRDefault="00BA3F91">
      <w:pPr>
        <w:pStyle w:val="ae"/>
        <w:tabs>
          <w:tab w:val="right" w:leader="dot" w:pos="8777"/>
        </w:tabs>
        <w:rPr>
          <w:rFonts w:asciiTheme="minorHAnsi" w:eastAsiaTheme="minorEastAsia" w:hAnsiTheme="minorHAnsi" w:cstheme="minorBidi"/>
          <w:smallCaps w:val="0"/>
          <w:noProof/>
          <w:szCs w:val="22"/>
        </w:rPr>
      </w:pPr>
      <w:hyperlink w:anchor="_Toc107581472"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6 </w:t>
        </w:r>
        <w:r w:rsidR="006D3062" w:rsidRPr="007C7D73">
          <w:rPr>
            <w:rStyle w:val="ab"/>
            <w:rFonts w:hint="eastAsia"/>
            <w:noProof/>
          </w:rPr>
          <w:t>趨勢結果整理</w:t>
        </w:r>
        <w:r w:rsidR="006D3062">
          <w:rPr>
            <w:noProof/>
            <w:webHidden/>
          </w:rPr>
          <w:tab/>
        </w:r>
        <w:r w:rsidR="006D3062">
          <w:rPr>
            <w:noProof/>
            <w:webHidden/>
          </w:rPr>
          <w:fldChar w:fldCharType="begin"/>
        </w:r>
        <w:r w:rsidR="006D3062">
          <w:rPr>
            <w:noProof/>
            <w:webHidden/>
          </w:rPr>
          <w:instrText xml:space="preserve"> PAGEREF _Toc107581472 \h </w:instrText>
        </w:r>
        <w:r w:rsidR="006D3062">
          <w:rPr>
            <w:noProof/>
            <w:webHidden/>
          </w:rPr>
        </w:r>
        <w:r w:rsidR="006D3062">
          <w:rPr>
            <w:noProof/>
            <w:webHidden/>
          </w:rPr>
          <w:fldChar w:fldCharType="separate"/>
        </w:r>
        <w:r w:rsidR="006D3062">
          <w:rPr>
            <w:noProof/>
            <w:webHidden/>
          </w:rPr>
          <w:t>79</w:t>
        </w:r>
        <w:r w:rsidR="006D3062">
          <w:rPr>
            <w:noProof/>
            <w:webHidden/>
          </w:rPr>
          <w:fldChar w:fldCharType="end"/>
        </w:r>
      </w:hyperlink>
    </w:p>
    <w:p w14:paraId="447E5195" w14:textId="0BF09D60" w:rsidR="00C4429D" w:rsidRPr="00ED7131" w:rsidRDefault="00E00056" w:rsidP="00E00056">
      <w:pPr>
        <w:spacing w:line="480" w:lineRule="auto"/>
        <w:ind w:left="480" w:firstLine="400"/>
      </w:pPr>
      <w:r w:rsidRPr="00ED7131">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8B0987">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7612986"/>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7612987"/>
      <w:r w:rsidRPr="009F2D68">
        <w:t>研究動機與目的</w:t>
      </w:r>
      <w:bookmarkEnd w:id="28"/>
    </w:p>
    <w:p w14:paraId="78F0810C" w14:textId="322F90EE" w:rsidR="008047FD" w:rsidRDefault="00912EE3" w:rsidP="008047FD">
      <w:pPr>
        <w:pStyle w:val="aa"/>
        <w:ind w:firstLine="480"/>
        <w:jc w:val="both"/>
      </w:pPr>
      <w:r>
        <w:rPr>
          <w:rFonts w:hint="eastAsia"/>
        </w:rPr>
        <w:t>近年來，</w:t>
      </w:r>
      <w:proofErr w:type="gramStart"/>
      <w:r>
        <w:rPr>
          <w:rFonts w:hint="eastAsia"/>
        </w:rPr>
        <w:t>物聯網</w:t>
      </w:r>
      <w:proofErr w:type="gramEnd"/>
      <w:r>
        <w:rPr>
          <w:rFonts w:hint="eastAsia"/>
        </w:rPr>
        <w:t>技術</w:t>
      </w:r>
      <w:proofErr w:type="gramStart"/>
      <w:r>
        <w:rPr>
          <w:rFonts w:hint="eastAsia"/>
        </w:rPr>
        <w:t>普及，</w:t>
      </w:r>
      <w:proofErr w:type="gramEnd"/>
      <w:r>
        <w:rPr>
          <w:rFonts w:hint="eastAsia"/>
        </w:rPr>
        <w:t>不少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sidR="008047FD" w:rsidRPr="002B1CCF">
        <w:rPr>
          <w:rFonts w:hint="eastAsia"/>
        </w:rPr>
        <w:t>以及觀察長期</w:t>
      </w:r>
      <w:r w:rsidR="008047FD">
        <w:rPr>
          <w:rFonts w:hint="eastAsia"/>
        </w:rPr>
        <w:t>的</w:t>
      </w:r>
      <w:r w:rsidR="008047FD" w:rsidRPr="002B1CCF">
        <w:rPr>
          <w:rFonts w:hint="eastAsia"/>
        </w:rPr>
        <w:t>趨勢。</w:t>
      </w:r>
    </w:p>
    <w:p w14:paraId="7940EDEF" w14:textId="320A78D5" w:rsidR="00912EE3" w:rsidRDefault="00912EE3" w:rsidP="00912EE3">
      <w:pPr>
        <w:pStyle w:val="aa"/>
        <w:ind w:firstLine="480"/>
        <w:jc w:val="both"/>
      </w:pPr>
      <w:proofErr w:type="gramStart"/>
      <w:r>
        <w:rPr>
          <w:rFonts w:hint="eastAsia"/>
        </w:rPr>
        <w:t>此外，</w:t>
      </w:r>
      <w:proofErr w:type="gramEnd"/>
      <w:r>
        <w:rPr>
          <w:rFonts w:hint="eastAsia"/>
        </w:rPr>
        <w:t>亦有許多遊戲引擎應用於</w:t>
      </w:r>
      <w:r w:rsidR="00B90DA2">
        <w:rPr>
          <w:rFonts w:hint="eastAsia"/>
        </w:rPr>
        <w:t>工程等設施的管理</w:t>
      </w:r>
      <w:r>
        <w:rPr>
          <w:rFonts w:hint="eastAsia"/>
        </w:rPr>
        <w:t>上，</w:t>
      </w:r>
      <w:r w:rsidR="00B90DA2">
        <w:rPr>
          <w:rFonts w:hint="eastAsia"/>
        </w:rPr>
        <w:t>利用其人機互動與空間展示的特性，可提升管理</w:t>
      </w:r>
      <w:r>
        <w:rPr>
          <w:rFonts w:hint="eastAsia"/>
        </w:rPr>
        <w:t>效率。</w:t>
      </w:r>
      <w:r w:rsidR="00C503EA">
        <w:rPr>
          <w:rFonts w:hint="eastAsia"/>
        </w:rPr>
        <w:t>此類工具亦適合運用於軌道系統之管理上。</w:t>
      </w:r>
    </w:p>
    <w:p w14:paraId="205361D9" w14:textId="1C54827D" w:rsidR="00570E4B" w:rsidRDefault="00C503EA" w:rsidP="00912EE3">
      <w:pPr>
        <w:pStyle w:val="aa"/>
        <w:ind w:firstLine="480"/>
        <w:jc w:val="both"/>
      </w:pPr>
      <w:r>
        <w:rPr>
          <w:rFonts w:hint="eastAsia"/>
        </w:rPr>
        <w:t>因此，</w:t>
      </w:r>
      <w:r w:rsidR="00912EE3">
        <w:rPr>
          <w:rFonts w:hint="eastAsia"/>
        </w:rPr>
        <w:t>本研究目的為建立</w:t>
      </w:r>
      <w:r w:rsidR="00231A85">
        <w:rPr>
          <w:rFonts w:hint="eastAsia"/>
        </w:rPr>
        <w:t>軌道聯網監測系統，監測列車通過時的軌道狀態</w:t>
      </w:r>
      <w:r w:rsidR="00DC0ACC">
        <w:rPr>
          <w:rFonts w:hint="eastAsia"/>
        </w:rPr>
        <w:t>，監測約一個月時間</w:t>
      </w:r>
      <w:r w:rsidR="00231A85">
        <w:rPr>
          <w:rFonts w:hint="eastAsia"/>
        </w:rPr>
        <w:t>並分析其趨勢。</w:t>
      </w:r>
      <w:r>
        <w:rPr>
          <w:rFonts w:hint="eastAsia"/>
        </w:rPr>
        <w:t>然後，</w:t>
      </w:r>
      <w:r w:rsidR="00716975">
        <w:rPr>
          <w:rFonts w:hint="eastAsia"/>
        </w:rPr>
        <w:t>利用遊戲引擎</w:t>
      </w:r>
      <w:r w:rsidR="00231A85">
        <w:rPr>
          <w:rFonts w:hint="eastAsia"/>
        </w:rPr>
        <w:t>建立</w:t>
      </w:r>
      <w:r w:rsidR="00716975">
        <w:rPr>
          <w:rFonts w:hint="eastAsia"/>
        </w:rPr>
        <w:t>管理</w:t>
      </w:r>
      <w:r w:rsidR="00912EE3">
        <w:rPr>
          <w:rFonts w:hint="eastAsia"/>
        </w:rPr>
        <w:t>互動平台，將</w:t>
      </w:r>
      <w:r w:rsidR="00231A85">
        <w:rPr>
          <w:rFonts w:hint="eastAsia"/>
        </w:rPr>
        <w:t>前述</w:t>
      </w:r>
      <w:r w:rsidR="00912EE3">
        <w:rPr>
          <w:rFonts w:hint="eastAsia"/>
        </w:rPr>
        <w:t>聯網監測之數據趨勢</w:t>
      </w:r>
      <w:r w:rsidR="00D11BA0">
        <w:rPr>
          <w:rFonts w:hint="eastAsia"/>
        </w:rPr>
        <w:t>以視覺化的方式</w:t>
      </w:r>
      <w:r w:rsidR="00912EE3">
        <w:rPr>
          <w:rFonts w:hint="eastAsia"/>
        </w:rPr>
        <w:t>呈現於平台中，</w:t>
      </w:r>
      <w:r w:rsidR="00716975">
        <w:rPr>
          <w:rFonts w:hint="eastAsia"/>
        </w:rPr>
        <w:t>提供</w:t>
      </w:r>
      <w:r>
        <w:rPr>
          <w:rFonts w:hint="eastAsia"/>
        </w:rPr>
        <w:t>基本空間展示與狀態註記說明功能</w:t>
      </w:r>
      <w:r w:rsidR="00912EE3">
        <w:rPr>
          <w:rFonts w:hint="eastAsia"/>
        </w:rPr>
        <w:t>。</w:t>
      </w:r>
    </w:p>
    <w:p w14:paraId="4AF4DF03" w14:textId="03BDB848" w:rsidR="00912EE3" w:rsidRDefault="00912EE3" w:rsidP="00912EE3">
      <w:pPr>
        <w:pStyle w:val="aa"/>
        <w:ind w:firstLine="480"/>
        <w:jc w:val="both"/>
      </w:pPr>
      <w:r>
        <w:rPr>
          <w:rFonts w:hint="eastAsia"/>
        </w:rPr>
        <w:t>期望</w:t>
      </w:r>
      <w:r w:rsidR="00C816A9">
        <w:rPr>
          <w:rFonts w:hint="eastAsia"/>
        </w:rPr>
        <w:t>透過本研究，</w:t>
      </w:r>
      <w:r>
        <w:rPr>
          <w:rFonts w:hint="eastAsia"/>
        </w:rPr>
        <w:t>結合</w:t>
      </w:r>
      <w:r w:rsidRPr="00884EC0">
        <w:rPr>
          <w:rFonts w:hint="eastAsia"/>
        </w:rPr>
        <w:t>軌道聯網監測及</w:t>
      </w:r>
      <w:r>
        <w:rPr>
          <w:rFonts w:hint="eastAsia"/>
        </w:rPr>
        <w:t>人機互動平台</w:t>
      </w:r>
      <w:r w:rsidRPr="00884EC0">
        <w:rPr>
          <w:rFonts w:hint="eastAsia"/>
        </w:rPr>
        <w:t>之初步架構</w:t>
      </w:r>
      <w:r>
        <w:rPr>
          <w:rFonts w:hint="eastAsia"/>
        </w:rPr>
        <w:t>，使得</w:t>
      </w:r>
      <w:r w:rsidR="00C816A9">
        <w:rPr>
          <w:rFonts w:hint="eastAsia"/>
        </w:rPr>
        <w:t>未來</w:t>
      </w:r>
      <w:r>
        <w:rPr>
          <w:rFonts w:hint="eastAsia"/>
        </w:rPr>
        <w:t>養護人員於作業得以有更為清楚與方便的工具，以提升效率與品質</w:t>
      </w:r>
      <w:r w:rsidRPr="007E6E15">
        <w:t>。</w:t>
      </w:r>
    </w:p>
    <w:p w14:paraId="0149300A" w14:textId="77777777" w:rsidR="00FB198E" w:rsidRDefault="00FB198E">
      <w:pPr>
        <w:widowControl/>
        <w:spacing w:line="240" w:lineRule="auto"/>
        <w:ind w:leftChars="0" w:left="0" w:firstLineChars="0" w:firstLine="0"/>
      </w:pPr>
      <w:r>
        <w:br w:type="page"/>
      </w:r>
    </w:p>
    <w:p w14:paraId="5E5E99DF" w14:textId="0A65B368" w:rsidR="00966B17" w:rsidRPr="009F2D68" w:rsidRDefault="00966B17" w:rsidP="00966B17">
      <w:pPr>
        <w:pStyle w:val="21"/>
        <w:spacing w:before="360" w:afterLines="50" w:after="180"/>
      </w:pPr>
      <w:bookmarkStart w:id="29" w:name="_Toc106814667"/>
      <w:bookmarkStart w:id="30" w:name="_Toc106814907"/>
      <w:bookmarkStart w:id="31" w:name="_Toc106974015"/>
      <w:bookmarkStart w:id="32" w:name="_Toc106993576"/>
      <w:bookmarkStart w:id="33" w:name="_Toc106993818"/>
      <w:bookmarkStart w:id="34" w:name="_Toc107003311"/>
      <w:bookmarkStart w:id="35" w:name="_Toc107003553"/>
      <w:bookmarkStart w:id="36" w:name="_Toc107003793"/>
      <w:bookmarkStart w:id="37" w:name="_Toc107005557"/>
      <w:bookmarkStart w:id="38" w:name="_Toc107005797"/>
      <w:bookmarkStart w:id="39" w:name="_Toc106390657"/>
      <w:bookmarkStart w:id="40" w:name="_Toc106814668"/>
      <w:bookmarkStart w:id="41" w:name="_Toc106814908"/>
      <w:bookmarkStart w:id="42" w:name="_Toc106974016"/>
      <w:bookmarkStart w:id="43" w:name="_Toc106993577"/>
      <w:bookmarkStart w:id="44" w:name="_Toc106993819"/>
      <w:bookmarkStart w:id="45" w:name="_Toc107003312"/>
      <w:bookmarkStart w:id="46" w:name="_Toc107003554"/>
      <w:bookmarkStart w:id="47" w:name="_Toc107003794"/>
      <w:bookmarkStart w:id="48" w:name="_Toc107005558"/>
      <w:bookmarkStart w:id="49" w:name="_Toc107005798"/>
      <w:bookmarkStart w:id="50" w:name="_Toc106390658"/>
      <w:bookmarkStart w:id="51" w:name="_Toc106814669"/>
      <w:bookmarkStart w:id="52" w:name="_Toc106814909"/>
      <w:bookmarkStart w:id="53" w:name="_Toc106974017"/>
      <w:bookmarkStart w:id="54" w:name="_Toc106993578"/>
      <w:bookmarkStart w:id="55" w:name="_Toc106993820"/>
      <w:bookmarkStart w:id="56" w:name="_Toc107003313"/>
      <w:bookmarkStart w:id="57" w:name="_Toc107003555"/>
      <w:bookmarkStart w:id="58" w:name="_Toc107003795"/>
      <w:bookmarkStart w:id="59" w:name="_Toc107005559"/>
      <w:bookmarkStart w:id="60" w:name="_Toc107005799"/>
      <w:bookmarkStart w:id="61" w:name="_Toc106390659"/>
      <w:bookmarkStart w:id="62" w:name="_Toc106814670"/>
      <w:bookmarkStart w:id="63" w:name="_Toc106814910"/>
      <w:bookmarkStart w:id="64" w:name="_Toc106974018"/>
      <w:bookmarkStart w:id="65" w:name="_Toc106993579"/>
      <w:bookmarkStart w:id="66" w:name="_Toc106993821"/>
      <w:bookmarkStart w:id="67" w:name="_Toc107003314"/>
      <w:bookmarkStart w:id="68" w:name="_Toc107003556"/>
      <w:bookmarkStart w:id="69" w:name="_Toc107003796"/>
      <w:bookmarkStart w:id="70" w:name="_Toc107005560"/>
      <w:bookmarkStart w:id="71" w:name="_Toc107005800"/>
      <w:bookmarkStart w:id="72" w:name="_Toc106390660"/>
      <w:bookmarkStart w:id="73" w:name="_Toc106814671"/>
      <w:bookmarkStart w:id="74" w:name="_Toc106814911"/>
      <w:bookmarkStart w:id="75" w:name="_Toc106974019"/>
      <w:bookmarkStart w:id="76" w:name="_Toc106993580"/>
      <w:bookmarkStart w:id="77" w:name="_Toc106993822"/>
      <w:bookmarkStart w:id="78" w:name="_Toc107003315"/>
      <w:bookmarkStart w:id="79" w:name="_Toc107003557"/>
      <w:bookmarkStart w:id="80" w:name="_Toc107003797"/>
      <w:bookmarkStart w:id="81" w:name="_Toc107005561"/>
      <w:bookmarkStart w:id="82" w:name="_Toc1070058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rPr>
        <w:lastRenderedPageBreak/>
        <w:t xml:space="preserve">　</w:t>
      </w:r>
      <w:bookmarkStart w:id="83" w:name="_Toc107612988"/>
      <w:r w:rsidRPr="009F2D68">
        <w:t>研究</w:t>
      </w:r>
      <w:r>
        <w:rPr>
          <w:rFonts w:hint="eastAsia"/>
        </w:rPr>
        <w:t>範圍</w:t>
      </w:r>
      <w:bookmarkEnd w:id="83"/>
    </w:p>
    <w:p w14:paraId="69FE7A50" w14:textId="4B8F6B17" w:rsidR="00AD2C59" w:rsidRDefault="00C33A86" w:rsidP="00AD2C59">
      <w:pPr>
        <w:ind w:left="480" w:firstLine="480"/>
        <w:jc w:val="both"/>
      </w:pPr>
      <w:r>
        <w:rPr>
          <w:rFonts w:hint="eastAsia"/>
        </w:rPr>
        <w:t>由於</w:t>
      </w:r>
      <w:r w:rsidR="00136401">
        <w:rPr>
          <w:rFonts w:hint="eastAsia"/>
        </w:rPr>
        <w:t>本研究</w:t>
      </w:r>
      <w:r w:rsidR="008B5A47">
        <w:rPr>
          <w:rFonts w:hint="eastAsia"/>
        </w:rPr>
        <w:t>主要為</w:t>
      </w:r>
      <w:proofErr w:type="gramStart"/>
      <w:r>
        <w:rPr>
          <w:rFonts w:hint="eastAsia"/>
        </w:rPr>
        <w:t>將物聯網</w:t>
      </w:r>
      <w:proofErr w:type="gramEnd"/>
      <w:r>
        <w:rPr>
          <w:rFonts w:hint="eastAsia"/>
        </w:rPr>
        <w:t>架構應用於軌道狀態監測，</w:t>
      </w:r>
      <w:r w:rsidR="00E020FD">
        <w:rPr>
          <w:rFonts w:hint="eastAsia"/>
        </w:rPr>
        <w:t>並建立管理互動</w:t>
      </w:r>
      <w:r w:rsidR="000042B7">
        <w:rPr>
          <w:rFonts w:hint="eastAsia"/>
        </w:rPr>
        <w:t>平台</w:t>
      </w:r>
      <w:r w:rsidR="00AD2C59">
        <w:rPr>
          <w:rFonts w:hint="eastAsia"/>
        </w:rPr>
        <w:t>將監測</w:t>
      </w:r>
      <w:r w:rsidR="00DD3354">
        <w:rPr>
          <w:rFonts w:hint="eastAsia"/>
        </w:rPr>
        <w:t>趨勢</w:t>
      </w:r>
      <w:r w:rsidR="00AD2C59">
        <w:rPr>
          <w:rFonts w:hint="eastAsia"/>
        </w:rPr>
        <w:t>呈現於</w:t>
      </w:r>
      <w:r w:rsidR="000042B7">
        <w:rPr>
          <w:rFonts w:hint="eastAsia"/>
        </w:rPr>
        <w:t>其中</w:t>
      </w:r>
      <w:r w:rsidR="00D360BE">
        <w:rPr>
          <w:rFonts w:hint="eastAsia"/>
        </w:rPr>
        <w:t>與</w:t>
      </w:r>
      <w:r w:rsidR="000042B7">
        <w:rPr>
          <w:rFonts w:hint="eastAsia"/>
        </w:rPr>
        <w:t>狀態註記</w:t>
      </w:r>
      <w:r w:rsidR="005535AB">
        <w:rPr>
          <w:rFonts w:hint="eastAsia"/>
        </w:rPr>
        <w:t>。</w:t>
      </w:r>
      <w:r w:rsidR="00AA16A0">
        <w:rPr>
          <w:rFonts w:hint="eastAsia"/>
        </w:rPr>
        <w:t>然而，本研究為初步架構階段且需評估其可行性，尚有諸多限制因素</w:t>
      </w:r>
      <w:r w:rsidR="005D0D12">
        <w:rPr>
          <w:rFonts w:hint="eastAsia"/>
        </w:rPr>
        <w:t>，</w:t>
      </w:r>
      <w:r w:rsidR="00AD2C59">
        <w:rPr>
          <w:rFonts w:hint="eastAsia"/>
        </w:rPr>
        <w:t>以下為本研究範圍與限制</w:t>
      </w:r>
      <w:r w:rsidR="00AD2C59">
        <w:rPr>
          <w:rFonts w:hint="eastAsia"/>
        </w:rPr>
        <w:t>:</w:t>
      </w:r>
    </w:p>
    <w:p w14:paraId="580C20EE" w14:textId="77777777" w:rsidR="00D360BE" w:rsidRDefault="00D360BE" w:rsidP="00AD2C59">
      <w:pPr>
        <w:ind w:left="480" w:firstLine="480"/>
        <w:jc w:val="both"/>
      </w:pPr>
    </w:p>
    <w:p w14:paraId="24A2E3BA" w14:textId="45E7BE77" w:rsidR="004C2E91" w:rsidRPr="00C90523" w:rsidRDefault="004C2E91" w:rsidP="004C2E91">
      <w:pPr>
        <w:pStyle w:val="aa"/>
        <w:numPr>
          <w:ilvl w:val="0"/>
          <w:numId w:val="26"/>
        </w:numPr>
        <w:ind w:leftChars="0" w:firstLineChars="0"/>
        <w:jc w:val="both"/>
      </w:pPr>
      <w:r>
        <w:rPr>
          <w:rFonts w:hint="eastAsia"/>
        </w:rPr>
        <w:t>監測軌道狀態</w:t>
      </w:r>
    </w:p>
    <w:p w14:paraId="21285DCA" w14:textId="5A2CA8DB" w:rsidR="004C2E91" w:rsidRDefault="004C2E91" w:rsidP="004C2E91">
      <w:pPr>
        <w:ind w:left="480" w:firstLine="480"/>
        <w:jc w:val="both"/>
      </w:pPr>
      <w:r>
        <w:rPr>
          <w:rFonts w:hint="eastAsia"/>
        </w:rPr>
        <w:t>研究列車通過時，軌道處之</w:t>
      </w:r>
      <w:r w:rsidR="00827C0D">
        <w:rPr>
          <w:rFonts w:hint="eastAsia"/>
        </w:rPr>
        <w:t>狀態，包含</w:t>
      </w:r>
      <w:r w:rsidR="006545B0">
        <w:rPr>
          <w:rFonts w:hint="eastAsia"/>
        </w:rPr>
        <w:t>振動量、橫向阻力與應變等特性。</w:t>
      </w:r>
    </w:p>
    <w:p w14:paraId="6E2CBCB9" w14:textId="268BBD8F" w:rsidR="002A53D8" w:rsidRPr="00C90523" w:rsidRDefault="0097213C" w:rsidP="002A53D8">
      <w:pPr>
        <w:pStyle w:val="aa"/>
        <w:numPr>
          <w:ilvl w:val="0"/>
          <w:numId w:val="26"/>
        </w:numPr>
        <w:ind w:leftChars="0" w:firstLineChars="0"/>
        <w:jc w:val="both"/>
      </w:pPr>
      <w:r>
        <w:rPr>
          <w:rFonts w:hint="eastAsia"/>
        </w:rPr>
        <w:t>開發</w:t>
      </w:r>
      <w:r w:rsidR="002A53D8">
        <w:rPr>
          <w:rFonts w:hint="eastAsia"/>
        </w:rPr>
        <w:t>低成本監測模</w:t>
      </w:r>
      <w:r w:rsidR="00F912F1">
        <w:rPr>
          <w:rFonts w:hint="eastAsia"/>
        </w:rPr>
        <w:t>組</w:t>
      </w:r>
    </w:p>
    <w:p w14:paraId="5B842CA4" w14:textId="5BB7696A" w:rsidR="005D0D12" w:rsidRPr="00AD2C59" w:rsidRDefault="002A53D8" w:rsidP="00D360BE">
      <w:pPr>
        <w:ind w:leftChars="400" w:left="991" w:hangingChars="13" w:hanging="31"/>
        <w:jc w:val="both"/>
      </w:pPr>
      <w:r>
        <w:rPr>
          <w:rFonts w:hint="eastAsia"/>
        </w:rPr>
        <w:t>由於使用高精度的量測設備價格高昂，在使用上較難廣泛</w:t>
      </w:r>
      <w:proofErr w:type="gramStart"/>
      <w:r>
        <w:rPr>
          <w:rFonts w:hint="eastAsia"/>
        </w:rPr>
        <w:t>佈</w:t>
      </w:r>
      <w:proofErr w:type="gramEnd"/>
      <w:r>
        <w:rPr>
          <w:rFonts w:hint="eastAsia"/>
        </w:rPr>
        <w:t>設</w:t>
      </w:r>
      <w:r w:rsidR="00F912F1">
        <w:rPr>
          <w:rFonts w:hint="eastAsia"/>
        </w:rPr>
        <w:t>。</w:t>
      </w:r>
      <w:r>
        <w:rPr>
          <w:rFonts w:hint="eastAsia"/>
        </w:rPr>
        <w:t>考量經濟性及後續擴充性</w:t>
      </w:r>
      <w:r w:rsidR="00F912F1">
        <w:rPr>
          <w:rFonts w:hint="eastAsia"/>
        </w:rPr>
        <w:t>，選擇適合</w:t>
      </w:r>
      <w:proofErr w:type="gramStart"/>
      <w:r w:rsidR="00F912F1">
        <w:rPr>
          <w:rFonts w:hint="eastAsia"/>
        </w:rPr>
        <w:t>的物聯網</w:t>
      </w:r>
      <w:proofErr w:type="gramEnd"/>
      <w:r w:rsidR="0097213C">
        <w:rPr>
          <w:rFonts w:hint="eastAsia"/>
        </w:rPr>
        <w:t>工具，</w:t>
      </w:r>
      <w:proofErr w:type="gramStart"/>
      <w:r w:rsidR="0097213C">
        <w:rPr>
          <w:rFonts w:hint="eastAsia"/>
        </w:rPr>
        <w:t>開發具</w:t>
      </w:r>
      <w:r w:rsidR="0097213C" w:rsidRPr="0097213C">
        <w:rPr>
          <w:rFonts w:hint="eastAsia"/>
        </w:rPr>
        <w:t>輕量化</w:t>
      </w:r>
      <w:proofErr w:type="gramEnd"/>
      <w:r w:rsidR="0097213C" w:rsidRPr="0097213C">
        <w:rPr>
          <w:rFonts w:hint="eastAsia"/>
        </w:rPr>
        <w:t>、即時性以及可在營運時間持續監測的</w:t>
      </w:r>
      <w:r w:rsidR="0097213C">
        <w:rPr>
          <w:rFonts w:hint="eastAsia"/>
        </w:rPr>
        <w:t>模組。</w:t>
      </w:r>
    </w:p>
    <w:p w14:paraId="1E89653B" w14:textId="66E1BAF0" w:rsidR="00C90523" w:rsidRDefault="00F25FA2" w:rsidP="002C38A3">
      <w:pPr>
        <w:pStyle w:val="aa"/>
        <w:numPr>
          <w:ilvl w:val="0"/>
          <w:numId w:val="26"/>
        </w:numPr>
        <w:ind w:leftChars="0" w:firstLineChars="0"/>
        <w:jc w:val="both"/>
      </w:pPr>
      <w:r>
        <w:rPr>
          <w:rFonts w:hint="eastAsia"/>
        </w:rPr>
        <w:t>建</w:t>
      </w:r>
      <w:r w:rsidR="00F912F1">
        <w:rPr>
          <w:rFonts w:hint="eastAsia"/>
        </w:rPr>
        <w:t>置</w:t>
      </w:r>
      <w:r w:rsidR="002A53D8">
        <w:rPr>
          <w:rFonts w:hint="eastAsia"/>
        </w:rPr>
        <w:t>一</w:t>
      </w:r>
      <w:r w:rsidR="00F912F1">
        <w:rPr>
          <w:rFonts w:hint="eastAsia"/>
        </w:rPr>
        <w:t>處</w:t>
      </w:r>
      <w:r>
        <w:rPr>
          <w:rFonts w:hint="eastAsia"/>
        </w:rPr>
        <w:t>監測站，</w:t>
      </w:r>
      <w:r w:rsidR="000C670C">
        <w:rPr>
          <w:rFonts w:hint="eastAsia"/>
        </w:rPr>
        <w:t>做為示範模組</w:t>
      </w:r>
    </w:p>
    <w:p w14:paraId="30350B00" w14:textId="7F2E38AA" w:rsidR="008B5A47" w:rsidRDefault="000C670C" w:rsidP="00D360BE">
      <w:pPr>
        <w:ind w:leftChars="400" w:left="991" w:hangingChars="13" w:hanging="31"/>
        <w:jc w:val="both"/>
      </w:pPr>
      <w:r>
        <w:rPr>
          <w:rFonts w:hint="eastAsia"/>
        </w:rPr>
        <w:t>監測模組為可行性評估階段，因此</w:t>
      </w:r>
      <w:r w:rsidR="002F30EC">
        <w:rPr>
          <w:rFonts w:hint="eastAsia"/>
        </w:rPr>
        <w:t>裝置</w:t>
      </w:r>
      <w:r>
        <w:rPr>
          <w:rFonts w:hint="eastAsia"/>
        </w:rPr>
        <w:t>一處</w:t>
      </w:r>
      <w:r w:rsidR="00F25FA2">
        <w:rPr>
          <w:rFonts w:hint="eastAsia"/>
        </w:rPr>
        <w:t>監測模組</w:t>
      </w:r>
      <w:r w:rsidR="002F30EC">
        <w:rPr>
          <w:rFonts w:hint="eastAsia"/>
        </w:rPr>
        <w:t>，測試監測與無線傳輸之可行性，做為初步示範模組。</w:t>
      </w:r>
    </w:p>
    <w:p w14:paraId="73D2B294" w14:textId="09BABA66" w:rsidR="002F30EC" w:rsidRPr="000C670C" w:rsidRDefault="000C670C" w:rsidP="00DC0ACC">
      <w:pPr>
        <w:pStyle w:val="aa"/>
        <w:numPr>
          <w:ilvl w:val="0"/>
          <w:numId w:val="26"/>
        </w:numPr>
        <w:ind w:leftChars="0" w:firstLineChars="0"/>
        <w:jc w:val="both"/>
      </w:pPr>
      <w:r>
        <w:rPr>
          <w:rFonts w:hint="eastAsia"/>
        </w:rPr>
        <w:t>選擇無線通訊模組</w:t>
      </w:r>
    </w:p>
    <w:p w14:paraId="5C483FD3" w14:textId="569FD8E9" w:rsidR="00F912F1" w:rsidRDefault="000C670C" w:rsidP="00D360BE">
      <w:pPr>
        <w:ind w:leftChars="400" w:left="991" w:hangingChars="13" w:hanging="31"/>
        <w:jc w:val="both"/>
      </w:pPr>
      <w:r>
        <w:rPr>
          <w:rFonts w:hint="eastAsia"/>
        </w:rPr>
        <w:t>因監測模組</w:t>
      </w:r>
      <w:r w:rsidR="009663C2">
        <w:rPr>
          <w:rFonts w:hint="eastAsia"/>
        </w:rPr>
        <w:t>需自動回傳監測數據，且戶外無可用插座，因此需選擇</w:t>
      </w:r>
      <w:proofErr w:type="gramStart"/>
      <w:r w:rsidR="009663C2">
        <w:rPr>
          <w:rFonts w:hint="eastAsia"/>
        </w:rPr>
        <w:t>低功耗</w:t>
      </w:r>
      <w:proofErr w:type="gramEnd"/>
      <w:r w:rsidR="009663C2">
        <w:rPr>
          <w:rFonts w:hint="eastAsia"/>
        </w:rPr>
        <w:t>的無線傳輸模組。</w:t>
      </w:r>
    </w:p>
    <w:p w14:paraId="356E63E0" w14:textId="2463D666" w:rsidR="009663C2" w:rsidRDefault="009663C2" w:rsidP="00DC0ACC">
      <w:pPr>
        <w:pStyle w:val="aa"/>
        <w:numPr>
          <w:ilvl w:val="0"/>
          <w:numId w:val="26"/>
        </w:numPr>
        <w:ind w:leftChars="0" w:firstLineChars="0"/>
        <w:jc w:val="both"/>
      </w:pPr>
      <w:r>
        <w:rPr>
          <w:rFonts w:hint="eastAsia"/>
        </w:rPr>
        <w:t>管理互動平台</w:t>
      </w:r>
      <w:r w:rsidR="00B17583">
        <w:rPr>
          <w:rFonts w:hint="eastAsia"/>
        </w:rPr>
        <w:t>基本</w:t>
      </w:r>
      <w:r>
        <w:rPr>
          <w:rFonts w:hint="eastAsia"/>
        </w:rPr>
        <w:t>功能開發</w:t>
      </w:r>
    </w:p>
    <w:p w14:paraId="2F2C22EE" w14:textId="4948110A" w:rsidR="009663C2" w:rsidRDefault="000D6BF2" w:rsidP="00D360BE">
      <w:pPr>
        <w:ind w:leftChars="400" w:left="991" w:hangingChars="13" w:hanging="31"/>
        <w:jc w:val="both"/>
      </w:pPr>
      <w:r>
        <w:rPr>
          <w:rFonts w:hint="eastAsia"/>
        </w:rPr>
        <w:t>利用遊戲引擎開發管理互動平台，設計平台介面、</w:t>
      </w:r>
      <w:r w:rsidRPr="000D6BF2">
        <w:rPr>
          <w:rFonts w:hint="eastAsia"/>
        </w:rPr>
        <w:t>模型建模、數據呈現以及註記表單等後端</w:t>
      </w:r>
      <w:r w:rsidR="00DC0ACC">
        <w:rPr>
          <w:rFonts w:hint="eastAsia"/>
        </w:rPr>
        <w:t>基本</w:t>
      </w:r>
      <w:r>
        <w:rPr>
          <w:rFonts w:hint="eastAsia"/>
        </w:rPr>
        <w:t>功能</w:t>
      </w:r>
      <w:r w:rsidRPr="000D6BF2">
        <w:rPr>
          <w:rFonts w:hint="eastAsia"/>
        </w:rPr>
        <w:t>的開發</w:t>
      </w:r>
      <w:r>
        <w:rPr>
          <w:rFonts w:hint="eastAsia"/>
        </w:rPr>
        <w:t>。</w:t>
      </w:r>
    </w:p>
    <w:p w14:paraId="4D514626" w14:textId="3BB7A06E" w:rsidR="009663C2" w:rsidRDefault="000D6BF2" w:rsidP="00DC0ACC">
      <w:pPr>
        <w:pStyle w:val="aa"/>
        <w:numPr>
          <w:ilvl w:val="0"/>
          <w:numId w:val="26"/>
        </w:numPr>
        <w:ind w:leftChars="0" w:firstLineChars="0"/>
        <w:jc w:val="both"/>
      </w:pPr>
      <w:r>
        <w:rPr>
          <w:rFonts w:hint="eastAsia"/>
        </w:rPr>
        <w:t>以電腦為終端裝置，未結合穿戴裝置</w:t>
      </w:r>
    </w:p>
    <w:p w14:paraId="2243F222" w14:textId="401F6278" w:rsidR="009663C2" w:rsidRDefault="000D6BF2" w:rsidP="00D360BE">
      <w:pPr>
        <w:ind w:leftChars="400" w:left="991" w:hangingChars="13" w:hanging="31"/>
        <w:jc w:val="both"/>
      </w:pPr>
      <w:r w:rsidRPr="000D6BF2">
        <w:rPr>
          <w:rFonts w:hint="eastAsia"/>
        </w:rPr>
        <w:t>遊戲引擎</w:t>
      </w:r>
      <w:r>
        <w:rPr>
          <w:rFonts w:hint="eastAsia"/>
        </w:rPr>
        <w:t>亦</w:t>
      </w:r>
      <w:r w:rsidRPr="000D6BF2">
        <w:rPr>
          <w:rFonts w:hint="eastAsia"/>
        </w:rPr>
        <w:t>可結合穿戴裝置等技術應用於現場</w:t>
      </w:r>
      <w:r>
        <w:rPr>
          <w:rFonts w:hint="eastAsia"/>
        </w:rPr>
        <w:t>，本研究暫專注於後端功能建置，未採</w:t>
      </w:r>
      <w:r w:rsidR="0085044F">
        <w:rPr>
          <w:rFonts w:hint="eastAsia"/>
        </w:rPr>
        <w:t>用到相關穿戴裝置</w:t>
      </w:r>
      <w:r w:rsidR="0085044F">
        <w:rPr>
          <w:rFonts w:hint="eastAsia"/>
        </w:rPr>
        <w:t>(</w:t>
      </w:r>
      <w:r w:rsidR="0085044F">
        <w:rPr>
          <w:rFonts w:hint="eastAsia"/>
        </w:rPr>
        <w:t>如</w:t>
      </w:r>
      <w:r w:rsidR="0085044F">
        <w:rPr>
          <w:rFonts w:hint="eastAsia"/>
        </w:rPr>
        <w:t>:</w:t>
      </w:r>
      <w:r w:rsidR="0085044F">
        <w:t xml:space="preserve">HTC </w:t>
      </w:r>
      <w:proofErr w:type="spellStart"/>
      <w:r w:rsidR="0085044F">
        <w:t>Vive</w:t>
      </w:r>
      <w:proofErr w:type="spellEnd"/>
      <w:r w:rsidR="0085044F">
        <w:rPr>
          <w:rFonts w:hint="eastAsia"/>
        </w:rPr>
        <w:t xml:space="preserve"> ,</w:t>
      </w:r>
      <w:r w:rsidR="0085044F">
        <w:t xml:space="preserve"> </w:t>
      </w:r>
      <w:r w:rsidR="0085044F" w:rsidRPr="001C5087">
        <w:t>Microsoft</w:t>
      </w:r>
      <w:r w:rsidR="0085044F">
        <w:t xml:space="preserve"> HoloLens</w:t>
      </w:r>
      <w:r w:rsidR="0085044F">
        <w:rPr>
          <w:rFonts w:hint="eastAsia"/>
        </w:rPr>
        <w:t>)</w:t>
      </w:r>
      <w:r w:rsidR="0085044F">
        <w:rPr>
          <w:rFonts w:hint="eastAsia"/>
        </w:rPr>
        <w:t>，但於開發軟體的選擇上則需考量到未來應用到穿戴裝置的延伸性。</w:t>
      </w:r>
    </w:p>
    <w:p w14:paraId="5E86A2F4" w14:textId="068AFD69" w:rsidR="003E3FEF" w:rsidRDefault="00CD54B3" w:rsidP="00390A82">
      <w:pPr>
        <w:pStyle w:val="21"/>
        <w:spacing w:before="360" w:afterLines="50" w:after="180"/>
      </w:pPr>
      <w:bookmarkStart w:id="84" w:name="_Toc106814673"/>
      <w:bookmarkStart w:id="85" w:name="_Toc106814913"/>
      <w:bookmarkStart w:id="86" w:name="_Toc106974021"/>
      <w:bookmarkStart w:id="87" w:name="_Toc106993582"/>
      <w:bookmarkStart w:id="88" w:name="_Toc106993824"/>
      <w:bookmarkStart w:id="89" w:name="_Toc107003317"/>
      <w:bookmarkStart w:id="90" w:name="_Toc107003559"/>
      <w:bookmarkStart w:id="91" w:name="_Toc107003799"/>
      <w:bookmarkStart w:id="92" w:name="_Toc107005563"/>
      <w:bookmarkStart w:id="93" w:name="_Toc107005803"/>
      <w:bookmarkEnd w:id="84"/>
      <w:bookmarkEnd w:id="85"/>
      <w:bookmarkEnd w:id="86"/>
      <w:bookmarkEnd w:id="87"/>
      <w:bookmarkEnd w:id="88"/>
      <w:bookmarkEnd w:id="89"/>
      <w:bookmarkEnd w:id="90"/>
      <w:bookmarkEnd w:id="91"/>
      <w:bookmarkEnd w:id="92"/>
      <w:bookmarkEnd w:id="93"/>
      <w:r>
        <w:rPr>
          <w:rFonts w:hint="eastAsia"/>
        </w:rPr>
        <w:lastRenderedPageBreak/>
        <w:t xml:space="preserve">　</w:t>
      </w:r>
      <w:bookmarkStart w:id="94" w:name="_Toc107612989"/>
      <w:r w:rsidR="004C6A3B" w:rsidRPr="009F2D68">
        <w:t>研究</w:t>
      </w:r>
      <w:r w:rsidR="00CD415A" w:rsidRPr="009F2D68">
        <w:t>方法與流程</w:t>
      </w:r>
      <w:bookmarkEnd w:id="94"/>
    </w:p>
    <w:p w14:paraId="5339B231" w14:textId="2DC364F0" w:rsidR="00367601" w:rsidRDefault="00812872" w:rsidP="00367601">
      <w:pPr>
        <w:ind w:left="480" w:firstLine="480"/>
        <w:jc w:val="both"/>
      </w:pPr>
      <w:r>
        <w:rPr>
          <w:rFonts w:hint="eastAsia"/>
        </w:rPr>
        <w:t>針對</w:t>
      </w:r>
      <w:r w:rsidR="00210F6C">
        <w:rPr>
          <w:rFonts w:hint="eastAsia"/>
        </w:rPr>
        <w:t>研究目的</w:t>
      </w:r>
      <w:r>
        <w:rPr>
          <w:rFonts w:hint="eastAsia"/>
        </w:rPr>
        <w:t>，發展出一套能量測軌道振動、鋼軌應變及道碴動態橫向阻力等特性的</w:t>
      </w:r>
      <w:r w:rsidR="00D360BE">
        <w:rPr>
          <w:rFonts w:hint="eastAsia"/>
        </w:rPr>
        <w:t>監測模組</w:t>
      </w:r>
      <w:r w:rsidR="00183F92">
        <w:rPr>
          <w:rFonts w:hint="eastAsia"/>
        </w:rPr>
        <w:t>，</w:t>
      </w:r>
      <w:r w:rsidR="00E17B80">
        <w:rPr>
          <w:rFonts w:hint="eastAsia"/>
        </w:rPr>
        <w:t>考慮經濟性及後續擴充性，採</w:t>
      </w:r>
      <w:r>
        <w:rPr>
          <w:rFonts w:hint="eastAsia"/>
        </w:rPr>
        <w:t>用</w:t>
      </w:r>
      <w:r>
        <w:rPr>
          <w:rFonts w:hint="eastAsia"/>
        </w:rPr>
        <w:t>A</w:t>
      </w:r>
      <w:r>
        <w:t>rduino</w:t>
      </w:r>
      <w:r w:rsidR="00662640">
        <w:rPr>
          <w:rFonts w:hint="eastAsia"/>
        </w:rPr>
        <w:t>微控器</w:t>
      </w:r>
      <w:r>
        <w:rPr>
          <w:rFonts w:hint="eastAsia"/>
        </w:rPr>
        <w:t>做為主要監測開發</w:t>
      </w:r>
      <w:r w:rsidR="00183F92">
        <w:rPr>
          <w:rFonts w:hint="eastAsia"/>
        </w:rPr>
        <w:t>工具</w:t>
      </w:r>
      <w:r>
        <w:rPr>
          <w:rFonts w:hint="eastAsia"/>
        </w:rPr>
        <w:t>，搭配相關感測元件</w:t>
      </w:r>
      <w:r w:rsidR="00B51ACF">
        <w:rPr>
          <w:rFonts w:hint="eastAsia"/>
        </w:rPr>
        <w:t>與</w:t>
      </w:r>
      <w:proofErr w:type="gramStart"/>
      <w:r w:rsidR="00986D65">
        <w:rPr>
          <w:rFonts w:hint="eastAsia"/>
        </w:rPr>
        <w:t>低功耗</w:t>
      </w:r>
      <w:proofErr w:type="gramEnd"/>
      <w:r w:rsidR="00986D65">
        <w:rPr>
          <w:rFonts w:hint="eastAsia"/>
        </w:rPr>
        <w:t>的</w:t>
      </w:r>
      <w:r w:rsidR="00B51ACF">
        <w:rPr>
          <w:rFonts w:hint="eastAsia"/>
        </w:rPr>
        <w:t>無線傳輸模組，</w:t>
      </w:r>
      <w:r>
        <w:rPr>
          <w:rFonts w:hint="eastAsia"/>
        </w:rPr>
        <w:t>組裝成一套輕量化之監測設備，並將此設備應用於</w:t>
      </w:r>
      <w:proofErr w:type="gramStart"/>
      <w:r>
        <w:rPr>
          <w:rFonts w:hint="eastAsia"/>
        </w:rPr>
        <w:t>現地量測</w:t>
      </w:r>
      <w:proofErr w:type="gramEnd"/>
      <w:r>
        <w:rPr>
          <w:rFonts w:hint="eastAsia"/>
        </w:rPr>
        <w:t>。</w:t>
      </w:r>
    </w:p>
    <w:p w14:paraId="1B05320D" w14:textId="49C0D599" w:rsidR="006545B0" w:rsidRDefault="00353C76" w:rsidP="00367601">
      <w:pPr>
        <w:ind w:left="480" w:firstLine="480"/>
        <w:jc w:val="both"/>
      </w:pPr>
      <w:r>
        <w:rPr>
          <w:rFonts w:hint="eastAsia"/>
        </w:rPr>
        <w:t>規劃現地監測一個月的時間，針對固定班次通過時產生的數據，進行觀察與分析其趨勢。</w:t>
      </w:r>
    </w:p>
    <w:p w14:paraId="79767013" w14:textId="4AB96E99" w:rsidR="00353C76" w:rsidRDefault="00C318F4" w:rsidP="003F6EC5">
      <w:pPr>
        <w:ind w:left="480" w:firstLine="480"/>
        <w:jc w:val="both"/>
      </w:pPr>
      <w:proofErr w:type="gramStart"/>
      <w:r>
        <w:rPr>
          <w:rFonts w:hint="eastAsia"/>
        </w:rPr>
        <w:t>此外</w:t>
      </w:r>
      <w:r w:rsidR="00812872">
        <w:rPr>
          <w:rFonts w:hint="eastAsia"/>
        </w:rPr>
        <w:t>，</w:t>
      </w:r>
      <w:proofErr w:type="gramEnd"/>
      <w:r w:rsidR="00812872">
        <w:rPr>
          <w:rFonts w:hint="eastAsia"/>
        </w:rPr>
        <w:t>使用</w:t>
      </w:r>
      <w:r w:rsidR="00812872">
        <w:rPr>
          <w:rFonts w:hint="eastAsia"/>
        </w:rPr>
        <w:t>U</w:t>
      </w:r>
      <w:r w:rsidR="00812872">
        <w:t>nity</w:t>
      </w:r>
      <w:r>
        <w:rPr>
          <w:rFonts w:hint="eastAsia"/>
        </w:rPr>
        <w:t>遊戲引擎</w:t>
      </w:r>
      <w:r w:rsidR="00812872">
        <w:rPr>
          <w:rFonts w:hint="eastAsia"/>
        </w:rPr>
        <w:t>建置</w:t>
      </w:r>
      <w:r w:rsidR="006F3DA3">
        <w:rPr>
          <w:rFonts w:hint="eastAsia"/>
        </w:rPr>
        <w:t>管理</w:t>
      </w:r>
      <w:r w:rsidR="00812872">
        <w:rPr>
          <w:rFonts w:hint="eastAsia"/>
        </w:rPr>
        <w:t>互動平台。</w:t>
      </w:r>
      <w:r w:rsidR="006F3DA3">
        <w:rPr>
          <w:rFonts w:hint="eastAsia"/>
        </w:rPr>
        <w:t>首先透過</w:t>
      </w:r>
      <w:proofErr w:type="gramStart"/>
      <w:r w:rsidR="006F3DA3">
        <w:rPr>
          <w:rFonts w:hint="eastAsia"/>
        </w:rPr>
        <w:t>軌道圖資建置</w:t>
      </w:r>
      <w:proofErr w:type="gramEnd"/>
      <w:r w:rsidR="006F3DA3">
        <w:rPr>
          <w:rFonts w:hint="eastAsia"/>
        </w:rPr>
        <w:t>該路段的軌道模型，完成後匯入</w:t>
      </w:r>
      <w:r w:rsidR="006F3DA3">
        <w:rPr>
          <w:rFonts w:hint="eastAsia"/>
        </w:rPr>
        <w:t>U</w:t>
      </w:r>
      <w:r w:rsidR="006F3DA3">
        <w:t>nity</w:t>
      </w:r>
      <w:r w:rsidR="006F3DA3">
        <w:rPr>
          <w:rFonts w:hint="eastAsia"/>
        </w:rPr>
        <w:t>。然後在其作業空間中建置使用者介面及編寫程式運行腳本，讓使用者可以自由操作以及</w:t>
      </w:r>
      <w:r w:rsidR="00973309">
        <w:rPr>
          <w:rFonts w:hint="eastAsia"/>
        </w:rPr>
        <w:t>填寫狀態說明等註記，完成基本之平台架構。</w:t>
      </w:r>
    </w:p>
    <w:p w14:paraId="0D7D0185" w14:textId="71240852" w:rsidR="003359FE" w:rsidRDefault="00130060">
      <w:pPr>
        <w:ind w:leftChars="0" w:left="0" w:firstLineChars="0" w:firstLine="0"/>
        <w:jc w:val="center"/>
      </w:pPr>
      <w:r>
        <w:rPr>
          <w:noProof/>
        </w:rPr>
        <w:drawing>
          <wp:inline distT="0" distB="0" distL="0" distR="0" wp14:anchorId="73CC42A5" wp14:editId="37E882CE">
            <wp:extent cx="5640426" cy="3842385"/>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54519" cy="3851985"/>
                    </a:xfrm>
                    <a:prstGeom prst="rect">
                      <a:avLst/>
                    </a:prstGeom>
                    <a:noFill/>
                  </pic:spPr>
                </pic:pic>
              </a:graphicData>
            </a:graphic>
          </wp:inline>
        </w:drawing>
      </w:r>
    </w:p>
    <w:p w14:paraId="5D78E574" w14:textId="5D327EF6" w:rsidR="003359FE" w:rsidRDefault="003359FE" w:rsidP="003359FE">
      <w:pPr>
        <w:pStyle w:val="ac"/>
        <w:spacing w:after="180"/>
      </w:pPr>
      <w:bookmarkStart w:id="95" w:name="_Toc107522687"/>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1</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w:t>
      </w:r>
      <w:r w:rsidR="0040572D">
        <w:fldChar w:fldCharType="end"/>
      </w:r>
      <w:r>
        <w:rPr>
          <w:rFonts w:hint="eastAsia"/>
        </w:rPr>
        <w:t xml:space="preserve"> </w:t>
      </w:r>
      <w:r w:rsidRPr="00967260">
        <w:rPr>
          <w:rFonts w:hint="eastAsia"/>
        </w:rPr>
        <w:t>研究流程圖</w:t>
      </w:r>
      <w:bookmarkEnd w:id="95"/>
    </w:p>
    <w:p w14:paraId="7CF0EFCC" w14:textId="28795DDC" w:rsidR="00DE6DE8" w:rsidRDefault="00973309" w:rsidP="00DE6DE8">
      <w:pPr>
        <w:pStyle w:val="21"/>
        <w:spacing w:before="360" w:afterLines="50" w:after="180"/>
      </w:pPr>
      <w:bookmarkStart w:id="96" w:name="_Toc107612991"/>
      <w:r>
        <w:rPr>
          <w:rFonts w:hint="eastAsia"/>
        </w:rPr>
        <w:lastRenderedPageBreak/>
        <w:t xml:space="preserve"> </w:t>
      </w:r>
      <w:r w:rsidR="00DE6DE8">
        <w:rPr>
          <w:rFonts w:hint="eastAsia"/>
        </w:rPr>
        <w:t>文獻回顧</w:t>
      </w:r>
      <w:bookmarkEnd w:id="96"/>
    </w:p>
    <w:p w14:paraId="73E7E66A" w14:textId="60BDD814" w:rsidR="00F233EA" w:rsidRDefault="00F233EA" w:rsidP="00F233EA">
      <w:pPr>
        <w:pStyle w:val="31"/>
        <w:spacing w:before="360" w:after="180"/>
      </w:pPr>
      <w:r>
        <w:rPr>
          <w:rFonts w:hint="eastAsia"/>
          <w:highlight w:val="lightGray"/>
        </w:rPr>
        <w:t xml:space="preserve"> </w:t>
      </w:r>
      <w:bookmarkStart w:id="97" w:name="_Toc107612992"/>
      <w:r w:rsidRPr="00F233EA">
        <w:rPr>
          <w:rFonts w:hint="eastAsia"/>
        </w:rPr>
        <w:t>軌道監測管理</w:t>
      </w:r>
      <w:bookmarkEnd w:id="97"/>
    </w:p>
    <w:p w14:paraId="7DAFF719" w14:textId="36DA203A" w:rsidR="00A41028" w:rsidRDefault="00B10753">
      <w:pPr>
        <w:ind w:left="480" w:firstLine="480"/>
      </w:pPr>
      <w:r>
        <w:rPr>
          <w:rFonts w:hint="eastAsia"/>
        </w:rPr>
        <w:t>軌道在完工通車後，</w:t>
      </w:r>
      <w:r w:rsidR="00545082">
        <w:rPr>
          <w:rFonts w:hint="eastAsia"/>
        </w:rPr>
        <w:t>即</w:t>
      </w:r>
      <w:r w:rsidR="00A4413E" w:rsidRPr="00A4413E">
        <w:rPr>
          <w:rFonts w:hint="eastAsia"/>
        </w:rPr>
        <w:t>不斷受列車</w:t>
      </w:r>
      <w:r w:rsidR="00A4413E">
        <w:rPr>
          <w:rFonts w:hint="eastAsia"/>
        </w:rPr>
        <w:t>衝擊</w:t>
      </w:r>
      <w:r>
        <w:rPr>
          <w:rFonts w:hint="eastAsia"/>
        </w:rPr>
        <w:t>力</w:t>
      </w:r>
      <w:r w:rsidR="00A4413E">
        <w:rPr>
          <w:rFonts w:hint="eastAsia"/>
        </w:rPr>
        <w:t>與</w:t>
      </w:r>
      <w:r w:rsidR="00A4413E" w:rsidRPr="00A4413E">
        <w:rPr>
          <w:rFonts w:hint="eastAsia"/>
        </w:rPr>
        <w:t>橫</w:t>
      </w:r>
      <w:r>
        <w:rPr>
          <w:rFonts w:hint="eastAsia"/>
        </w:rPr>
        <w:t>向作用力</w:t>
      </w:r>
      <w:r w:rsidR="00A4413E">
        <w:rPr>
          <w:rFonts w:hint="eastAsia"/>
        </w:rPr>
        <w:t>等</w:t>
      </w:r>
      <w:r>
        <w:rPr>
          <w:rFonts w:hint="eastAsia"/>
        </w:rPr>
        <w:t>影響</w:t>
      </w:r>
      <w:r w:rsidR="00A4413E" w:rsidRPr="00A4413E">
        <w:rPr>
          <w:rFonts w:hint="eastAsia"/>
        </w:rPr>
        <w:t>，</w:t>
      </w:r>
      <w:r w:rsidR="00D94F5F">
        <w:rPr>
          <w:rFonts w:hint="eastAsia"/>
        </w:rPr>
        <w:t>而這些外力作用於鋼軌與道碴，</w:t>
      </w:r>
      <w:r w:rsidR="00A4413E">
        <w:rPr>
          <w:rFonts w:hint="eastAsia"/>
        </w:rPr>
        <w:t>致使</w:t>
      </w:r>
      <w:r w:rsidR="00E5681B">
        <w:rPr>
          <w:rFonts w:hint="eastAsia"/>
        </w:rPr>
        <w:t>軌道</w:t>
      </w:r>
      <w:r w:rsidR="00A4413E">
        <w:rPr>
          <w:rFonts w:hint="eastAsia"/>
        </w:rPr>
        <w:t>產生</w:t>
      </w:r>
      <w:r w:rsidR="00D94F5F">
        <w:rPr>
          <w:rFonts w:hint="eastAsia"/>
        </w:rPr>
        <w:t>振動</w:t>
      </w:r>
      <w:r w:rsidR="00A4413E" w:rsidRPr="00A4413E">
        <w:rPr>
          <w:rFonts w:hint="eastAsia"/>
        </w:rPr>
        <w:t>，</w:t>
      </w:r>
      <w:proofErr w:type="gramStart"/>
      <w:r w:rsidR="00D94F5F">
        <w:rPr>
          <w:rFonts w:hint="eastAsia"/>
        </w:rPr>
        <w:t>道碴也因</w:t>
      </w:r>
      <w:proofErr w:type="gramEnd"/>
      <w:r w:rsidR="00D94F5F">
        <w:rPr>
          <w:rFonts w:hint="eastAsia"/>
        </w:rPr>
        <w:t>列車橫向力產生</w:t>
      </w:r>
      <w:r w:rsidR="004F0F50">
        <w:rPr>
          <w:rFonts w:hint="eastAsia"/>
        </w:rPr>
        <w:t>擠壓形變，長時間作用易使</w:t>
      </w:r>
      <w:r w:rsidR="00A4413E" w:rsidRPr="00A4413E">
        <w:rPr>
          <w:rFonts w:hint="eastAsia"/>
        </w:rPr>
        <w:t>軌道</w:t>
      </w:r>
      <w:r>
        <w:rPr>
          <w:rFonts w:hint="eastAsia"/>
        </w:rPr>
        <w:t>出現不整與</w:t>
      </w:r>
      <w:r w:rsidR="00A4413E" w:rsidRPr="00A4413E">
        <w:rPr>
          <w:rFonts w:hint="eastAsia"/>
        </w:rPr>
        <w:t>逐漸劣化，舒適</w:t>
      </w:r>
      <w:r w:rsidR="004F0F50">
        <w:rPr>
          <w:rFonts w:hint="eastAsia"/>
        </w:rPr>
        <w:t>度降低甚至安全上的疑慮。</w:t>
      </w:r>
      <w:r w:rsidR="00593645">
        <w:rPr>
          <w:rFonts w:hint="eastAsia"/>
        </w:rPr>
        <w:t>因此</w:t>
      </w:r>
      <w:r>
        <w:rPr>
          <w:rFonts w:hint="eastAsia"/>
        </w:rPr>
        <w:t>，</w:t>
      </w:r>
      <w:r w:rsidR="00A4413E" w:rsidRPr="00A4413E">
        <w:rPr>
          <w:rFonts w:hint="eastAsia"/>
        </w:rPr>
        <w:t>軌道須不斷</w:t>
      </w:r>
      <w:r>
        <w:rPr>
          <w:rFonts w:hint="eastAsia"/>
        </w:rPr>
        <w:t>監測與</w:t>
      </w:r>
      <w:r w:rsidR="00A4413E" w:rsidRPr="00A4413E">
        <w:rPr>
          <w:rFonts w:hint="eastAsia"/>
        </w:rPr>
        <w:t>保養</w:t>
      </w:r>
      <w:r>
        <w:rPr>
          <w:rFonts w:hint="eastAsia"/>
        </w:rPr>
        <w:t>，才能維護乘車品質</w:t>
      </w:r>
      <w:r w:rsidR="00593645">
        <w:rPr>
          <w:rFonts w:hint="eastAsia"/>
        </w:rPr>
        <w:t>與安全</w:t>
      </w:r>
      <w:r w:rsidR="00A4413E" w:rsidRPr="00A4413E">
        <w:rPr>
          <w:rFonts w:hint="eastAsia"/>
        </w:rPr>
        <w:t>。</w:t>
      </w:r>
    </w:p>
    <w:p w14:paraId="7E8427A8" w14:textId="1FC8B70E" w:rsidR="004F0F50" w:rsidRPr="004F0F50" w:rsidRDefault="004F0F50">
      <w:pPr>
        <w:ind w:left="480" w:firstLine="480"/>
      </w:pPr>
      <w:r w:rsidRPr="004F0F50">
        <w:rPr>
          <w:rFonts w:hint="eastAsia"/>
        </w:rPr>
        <w:t>關於列車振動量測</w:t>
      </w:r>
      <w:r w:rsidR="004A670D">
        <w:rPr>
          <w:rFonts w:hint="eastAsia"/>
        </w:rPr>
        <w:t>，</w:t>
      </w:r>
      <w:proofErr w:type="gramStart"/>
      <w:r w:rsidR="00EB342E">
        <w:rPr>
          <w:rFonts w:hint="eastAsia"/>
        </w:rPr>
        <w:t>臺</w:t>
      </w:r>
      <w:proofErr w:type="gramEnd"/>
      <w:r w:rsidR="00EB342E">
        <w:rPr>
          <w:rFonts w:hint="eastAsia"/>
        </w:rPr>
        <w:t>鐵</w:t>
      </w:r>
      <w:r w:rsidR="00A83C3E">
        <w:rPr>
          <w:rFonts w:hint="eastAsia"/>
        </w:rPr>
        <w:t>在</w:t>
      </w:r>
      <w:r w:rsidR="004A670D">
        <w:rPr>
          <w:rFonts w:hint="eastAsia"/>
        </w:rPr>
        <w:t>現行</w:t>
      </w:r>
      <w:r w:rsidR="00A83C3E">
        <w:rPr>
          <w:rFonts w:hint="eastAsia"/>
        </w:rPr>
        <w:t>振動檢查方面</w:t>
      </w:r>
      <w:r w:rsidR="00745615">
        <w:fldChar w:fldCharType="begin"/>
      </w:r>
      <w:r w:rsidR="00E77C77">
        <w:rPr>
          <w:rFonts w:hint="eastAsia"/>
        </w:rPr>
        <w:instrText xml:space="preserve"> ADDIN EN.CITE &lt;EndNote&gt;&lt;Cite&gt;&lt;Author&gt;</w:instrText>
      </w:r>
      <w:r w:rsidR="00E77C77">
        <w:rPr>
          <w:rFonts w:hint="eastAsia"/>
        </w:rPr>
        <w:instrText>黃民仁、張欽亮</w:instrText>
      </w:r>
      <w:r w:rsidR="00E77C77">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E77C77">
        <w:rPr>
          <w:rFonts w:hint="eastAsia"/>
        </w:rPr>
        <w:instrText>黃民仁、張欽亮</w:instrText>
      </w:r>
      <w:r w:rsidR="00E77C77">
        <w:rPr>
          <w:rFonts w:hint="eastAsia"/>
        </w:rPr>
        <w:instrText>&lt;/style&gt;&lt;/author&gt;&lt;/authors&gt;&lt;/contributors&gt;&lt;titles&gt;&lt;title&gt;&lt;style face="normal" font="default" charset="136" size="100%"&gt;</w:instrText>
      </w:r>
      <w:r w:rsidR="00E77C77">
        <w:rPr>
          <w:rFonts w:hint="eastAsia"/>
        </w:rPr>
        <w:instrText>新世紀鐵路工程學</w:instrText>
      </w:r>
      <w:r w:rsidR="00E77C77">
        <w:rPr>
          <w:rFonts w:hint="eastAsia"/>
        </w:rPr>
        <w:instrText>&lt;/style&gt;&lt;/title&gt;&lt;/titles&gt;&lt;dates&gt;&lt;year&gt;2007&lt;/year&gt;&lt;/dates&gt;&lt;pub-location&gt;&lt;style face="normal" font="default" charset="136" size="100%"&gt;</w:instrText>
      </w:r>
      <w:r w:rsidR="00E77C77">
        <w:rPr>
          <w:rFonts w:hint="eastAsia"/>
        </w:rPr>
        <w:instrText>台北市</w:instrText>
      </w:r>
      <w:r w:rsidR="00E77C77">
        <w:rPr>
          <w:rFonts w:hint="eastAsia"/>
        </w:rPr>
        <w:instrText>&lt;/style&gt;&lt;/pub-location&gt;&lt;publisher&gt;&lt;style face="normal" font="default" charset="136" size="100%"&gt;</w:instrText>
      </w:r>
      <w:r w:rsidR="00E77C77">
        <w:rPr>
          <w:rFonts w:hint="eastAsia"/>
        </w:rPr>
        <w:instrText>文笙書局</w:instrText>
      </w:r>
      <w:r w:rsidR="00E77C77">
        <w:rPr>
          <w:rFonts w:hint="eastAsia"/>
        </w:rPr>
        <w:instrText>&lt;/style&gt;&lt;/publisher&gt;&lt;urls&gt;&lt;/urls&gt;&lt;/record&gt;&lt;/Cite&gt;&lt;/EndNote&gt;</w:instrText>
      </w:r>
      <w:r w:rsidR="00745615">
        <w:fldChar w:fldCharType="separate"/>
      </w:r>
      <w:r w:rsidR="00E77C77">
        <w:rPr>
          <w:noProof/>
        </w:rPr>
        <w:t>[1]</w:t>
      </w:r>
      <w:r w:rsidR="00745615">
        <w:fldChar w:fldCharType="end"/>
      </w:r>
      <w:r w:rsidR="00A83C3E">
        <w:rPr>
          <w:rFonts w:hint="eastAsia"/>
        </w:rPr>
        <w:t>，</w:t>
      </w:r>
      <w:r w:rsidR="00CF3E09">
        <w:rPr>
          <w:rFonts w:hint="eastAsia"/>
        </w:rPr>
        <w:t>使用</w:t>
      </w:r>
      <w:r w:rsidR="00054536">
        <w:rPr>
          <w:rFonts w:hint="eastAsia"/>
        </w:rPr>
        <w:t>方式有</w:t>
      </w:r>
      <w:r w:rsidR="00054536" w:rsidRPr="00054536">
        <w:rPr>
          <w:rFonts w:hint="eastAsia"/>
        </w:rPr>
        <w:t>EM80</w:t>
      </w:r>
      <w:r w:rsidR="00054536" w:rsidRPr="00054536">
        <w:rPr>
          <w:rFonts w:hint="eastAsia"/>
        </w:rPr>
        <w:t>軌道檢查車</w:t>
      </w:r>
      <w:r w:rsidR="00054536">
        <w:rPr>
          <w:rFonts w:hint="eastAsia"/>
        </w:rPr>
        <w:t>、</w:t>
      </w:r>
      <w:r w:rsidR="00054536" w:rsidRPr="00054536">
        <w:rPr>
          <w:rFonts w:hint="eastAsia"/>
        </w:rPr>
        <w:t>人工手提軌道檢測儀</w:t>
      </w:r>
      <w:r w:rsidR="00054536">
        <w:rPr>
          <w:rFonts w:hint="eastAsia"/>
        </w:rPr>
        <w:t>以及</w:t>
      </w:r>
      <w:r w:rsidR="00054536" w:rsidRPr="00054536">
        <w:rPr>
          <w:rFonts w:hint="eastAsia"/>
        </w:rPr>
        <w:t>GPS</w:t>
      </w:r>
      <w:r w:rsidR="00054536" w:rsidRPr="00054536">
        <w:rPr>
          <w:rFonts w:hint="eastAsia"/>
        </w:rPr>
        <w:t>軌道振動檢查</w:t>
      </w:r>
      <w:r w:rsidR="00054536">
        <w:rPr>
          <w:rFonts w:hint="eastAsia"/>
        </w:rPr>
        <w:t>等，這些雖然為</w:t>
      </w:r>
      <w:r w:rsidR="00E77C77">
        <w:rPr>
          <w:rFonts w:hint="eastAsia"/>
        </w:rPr>
        <w:t>較</w:t>
      </w:r>
      <w:r w:rsidR="00054536">
        <w:rPr>
          <w:rFonts w:hint="eastAsia"/>
        </w:rPr>
        <w:t>精</w:t>
      </w:r>
      <w:proofErr w:type="gramStart"/>
      <w:r w:rsidR="00054536">
        <w:rPr>
          <w:rFonts w:hint="eastAsia"/>
        </w:rPr>
        <w:t>準</w:t>
      </w:r>
      <w:proofErr w:type="gramEnd"/>
      <w:r w:rsidR="00E77C77">
        <w:rPr>
          <w:rFonts w:hint="eastAsia"/>
        </w:rPr>
        <w:t>的量測方式，</w:t>
      </w:r>
      <w:r w:rsidR="00054536">
        <w:rPr>
          <w:rFonts w:hint="eastAsia"/>
        </w:rPr>
        <w:t>卻</w:t>
      </w:r>
      <w:r w:rsidR="00564279">
        <w:rPr>
          <w:rFonts w:hint="eastAsia"/>
        </w:rPr>
        <w:t>分別</w:t>
      </w:r>
      <w:r w:rsidR="00054536">
        <w:rPr>
          <w:rFonts w:hint="eastAsia"/>
        </w:rPr>
        <w:t>有即時性不足、</w:t>
      </w:r>
      <w:r w:rsidR="00C811C4">
        <w:rPr>
          <w:rFonts w:hint="eastAsia"/>
        </w:rPr>
        <w:t>需人員上軌道操作以及</w:t>
      </w:r>
      <w:r w:rsidR="001075A5">
        <w:rPr>
          <w:rFonts w:hint="eastAsia"/>
        </w:rPr>
        <w:t>缺乏對一區域長時間量測資料</w:t>
      </w:r>
      <w:r w:rsidR="00745615">
        <w:rPr>
          <w:rFonts w:hint="eastAsia"/>
        </w:rPr>
        <w:t>等缺點</w:t>
      </w:r>
      <w:r w:rsidR="00A047CE">
        <w:rPr>
          <w:rFonts w:hint="eastAsia"/>
        </w:rPr>
        <w:t>。</w:t>
      </w:r>
    </w:p>
    <w:p w14:paraId="789CA71C" w14:textId="0DB90AC9" w:rsidR="00A41028" w:rsidRDefault="00A047CE" w:rsidP="00756FE9">
      <w:pPr>
        <w:ind w:left="480" w:firstLine="480"/>
      </w:pPr>
      <w:r>
        <w:rPr>
          <w:rFonts w:hint="eastAsia"/>
        </w:rPr>
        <w:t>道碴橫向阻力</w:t>
      </w:r>
      <w:r w:rsidR="0095280B">
        <w:rPr>
          <w:rFonts w:hint="eastAsia"/>
        </w:rPr>
        <w:t>為抵抗列車通過或溫度變化時對軌枕造成橫向位移的抵抗力。現行</w:t>
      </w:r>
      <w:r w:rsidR="00756FE9">
        <w:rPr>
          <w:rFonts w:hint="eastAsia"/>
        </w:rPr>
        <w:t>養護規範中</w:t>
      </w:r>
      <w:r w:rsidR="00756FE9">
        <w:fldChar w:fldCharType="begin"/>
      </w:r>
      <w:r w:rsidR="00E77C77">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sidR="00E77C77">
        <w:rPr>
          <w:rFonts w:hint="eastAsia"/>
        </w:rPr>
        <w:instrText>type name="Government Document"&gt;46&lt;/ref-type&gt;&lt;contributors&gt;&lt;/contributors&gt;&lt;titles&gt;&lt;title&gt;&lt;style face="normal" font="default" size="100%"&gt;1067&lt;/style&gt;&lt;style face="normal" font="default" charset="136" size="100%"&gt;</w:instrText>
      </w:r>
      <w:r w:rsidR="00E77C77">
        <w:rPr>
          <w:rFonts w:hint="eastAsia"/>
        </w:rPr>
        <w:instrText>公厘軌距鐵路長焊鋼軌舖設及養護規範</w:instrText>
      </w:r>
      <w:r w:rsidR="00E77C77">
        <w:rPr>
          <w:rFonts w:hint="eastAsia"/>
        </w:rPr>
        <w:instrText>&lt;/style&gt;&lt;/title&gt;&lt;/titles&gt;&lt;dates&gt;&lt;year&gt;2018&lt;/year&gt;&lt;/dates&gt;&lt;urls&gt;&lt;/urls&gt;&lt;custom1&gt;</w:instrText>
      </w:r>
      <w:r w:rsidR="00E77C77">
        <w:rPr>
          <w:rFonts w:hint="eastAsia"/>
        </w:rPr>
        <w:instrText>交通部</w:instrText>
      </w:r>
      <w:r w:rsidR="00E77C77">
        <w:rPr>
          <w:rFonts w:hint="eastAsia"/>
        </w:rPr>
        <w:instrText>&lt;/custom1&gt;&lt;/record&gt;&lt;/Cite&gt;&lt;/EndNote&gt;</w:instrText>
      </w:r>
      <w:r w:rsidR="00756FE9">
        <w:fldChar w:fldCharType="separate"/>
      </w:r>
      <w:r w:rsidR="00E77C77">
        <w:rPr>
          <w:noProof/>
        </w:rPr>
        <w:t>[2]</w:t>
      </w:r>
      <w:r w:rsidR="00756FE9">
        <w:fldChar w:fldCharType="end"/>
      </w:r>
      <w:r w:rsidR="00756FE9">
        <w:rPr>
          <w:rFonts w:hint="eastAsia"/>
        </w:rPr>
        <w:t>，橫向阻力</w:t>
      </w:r>
      <w:r w:rsidR="00593645">
        <w:rPr>
          <w:rFonts w:hint="eastAsia"/>
        </w:rPr>
        <w:t>之</w:t>
      </w:r>
      <w:r w:rsidR="00756FE9">
        <w:rPr>
          <w:rFonts w:hint="eastAsia"/>
        </w:rPr>
        <w:t>量測</w:t>
      </w:r>
      <w:r w:rsidR="00593645">
        <w:rPr>
          <w:rFonts w:hint="eastAsia"/>
        </w:rPr>
        <w:t>是</w:t>
      </w:r>
      <w:r w:rsidR="00756FE9">
        <w:rPr>
          <w:rFonts w:hint="eastAsia"/>
        </w:rPr>
        <w:t>利用阻力測定器將</w:t>
      </w:r>
      <w:proofErr w:type="gramStart"/>
      <w:r w:rsidR="00756FE9">
        <w:rPr>
          <w:rFonts w:hint="eastAsia"/>
        </w:rPr>
        <w:t>道床中</w:t>
      </w:r>
      <w:proofErr w:type="gramEnd"/>
      <w:r w:rsidR="00756FE9">
        <w:rPr>
          <w:rFonts w:hint="eastAsia"/>
        </w:rPr>
        <w:t>之混凝土軌枕</w:t>
      </w:r>
      <w:proofErr w:type="gramStart"/>
      <w:r w:rsidR="00756FE9">
        <w:rPr>
          <w:rFonts w:hint="eastAsia"/>
        </w:rPr>
        <w:t>向外抽拉</w:t>
      </w:r>
      <w:proofErr w:type="gramEnd"/>
      <w:r w:rsidR="00756FE9">
        <w:rPr>
          <w:rFonts w:hint="eastAsia"/>
        </w:rPr>
        <w:t>，視</w:t>
      </w:r>
      <w:r w:rsidR="00593645">
        <w:rPr>
          <w:rFonts w:hint="eastAsia"/>
        </w:rPr>
        <w:t>位移達</w:t>
      </w:r>
      <w:r w:rsidR="00593645">
        <w:rPr>
          <w:rFonts w:hint="eastAsia"/>
        </w:rPr>
        <w:t>2</w:t>
      </w:r>
      <w:r w:rsidR="00593645">
        <w:t>mm</w:t>
      </w:r>
      <w:r w:rsidR="00756FE9">
        <w:rPr>
          <w:rFonts w:hint="eastAsia"/>
        </w:rPr>
        <w:t>時紀錄</w:t>
      </w:r>
      <w:proofErr w:type="gramStart"/>
      <w:r w:rsidR="00756FE9">
        <w:rPr>
          <w:rFonts w:hint="eastAsia"/>
        </w:rPr>
        <w:t>測力計</w:t>
      </w:r>
      <w:proofErr w:type="gramEnd"/>
      <w:r w:rsidR="00756FE9">
        <w:rPr>
          <w:rFonts w:hint="eastAsia"/>
        </w:rPr>
        <w:t>之值，再將該其換算為軌道</w:t>
      </w:r>
      <w:r w:rsidR="00330505">
        <w:rPr>
          <w:rFonts w:hint="eastAsia"/>
        </w:rPr>
        <w:t>每公尺</w:t>
      </w:r>
      <w:r w:rsidR="00756FE9">
        <w:rPr>
          <w:rFonts w:hint="eastAsia"/>
        </w:rPr>
        <w:t>單側之道碴橫向阻力值</w:t>
      </w:r>
      <w:r w:rsidR="00330505">
        <w:rPr>
          <w:rFonts w:hint="eastAsia"/>
        </w:rPr>
        <w:t>。</w:t>
      </w:r>
      <w:r w:rsidR="00FE26AD">
        <w:rPr>
          <w:rFonts w:hint="eastAsia"/>
        </w:rPr>
        <w:t>然</w:t>
      </w:r>
      <w:r w:rsidR="002D0F85">
        <w:rPr>
          <w:rFonts w:hint="eastAsia"/>
        </w:rPr>
        <w:t>而</w:t>
      </w:r>
      <w:r w:rsidR="00FE26AD">
        <w:rPr>
          <w:rFonts w:hint="eastAsia"/>
        </w:rPr>
        <w:t>，</w:t>
      </w:r>
      <w:r w:rsidR="002D0F85">
        <w:rPr>
          <w:rFonts w:hint="eastAsia"/>
        </w:rPr>
        <w:t>獲得該阻力值仍需</w:t>
      </w:r>
      <w:r w:rsidR="00FE26AD">
        <w:rPr>
          <w:rFonts w:hint="eastAsia"/>
        </w:rPr>
        <w:t>仰賴</w:t>
      </w:r>
      <w:r w:rsidR="002D0F85">
        <w:rPr>
          <w:rFonts w:hint="eastAsia"/>
        </w:rPr>
        <w:t>較多人力，而且</w:t>
      </w:r>
      <w:r w:rsidR="00B2568B">
        <w:rPr>
          <w:rFonts w:hint="eastAsia"/>
        </w:rPr>
        <w:t>獲得該</w:t>
      </w:r>
      <w:r w:rsidR="002D0F85">
        <w:rPr>
          <w:rFonts w:hint="eastAsia"/>
        </w:rPr>
        <w:t>數值</w:t>
      </w:r>
      <w:r w:rsidR="00B2568B">
        <w:rPr>
          <w:rFonts w:hint="eastAsia"/>
        </w:rPr>
        <w:t>時</w:t>
      </w:r>
      <w:r w:rsidR="002D0F85">
        <w:rPr>
          <w:rFonts w:hint="eastAsia"/>
        </w:rPr>
        <w:t>已產生位移，較屬於極限強度；另外，該量測方式</w:t>
      </w:r>
      <w:r w:rsidR="005A658E">
        <w:rPr>
          <w:rFonts w:hint="eastAsia"/>
        </w:rPr>
        <w:t>亦</w:t>
      </w:r>
      <w:r w:rsidR="002D0F85">
        <w:rPr>
          <w:rFonts w:hint="eastAsia"/>
        </w:rPr>
        <w:t>無考量到列車產生的動態效應。</w:t>
      </w:r>
    </w:p>
    <w:p w14:paraId="0EDF7B3E" w14:textId="7E1D1E7F" w:rsidR="00E76175" w:rsidRDefault="00E76175" w:rsidP="00756FE9">
      <w:pPr>
        <w:ind w:left="480" w:firstLine="480"/>
      </w:pPr>
      <w:proofErr w:type="gramStart"/>
      <w:r>
        <w:rPr>
          <w:rFonts w:hint="eastAsia"/>
        </w:rPr>
        <w:t>臺</w:t>
      </w:r>
      <w:proofErr w:type="gramEnd"/>
      <w:r>
        <w:rPr>
          <w:rFonts w:hint="eastAsia"/>
        </w:rPr>
        <w:t>鐵</w:t>
      </w:r>
      <w:r w:rsidR="00DD49A5">
        <w:rPr>
          <w:rFonts w:hint="eastAsia"/>
        </w:rPr>
        <w:t>養護規範</w:t>
      </w:r>
      <w:r w:rsidR="00D10C3F">
        <w:fldChar w:fldCharType="begin"/>
      </w:r>
      <w:r w:rsidR="00610816">
        <w:instrText xml:space="preserve"> ADDIN EN.CITE &lt;EndNote&gt;&lt;Cite&gt;&lt;Year&gt;2021&lt;/Year&gt;&lt;RecNum&gt;65&lt;/RecNum&gt;&lt;DisplayText&gt;[3]&lt;/DisplayText&gt;&lt;record&gt;&lt;rec-number&gt;65&lt;/rec-number&gt;&lt;foreign-keys&gt;&lt;key app="EN" db-id="svx92rfr1svpvnerppyva0asra2wxdzswsds" timestamp="1656667964"&gt;65&lt;/key&gt;&lt;/foreign-keys&gt;&lt;ref-</w:instrText>
      </w:r>
      <w:r w:rsidR="00610816">
        <w:rPr>
          <w:rFonts w:hint="eastAsia"/>
        </w:rPr>
        <w:instrText>type name="Government Document"&gt;46&lt;/ref-type&gt;&lt;contributors&gt;&lt;/contributors&gt;&lt;titles&gt;&lt;title&gt;&lt;style face="normal" font="default" size="100%"&gt;1067mm&lt;/style&gt;&lt;style face="normal" font="default" charset="136" size="100%"&gt;</w:instrText>
      </w:r>
      <w:r w:rsidR="00610816">
        <w:rPr>
          <w:rFonts w:hint="eastAsia"/>
        </w:rPr>
        <w:instrText>軌距軌道養護檢查規範</w:instrText>
      </w:r>
      <w:r w:rsidR="00610816">
        <w:rPr>
          <w:rFonts w:hint="eastAsia"/>
        </w:rPr>
        <w:instrText>&lt;/style&gt;&lt;/title&gt;&lt;/titles&gt;&lt;dates&gt;&lt;year&gt;2021&lt;/year&gt;&lt;/dates&gt;&lt;urls&gt;&lt;/urls&gt;&lt;custom1&gt;&lt;style face="normal" font="default" charset="136" size="100%"&gt;</w:instrText>
      </w:r>
      <w:r w:rsidR="00610816">
        <w:rPr>
          <w:rFonts w:hint="eastAsia"/>
        </w:rPr>
        <w:instrText>交通部</w:instrText>
      </w:r>
      <w:r w:rsidR="00610816">
        <w:rPr>
          <w:rFonts w:hint="eastAsia"/>
        </w:rPr>
        <w:instrText>&lt;/style&gt;&lt;/custom1&gt;&lt;/record&gt;&lt;/Cite&gt;&lt;/EndNote&gt;</w:instrText>
      </w:r>
      <w:r w:rsidR="00D10C3F">
        <w:fldChar w:fldCharType="separate"/>
      </w:r>
      <w:r w:rsidR="00D10C3F">
        <w:rPr>
          <w:noProof/>
        </w:rPr>
        <w:t>[3]</w:t>
      </w:r>
      <w:r w:rsidR="00D10C3F">
        <w:fldChar w:fldCharType="end"/>
      </w:r>
      <w:r w:rsidR="00D10C3F">
        <w:rPr>
          <w:rFonts w:hint="eastAsia"/>
        </w:rPr>
        <w:t>主要</w:t>
      </w:r>
      <w:proofErr w:type="gramStart"/>
      <w:r w:rsidR="00DD49A5">
        <w:rPr>
          <w:rFonts w:hint="eastAsia"/>
        </w:rPr>
        <w:t>針對軌縫</w:t>
      </w:r>
      <w:r w:rsidR="00D10C3F">
        <w:rPr>
          <w:rFonts w:hint="eastAsia"/>
        </w:rPr>
        <w:t>寬</w:t>
      </w:r>
      <w:r w:rsidR="00DD49A5">
        <w:rPr>
          <w:rFonts w:hint="eastAsia"/>
        </w:rPr>
        <w:t>度</w:t>
      </w:r>
      <w:proofErr w:type="gramEnd"/>
      <w:r w:rsidR="00DC246D">
        <w:rPr>
          <w:rFonts w:hint="eastAsia"/>
        </w:rPr>
        <w:t>規範伸縮量，</w:t>
      </w:r>
      <w:r w:rsidR="00797E57">
        <w:rPr>
          <w:rFonts w:hint="eastAsia"/>
        </w:rPr>
        <w:t>亦考量溫度之影響</w:t>
      </w:r>
      <w:r w:rsidR="00B73192">
        <w:rPr>
          <w:rFonts w:hint="eastAsia"/>
        </w:rPr>
        <w:t>。在</w:t>
      </w:r>
      <w:r w:rsidR="00B73192">
        <w:rPr>
          <w:rFonts w:hint="eastAsia"/>
        </w:rPr>
        <w:t>25</w:t>
      </w:r>
      <w:r w:rsidR="00B73192">
        <w:t>m</w:t>
      </w:r>
      <w:proofErr w:type="gramStart"/>
      <w:r w:rsidR="00B73192">
        <w:rPr>
          <w:rFonts w:hint="eastAsia"/>
        </w:rPr>
        <w:t>定尺軌、</w:t>
      </w:r>
      <w:proofErr w:type="gramEnd"/>
      <w:r w:rsidR="00B73192">
        <w:rPr>
          <w:rFonts w:hint="eastAsia"/>
        </w:rPr>
        <w:t>30</w:t>
      </w:r>
      <w:r w:rsidR="00B73192">
        <w:rPr>
          <w:rFonts w:hint="eastAsia"/>
        </w:rPr>
        <w:t>℃</w:t>
      </w:r>
      <w:proofErr w:type="gramStart"/>
      <w:r w:rsidR="00B73192">
        <w:rPr>
          <w:rFonts w:hint="eastAsia"/>
        </w:rPr>
        <w:t>軌溫情況下軌縫應</w:t>
      </w:r>
      <w:proofErr w:type="gramEnd"/>
      <w:r w:rsidR="00B73192">
        <w:rPr>
          <w:rFonts w:hint="eastAsia"/>
        </w:rPr>
        <w:t>為</w:t>
      </w:r>
      <w:r w:rsidR="00B73192">
        <w:rPr>
          <w:rFonts w:hint="eastAsia"/>
        </w:rPr>
        <w:t>4</w:t>
      </w:r>
      <w:r w:rsidR="00B73192">
        <w:t>mm</w:t>
      </w:r>
      <w:r w:rsidR="00D6363C">
        <w:rPr>
          <w:rFonts w:hint="eastAsia"/>
        </w:rPr>
        <w:t>，若溫度上升規範寬度則減小。</w:t>
      </w:r>
    </w:p>
    <w:p w14:paraId="554F1FCC" w14:textId="48F71A85" w:rsidR="002D0F85" w:rsidRPr="005A658E" w:rsidRDefault="002D0F85" w:rsidP="00756FE9">
      <w:pPr>
        <w:ind w:left="480" w:firstLine="480"/>
      </w:pPr>
    </w:p>
    <w:p w14:paraId="4F7EFBFF" w14:textId="27B400B8" w:rsidR="00634E0E" w:rsidRDefault="00634E0E">
      <w:pPr>
        <w:widowControl/>
        <w:spacing w:line="240" w:lineRule="auto"/>
        <w:ind w:leftChars="0" w:left="0" w:firstLineChars="0" w:firstLine="0"/>
      </w:pPr>
      <w:r>
        <w:br w:type="page"/>
      </w:r>
    </w:p>
    <w:p w14:paraId="7DBA341E" w14:textId="4356CC60" w:rsidR="009C2B4B" w:rsidRDefault="002F0528" w:rsidP="009C2B4B">
      <w:pPr>
        <w:pStyle w:val="31"/>
        <w:spacing w:before="360" w:after="180"/>
      </w:pPr>
      <w:bookmarkStart w:id="98" w:name="_Toc107612994"/>
      <w:r>
        <w:rPr>
          <w:rFonts w:hint="eastAsia"/>
        </w:rPr>
        <w:lastRenderedPageBreak/>
        <w:t xml:space="preserve"> </w:t>
      </w:r>
      <w:r w:rsidR="00A27C55" w:rsidRPr="00402C5C">
        <w:t>Arduino</w:t>
      </w:r>
      <w:proofErr w:type="gramStart"/>
      <w:r w:rsidR="00A27C55">
        <w:rPr>
          <w:rFonts w:hint="eastAsia"/>
        </w:rPr>
        <w:t>物聯網</w:t>
      </w:r>
      <w:proofErr w:type="gramEnd"/>
      <w:r w:rsidR="00A27C55">
        <w:rPr>
          <w:rFonts w:hint="eastAsia"/>
        </w:rPr>
        <w:t>工具於工程上的應用</w:t>
      </w:r>
      <w:bookmarkEnd w:id="98"/>
    </w:p>
    <w:p w14:paraId="2B5ECDCE" w14:textId="303DD46F" w:rsidR="00A27C55" w:rsidRDefault="00A27C55" w:rsidP="00A27C55">
      <w:pPr>
        <w:pStyle w:val="aa"/>
        <w:numPr>
          <w:ilvl w:val="0"/>
          <w:numId w:val="40"/>
        </w:numPr>
        <w:ind w:leftChars="0" w:firstLineChars="0"/>
      </w:pPr>
      <w:proofErr w:type="gramStart"/>
      <w:r w:rsidRPr="00A27C55">
        <w:rPr>
          <w:rFonts w:hint="eastAsia"/>
        </w:rPr>
        <w:t>物聯網</w:t>
      </w:r>
      <w:proofErr w:type="gramEnd"/>
      <w:r w:rsidRPr="00A27C55">
        <w:rPr>
          <w:rFonts w:hint="eastAsia"/>
        </w:rPr>
        <w:t>架構與無線通訊技術</w:t>
      </w:r>
    </w:p>
    <w:p w14:paraId="5FFE2D42" w14:textId="77777777" w:rsidR="00A27C55" w:rsidRDefault="00A27C55" w:rsidP="00A27C55">
      <w:pPr>
        <w:ind w:left="480" w:firstLine="480"/>
      </w:pPr>
      <w:proofErr w:type="gramStart"/>
      <w:r w:rsidRPr="005A10CB">
        <w:rPr>
          <w:rFonts w:hint="eastAsia"/>
        </w:rPr>
        <w:t>物聯網</w:t>
      </w:r>
      <w:proofErr w:type="gramEnd"/>
      <w:r w:rsidRPr="005A10CB">
        <w:rPr>
          <w:rFonts w:hint="eastAsia"/>
        </w:rPr>
        <w:t>（</w:t>
      </w:r>
      <w:r w:rsidRPr="005A10CB">
        <w:rPr>
          <w:rFonts w:hint="eastAsia"/>
        </w:rPr>
        <w:t>Internet of things, IoT</w:t>
      </w:r>
      <w:r w:rsidRPr="005A10CB">
        <w:rPr>
          <w:rFonts w:hint="eastAsia"/>
        </w:rPr>
        <w:t>）</w:t>
      </w:r>
      <w:r>
        <w:rPr>
          <w:rFonts w:hint="eastAsia"/>
        </w:rPr>
        <w:t>為將各種物體內建感測器，藉由無線或有線的方式，將感測所得之資料傳輸至網路，並透過遠端監控及處理分析，以打造更健全的生活環境</w:t>
      </w:r>
      <w:r w:rsidRPr="00967260">
        <w:fldChar w:fldCharType="begin"/>
      </w:r>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r w:rsidRPr="00967260">
        <w:fldChar w:fldCharType="separate"/>
      </w:r>
      <w:r>
        <w:rPr>
          <w:noProof/>
        </w:rPr>
        <w:t>[4]</w:t>
      </w:r>
      <w:r w:rsidRPr="00967260">
        <w:fldChar w:fldCharType="end"/>
      </w:r>
      <w:r>
        <w:rPr>
          <w:rFonts w:hint="eastAsia"/>
        </w:rPr>
        <w:t>。</w:t>
      </w:r>
      <w:proofErr w:type="gramStart"/>
      <w:r>
        <w:rPr>
          <w:rFonts w:hint="eastAsia"/>
        </w:rPr>
        <w:t>物聯網</w:t>
      </w:r>
      <w:proofErr w:type="gramEnd"/>
      <w:r>
        <w:rPr>
          <w:rFonts w:hint="eastAsia"/>
        </w:rPr>
        <w:t>架構可分三階層，為</w:t>
      </w:r>
      <w:proofErr w:type="gramStart"/>
      <w:r>
        <w:rPr>
          <w:rFonts w:hint="eastAsia"/>
        </w:rPr>
        <w:t>感測層</w:t>
      </w:r>
      <w:proofErr w:type="gramEnd"/>
      <w:r>
        <w:rPr>
          <w:rFonts w:hint="eastAsia"/>
        </w:rPr>
        <w:t>、網路層及應用層。</w:t>
      </w:r>
    </w:p>
    <w:p w14:paraId="50E7F4B9" w14:textId="6EBC79C3" w:rsidR="00A27C55" w:rsidRDefault="00A27C55" w:rsidP="00A27C55">
      <w:pPr>
        <w:ind w:left="480" w:firstLine="480"/>
      </w:pPr>
      <w:proofErr w:type="gramStart"/>
      <w:r>
        <w:rPr>
          <w:rFonts w:hint="eastAsia"/>
        </w:rPr>
        <w:t>感測層</w:t>
      </w:r>
      <w:proofErr w:type="gramEnd"/>
      <w:r>
        <w:rPr>
          <w:rFonts w:hint="eastAsia"/>
        </w:rPr>
        <w:t>為將感測器安裝於物體上，使其具有感測環境變化的能力，一般多使用</w:t>
      </w:r>
      <w:r>
        <w:t>Arduino</w:t>
      </w:r>
      <w:r>
        <w:rPr>
          <w:rFonts w:hint="eastAsia"/>
        </w:rPr>
        <w:t>或樹</w:t>
      </w:r>
      <w:proofErr w:type="gramStart"/>
      <w:r>
        <w:rPr>
          <w:rFonts w:hint="eastAsia"/>
        </w:rPr>
        <w:t>莓</w:t>
      </w:r>
      <w:proofErr w:type="gramEnd"/>
      <w:r>
        <w:rPr>
          <w:rFonts w:hint="eastAsia"/>
        </w:rPr>
        <w:t>派</w:t>
      </w:r>
      <w:r w:rsidRPr="00BF414D">
        <w:t>(Raspberry Pi)</w:t>
      </w:r>
      <w:r>
        <w:rPr>
          <w:rFonts w:hint="eastAsia"/>
        </w:rPr>
        <w:t>作為元件整合與功能開發的工具。</w:t>
      </w:r>
    </w:p>
    <w:p w14:paraId="6DA43133" w14:textId="4F982A4C" w:rsidR="00A27C55" w:rsidRDefault="00A27C55" w:rsidP="00A27C55">
      <w:pPr>
        <w:ind w:left="480" w:firstLine="480"/>
      </w:pPr>
      <w:r>
        <w:rPr>
          <w:rFonts w:hint="eastAsia"/>
        </w:rPr>
        <w:t>網路層包含各種不同通訊範圍及傳輸速率的無線通訊網路，可以區分為短距離與長距離無線通訊網路，相關無線通訊協定分類如</w:t>
      </w:r>
      <w:r>
        <w:fldChar w:fldCharType="begin"/>
      </w:r>
      <w:r>
        <w:instrText xml:space="preserve"> </w:instrText>
      </w:r>
      <w:r>
        <w:rPr>
          <w:rFonts w:hint="eastAsia"/>
        </w:rPr>
        <w:instrText>REF _Ref102133740 \h</w:instrText>
      </w:r>
      <w:r>
        <w:instrText xml:space="preserve"> </w:instrText>
      </w:r>
      <w:r>
        <w:fldChar w:fldCharType="separate"/>
      </w:r>
      <w:r w:rsidRPr="00967260">
        <w:rPr>
          <w:rFonts w:hint="eastAsia"/>
        </w:rPr>
        <w:t>表</w:t>
      </w:r>
      <w:r w:rsidRPr="00967260">
        <w:t xml:space="preserve"> </w:t>
      </w:r>
      <w:r>
        <w:rPr>
          <w:noProof/>
        </w:rPr>
        <w:t>1</w:t>
      </w:r>
      <w:r>
        <w:noBreakHyphen/>
      </w:r>
      <w:r>
        <w:rPr>
          <w:noProof/>
        </w:rPr>
        <w:t>2</w:t>
      </w:r>
      <w:r>
        <w:fldChar w:fldCharType="end"/>
      </w:r>
      <w:r>
        <w:rPr>
          <w:rFonts w:hint="eastAsia"/>
        </w:rPr>
        <w:t>。短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長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4F00631E" w14:textId="41FDBD92" w:rsidR="00A27C55" w:rsidRDefault="00A27C55" w:rsidP="00A27C55">
      <w:pPr>
        <w:ind w:left="480" w:firstLine="480"/>
      </w:pPr>
      <w:r>
        <w:rPr>
          <w:rFonts w:hint="eastAsia"/>
        </w:rPr>
        <w:t>近年來</w:t>
      </w:r>
      <w:r>
        <w:rPr>
          <w:rFonts w:hint="eastAsia"/>
        </w:rPr>
        <w:t>L</w:t>
      </w:r>
      <w:r>
        <w:t>PWA</w:t>
      </w:r>
      <w:r>
        <w:rPr>
          <w:rFonts w:hint="eastAsia"/>
        </w:rPr>
        <w:t>技術</w:t>
      </w:r>
      <w:r w:rsidR="002F0528">
        <w:rPr>
          <w:rFonts w:hint="eastAsia"/>
        </w:rPr>
        <w:t>應用日漸</w:t>
      </w:r>
      <w:proofErr w:type="gramStart"/>
      <w:r w:rsidR="002F0528">
        <w:rPr>
          <w:rFonts w:hint="eastAsia"/>
        </w:rPr>
        <w:t>普及</w:t>
      </w:r>
      <w:r>
        <w:rPr>
          <w:rFonts w:hint="eastAsia"/>
        </w:rPr>
        <w:t>，</w:t>
      </w:r>
      <w:proofErr w:type="gramEnd"/>
      <w:r>
        <w:rPr>
          <w:rFonts w:hint="eastAsia"/>
        </w:rPr>
        <w:t>因其特色</w:t>
      </w:r>
      <w:proofErr w:type="gramStart"/>
      <w:r>
        <w:rPr>
          <w:rFonts w:hint="eastAsia"/>
        </w:rPr>
        <w:t>是</w:t>
      </w:r>
      <w:r w:rsidR="002F0528">
        <w:rPr>
          <w:rFonts w:hint="eastAsia"/>
        </w:rPr>
        <w:t>且有低功耗</w:t>
      </w:r>
      <w:proofErr w:type="gramEnd"/>
      <w:r w:rsidR="002F0528">
        <w:rPr>
          <w:rFonts w:hint="eastAsia"/>
        </w:rPr>
        <w:t>、長距離等特性</w:t>
      </w:r>
      <w:r>
        <w:rPr>
          <w:rFonts w:hint="eastAsia"/>
        </w:rPr>
        <w:t>，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台，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r>
        <w:rPr>
          <w:rFonts w:hint="eastAsia"/>
        </w:rPr>
        <w:t>聯網，且耗電量較電信網路小，是</w:t>
      </w:r>
      <w:proofErr w:type="gramStart"/>
      <w:r>
        <w:rPr>
          <w:rFonts w:hint="eastAsia"/>
        </w:rPr>
        <w:t>許多物聯網</w:t>
      </w:r>
      <w:proofErr w:type="gramEnd"/>
      <w:r>
        <w:rPr>
          <w:rFonts w:hint="eastAsia"/>
        </w:rPr>
        <w:t>業者所採用的方案。</w:t>
      </w:r>
    </w:p>
    <w:p w14:paraId="3E5E5677" w14:textId="77777777" w:rsidR="00DE73B5" w:rsidRDefault="00DE73B5" w:rsidP="00A27C55">
      <w:pPr>
        <w:ind w:left="480" w:firstLine="480"/>
      </w:pPr>
    </w:p>
    <w:p w14:paraId="5CE75DD3" w14:textId="77777777" w:rsidR="00A27C55" w:rsidRPr="00366119" w:rsidRDefault="00A27C55" w:rsidP="00A27C55">
      <w:pPr>
        <w:pStyle w:val="ac"/>
        <w:spacing w:after="180"/>
        <w:rPr>
          <w:sz w:val="16"/>
        </w:rPr>
      </w:pPr>
      <w:bookmarkStart w:id="99" w:name="_Ref102133740"/>
      <w:bookmarkStart w:id="100" w:name="_Toc107581454"/>
      <w:r w:rsidRPr="00967260">
        <w:rPr>
          <w:rFonts w:hint="eastAsia"/>
        </w:rPr>
        <w:t>表</w:t>
      </w:r>
      <w:r w:rsidRPr="00967260">
        <w:t xml:space="preserve"> </w:t>
      </w:r>
      <w:r>
        <w:rPr>
          <w:noProof/>
        </w:rPr>
        <w:fldChar w:fldCharType="begin"/>
      </w:r>
      <w:r>
        <w:rPr>
          <w:noProof/>
        </w:rPr>
        <w:instrText xml:space="preserve"> STYLEREF 1 \s </w:instrText>
      </w:r>
      <w:r>
        <w:rPr>
          <w:noProof/>
        </w:rPr>
        <w:fldChar w:fldCharType="separate"/>
      </w:r>
      <w:r>
        <w:rPr>
          <w:noProof/>
        </w:rPr>
        <w:t>1</w:t>
      </w:r>
      <w:r>
        <w:rPr>
          <w:noProof/>
        </w:rPr>
        <w:fldChar w:fldCharType="end"/>
      </w:r>
      <w:r>
        <w:noBreakHyphen/>
      </w:r>
      <w:r>
        <w:fldChar w:fldCharType="begin"/>
      </w:r>
      <w:r>
        <w:instrText xml:space="preserve"> SEQ </w:instrText>
      </w:r>
      <w:r>
        <w:instrText>表</w:instrText>
      </w:r>
      <w:r>
        <w:instrText xml:space="preserve"> \* ARABIC \s 1 </w:instrText>
      </w:r>
      <w:r>
        <w:fldChar w:fldCharType="separate"/>
      </w:r>
      <w:r>
        <w:rPr>
          <w:noProof/>
        </w:rPr>
        <w:t>2</w:t>
      </w:r>
      <w:r>
        <w:fldChar w:fldCharType="end"/>
      </w:r>
      <w:bookmarkEnd w:id="99"/>
      <w:r>
        <w:rPr>
          <w:rFonts w:hint="eastAsia"/>
        </w:rPr>
        <w:t xml:space="preserve"> </w:t>
      </w:r>
      <w:r>
        <w:rPr>
          <w:rFonts w:hint="eastAsia"/>
        </w:rPr>
        <w:t>常見</w:t>
      </w:r>
      <w:r w:rsidRPr="00967260">
        <w:rPr>
          <w:rFonts w:hint="eastAsia"/>
        </w:rPr>
        <w:t>無線通訊協定分類</w:t>
      </w:r>
      <w:r w:rsidRPr="00967260">
        <w:fldChar w:fldCharType="begin"/>
      </w:r>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r w:rsidRPr="00967260">
        <w:fldChar w:fldCharType="separate"/>
      </w:r>
      <w:bookmarkEnd w:id="100"/>
      <w:r>
        <w:rPr>
          <w:noProof/>
        </w:rPr>
        <w:t>[4]</w:t>
      </w:r>
      <w:r w:rsidRPr="00967260">
        <w:fldChar w:fldCharType="end"/>
      </w:r>
    </w:p>
    <w:tbl>
      <w:tblPr>
        <w:tblStyle w:val="af9"/>
        <w:tblW w:w="6373" w:type="dxa"/>
        <w:jc w:val="center"/>
        <w:tblLook w:val="04A0" w:firstRow="1" w:lastRow="0" w:firstColumn="1" w:lastColumn="0" w:noHBand="0" w:noVBand="1"/>
      </w:tblPr>
      <w:tblGrid>
        <w:gridCol w:w="3185"/>
        <w:gridCol w:w="3188"/>
      </w:tblGrid>
      <w:tr w:rsidR="00A27C55" w14:paraId="380974B7" w14:textId="77777777" w:rsidTr="00DE73B5">
        <w:trPr>
          <w:trHeight w:val="159"/>
          <w:jc w:val="center"/>
        </w:trPr>
        <w:tc>
          <w:tcPr>
            <w:tcW w:w="6373" w:type="dxa"/>
            <w:gridSpan w:val="2"/>
            <w:vAlign w:val="center"/>
          </w:tcPr>
          <w:p w14:paraId="33073F05" w14:textId="77777777" w:rsidR="00A27C55" w:rsidRPr="00B66879" w:rsidRDefault="00A27C55" w:rsidP="00D616CC">
            <w:pPr>
              <w:ind w:leftChars="0" w:left="0" w:firstLineChars="0" w:firstLine="0"/>
              <w:jc w:val="center"/>
              <w:rPr>
                <w:sz w:val="20"/>
                <w:szCs w:val="20"/>
              </w:rPr>
            </w:pPr>
            <w:r w:rsidRPr="00B66879">
              <w:rPr>
                <w:rFonts w:hint="eastAsia"/>
                <w:sz w:val="20"/>
                <w:szCs w:val="20"/>
              </w:rPr>
              <w:t>無線通訊協定</w:t>
            </w:r>
          </w:p>
        </w:tc>
      </w:tr>
      <w:tr w:rsidR="00A27C55" w14:paraId="189EB564" w14:textId="77777777" w:rsidTr="00DE73B5">
        <w:trPr>
          <w:trHeight w:val="256"/>
          <w:jc w:val="center"/>
        </w:trPr>
        <w:tc>
          <w:tcPr>
            <w:tcW w:w="3185" w:type="dxa"/>
            <w:vAlign w:val="center"/>
          </w:tcPr>
          <w:p w14:paraId="5DCF5869" w14:textId="77777777" w:rsidR="00A27C55" w:rsidRPr="00B66879" w:rsidRDefault="00A27C55" w:rsidP="00D616CC">
            <w:pPr>
              <w:ind w:leftChars="0" w:left="0" w:firstLineChars="0" w:firstLine="0"/>
              <w:jc w:val="center"/>
              <w:rPr>
                <w:sz w:val="20"/>
                <w:szCs w:val="20"/>
              </w:rPr>
            </w:pPr>
            <w:r w:rsidRPr="00B66879">
              <w:rPr>
                <w:rFonts w:hint="eastAsia"/>
                <w:sz w:val="20"/>
                <w:szCs w:val="20"/>
              </w:rPr>
              <w:t>短距離無線通訊網路</w:t>
            </w:r>
          </w:p>
        </w:tc>
        <w:tc>
          <w:tcPr>
            <w:tcW w:w="3187" w:type="dxa"/>
            <w:vAlign w:val="center"/>
          </w:tcPr>
          <w:p w14:paraId="767F9C5E" w14:textId="77777777" w:rsidR="00A27C55" w:rsidRPr="00B66879" w:rsidRDefault="00A27C55" w:rsidP="00D616CC">
            <w:pPr>
              <w:ind w:leftChars="0" w:left="0" w:firstLineChars="0" w:firstLine="0"/>
              <w:jc w:val="center"/>
              <w:rPr>
                <w:sz w:val="20"/>
                <w:szCs w:val="20"/>
              </w:rPr>
            </w:pPr>
            <w:r w:rsidRPr="00B66879">
              <w:rPr>
                <w:rFonts w:hint="eastAsia"/>
                <w:sz w:val="20"/>
                <w:szCs w:val="20"/>
              </w:rPr>
              <w:t>長距離無線通訊網路</w:t>
            </w:r>
          </w:p>
        </w:tc>
      </w:tr>
      <w:tr w:rsidR="00A27C55" w14:paraId="30818967" w14:textId="77777777" w:rsidTr="00DE73B5">
        <w:trPr>
          <w:trHeight w:val="760"/>
          <w:jc w:val="center"/>
        </w:trPr>
        <w:tc>
          <w:tcPr>
            <w:tcW w:w="3185" w:type="dxa"/>
            <w:vAlign w:val="center"/>
          </w:tcPr>
          <w:p w14:paraId="1BA17EE5" w14:textId="77777777" w:rsidR="00A27C55" w:rsidRPr="00B66879" w:rsidRDefault="00A27C55" w:rsidP="00D616CC">
            <w:pPr>
              <w:pStyle w:val="aa"/>
              <w:numPr>
                <w:ilvl w:val="0"/>
                <w:numId w:val="15"/>
              </w:numPr>
              <w:ind w:leftChars="0" w:firstLineChars="0"/>
              <w:jc w:val="both"/>
              <w:rPr>
                <w:sz w:val="20"/>
                <w:szCs w:val="20"/>
              </w:rPr>
            </w:pPr>
            <w:r w:rsidRPr="00B66879">
              <w:rPr>
                <w:sz w:val="20"/>
                <w:szCs w:val="20"/>
              </w:rPr>
              <w:t>ZigBee</w:t>
            </w:r>
          </w:p>
          <w:p w14:paraId="1D8DC832" w14:textId="77777777" w:rsidR="00A27C55" w:rsidRPr="00B66879" w:rsidRDefault="00A27C55" w:rsidP="00D616CC">
            <w:pPr>
              <w:pStyle w:val="aa"/>
              <w:numPr>
                <w:ilvl w:val="0"/>
                <w:numId w:val="15"/>
              </w:numPr>
              <w:ind w:leftChars="0" w:firstLineChars="0"/>
              <w:jc w:val="both"/>
              <w:rPr>
                <w:sz w:val="20"/>
                <w:szCs w:val="20"/>
              </w:rPr>
            </w:pPr>
            <w:r w:rsidRPr="00B66879">
              <w:rPr>
                <w:rFonts w:hint="eastAsia"/>
                <w:sz w:val="20"/>
                <w:szCs w:val="20"/>
              </w:rPr>
              <w:t>藍牙</w:t>
            </w:r>
          </w:p>
          <w:p w14:paraId="6345F80F" w14:textId="77777777" w:rsidR="00A27C55" w:rsidRPr="00B66879" w:rsidRDefault="00A27C55" w:rsidP="00D616CC">
            <w:pPr>
              <w:pStyle w:val="aa"/>
              <w:numPr>
                <w:ilvl w:val="0"/>
                <w:numId w:val="15"/>
              </w:numPr>
              <w:ind w:leftChars="0" w:firstLineChars="0"/>
              <w:jc w:val="both"/>
              <w:rPr>
                <w:sz w:val="20"/>
                <w:szCs w:val="20"/>
              </w:rPr>
            </w:pPr>
            <w:r w:rsidRPr="00B66879">
              <w:rPr>
                <w:sz w:val="20"/>
                <w:szCs w:val="20"/>
              </w:rPr>
              <w:t>Wi-Fi</w:t>
            </w:r>
          </w:p>
        </w:tc>
        <w:tc>
          <w:tcPr>
            <w:tcW w:w="3187" w:type="dxa"/>
            <w:vAlign w:val="center"/>
          </w:tcPr>
          <w:p w14:paraId="0E4A45BF" w14:textId="77777777" w:rsidR="00A27C55" w:rsidRPr="00B66879" w:rsidRDefault="00A27C55" w:rsidP="00D616CC">
            <w:pPr>
              <w:pStyle w:val="aa"/>
              <w:numPr>
                <w:ilvl w:val="0"/>
                <w:numId w:val="16"/>
              </w:numPr>
              <w:ind w:leftChars="0" w:firstLineChars="0"/>
              <w:jc w:val="both"/>
              <w:rPr>
                <w:sz w:val="20"/>
                <w:szCs w:val="20"/>
              </w:rPr>
            </w:pPr>
            <w:r w:rsidRPr="00B66879">
              <w:rPr>
                <w:rFonts w:hint="eastAsia"/>
                <w:sz w:val="20"/>
                <w:szCs w:val="20"/>
              </w:rPr>
              <w:t>電信網路</w:t>
            </w:r>
            <w:r w:rsidRPr="00B66879">
              <w:rPr>
                <w:sz w:val="20"/>
                <w:szCs w:val="20"/>
              </w:rPr>
              <w:t>: 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5262723F" w14:textId="77777777" w:rsidR="00A27C55" w:rsidRPr="00B66879" w:rsidRDefault="00A27C55" w:rsidP="00D616CC">
            <w:pPr>
              <w:pStyle w:val="aa"/>
              <w:numPr>
                <w:ilvl w:val="0"/>
                <w:numId w:val="16"/>
              </w:numPr>
              <w:ind w:leftChars="0" w:firstLineChars="0"/>
              <w:jc w:val="both"/>
              <w:rPr>
                <w:sz w:val="20"/>
                <w:szCs w:val="20"/>
              </w:rPr>
            </w:pPr>
            <w:r w:rsidRPr="00B66879">
              <w:rPr>
                <w:sz w:val="20"/>
                <w:szCs w:val="20"/>
              </w:rPr>
              <w:t>LPWA:</w:t>
            </w:r>
          </w:p>
          <w:p w14:paraId="25C5CE21" w14:textId="77777777" w:rsidR="00A27C55" w:rsidRPr="00B66879" w:rsidRDefault="00A27C55" w:rsidP="00D616CC">
            <w:pPr>
              <w:pStyle w:val="aa"/>
              <w:ind w:leftChars="0" w:firstLineChars="0" w:firstLine="0"/>
              <w:jc w:val="both"/>
              <w:rPr>
                <w:sz w:val="20"/>
                <w:szCs w:val="20"/>
              </w:rPr>
            </w:pPr>
            <w:r w:rsidRPr="00B66879">
              <w:rPr>
                <w:sz w:val="20"/>
                <w:szCs w:val="20"/>
              </w:rPr>
              <w:t>LTE-M</w:t>
            </w:r>
            <w:r w:rsidRPr="00B66879">
              <w:rPr>
                <w:rFonts w:hint="eastAsia"/>
                <w:sz w:val="20"/>
                <w:szCs w:val="20"/>
              </w:rPr>
              <w:t>、</w:t>
            </w:r>
            <w:r w:rsidRPr="00B66879">
              <w:rPr>
                <w:sz w:val="20"/>
                <w:szCs w:val="20"/>
              </w:rPr>
              <w:t>NB-IoT</w:t>
            </w:r>
            <w:r w:rsidRPr="00B66879">
              <w:rPr>
                <w:rFonts w:hint="eastAsia"/>
                <w:sz w:val="20"/>
                <w:szCs w:val="20"/>
              </w:rPr>
              <w:t>、</w:t>
            </w:r>
            <w:r w:rsidRPr="00B66879">
              <w:rPr>
                <w:sz w:val="20"/>
                <w:szCs w:val="20"/>
              </w:rPr>
              <w:t>LoRa</w:t>
            </w:r>
          </w:p>
        </w:tc>
      </w:tr>
    </w:tbl>
    <w:p w14:paraId="7480FDD8" w14:textId="77777777" w:rsidR="00A27C55" w:rsidRDefault="00A27C55" w:rsidP="00A27C55">
      <w:pPr>
        <w:ind w:left="480" w:firstLine="480"/>
      </w:pPr>
    </w:p>
    <w:p w14:paraId="4C510B1B" w14:textId="5C23E2B3" w:rsidR="00DE73B5" w:rsidRDefault="00DE73B5" w:rsidP="00A27C55">
      <w:pPr>
        <w:ind w:left="480" w:firstLine="480"/>
      </w:pPr>
    </w:p>
    <w:p w14:paraId="67BCC956" w14:textId="025EAB5D" w:rsidR="00DE73B5" w:rsidRDefault="00DE73B5" w:rsidP="00A27C55">
      <w:pPr>
        <w:ind w:left="480" w:firstLine="480"/>
      </w:pPr>
      <w:r>
        <w:lastRenderedPageBreak/>
        <w:fldChar w:fldCharType="begin"/>
      </w:r>
      <w:r>
        <w:instrText xml:space="preserve"> REF _Ref107834570 \h </w:instrText>
      </w:r>
      <w:r>
        <w:fldChar w:fldCharType="separate"/>
      </w:r>
      <w:r w:rsidRPr="00967260">
        <w:rPr>
          <w:rFonts w:hint="eastAsia"/>
        </w:rPr>
        <w:t>圖</w:t>
      </w:r>
      <w:r w:rsidRPr="00967260">
        <w:t xml:space="preserve"> </w:t>
      </w:r>
      <w:r>
        <w:rPr>
          <w:noProof/>
        </w:rPr>
        <w:t>1</w:t>
      </w:r>
      <w:r>
        <w:noBreakHyphen/>
      </w:r>
      <w:r>
        <w:rPr>
          <w:noProof/>
        </w:rPr>
        <w:t>4</w:t>
      </w:r>
      <w:r>
        <w:fldChar w:fldCharType="end"/>
      </w:r>
      <w:r>
        <w:rPr>
          <w:rFonts w:hint="eastAsia"/>
        </w:rPr>
        <w:t>中說明，若依耗電量為考慮基準，藍牙、</w:t>
      </w:r>
      <w:r>
        <w:rPr>
          <w:rFonts w:hint="eastAsia"/>
        </w:rPr>
        <w:t>Z</w:t>
      </w:r>
      <w:r>
        <w:t>igBee</w:t>
      </w:r>
      <w:r>
        <w:rPr>
          <w:rFonts w:hint="eastAsia"/>
        </w:rPr>
        <w:t>與</w:t>
      </w:r>
      <w:r>
        <w:rPr>
          <w:rFonts w:hint="eastAsia"/>
        </w:rPr>
        <w:t>LPWA</w:t>
      </w:r>
      <w:r>
        <w:rPr>
          <w:rFonts w:hint="eastAsia"/>
        </w:rPr>
        <w:t>各自為</w:t>
      </w:r>
      <w:r w:rsidR="00B662F3">
        <w:rPr>
          <w:rFonts w:hint="eastAsia"/>
        </w:rPr>
        <w:t>長短距離通訊中</w:t>
      </w:r>
      <w:r>
        <w:rPr>
          <w:rFonts w:hint="eastAsia"/>
        </w:rPr>
        <w:t>耗能較小之</w:t>
      </w:r>
      <w:r w:rsidR="00B662F3">
        <w:rPr>
          <w:rFonts w:hint="eastAsia"/>
        </w:rPr>
        <w:t>技術。由於本研究位於戶外監測，較難找尋穩定電源供應，因此將以這些</w:t>
      </w:r>
      <w:proofErr w:type="gramStart"/>
      <w:r w:rsidR="00B662F3">
        <w:rPr>
          <w:rFonts w:hint="eastAsia"/>
        </w:rPr>
        <w:t>低功耗</w:t>
      </w:r>
      <w:proofErr w:type="gramEnd"/>
      <w:r w:rsidR="00B662F3">
        <w:rPr>
          <w:rFonts w:hint="eastAsia"/>
        </w:rPr>
        <w:t>技術作為無線傳輸方案。</w:t>
      </w:r>
    </w:p>
    <w:p w14:paraId="14943D93" w14:textId="77777777" w:rsidR="00DE73B5" w:rsidRDefault="00DE73B5" w:rsidP="00A27C55">
      <w:pPr>
        <w:ind w:left="480" w:firstLine="480"/>
      </w:pPr>
    </w:p>
    <w:p w14:paraId="139747F9" w14:textId="4427F78F" w:rsidR="00A27C55" w:rsidRDefault="00A27C55" w:rsidP="00A27C55">
      <w:pPr>
        <w:ind w:left="480" w:firstLine="480"/>
      </w:pPr>
      <w:r>
        <w:rPr>
          <w:noProof/>
        </w:rPr>
        <w:drawing>
          <wp:inline distT="0" distB="0" distL="0" distR="0" wp14:anchorId="065BACAA" wp14:editId="0280900C">
            <wp:extent cx="4658360" cy="2100462"/>
            <wp:effectExtent l="0" t="0" r="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29">
                      <a:extLst>
                        <a:ext uri="{28A0092B-C50C-407E-A947-70E740481C1C}">
                          <a14:useLocalDpi xmlns:a14="http://schemas.microsoft.com/office/drawing/2010/main" val="0"/>
                        </a:ext>
                      </a:extLst>
                    </a:blip>
                    <a:srcRect l="8482" t="13199" b="9389"/>
                    <a:stretch/>
                  </pic:blipFill>
                  <pic:spPr bwMode="auto">
                    <a:xfrm>
                      <a:off x="0" y="0"/>
                      <a:ext cx="4662380" cy="2102275"/>
                    </a:xfrm>
                    <a:prstGeom prst="rect">
                      <a:avLst/>
                    </a:prstGeom>
                    <a:noFill/>
                    <a:ln>
                      <a:noFill/>
                    </a:ln>
                    <a:extLst>
                      <a:ext uri="{53640926-AAD7-44D8-BBD7-CCE9431645EC}">
                        <a14:shadowObscured xmlns:a14="http://schemas.microsoft.com/office/drawing/2010/main"/>
                      </a:ext>
                    </a:extLst>
                  </pic:spPr>
                </pic:pic>
              </a:graphicData>
            </a:graphic>
          </wp:inline>
        </w:drawing>
      </w:r>
    </w:p>
    <w:p w14:paraId="2DB0E2B7" w14:textId="23827AEA" w:rsidR="00A27C55" w:rsidRDefault="00A27C55" w:rsidP="00A27C55">
      <w:pPr>
        <w:pStyle w:val="ac"/>
        <w:spacing w:after="180"/>
      </w:pPr>
      <w:bookmarkStart w:id="101" w:name="_Ref107834570"/>
      <w:bookmarkStart w:id="102" w:name="_Toc107522688"/>
      <w:r w:rsidRPr="00967260">
        <w:rPr>
          <w:rFonts w:hint="eastAsia"/>
        </w:rPr>
        <w:t>圖</w:t>
      </w:r>
      <w:r w:rsidRPr="00967260">
        <w:t xml:space="preserve"> </w:t>
      </w:r>
      <w:fldSimple w:instr=" STYLEREF 1 \s ">
        <w:r w:rsidR="0040572D">
          <w:rPr>
            <w:noProof/>
          </w:rPr>
          <w:t>1</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2</w:t>
      </w:r>
      <w:r w:rsidR="0040572D">
        <w:fldChar w:fldCharType="end"/>
      </w:r>
      <w:bookmarkEnd w:id="101"/>
      <w:r>
        <w:rPr>
          <w:rFonts w:hint="eastAsia"/>
        </w:rPr>
        <w:t xml:space="preserve"> </w:t>
      </w:r>
      <w:r w:rsidRPr="00967260">
        <w:rPr>
          <w:rFonts w:hint="eastAsia"/>
        </w:rPr>
        <w:t>長</w:t>
      </w:r>
      <w:r>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r w:rsidRPr="00967260">
        <w:fldChar w:fldCharType="separate"/>
      </w:r>
      <w:bookmarkEnd w:id="102"/>
      <w:r>
        <w:rPr>
          <w:noProof/>
        </w:rPr>
        <w:t>[4]</w:t>
      </w:r>
      <w:r w:rsidRPr="00967260">
        <w:fldChar w:fldCharType="end"/>
      </w:r>
    </w:p>
    <w:p w14:paraId="7B4E3D0F" w14:textId="77777777" w:rsidR="00E97D0A" w:rsidRDefault="00E97D0A" w:rsidP="00A27C55">
      <w:pPr>
        <w:widowControl/>
        <w:spacing w:line="240" w:lineRule="auto"/>
        <w:ind w:leftChars="0" w:left="0" w:firstLineChars="0" w:firstLine="0"/>
      </w:pPr>
    </w:p>
    <w:p w14:paraId="063B086A" w14:textId="47BBC027" w:rsidR="00A27C55" w:rsidRPr="00A27C55" w:rsidRDefault="002F0528" w:rsidP="002F0528">
      <w:pPr>
        <w:pStyle w:val="aa"/>
        <w:numPr>
          <w:ilvl w:val="0"/>
          <w:numId w:val="40"/>
        </w:numPr>
        <w:ind w:leftChars="0" w:firstLineChars="0"/>
      </w:pPr>
      <w:r>
        <w:rPr>
          <w:rFonts w:hint="eastAsia"/>
        </w:rPr>
        <w:t>A</w:t>
      </w:r>
      <w:r>
        <w:t>rduino</w:t>
      </w:r>
      <w:r>
        <w:rPr>
          <w:rFonts w:hint="eastAsia"/>
        </w:rPr>
        <w:t>在工程上的應用</w:t>
      </w:r>
    </w:p>
    <w:p w14:paraId="5DD746D8" w14:textId="54EB48AE" w:rsidR="009C2B4B" w:rsidRDefault="00F86522" w:rsidP="00B131A5">
      <w:pPr>
        <w:ind w:left="480" w:firstLine="480"/>
      </w:pPr>
      <w:proofErr w:type="gramStart"/>
      <w:r>
        <w:rPr>
          <w:rFonts w:hint="eastAsia"/>
        </w:rPr>
        <w:t>關於物聯網</w:t>
      </w:r>
      <w:proofErr w:type="gramEnd"/>
      <w:r w:rsidR="009C2B4B">
        <w:rPr>
          <w:rFonts w:hint="eastAsia"/>
        </w:rPr>
        <w:t>工具應</w:t>
      </w:r>
      <w:r>
        <w:rPr>
          <w:rFonts w:hint="eastAsia"/>
        </w:rPr>
        <w:t>用於土建工程的</w:t>
      </w:r>
      <w:r w:rsidR="009C2B4B">
        <w:rPr>
          <w:rFonts w:hint="eastAsia"/>
        </w:rPr>
        <w:t>案例</w:t>
      </w:r>
      <w:r>
        <w:rPr>
          <w:rFonts w:hint="eastAsia"/>
        </w:rPr>
        <w:t>，林</w:t>
      </w:r>
      <w:proofErr w:type="gramStart"/>
      <w:r w:rsidRPr="003457D6">
        <w:rPr>
          <w:rFonts w:hint="eastAsia"/>
        </w:rPr>
        <w:t>暐</w:t>
      </w:r>
      <w:proofErr w:type="gramEnd"/>
      <w:r w:rsidRPr="003457D6">
        <w:rPr>
          <w:rFonts w:hint="eastAsia"/>
        </w:rPr>
        <w:t>力</w:t>
      </w:r>
      <w:r>
        <w:fldChar w:fldCharType="begin"/>
      </w:r>
      <w:r w:rsidR="00A27C55">
        <w:rPr>
          <w:rFonts w:hint="eastAsia"/>
        </w:rPr>
        <w:instrText xml:space="preserve"> ADDIN EN.CITE &lt;EndNote&gt;&lt;Cite&gt;&lt;Author&gt;</w:instrText>
      </w:r>
      <w:r w:rsidR="00A27C55">
        <w:rPr>
          <w:rFonts w:hint="eastAsia"/>
        </w:rPr>
        <w:instrText>林暐力</w:instrText>
      </w:r>
      <w:r w:rsidR="00A27C55">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A27C55">
        <w:rPr>
          <w:rFonts w:hint="eastAsia"/>
        </w:rPr>
        <w:instrText>林暐力</w:instrText>
      </w:r>
      <w:r w:rsidR="00A27C55">
        <w:rPr>
          <w:rFonts w:hint="eastAsia"/>
        </w:rPr>
        <w:instrText>&lt;/style&gt;&lt;/author&gt;&lt;/authors&gt;&lt;tertiary-authors&gt;&lt;author&gt;&lt;style face="normal" font="default" charset="136" size="100%"&gt;</w:instrText>
      </w:r>
      <w:r w:rsidR="00A27C55">
        <w:rPr>
          <w:rFonts w:hint="eastAsia"/>
        </w:rPr>
        <w:instrText>謝佑明</w:instrText>
      </w:r>
      <w:r w:rsidR="00A27C55">
        <w:rPr>
          <w:rFonts w:hint="eastAsia"/>
        </w:rPr>
        <w:instrText>&lt;/style&gt;&lt;style face="normal" font="default" size="100%"&gt;,&lt;/style&gt;&lt;/author&gt;&lt;author&gt;&lt;style face="normal" font="default" charset="136" size="100%"&gt;</w:instrText>
      </w:r>
      <w:r w:rsidR="00A27C55">
        <w:rPr>
          <w:rFonts w:hint="eastAsia"/>
        </w:rPr>
        <w:instrText>廖國偉</w:instrText>
      </w:r>
      <w:r w:rsidR="00A27C55">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A27C55">
        <w:rPr>
          <w:rFonts w:hint="eastAsia"/>
        </w:rPr>
        <w:instrText>低成本三軸加速規應用於橋梁安全監測可行性之評估</w:instrText>
      </w:r>
      <w:r w:rsidR="00A27C55">
        <w:rPr>
          <w:rFonts w:hint="eastAsia"/>
        </w:rPr>
        <w:instrText>&lt;/style&gt;&lt;/title&gt;&lt;secondary-title&gt;&lt;style face="normal" font="default" charset="136" size="100%"&gt;</w:instrText>
      </w:r>
      <w:r w:rsidR="00A27C55">
        <w:rPr>
          <w:rFonts w:hint="eastAsia"/>
        </w:rPr>
        <w:instrText>營建工程系</w:instrText>
      </w:r>
      <w:r w:rsidR="00A27C55">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A27C55">
        <w:rPr>
          <w:rFonts w:hint="eastAsia"/>
        </w:rPr>
        <w:instrText>台北市</w:instrText>
      </w:r>
      <w:r w:rsidR="00A27C55">
        <w:rPr>
          <w:rFonts w:hint="eastAsia"/>
        </w:rPr>
        <w:instrText>&lt;/style&gt;&lt;/pub-location&gt;&lt;publisher&gt;&lt;style face="normal" font="default" charset="136" size="100%"&gt;</w:instrText>
      </w:r>
      <w:r w:rsidR="00A27C55">
        <w:rPr>
          <w:rFonts w:hint="eastAsia"/>
        </w:rPr>
        <w:instrText>國立臺灣科技大學</w:instrText>
      </w:r>
      <w:r w:rsidR="00A27C55">
        <w:rPr>
          <w:rFonts w:hint="eastAsia"/>
        </w:rPr>
        <w:instrText>&lt;/style&gt;&lt;/publisher&gt;&lt;work-type&gt;&lt;style face="normal" font="default" charset="136" size="100%"&gt;</w:instrText>
      </w:r>
      <w:r w:rsidR="00A27C55">
        <w:rPr>
          <w:rFonts w:hint="eastAsia"/>
        </w:rPr>
        <w:instrText>碩士論文</w:instrText>
      </w:r>
      <w:r w:rsidR="00A27C55">
        <w:rPr>
          <w:rFonts w:hint="eastAsia"/>
        </w:rPr>
        <w:instrText>&lt;/style&gt;&lt;/work-type&gt;&lt;urls&gt;&lt;/urls&gt;&lt;/record&gt;&lt;/Cite&gt;&lt;/EndNote&gt;</w:instrText>
      </w:r>
      <w:r>
        <w:fldChar w:fldCharType="separate"/>
      </w:r>
      <w:r w:rsidR="00A27C55">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r w:rsidR="00047ABC">
        <w:rPr>
          <w:rFonts w:hint="eastAsia"/>
        </w:rPr>
        <w:t>示警</w:t>
      </w:r>
      <w:r>
        <w:rPr>
          <w:rFonts w:hint="eastAsia"/>
        </w:rPr>
        <w:t>，如</w:t>
      </w:r>
      <w:r>
        <w:fldChar w:fldCharType="begin"/>
      </w:r>
      <w:r>
        <w:instrText xml:space="preserve"> </w:instrText>
      </w:r>
      <w:r>
        <w:rPr>
          <w:rFonts w:hint="eastAsia"/>
        </w:rPr>
        <w:instrText>REF _Ref102140335 \h</w:instrText>
      </w:r>
      <w:r>
        <w:instrText xml:space="preserve"> </w:instrText>
      </w:r>
      <w:r>
        <w:fldChar w:fldCharType="separate"/>
      </w:r>
      <w:r w:rsidR="0001429D" w:rsidRPr="00967260">
        <w:rPr>
          <w:rFonts w:hint="eastAsia"/>
        </w:rPr>
        <w:t>圖</w:t>
      </w:r>
      <w:r w:rsidR="0001429D" w:rsidRPr="00967260">
        <w:t xml:space="preserve"> </w:t>
      </w:r>
      <w:r w:rsidR="0001429D">
        <w:rPr>
          <w:noProof/>
        </w:rPr>
        <w:t>1</w:t>
      </w:r>
      <w:r w:rsidR="0001429D">
        <w:noBreakHyphen/>
      </w:r>
      <w:r w:rsidR="0001429D">
        <w:rPr>
          <w:noProof/>
        </w:rPr>
        <w:t>5</w:t>
      </w:r>
      <w:r>
        <w:fldChar w:fldCharType="end"/>
      </w:r>
      <w:r>
        <w:rPr>
          <w:rFonts w:hint="eastAsia"/>
        </w:rPr>
        <w:t>。</w:t>
      </w:r>
      <w:r w:rsidR="000B5640">
        <w:rPr>
          <w:rFonts w:hint="eastAsia"/>
        </w:rPr>
        <w:t>研究中提到，</w:t>
      </w:r>
      <w:r>
        <w:rPr>
          <w:rFonts w:hint="eastAsia"/>
        </w:rPr>
        <w:t>建置該模組成本低，能有效減少監測成本及廣泛</w:t>
      </w:r>
      <w:proofErr w:type="gramStart"/>
      <w:r>
        <w:rPr>
          <w:rFonts w:hint="eastAsia"/>
        </w:rPr>
        <w:t>佈</w:t>
      </w:r>
      <w:proofErr w:type="gramEnd"/>
      <w:r>
        <w:rPr>
          <w:rFonts w:hint="eastAsia"/>
        </w:rPr>
        <w:t>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2BF44441">
            <wp:extent cx="4297680" cy="203553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t="6730" r="7366" b="8228"/>
                    <a:stretch/>
                  </pic:blipFill>
                  <pic:spPr bwMode="auto">
                    <a:xfrm>
                      <a:off x="0" y="0"/>
                      <a:ext cx="4315030" cy="2043747"/>
                    </a:xfrm>
                    <a:prstGeom prst="rect">
                      <a:avLst/>
                    </a:prstGeom>
                    <a:noFill/>
                    <a:ln>
                      <a:noFill/>
                    </a:ln>
                    <a:extLst>
                      <a:ext uri="{53640926-AAD7-44D8-BBD7-CCE9431645EC}">
                        <a14:shadowObscured xmlns:a14="http://schemas.microsoft.com/office/drawing/2010/main"/>
                      </a:ext>
                    </a:extLst>
                  </pic:spPr>
                </pic:pic>
              </a:graphicData>
            </a:graphic>
          </wp:inline>
        </w:drawing>
      </w:r>
    </w:p>
    <w:p w14:paraId="1F9BFBF6" w14:textId="3B04B39C" w:rsidR="00F86522" w:rsidRPr="00366119" w:rsidRDefault="00F86522" w:rsidP="00F86522">
      <w:pPr>
        <w:pStyle w:val="ac"/>
        <w:spacing w:after="180"/>
        <w:rPr>
          <w:sz w:val="16"/>
        </w:rPr>
      </w:pPr>
      <w:bookmarkStart w:id="103" w:name="_Ref102140335"/>
      <w:bookmarkStart w:id="104" w:name="_Toc107522689"/>
      <w:r w:rsidRPr="00967260">
        <w:rPr>
          <w:rFonts w:hint="eastAsia"/>
        </w:rPr>
        <w:lastRenderedPageBreak/>
        <w:t>圖</w:t>
      </w:r>
      <w:r w:rsidRPr="00967260">
        <w:t xml:space="preserve"> </w:t>
      </w:r>
      <w:fldSimple w:instr=" STYLEREF 1 \s ">
        <w:r w:rsidR="0040572D">
          <w:rPr>
            <w:noProof/>
          </w:rPr>
          <w:t>1</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3</w:t>
      </w:r>
      <w:r w:rsidR="0040572D">
        <w:fldChar w:fldCharType="end"/>
      </w:r>
      <w:bookmarkEnd w:id="103"/>
      <w:r w:rsidR="00B131A5">
        <w:rPr>
          <w:rFonts w:hint="eastAsia"/>
        </w:rPr>
        <w:t xml:space="preserve"> </w:t>
      </w:r>
      <w:r w:rsidRPr="00967260">
        <w:rPr>
          <w:rFonts w:hint="eastAsia"/>
        </w:rPr>
        <w:t>加速度警示燈模組整體外觀</w:t>
      </w:r>
      <w:bookmarkEnd w:id="104"/>
    </w:p>
    <w:p w14:paraId="37355879" w14:textId="5A5468F2" w:rsidR="00BF414D" w:rsidRDefault="00BF414D" w:rsidP="00BF414D">
      <w:pPr>
        <w:ind w:left="480" w:firstLine="480"/>
      </w:pPr>
      <w:r w:rsidRPr="00B44E41">
        <w:rPr>
          <w:rFonts w:hint="eastAsia"/>
        </w:rPr>
        <w:t>李艾璉</w:t>
      </w:r>
      <w:r>
        <w:rPr>
          <w:rFonts w:hint="eastAsia"/>
        </w:rPr>
        <w:t>等人</w:t>
      </w:r>
      <w:r>
        <w:fldChar w:fldCharType="begin"/>
      </w:r>
      <w:r w:rsidR="00A27C55">
        <w:rPr>
          <w:rFonts w:hint="eastAsia"/>
        </w:rPr>
        <w:instrText xml:space="preserve"> ADDIN EN.CITE &lt;EndNote&gt;&lt;Cite&gt;&lt;Author&gt;</w:instrText>
      </w:r>
      <w:r w:rsidR="00A27C55">
        <w:rPr>
          <w:rFonts w:hint="eastAsia"/>
        </w:rPr>
        <w:instrText>李艾璉</w:instrText>
      </w:r>
      <w:r w:rsidR="00A27C55">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sidR="00A27C55">
        <w:rPr>
          <w:rFonts w:hint="eastAsia"/>
        </w:rPr>
        <w:instrText>李艾璉</w:instrText>
      </w:r>
      <w:r w:rsidR="00A27C55">
        <w:rPr>
          <w:rFonts w:hint="eastAsia"/>
        </w:rPr>
        <w:instrText>&lt;/style&gt;&lt;/author&gt;&lt;/authors&gt;&lt;tertiary-authors&gt;&lt;author&gt;&lt;style face="normal" font="default" charset="136" size="100%"&gt;</w:instrText>
      </w:r>
      <w:r w:rsidR="00A27C55">
        <w:rPr>
          <w:rFonts w:hint="eastAsia"/>
        </w:rPr>
        <w:instrText>黃世昌</w:instrText>
      </w:r>
      <w:r w:rsidR="00A27C55">
        <w:rPr>
          <w:rFonts w:hint="eastAsia"/>
        </w:rPr>
        <w:instrText>&lt;/style&gt;&lt;style face="normal" font="default" size="100%"&gt;,&lt;/style&gt;&lt;/author&gt;&lt;/tertiary-authors&gt;&lt;/contributors&gt;&lt;titles&gt;&lt;title&gt;&lt;style face="normal" font="default" charset="136" size="100%"&gt;</w:instrText>
      </w:r>
      <w:r w:rsidR="00A27C55">
        <w:rPr>
          <w:rFonts w:hint="eastAsia"/>
        </w:rPr>
        <w:instrText>結合</w:instrText>
      </w:r>
      <w:r w:rsidR="00A27C55">
        <w:rPr>
          <w:rFonts w:hint="eastAsia"/>
        </w:rPr>
        <w:instrText>&lt;/style&gt;&lt;style face="normal" font="default" size="100%"&gt;Arduino&lt;/style&gt;&lt;style face="normal" font="default" charset="136" size="100%"&gt;</w:instrText>
      </w:r>
      <w:r w:rsidR="00A27C55">
        <w:rPr>
          <w:rFonts w:hint="eastAsia"/>
        </w:rPr>
        <w:instrText>與舒適度指標於</w:instrText>
      </w:r>
      <w:r w:rsidR="00A27C55">
        <w:rPr>
          <w:rFonts w:hint="eastAsia"/>
        </w:rPr>
        <w:instrText>&lt;/style&gt;&lt;style face="normal" font="default" size="100%"&gt;Revit&lt;/style&gt;&lt;style face="normal" font="default" charset="136" size="100%"&gt;</w:instrText>
      </w:r>
      <w:r w:rsidR="00A27C55">
        <w:rPr>
          <w:rFonts w:hint="eastAsia"/>
        </w:rPr>
        <w:instrText>平台之展示</w:instrText>
      </w:r>
      <w:r w:rsidR="00A27C55">
        <w:rPr>
          <w:rFonts w:hint="eastAsia"/>
        </w:rPr>
        <w:instrText>&lt;/style&gt;&lt;/title&gt;&lt;secondary-title&gt;&lt;style face="normal" font="default" charset="136" size="100%"&gt;</w:instrText>
      </w:r>
      <w:r w:rsidR="00A27C55">
        <w:rPr>
          <w:rFonts w:hint="eastAsia"/>
        </w:rPr>
        <w:instrText>土木工程系所</w:instrText>
      </w:r>
      <w:r w:rsidR="00A27C55">
        <w:rPr>
          <w:rFonts w:hint="eastAsia"/>
        </w:rPr>
        <w:instrText>&lt;/style&gt;&lt;/secondary-title&gt;&lt;translated-title&gt;Integrating Arduino and Comfort Indicators on the Revit Platform&lt;/translated-title&gt;&lt;/titles&gt;&lt;pages&gt;1-80&lt;/pages&gt;&lt;keywords&gt;&lt;keyword&gt;</w:instrText>
      </w:r>
      <w:r w:rsidR="00A27C55">
        <w:rPr>
          <w:rFonts w:hint="eastAsia"/>
        </w:rPr>
        <w:instrText>智慧建築</w:instrText>
      </w:r>
      <w:r w:rsidR="00A27C55">
        <w:rPr>
          <w:rFonts w:hint="eastAsia"/>
        </w:rPr>
        <w:instrText>&lt;/keyword&gt;&lt;keyword&gt;Arduino&lt;/keyword&gt;&lt;keyword&gt;Dynamo</w:instrText>
      </w:r>
      <w:r w:rsidR="00A27C55">
        <w:rPr>
          <w:rFonts w:hint="eastAsia"/>
        </w:rPr>
        <w:instrText>視覺程式設計工具</w:instrText>
      </w:r>
      <w:r w:rsidR="00A27C55">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sidR="00A27C55">
        <w:rPr>
          <w:rFonts w:hint="eastAsia"/>
        </w:rPr>
        <w:instrText>國立交通大學</w:instrText>
      </w:r>
      <w:r w:rsidR="00A27C55">
        <w:rPr>
          <w:rFonts w:hint="eastAsia"/>
        </w:rPr>
        <w:instrText>&lt;/style&gt;&lt;/publisher&gt;&lt;work-type&gt;&lt;style face="normal" font="default" charset="136" size="100%"&gt;</w:instrText>
      </w:r>
      <w:r w:rsidR="00A27C55">
        <w:rPr>
          <w:rFonts w:hint="eastAsia"/>
        </w:rPr>
        <w:instrText>碩士論文</w:instrText>
      </w:r>
      <w:r w:rsidR="00A27C55">
        <w:rPr>
          <w:rFonts w:hint="eastAsia"/>
        </w:rPr>
        <w:instrText>&lt;/style&gt;&lt;/work-type&gt;&lt;urls&gt;&lt;/urls&gt;&lt;remote-database-name&gt;AiritiLibrary&lt;/remote-database-name&gt;&lt;remote-database-provider&gt;Airiti&lt;/remote-database-provider&gt;&lt;language&gt;&lt;style face="normal" font="default" charset="136" size="100%"&gt;</w:instrText>
      </w:r>
      <w:r w:rsidR="00A27C55">
        <w:rPr>
          <w:rFonts w:hint="eastAsia"/>
        </w:rPr>
        <w:instrText>繁體中文</w:instrText>
      </w:r>
      <w:r w:rsidR="00A27C55">
        <w:rPr>
          <w:rFonts w:hint="eastAsia"/>
        </w:rPr>
        <w:instrText>&lt;/style&gt;&lt;/language&gt;&lt;/record&gt;&lt;/Cite&gt;&lt;/EndNote&gt;</w:instrText>
      </w:r>
      <w:r>
        <w:fldChar w:fldCharType="separate"/>
      </w:r>
      <w:r w:rsidR="00A27C55">
        <w:rPr>
          <w:noProof/>
        </w:rPr>
        <w:t>[6]</w:t>
      </w:r>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p>
    <w:p w14:paraId="148FEB8F" w14:textId="77777777" w:rsidR="00BF414D" w:rsidRDefault="00BF414D" w:rsidP="00B66879">
      <w:pPr>
        <w:ind w:left="480" w:firstLineChars="0" w:firstLine="0"/>
      </w:pPr>
      <w:r>
        <w:rPr>
          <w:noProof/>
        </w:rPr>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940338" cy="2114591"/>
                    </a:xfrm>
                    <a:prstGeom prst="rect">
                      <a:avLst/>
                    </a:prstGeom>
                  </pic:spPr>
                </pic:pic>
              </a:graphicData>
            </a:graphic>
          </wp:inline>
        </w:drawing>
      </w:r>
    </w:p>
    <w:p w14:paraId="704C7901" w14:textId="44BC7C65" w:rsidR="00BF414D" w:rsidRDefault="00BF414D" w:rsidP="00BF414D">
      <w:pPr>
        <w:pStyle w:val="ac"/>
        <w:spacing w:after="180"/>
      </w:pPr>
      <w:bookmarkStart w:id="105" w:name="_Toc107522690"/>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1</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4</w:t>
      </w:r>
      <w:r w:rsidR="0040572D">
        <w:fldChar w:fldCharType="end"/>
      </w:r>
      <w:r w:rsidR="00B131A5">
        <w:rPr>
          <w:rFonts w:hint="eastAsia"/>
        </w:rPr>
        <w:t xml:space="preserve"> </w:t>
      </w:r>
      <w:r>
        <w:rPr>
          <w:rFonts w:hint="eastAsia"/>
        </w:rPr>
        <w:t>環境資訊呈現於</w:t>
      </w:r>
      <w:r w:rsidRPr="006B0F77">
        <w:rPr>
          <w:rFonts w:hint="eastAsia"/>
        </w:rPr>
        <w:t>Revit</w:t>
      </w:r>
      <w:r w:rsidRPr="006B0F77">
        <w:rPr>
          <w:rFonts w:hint="eastAsia"/>
        </w:rPr>
        <w:t>建築資訊模型</w:t>
      </w:r>
      <w:bookmarkEnd w:id="105"/>
    </w:p>
    <w:p w14:paraId="77471929" w14:textId="77777777" w:rsidR="00B131A5" w:rsidRPr="00B131A5" w:rsidRDefault="00B131A5" w:rsidP="00B131A5">
      <w:pPr>
        <w:ind w:left="480" w:firstLine="480"/>
      </w:pPr>
    </w:p>
    <w:p w14:paraId="739D920C" w14:textId="5149AFFE" w:rsidR="001E7C1E" w:rsidRDefault="000D5A57" w:rsidP="00B66879">
      <w:pPr>
        <w:pStyle w:val="31"/>
        <w:spacing w:before="360" w:after="180"/>
      </w:pPr>
      <w:r>
        <w:rPr>
          <w:rFonts w:hint="eastAsia"/>
        </w:rPr>
        <w:t xml:space="preserve"> </w:t>
      </w:r>
      <w:bookmarkStart w:id="106" w:name="_Toc107612995"/>
      <w:r w:rsidR="007C6FA6" w:rsidRPr="007C6FA6">
        <w:rPr>
          <w:rFonts w:hint="eastAsia"/>
        </w:rPr>
        <w:t>Unity</w:t>
      </w:r>
      <w:r w:rsidR="004613AF">
        <w:rPr>
          <w:rFonts w:hint="eastAsia"/>
        </w:rPr>
        <w:t>遊戲引擎</w:t>
      </w:r>
      <w:r w:rsidR="007C6FA6" w:rsidRPr="007C6FA6">
        <w:rPr>
          <w:rFonts w:hint="eastAsia"/>
        </w:rPr>
        <w:t>於工程上的應用</w:t>
      </w:r>
      <w:bookmarkEnd w:id="106"/>
    </w:p>
    <w:p w14:paraId="58A620FF" w14:textId="721E5DF7" w:rsidR="00E97D0A" w:rsidRDefault="00E97D0A" w:rsidP="00E97D0A">
      <w:pPr>
        <w:pStyle w:val="aa"/>
        <w:numPr>
          <w:ilvl w:val="0"/>
          <w:numId w:val="42"/>
        </w:numPr>
        <w:ind w:leftChars="0" w:firstLineChars="0"/>
        <w:jc w:val="both"/>
      </w:pPr>
      <w:r>
        <w:rPr>
          <w:rFonts w:hint="eastAsia"/>
        </w:rPr>
        <w:t>遊戲引擎特性</w:t>
      </w:r>
    </w:p>
    <w:p w14:paraId="6363D2DC" w14:textId="61501799"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A27C55">
        <w:rPr>
          <w:rFonts w:hint="eastAsia"/>
        </w:rPr>
        <w:instrText xml:space="preserve"> ADDIN EN.CITE &lt;EndNote&gt;&lt;Cite&gt;&lt;Author&gt;</w:instrText>
      </w:r>
      <w:r w:rsidR="00A27C55">
        <w:rPr>
          <w:rFonts w:hint="eastAsia"/>
        </w:rPr>
        <w:instrText>呂欣倫</w:instrText>
      </w:r>
      <w:r w:rsidR="00A27C55">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A27C55">
        <w:rPr>
          <w:rFonts w:hint="eastAsia"/>
        </w:rPr>
        <w:instrText>呂欣倫</w:instrText>
      </w:r>
      <w:r w:rsidR="00A27C55">
        <w:rPr>
          <w:rFonts w:hint="eastAsia"/>
        </w:rPr>
        <w:instrText>&lt;/style&gt;&lt;style face="normal" font="default" size="100%"&gt;,&lt;/style&gt;&lt;/author&gt;&lt;/authors&gt;&lt;tertiary-authors&gt;&lt;author&gt;&lt;style face="normal" font="default" charset="136" size="100%"&gt;</w:instrText>
      </w:r>
      <w:r w:rsidR="00A27C55">
        <w:rPr>
          <w:rFonts w:hint="eastAsia"/>
        </w:rPr>
        <w:instrText>周建成</w:instrText>
      </w:r>
      <w:r w:rsidR="00A27C55">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A27C55">
        <w:rPr>
          <w:rFonts w:hint="eastAsia"/>
        </w:rPr>
        <w:instrText>結合</w:instrText>
      </w:r>
      <w:r w:rsidR="00A27C55">
        <w:rPr>
          <w:rFonts w:hint="eastAsia"/>
        </w:rPr>
        <w:instrText>&lt;/style&gt;&lt;style face="normal" font="default" size="100%"&gt;BIM&lt;/style&gt;&lt;style face="normal" font="default" charset="136" size="100%"&gt;</w:instrText>
      </w:r>
      <w:r w:rsidR="00A27C55">
        <w:rPr>
          <w:rFonts w:hint="eastAsia"/>
        </w:rPr>
        <w:instrText>與</w:instrText>
      </w:r>
      <w:r w:rsidR="00A27C55">
        <w:rPr>
          <w:rFonts w:hint="eastAsia"/>
        </w:rPr>
        <w:instrText>&lt;/style&gt;&lt;style face="normal" font="default" size="100%"&gt;Unity&lt;/style&gt;&lt;style face="normal" font="default" charset="136" size="100%"&gt;</w:instrText>
      </w:r>
      <w:r w:rsidR="00A27C55">
        <w:rPr>
          <w:rFonts w:hint="eastAsia"/>
        </w:rPr>
        <w:instrText>技術互動式呈現住家節電樣式與教育</w:instrText>
      </w:r>
      <w:r w:rsidR="00A27C55">
        <w:rPr>
          <w:rFonts w:hint="eastAsia"/>
        </w:rPr>
        <w:instrText>&lt;/style&gt;&lt;/title&gt;&lt;secondary-title&gt;&lt;style face="normal" font="default" charset="136" size="100%"&gt;</w:instrText>
      </w:r>
      <w:r w:rsidR="00A27C55">
        <w:rPr>
          <w:rFonts w:hint="eastAsia"/>
        </w:rPr>
        <w:instrText>土木工程學系</w:instrText>
      </w:r>
      <w:r w:rsidR="00A27C55">
        <w:rPr>
          <w:rFonts w:hint="eastAsia"/>
        </w:rPr>
        <w:instrText>&lt;/style&gt;&lt;/secondary-title&gt;&lt;translated-title&gt;none&lt;/translated-title&gt;&lt;/titles&gt;&lt;pages&gt;60&lt;/pages&gt;&lt;volume&gt;&lt;style face="normal" font="default" charset="136" size="100%"&gt;</w:instrText>
      </w:r>
      <w:r w:rsidR="00A27C55">
        <w:rPr>
          <w:rFonts w:hint="eastAsia"/>
        </w:rPr>
        <w:instrText>碩士論文</w:instrText>
      </w:r>
      <w:r w:rsidR="00A27C55">
        <w:rPr>
          <w:rFonts w:hint="eastAsia"/>
        </w:rPr>
        <w:instrText>&lt;/style&gt;&lt;/volume&gt;&lt;dates&gt;&lt;year&gt;2016&lt;/year&gt;&lt;/dates&gt;&lt;pub-location&gt;&lt;style face="normal" font="default" charset="136" size="100%"&gt;</w:instrText>
      </w:r>
      <w:r w:rsidR="00A27C55">
        <w:rPr>
          <w:rFonts w:hint="eastAsia"/>
        </w:rPr>
        <w:instrText>桃園市</w:instrText>
      </w:r>
      <w:r w:rsidR="00A27C55">
        <w:rPr>
          <w:rFonts w:hint="eastAsia"/>
        </w:rPr>
        <w:instrText>&lt;/style&gt;&lt;/pub-location&gt;&lt;publisher&gt;&lt;style face="normal" font="default" charset="136" size="100%"&gt;</w:instrText>
      </w:r>
      <w:r w:rsidR="00A27C55">
        <w:rPr>
          <w:rFonts w:hint="eastAsia"/>
        </w:rPr>
        <w:instrText>國立中央大學</w:instrText>
      </w:r>
      <w:r w:rsidR="00A27C55">
        <w:rPr>
          <w:rFonts w:hint="eastAsia"/>
        </w:rPr>
        <w:instrText>&lt;/style&gt;&lt;/publisher&gt;&lt;urls&gt;&lt;/urls&gt;&lt;/record&gt;&lt;/Cite&gt;&lt;/EndNote&gt;</w:instrText>
      </w:r>
      <w:r w:rsidR="002D46D1">
        <w:fldChar w:fldCharType="separate"/>
      </w:r>
      <w:r w:rsidR="00A27C55">
        <w:rPr>
          <w:noProof/>
        </w:rPr>
        <w:t>[7]</w:t>
      </w:r>
      <w:r w:rsidR="002D46D1">
        <w:fldChar w:fldCharType="end"/>
      </w:r>
      <w:r w:rsidR="007C6FA6">
        <w:rPr>
          <w:rFonts w:hint="eastAsia"/>
        </w:rPr>
        <w:t>。</w:t>
      </w:r>
    </w:p>
    <w:p w14:paraId="35022C21" w14:textId="39E7B431"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r w:rsidR="004B740E">
        <w:rPr>
          <w:rFonts w:hint="eastAsia"/>
        </w:rPr>
        <w:t>，</w:t>
      </w:r>
      <w:r w:rsidR="004B740E" w:rsidRPr="004B740E">
        <w:rPr>
          <w:rFonts w:hint="eastAsia"/>
        </w:rPr>
        <w:t>俄羅斯</w:t>
      </w:r>
      <w:r w:rsidR="004B740E" w:rsidRPr="004B740E">
        <w:rPr>
          <w:rFonts w:hint="eastAsia"/>
        </w:rPr>
        <w:t xml:space="preserve"> Tengo </w:t>
      </w:r>
      <w:r w:rsidR="004B740E" w:rsidRPr="004B740E">
        <w:rPr>
          <w:rFonts w:hint="eastAsia"/>
        </w:rPr>
        <w:lastRenderedPageBreak/>
        <w:t xml:space="preserve">Interactive </w:t>
      </w:r>
      <w:r w:rsidR="004B740E" w:rsidRPr="004B740E">
        <w:rPr>
          <w:rFonts w:hint="eastAsia"/>
        </w:rPr>
        <w:t>公司</w:t>
      </w:r>
      <w:r w:rsidR="004B740E">
        <w:rPr>
          <w:rFonts w:hint="eastAsia"/>
        </w:rPr>
        <w:t>則建立一人機互動平台，訓練員工維修軌道設施</w:t>
      </w:r>
      <w:r w:rsidR="004B740E">
        <w:fldChar w:fldCharType="begin"/>
      </w:r>
      <w:r w:rsidR="00A27C55">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4B740E">
        <w:fldChar w:fldCharType="separate"/>
      </w:r>
      <w:r w:rsidR="00A27C55">
        <w:rPr>
          <w:noProof/>
        </w:rPr>
        <w:t>[8]</w:t>
      </w:r>
      <w:r w:rsidR="004B740E">
        <w:fldChar w:fldCharType="end"/>
      </w:r>
      <w:r w:rsidR="0054610D">
        <w:rPr>
          <w:rFonts w:hint="eastAsia"/>
        </w:rPr>
        <w:t>。</w:t>
      </w:r>
    </w:p>
    <w:p w14:paraId="6B7B5EB3" w14:textId="76ECDABB" w:rsidR="0054610D" w:rsidRPr="004B740E" w:rsidRDefault="0054610D" w:rsidP="00CE7B36">
      <w:pPr>
        <w:ind w:left="480" w:firstLine="480"/>
        <w:jc w:val="both"/>
      </w:pPr>
    </w:p>
    <w:p w14:paraId="44B0A8FA" w14:textId="77777777" w:rsidR="0054610D" w:rsidRDefault="0054610D" w:rsidP="0054610D">
      <w:pPr>
        <w:ind w:left="480" w:firstLine="480"/>
        <w:jc w:val="both"/>
      </w:pPr>
      <w:r>
        <w:rPr>
          <w:noProof/>
        </w:rPr>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3"/>
                    <a:stretch>
                      <a:fillRect/>
                    </a:stretch>
                  </pic:blipFill>
                  <pic:spPr>
                    <a:xfrm>
                      <a:off x="0" y="0"/>
                      <a:ext cx="4360853" cy="2213926"/>
                    </a:xfrm>
                    <a:prstGeom prst="rect">
                      <a:avLst/>
                    </a:prstGeom>
                  </pic:spPr>
                </pic:pic>
              </a:graphicData>
            </a:graphic>
          </wp:inline>
        </w:drawing>
      </w:r>
    </w:p>
    <w:p w14:paraId="484F5669" w14:textId="31CB98B8" w:rsidR="0054610D" w:rsidRDefault="0054610D" w:rsidP="00B66879">
      <w:pPr>
        <w:pStyle w:val="ac"/>
        <w:spacing w:after="180"/>
      </w:pPr>
      <w:bookmarkStart w:id="107" w:name="_Toc107522691"/>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1</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5</w:t>
      </w:r>
      <w:r w:rsidR="0040572D">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A27C55">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970F76">
        <w:fldChar w:fldCharType="separate"/>
      </w:r>
      <w:bookmarkEnd w:id="107"/>
      <w:r w:rsidR="00A27C55">
        <w:rPr>
          <w:noProof/>
        </w:rPr>
        <w:t>[8]</w:t>
      </w:r>
      <w:r w:rsidR="00970F76">
        <w:fldChar w:fldCharType="end"/>
      </w:r>
    </w:p>
    <w:p w14:paraId="3CD48F2C" w14:textId="470238D0" w:rsidR="0054610D" w:rsidRDefault="00E97D0A" w:rsidP="00E97D0A">
      <w:pPr>
        <w:pStyle w:val="aa"/>
        <w:numPr>
          <w:ilvl w:val="0"/>
          <w:numId w:val="42"/>
        </w:numPr>
        <w:ind w:leftChars="0" w:firstLineChars="0"/>
        <w:jc w:val="both"/>
      </w:pPr>
      <w:r>
        <w:rPr>
          <w:rFonts w:hint="eastAsia"/>
        </w:rPr>
        <w:t>U</w:t>
      </w:r>
      <w:r>
        <w:t>nity</w:t>
      </w:r>
      <w:r>
        <w:rPr>
          <w:rFonts w:hint="eastAsia"/>
        </w:rPr>
        <w:t>遊戲引擎</w:t>
      </w:r>
      <w:r w:rsidRPr="00E97D0A">
        <w:rPr>
          <w:rFonts w:hint="eastAsia"/>
        </w:rPr>
        <w:t>在工程上的應用</w:t>
      </w:r>
    </w:p>
    <w:p w14:paraId="64D35914" w14:textId="77777777" w:rsidR="0097213C" w:rsidRDefault="0077499D" w:rsidP="00CE7B36">
      <w:pPr>
        <w:ind w:left="480" w:firstLine="480"/>
        <w:jc w:val="both"/>
      </w:pPr>
      <w:r>
        <w:rPr>
          <w:rFonts w:hint="eastAsia"/>
        </w:rPr>
        <w:t>市面上有許多遊戲引擎，每</w:t>
      </w:r>
      <w:proofErr w:type="gramStart"/>
      <w:r>
        <w:rPr>
          <w:rFonts w:hint="eastAsia"/>
        </w:rPr>
        <w:t>個</w:t>
      </w:r>
      <w:proofErr w:type="gramEnd"/>
      <w:r>
        <w:rPr>
          <w:rFonts w:hint="eastAsia"/>
        </w:rPr>
        <w:t>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r w:rsidR="00CD6D96">
        <w:rPr>
          <w:rFonts w:hint="eastAsia"/>
        </w:rPr>
        <w:t>。</w:t>
      </w:r>
    </w:p>
    <w:p w14:paraId="61FB512A" w14:textId="1B0D4256" w:rsidR="00CD6D96" w:rsidRDefault="00CD6D96" w:rsidP="00CE7B36">
      <w:pPr>
        <w:ind w:left="480" w:firstLine="480"/>
        <w:jc w:val="both"/>
      </w:pPr>
      <w:r>
        <w:rPr>
          <w:rFonts w:hint="eastAsia"/>
        </w:rPr>
        <w:t>關於</w:t>
      </w:r>
      <w:r>
        <w:rPr>
          <w:rFonts w:hint="eastAsia"/>
        </w:rPr>
        <w:t>U</w:t>
      </w:r>
      <w:r>
        <w:t>nity</w:t>
      </w:r>
      <w:r>
        <w:rPr>
          <w:rFonts w:hint="eastAsia"/>
        </w:rPr>
        <w:t>應用於工程上的案例，</w:t>
      </w:r>
      <w:r w:rsidR="00CD0DF2" w:rsidRPr="00CD0DF2">
        <w:rPr>
          <w:rFonts w:hint="eastAsia"/>
        </w:rPr>
        <w:t>陳沛</w:t>
      </w:r>
      <w:proofErr w:type="gramStart"/>
      <w:r w:rsidR="00CD0DF2" w:rsidRPr="00CD0DF2">
        <w:rPr>
          <w:rFonts w:hint="eastAsia"/>
        </w:rPr>
        <w:t>璇</w:t>
      </w:r>
      <w:proofErr w:type="gramEnd"/>
      <w:r w:rsidR="00CD0DF2">
        <w:fldChar w:fldCharType="begin"/>
      </w:r>
      <w:r w:rsidR="00A27C55">
        <w:rPr>
          <w:rFonts w:hint="eastAsia"/>
        </w:rPr>
        <w:instrText xml:space="preserve"> ADDIN EN.CITE &lt;EndNote&gt;&lt;Cite&gt;&lt;Author&gt;</w:instrText>
      </w:r>
      <w:r w:rsidR="00A27C55">
        <w:rPr>
          <w:rFonts w:hint="eastAsia"/>
        </w:rPr>
        <w:instrText>陳沛璇</w:instrText>
      </w:r>
      <w:r w:rsidR="00A27C55">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A27C55">
        <w:rPr>
          <w:rFonts w:hint="eastAsia"/>
        </w:rPr>
        <w:instrText>陳沛璇</w:instrText>
      </w:r>
      <w:r w:rsidR="00A27C55">
        <w:rPr>
          <w:rFonts w:hint="eastAsia"/>
        </w:rPr>
        <w:instrText>&lt;/style&gt;&lt;/author&gt;&lt;/authors&gt;&lt;tertiary-authors&gt;&lt;author&gt;&lt;style face="normal" font="default" charset="136" size="100%"&gt;</w:instrText>
      </w:r>
      <w:r w:rsidR="00A27C55">
        <w:rPr>
          <w:rFonts w:hint="eastAsia"/>
        </w:rPr>
        <w:instrText>馮重偉</w:instrText>
      </w:r>
      <w:r w:rsidR="00A27C55">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A27C55">
        <w:rPr>
          <w:rFonts w:hint="eastAsia"/>
        </w:rPr>
        <w:instrText>利用虛擬實境訓練工程師指揮鋼構組立之作業</w:instrText>
      </w:r>
      <w:r w:rsidR="00A27C55">
        <w:rPr>
          <w:rFonts w:hint="eastAsia"/>
        </w:rPr>
        <w:instrText>&lt;/style&gt;&lt;style face="normal" font="default" size="100%"&gt;-&lt;/style&gt;&lt;style face="normal" font="default" charset="136" size="100%"&gt;</w:instrText>
      </w:r>
      <w:r w:rsidR="00A27C55">
        <w:rPr>
          <w:rFonts w:hint="eastAsia"/>
        </w:rPr>
        <w:instrText>以山月吊橋為例</w:instrText>
      </w:r>
      <w:r w:rsidR="00A27C55">
        <w:rPr>
          <w:rFonts w:hint="eastAsia"/>
        </w:rPr>
        <w:instrText>&lt;/style&gt;&lt;/title&gt;&lt;secondary-title&gt;&lt;style face="normal" font="default" charset="136" size="100%"&gt;</w:instrText>
      </w:r>
      <w:r w:rsidR="00A27C55">
        <w:rPr>
          <w:rFonts w:hint="eastAsia"/>
        </w:rPr>
        <w:instrText>土木工程學系</w:instrText>
      </w:r>
      <w:r w:rsidR="00A27C55">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A27C55">
        <w:rPr>
          <w:rFonts w:hint="eastAsia"/>
        </w:rPr>
        <w:instrText>台南市</w:instrText>
      </w:r>
      <w:r w:rsidR="00A27C55">
        <w:rPr>
          <w:rFonts w:hint="eastAsia"/>
        </w:rPr>
        <w:instrText>&lt;/style&gt;&lt;/pub-location&gt;&lt;publisher&gt;&lt;style face="normal" font="default" charset="136" size="100%"&gt;</w:instrText>
      </w:r>
      <w:r w:rsidR="00A27C55">
        <w:rPr>
          <w:rFonts w:hint="eastAsia"/>
        </w:rPr>
        <w:instrText>國立成功大學</w:instrText>
      </w:r>
      <w:r w:rsidR="00A27C55">
        <w:rPr>
          <w:rFonts w:hint="eastAsia"/>
        </w:rPr>
        <w:instrText>&lt;/style&gt;&lt;/publisher&gt;&lt;work-type&gt;&lt;style face="normal" font="default" charset="136" size="100%"&gt;</w:instrText>
      </w:r>
      <w:r w:rsidR="00A27C55">
        <w:rPr>
          <w:rFonts w:hint="eastAsia"/>
        </w:rPr>
        <w:instrText>碩士論文</w:instrText>
      </w:r>
      <w:r w:rsidR="00A27C55">
        <w:rPr>
          <w:rFonts w:hint="eastAsia"/>
        </w:rPr>
        <w:instrText>&lt;/style&gt;&lt;/work-type&gt;&lt;urls&gt;&lt;/urls&gt;&lt;/record&gt;&lt;/Cite&gt;&lt;/EndNote&gt;</w:instrText>
      </w:r>
      <w:r w:rsidR="00CD0DF2">
        <w:fldChar w:fldCharType="separate"/>
      </w:r>
      <w:r w:rsidR="00A27C55">
        <w:rPr>
          <w:noProof/>
        </w:rPr>
        <w:t>[9]</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18078A">
        <w:rPr>
          <w:rFonts w:hint="eastAsia"/>
        </w:rPr>
        <w:t>。</w:t>
      </w:r>
    </w:p>
    <w:p w14:paraId="325510AB" w14:textId="5EFA1930"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rsidR="0097213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97213C">
        <w:rPr>
          <w:noProof/>
        </w:rPr>
        <w:t>[10]</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9700FF">
        <w:fldChar w:fldCharType="end"/>
      </w:r>
      <w:r w:rsidR="009700FF">
        <w:rPr>
          <w:rFonts w:hint="eastAsia"/>
        </w:rPr>
        <w:t xml:space="preserve"> </w:t>
      </w:r>
      <w:r w:rsidR="009700FF">
        <w:rPr>
          <w:rFonts w:hint="eastAsia"/>
        </w:rPr>
        <w:t>所示。</w:t>
      </w:r>
    </w:p>
    <w:p w14:paraId="0BC26230" w14:textId="5AC89358" w:rsidR="009700FF" w:rsidRDefault="009700FF" w:rsidP="009700FF">
      <w:pPr>
        <w:ind w:leftChars="83" w:left="199" w:firstLineChars="83" w:firstLine="199"/>
        <w:jc w:val="both"/>
      </w:pPr>
      <w:r>
        <w:rPr>
          <w:noProof/>
        </w:rPr>
        <w:lastRenderedPageBreak/>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577590"/>
                    </a:xfrm>
                    <a:prstGeom prst="rect">
                      <a:avLst/>
                    </a:prstGeom>
                  </pic:spPr>
                </pic:pic>
              </a:graphicData>
            </a:graphic>
          </wp:inline>
        </w:drawing>
      </w:r>
    </w:p>
    <w:p w14:paraId="438DADE9" w14:textId="6A31A066" w:rsidR="009700FF" w:rsidRDefault="009700FF" w:rsidP="009700FF">
      <w:pPr>
        <w:pStyle w:val="ac"/>
        <w:spacing w:after="180"/>
      </w:pPr>
      <w:bookmarkStart w:id="108" w:name="_Ref107181780"/>
      <w:bookmarkStart w:id="109" w:name="_Toc107522692"/>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1</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6</w:t>
      </w:r>
      <w:r w:rsidR="0040572D">
        <w:fldChar w:fldCharType="end"/>
      </w:r>
      <w:bookmarkEnd w:id="108"/>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97213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bookmarkEnd w:id="109"/>
      <w:r w:rsidR="0097213C">
        <w:rPr>
          <w:noProof/>
        </w:rPr>
        <w:t>[10]</w:t>
      </w:r>
      <w:r>
        <w:fldChar w:fldCharType="end"/>
      </w:r>
    </w:p>
    <w:p w14:paraId="66DAEFF9" w14:textId="1EB344F0" w:rsidR="00183F92" w:rsidRDefault="00183F92">
      <w:pPr>
        <w:widowControl/>
        <w:spacing w:line="240" w:lineRule="auto"/>
        <w:ind w:leftChars="0" w:left="0" w:firstLineChars="0" w:firstLine="0"/>
      </w:pPr>
      <w:r>
        <w:br w:type="page"/>
      </w:r>
    </w:p>
    <w:p w14:paraId="5E685AEA" w14:textId="77777777" w:rsidR="007C6FA6" w:rsidRPr="00610816" w:rsidRDefault="007C6FA6" w:rsidP="007C6FA6">
      <w:pPr>
        <w:ind w:left="480" w:firstLine="480"/>
      </w:pPr>
    </w:p>
    <w:p w14:paraId="60F6D074" w14:textId="3871A907" w:rsidR="002273D4" w:rsidRDefault="002273D4" w:rsidP="002273D4">
      <w:pPr>
        <w:pStyle w:val="21"/>
        <w:spacing w:before="360" w:afterLines="50" w:after="180"/>
      </w:pPr>
      <w:r>
        <w:rPr>
          <w:rFonts w:hint="eastAsia"/>
        </w:rPr>
        <w:t xml:space="preserve"> </w:t>
      </w:r>
      <w:bookmarkStart w:id="110" w:name="_Toc107612996"/>
      <w:r>
        <w:rPr>
          <w:rFonts w:hint="eastAsia"/>
        </w:rPr>
        <w:t>小結</w:t>
      </w:r>
      <w:bookmarkEnd w:id="110"/>
    </w:p>
    <w:p w14:paraId="4840B6BC" w14:textId="67EED367" w:rsidR="001075A5" w:rsidRDefault="004B5446" w:rsidP="004B5446">
      <w:pPr>
        <w:ind w:left="480" w:firstLine="480"/>
      </w:pPr>
      <w:r>
        <w:rPr>
          <w:rFonts w:hint="eastAsia"/>
        </w:rPr>
        <w:t>本研究計畫監測列車通過道碴軌道時，產生的動態橫向阻力值、軌道振動加速度以及鋼軌的應變情形</w:t>
      </w:r>
      <w:r w:rsidR="00883B42">
        <w:rPr>
          <w:rFonts w:hint="eastAsia"/>
        </w:rPr>
        <w:t>，建置的模組希望達到輕量化、即時性、減少人力，以及可在營運時間持續監測的特點。</w:t>
      </w:r>
      <w:r>
        <w:rPr>
          <w:rFonts w:hint="eastAsia"/>
        </w:rPr>
        <w:t>希望透過這些數值更加了解軌道狀況，並透過</w:t>
      </w:r>
      <w:r w:rsidR="00183F92">
        <w:rPr>
          <w:rFonts w:hint="eastAsia"/>
        </w:rPr>
        <w:t>較</w:t>
      </w:r>
      <w:r w:rsidR="00C7031A">
        <w:rPr>
          <w:rFonts w:hint="eastAsia"/>
        </w:rPr>
        <w:t>長時間</w:t>
      </w:r>
      <w:r>
        <w:rPr>
          <w:rFonts w:hint="eastAsia"/>
        </w:rPr>
        <w:t>監測觀察其數值變化的趨勢。</w:t>
      </w:r>
    </w:p>
    <w:p w14:paraId="337BFE96" w14:textId="56560DFB" w:rsidR="00FB198E" w:rsidRDefault="004B5446" w:rsidP="00C635C9">
      <w:pPr>
        <w:ind w:left="480" w:firstLine="480"/>
      </w:pPr>
      <w:r>
        <w:rPr>
          <w:rFonts w:hint="eastAsia"/>
        </w:rPr>
        <w:t>在</w:t>
      </w:r>
      <w:proofErr w:type="gramStart"/>
      <w:r>
        <w:rPr>
          <w:rFonts w:hint="eastAsia"/>
        </w:rPr>
        <w:t>使用物聯網</w:t>
      </w:r>
      <w:proofErr w:type="gramEnd"/>
      <w:r>
        <w:rPr>
          <w:rFonts w:hint="eastAsia"/>
        </w:rPr>
        <w:t>工具的部分，文獻</w:t>
      </w:r>
      <w:r w:rsidR="00C635C9" w:rsidRPr="00C635C9">
        <w:rPr>
          <w:rFonts w:hint="eastAsia"/>
        </w:rPr>
        <w:t>多數利用</w:t>
      </w:r>
      <w:r w:rsidR="00C635C9" w:rsidRPr="00C635C9">
        <w:rPr>
          <w:rFonts w:hint="eastAsia"/>
        </w:rPr>
        <w:t>Arduino</w:t>
      </w:r>
      <w:r w:rsidR="00C635C9" w:rsidRPr="00C635C9">
        <w:rPr>
          <w:rFonts w:hint="eastAsia"/>
        </w:rPr>
        <w:t>與相關模組作為環境監測站，</w:t>
      </w:r>
      <w:r w:rsidR="00183F92">
        <w:rPr>
          <w:rFonts w:hint="eastAsia"/>
        </w:rPr>
        <w:t>結合</w:t>
      </w:r>
      <w:r w:rsidR="00C635C9" w:rsidRPr="00C635C9">
        <w:rPr>
          <w:rFonts w:hint="eastAsia"/>
        </w:rPr>
        <w:t>無線</w:t>
      </w:r>
      <w:r w:rsidR="00213544">
        <w:rPr>
          <w:rFonts w:hint="eastAsia"/>
        </w:rPr>
        <w:t>傳輸</w:t>
      </w:r>
      <w:r w:rsidR="00C635C9" w:rsidRPr="00C635C9">
        <w:rPr>
          <w:rFonts w:hint="eastAsia"/>
        </w:rPr>
        <w:t>技術</w:t>
      </w:r>
      <w:r w:rsidR="00C635C9">
        <w:rPr>
          <w:rFonts w:hint="eastAsia"/>
        </w:rPr>
        <w:t>來</w:t>
      </w:r>
      <w:proofErr w:type="gramStart"/>
      <w:r w:rsidR="00C635C9">
        <w:rPr>
          <w:rFonts w:hint="eastAsia"/>
        </w:rPr>
        <w:t>達到物聯網</w:t>
      </w:r>
      <w:proofErr w:type="gramEnd"/>
      <w:r w:rsidR="00C635C9">
        <w:rPr>
          <w:rFonts w:hint="eastAsia"/>
        </w:rPr>
        <w:t>的目的</w:t>
      </w:r>
      <w:r w:rsidR="00FB198E">
        <w:rPr>
          <w:rFonts w:hint="eastAsia"/>
        </w:rPr>
        <w:t>。因此，本研究</w:t>
      </w:r>
      <w:r w:rsidR="00183F92">
        <w:rPr>
          <w:rFonts w:hint="eastAsia"/>
        </w:rPr>
        <w:t>將</w:t>
      </w:r>
      <w:r w:rsidR="00FB198E" w:rsidRPr="009F672F">
        <w:rPr>
          <w:rFonts w:hint="eastAsia"/>
        </w:rPr>
        <w:t>同樣使用</w:t>
      </w:r>
      <w:r w:rsidR="00FB198E" w:rsidRPr="009F672F">
        <w:rPr>
          <w:rFonts w:hint="eastAsia"/>
        </w:rPr>
        <w:t>Arduino</w:t>
      </w:r>
      <w:r w:rsidR="00FB198E">
        <w:rPr>
          <w:rFonts w:hint="eastAsia"/>
        </w:rPr>
        <w:t>模組作為開發工具，連接加速計、</w:t>
      </w:r>
      <w:r w:rsidR="0046527C">
        <w:rPr>
          <w:rFonts w:hint="eastAsia"/>
        </w:rPr>
        <w:t>重量感測器、應變計等</w:t>
      </w:r>
      <w:r w:rsidR="00FB198E">
        <w:rPr>
          <w:rFonts w:hint="eastAsia"/>
        </w:rPr>
        <w:t>感測元件</w:t>
      </w:r>
      <w:r w:rsidR="0046527C">
        <w:rPr>
          <w:rFonts w:hint="eastAsia"/>
        </w:rPr>
        <w:t>，並使用</w:t>
      </w:r>
      <w:proofErr w:type="gramStart"/>
      <w:r w:rsidR="00183F92">
        <w:rPr>
          <w:rFonts w:hint="eastAsia"/>
        </w:rPr>
        <w:t>低功耗</w:t>
      </w:r>
      <w:proofErr w:type="gramEnd"/>
      <w:r w:rsidR="00183F92">
        <w:rPr>
          <w:rFonts w:hint="eastAsia"/>
        </w:rPr>
        <w:t>的</w:t>
      </w:r>
      <w:r w:rsidR="0046527C" w:rsidRPr="00C635C9">
        <w:rPr>
          <w:rFonts w:hint="eastAsia"/>
        </w:rPr>
        <w:t>無線</w:t>
      </w:r>
      <w:r w:rsidR="00183F92">
        <w:rPr>
          <w:rFonts w:hint="eastAsia"/>
        </w:rPr>
        <w:t>傳輸模組</w:t>
      </w:r>
      <w:r w:rsidR="00183F92">
        <w:rPr>
          <w:rFonts w:hint="eastAsia"/>
        </w:rPr>
        <w:t>(</w:t>
      </w:r>
      <w:r w:rsidR="00183F92">
        <w:rPr>
          <w:rFonts w:hint="eastAsia"/>
        </w:rPr>
        <w:t>如</w:t>
      </w:r>
      <w:r w:rsidR="00183F92">
        <w:rPr>
          <w:rFonts w:hint="eastAsia"/>
        </w:rPr>
        <w:t>:</w:t>
      </w:r>
      <w:r w:rsidR="00183F92">
        <w:t xml:space="preserve"> </w:t>
      </w:r>
      <w:proofErr w:type="spellStart"/>
      <w:r w:rsidR="00183F92">
        <w:t>XBee</w:t>
      </w:r>
      <w:proofErr w:type="spellEnd"/>
      <w:r w:rsidR="00183F92">
        <w:rPr>
          <w:rFonts w:hint="eastAsia"/>
        </w:rPr>
        <w:t>與</w:t>
      </w:r>
      <w:r w:rsidR="00183F92">
        <w:rPr>
          <w:rFonts w:hint="eastAsia"/>
        </w:rPr>
        <w:t>L</w:t>
      </w:r>
      <w:r w:rsidR="00183F92">
        <w:t>PWA</w:t>
      </w:r>
      <w:r w:rsidR="00183F92">
        <w:rPr>
          <w:rFonts w:hint="eastAsia"/>
        </w:rPr>
        <w:t>等</w:t>
      </w:r>
      <w:r w:rsidR="00183F92">
        <w:rPr>
          <w:rFonts w:hint="eastAsia"/>
        </w:rPr>
        <w:t>)</w:t>
      </w:r>
      <w:r w:rsidR="0046527C">
        <w:rPr>
          <w:rFonts w:hint="eastAsia"/>
        </w:rPr>
        <w:t>作為傳輸工具。</w:t>
      </w:r>
    </w:p>
    <w:p w14:paraId="7361F9E6" w14:textId="2B22B596" w:rsidR="00076082" w:rsidRDefault="0046527C" w:rsidP="00C635C9">
      <w:pPr>
        <w:ind w:left="480" w:firstLine="480"/>
      </w:pPr>
      <w:r>
        <w:rPr>
          <w:rFonts w:hint="eastAsia"/>
        </w:rPr>
        <w:t>在</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111" w:name="_Toc103337129"/>
      <w:bookmarkEnd w:id="111"/>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112" w:name="_Toc105773345"/>
      <w:bookmarkStart w:id="113" w:name="_Toc106390670"/>
      <w:bookmarkStart w:id="114" w:name="_Toc106814683"/>
      <w:bookmarkStart w:id="115" w:name="_Toc106814923"/>
      <w:bookmarkStart w:id="116" w:name="_Toc106974031"/>
      <w:bookmarkStart w:id="117" w:name="_Toc106993592"/>
      <w:bookmarkStart w:id="118" w:name="_Toc106993834"/>
      <w:bookmarkStart w:id="119" w:name="_Toc107003327"/>
      <w:bookmarkStart w:id="120" w:name="_Toc107003569"/>
      <w:bookmarkStart w:id="121" w:name="_Toc107003809"/>
      <w:bookmarkStart w:id="122" w:name="_Toc107005573"/>
      <w:bookmarkStart w:id="123" w:name="_Toc107005813"/>
      <w:bookmarkStart w:id="124" w:name="_Toc103337130"/>
      <w:bookmarkStart w:id="125" w:name="_Toc105773346"/>
      <w:bookmarkStart w:id="126" w:name="_Toc106390671"/>
      <w:bookmarkStart w:id="127" w:name="_Toc106814684"/>
      <w:bookmarkStart w:id="128" w:name="_Toc106814924"/>
      <w:bookmarkStart w:id="129" w:name="_Toc106974032"/>
      <w:bookmarkStart w:id="130" w:name="_Toc106993593"/>
      <w:bookmarkStart w:id="131" w:name="_Toc106993835"/>
      <w:bookmarkStart w:id="132" w:name="_Toc107003328"/>
      <w:bookmarkStart w:id="133" w:name="_Toc107003570"/>
      <w:bookmarkStart w:id="134" w:name="_Toc107003810"/>
      <w:bookmarkStart w:id="135" w:name="_Toc107005574"/>
      <w:bookmarkStart w:id="136" w:name="_Toc107005814"/>
      <w:bookmarkStart w:id="137" w:name="_Toc103337131"/>
      <w:bookmarkStart w:id="138" w:name="_Toc105773347"/>
      <w:bookmarkStart w:id="139" w:name="_Toc106390672"/>
      <w:bookmarkStart w:id="140" w:name="_Toc106814685"/>
      <w:bookmarkStart w:id="141" w:name="_Toc106814925"/>
      <w:bookmarkStart w:id="142" w:name="_Toc106974033"/>
      <w:bookmarkStart w:id="143" w:name="_Toc106993594"/>
      <w:bookmarkStart w:id="144" w:name="_Toc106993836"/>
      <w:bookmarkStart w:id="145" w:name="_Toc107003329"/>
      <w:bookmarkStart w:id="146" w:name="_Toc107003571"/>
      <w:bookmarkStart w:id="147" w:name="_Toc107003811"/>
      <w:bookmarkStart w:id="148" w:name="_Toc107005575"/>
      <w:bookmarkStart w:id="149" w:name="_Toc107005815"/>
      <w:bookmarkStart w:id="150" w:name="_Toc103337132"/>
      <w:bookmarkStart w:id="151" w:name="_Toc105773348"/>
      <w:bookmarkStart w:id="152" w:name="_Toc106390673"/>
      <w:bookmarkStart w:id="153" w:name="_Toc106814686"/>
      <w:bookmarkStart w:id="154" w:name="_Toc106814926"/>
      <w:bookmarkStart w:id="155" w:name="_Toc106974034"/>
      <w:bookmarkStart w:id="156" w:name="_Toc106993595"/>
      <w:bookmarkStart w:id="157" w:name="_Toc106993837"/>
      <w:bookmarkStart w:id="158" w:name="_Toc107003330"/>
      <w:bookmarkStart w:id="159" w:name="_Toc107003572"/>
      <w:bookmarkStart w:id="160" w:name="_Toc107003812"/>
      <w:bookmarkStart w:id="161" w:name="_Toc107005576"/>
      <w:bookmarkStart w:id="162" w:name="_Toc107005816"/>
      <w:bookmarkStart w:id="163" w:name="_Toc103337133"/>
      <w:bookmarkStart w:id="164" w:name="_Toc105773349"/>
      <w:bookmarkStart w:id="165" w:name="_Toc106390674"/>
      <w:bookmarkStart w:id="166" w:name="_Toc106814687"/>
      <w:bookmarkStart w:id="167" w:name="_Toc106814927"/>
      <w:bookmarkStart w:id="168" w:name="_Toc106974035"/>
      <w:bookmarkStart w:id="169" w:name="_Toc106993596"/>
      <w:bookmarkStart w:id="170" w:name="_Toc106993838"/>
      <w:bookmarkStart w:id="171" w:name="_Toc107003331"/>
      <w:bookmarkStart w:id="172" w:name="_Toc107003573"/>
      <w:bookmarkStart w:id="173" w:name="_Toc107003813"/>
      <w:bookmarkStart w:id="174" w:name="_Toc107005577"/>
      <w:bookmarkStart w:id="175" w:name="_Toc107005817"/>
      <w:bookmarkStart w:id="176" w:name="_Toc103337134"/>
      <w:bookmarkStart w:id="177" w:name="_Toc105773350"/>
      <w:bookmarkStart w:id="178" w:name="_Toc106390675"/>
      <w:bookmarkStart w:id="179" w:name="_Toc106814688"/>
      <w:bookmarkStart w:id="180" w:name="_Toc106814928"/>
      <w:bookmarkStart w:id="181" w:name="_Toc106974036"/>
      <w:bookmarkStart w:id="182" w:name="_Toc106993597"/>
      <w:bookmarkStart w:id="183" w:name="_Toc106993839"/>
      <w:bookmarkStart w:id="184" w:name="_Toc107003332"/>
      <w:bookmarkStart w:id="185" w:name="_Toc107003574"/>
      <w:bookmarkStart w:id="186" w:name="_Toc107003814"/>
      <w:bookmarkStart w:id="187" w:name="_Toc107005578"/>
      <w:bookmarkStart w:id="188" w:name="_Toc107005818"/>
      <w:bookmarkStart w:id="189" w:name="_Toc103337135"/>
      <w:bookmarkStart w:id="190" w:name="_Toc105773351"/>
      <w:bookmarkStart w:id="191" w:name="_Toc106390676"/>
      <w:bookmarkStart w:id="192" w:name="_Toc106814689"/>
      <w:bookmarkStart w:id="193" w:name="_Toc106814929"/>
      <w:bookmarkStart w:id="194" w:name="_Toc106974037"/>
      <w:bookmarkStart w:id="195" w:name="_Toc106993598"/>
      <w:bookmarkStart w:id="196" w:name="_Toc106993840"/>
      <w:bookmarkStart w:id="197" w:name="_Toc107003333"/>
      <w:bookmarkStart w:id="198" w:name="_Toc107003575"/>
      <w:bookmarkStart w:id="199" w:name="_Toc107003815"/>
      <w:bookmarkStart w:id="200" w:name="_Toc107005579"/>
      <w:bookmarkStart w:id="201" w:name="_Toc107005819"/>
      <w:bookmarkStart w:id="202" w:name="_Toc103337136"/>
      <w:bookmarkStart w:id="203" w:name="_Toc105773352"/>
      <w:bookmarkStart w:id="204" w:name="_Toc106390677"/>
      <w:bookmarkStart w:id="205" w:name="_Toc106814690"/>
      <w:bookmarkStart w:id="206" w:name="_Toc106814930"/>
      <w:bookmarkStart w:id="207" w:name="_Toc106974038"/>
      <w:bookmarkStart w:id="208" w:name="_Toc106993599"/>
      <w:bookmarkStart w:id="209" w:name="_Toc106993841"/>
      <w:bookmarkStart w:id="210" w:name="_Toc107003334"/>
      <w:bookmarkStart w:id="211" w:name="_Toc107003576"/>
      <w:bookmarkStart w:id="212" w:name="_Toc107003816"/>
      <w:bookmarkStart w:id="213" w:name="_Toc107005580"/>
      <w:bookmarkStart w:id="214" w:name="_Toc107005820"/>
      <w:bookmarkStart w:id="215" w:name="_Toc103337137"/>
      <w:bookmarkStart w:id="216" w:name="_Toc105773353"/>
      <w:bookmarkStart w:id="217" w:name="_Toc106390678"/>
      <w:bookmarkStart w:id="218" w:name="_Toc106814691"/>
      <w:bookmarkStart w:id="219" w:name="_Toc106814931"/>
      <w:bookmarkStart w:id="220" w:name="_Toc106974039"/>
      <w:bookmarkStart w:id="221" w:name="_Toc106993600"/>
      <w:bookmarkStart w:id="222" w:name="_Toc106993842"/>
      <w:bookmarkStart w:id="223" w:name="_Toc107003335"/>
      <w:bookmarkStart w:id="224" w:name="_Toc107003577"/>
      <w:bookmarkStart w:id="225" w:name="_Toc107003817"/>
      <w:bookmarkStart w:id="226" w:name="_Toc107005581"/>
      <w:bookmarkStart w:id="227" w:name="_Toc107005821"/>
      <w:bookmarkStart w:id="228" w:name="_Toc103337138"/>
      <w:bookmarkStart w:id="229" w:name="_Toc105773354"/>
      <w:bookmarkStart w:id="230" w:name="_Toc106390679"/>
      <w:bookmarkStart w:id="231" w:name="_Toc106814692"/>
      <w:bookmarkStart w:id="232" w:name="_Toc106814932"/>
      <w:bookmarkStart w:id="233" w:name="_Toc106974040"/>
      <w:bookmarkStart w:id="234" w:name="_Toc106993601"/>
      <w:bookmarkStart w:id="235" w:name="_Toc106993843"/>
      <w:bookmarkStart w:id="236" w:name="_Toc107003336"/>
      <w:bookmarkStart w:id="237" w:name="_Toc107003578"/>
      <w:bookmarkStart w:id="238" w:name="_Toc107003818"/>
      <w:bookmarkStart w:id="239" w:name="_Toc107005582"/>
      <w:bookmarkStart w:id="240" w:name="_Toc107005822"/>
      <w:bookmarkStart w:id="241" w:name="_Toc103337139"/>
      <w:bookmarkStart w:id="242" w:name="_Toc105773355"/>
      <w:bookmarkStart w:id="243" w:name="_Toc106390680"/>
      <w:bookmarkStart w:id="244" w:name="_Toc106814693"/>
      <w:bookmarkStart w:id="245" w:name="_Toc106814933"/>
      <w:bookmarkStart w:id="246" w:name="_Toc106974041"/>
      <w:bookmarkStart w:id="247" w:name="_Toc106993602"/>
      <w:bookmarkStart w:id="248" w:name="_Toc106993844"/>
      <w:bookmarkStart w:id="249" w:name="_Toc107003337"/>
      <w:bookmarkStart w:id="250" w:name="_Toc107003579"/>
      <w:bookmarkStart w:id="251" w:name="_Toc107003819"/>
      <w:bookmarkStart w:id="252" w:name="_Toc107005583"/>
      <w:bookmarkStart w:id="253" w:name="_Toc107005823"/>
      <w:bookmarkStart w:id="254" w:name="_Toc103337140"/>
      <w:bookmarkStart w:id="255" w:name="_Toc105773356"/>
      <w:bookmarkStart w:id="256" w:name="_Toc106390681"/>
      <w:bookmarkStart w:id="257" w:name="_Toc106814694"/>
      <w:bookmarkStart w:id="258" w:name="_Toc106814934"/>
      <w:bookmarkStart w:id="259" w:name="_Toc106974042"/>
      <w:bookmarkStart w:id="260" w:name="_Toc106993603"/>
      <w:bookmarkStart w:id="261" w:name="_Toc106993845"/>
      <w:bookmarkStart w:id="262" w:name="_Toc107003338"/>
      <w:bookmarkStart w:id="263" w:name="_Toc107003580"/>
      <w:bookmarkStart w:id="264" w:name="_Toc107003820"/>
      <w:bookmarkStart w:id="265" w:name="_Toc107005584"/>
      <w:bookmarkStart w:id="266" w:name="_Toc107005824"/>
      <w:bookmarkStart w:id="267" w:name="_Toc103337141"/>
      <w:bookmarkStart w:id="268" w:name="_Toc105773357"/>
      <w:bookmarkStart w:id="269" w:name="_Toc106390682"/>
      <w:bookmarkStart w:id="270" w:name="_Toc106814695"/>
      <w:bookmarkStart w:id="271" w:name="_Toc106814935"/>
      <w:bookmarkStart w:id="272" w:name="_Toc106974043"/>
      <w:bookmarkStart w:id="273" w:name="_Toc106993604"/>
      <w:bookmarkStart w:id="274" w:name="_Toc106993846"/>
      <w:bookmarkStart w:id="275" w:name="_Toc107003339"/>
      <w:bookmarkStart w:id="276" w:name="_Toc107003581"/>
      <w:bookmarkStart w:id="277" w:name="_Toc107003821"/>
      <w:bookmarkStart w:id="278" w:name="_Toc107005585"/>
      <w:bookmarkStart w:id="279" w:name="_Toc107005825"/>
      <w:bookmarkStart w:id="280" w:name="_Toc103337142"/>
      <w:bookmarkStart w:id="281" w:name="_Toc105773358"/>
      <w:bookmarkStart w:id="282" w:name="_Toc106390683"/>
      <w:bookmarkStart w:id="283" w:name="_Toc106814696"/>
      <w:bookmarkStart w:id="284" w:name="_Toc106814936"/>
      <w:bookmarkStart w:id="285" w:name="_Toc106974044"/>
      <w:bookmarkStart w:id="286" w:name="_Toc106993605"/>
      <w:bookmarkStart w:id="287" w:name="_Toc106993847"/>
      <w:bookmarkStart w:id="288" w:name="_Toc107003340"/>
      <w:bookmarkStart w:id="289" w:name="_Toc107003582"/>
      <w:bookmarkStart w:id="290" w:name="_Toc107003822"/>
      <w:bookmarkStart w:id="291" w:name="_Toc107005586"/>
      <w:bookmarkStart w:id="292" w:name="_Toc107005826"/>
      <w:bookmarkStart w:id="293" w:name="_Toc103337143"/>
      <w:bookmarkStart w:id="294" w:name="_Toc105773359"/>
      <w:bookmarkStart w:id="295" w:name="_Toc106390684"/>
      <w:bookmarkStart w:id="296" w:name="_Toc106814697"/>
      <w:bookmarkStart w:id="297" w:name="_Toc106814937"/>
      <w:bookmarkStart w:id="298" w:name="_Toc106974045"/>
      <w:bookmarkStart w:id="299" w:name="_Toc106993606"/>
      <w:bookmarkStart w:id="300" w:name="_Toc106993848"/>
      <w:bookmarkStart w:id="301" w:name="_Toc107003341"/>
      <w:bookmarkStart w:id="302" w:name="_Toc107003583"/>
      <w:bookmarkStart w:id="303" w:name="_Toc107003823"/>
      <w:bookmarkStart w:id="304" w:name="_Toc107005587"/>
      <w:bookmarkStart w:id="305" w:name="_Toc107005827"/>
      <w:bookmarkStart w:id="306" w:name="_Toc103337144"/>
      <w:bookmarkStart w:id="307" w:name="_Toc105773360"/>
      <w:bookmarkStart w:id="308" w:name="_Toc106390685"/>
      <w:bookmarkStart w:id="309" w:name="_Toc106814698"/>
      <w:bookmarkStart w:id="310" w:name="_Toc106814938"/>
      <w:bookmarkStart w:id="311" w:name="_Toc106974046"/>
      <w:bookmarkStart w:id="312" w:name="_Toc106993607"/>
      <w:bookmarkStart w:id="313" w:name="_Toc106993849"/>
      <w:bookmarkStart w:id="314" w:name="_Toc107003342"/>
      <w:bookmarkStart w:id="315" w:name="_Toc107003584"/>
      <w:bookmarkStart w:id="316" w:name="_Toc107003824"/>
      <w:bookmarkStart w:id="317" w:name="_Toc107005588"/>
      <w:bookmarkStart w:id="318" w:name="_Toc107005828"/>
      <w:bookmarkStart w:id="319" w:name="_Toc103337145"/>
      <w:bookmarkStart w:id="320" w:name="_Toc105773361"/>
      <w:bookmarkStart w:id="321" w:name="_Toc106390686"/>
      <w:bookmarkStart w:id="322" w:name="_Toc106814699"/>
      <w:bookmarkStart w:id="323" w:name="_Toc106814939"/>
      <w:bookmarkStart w:id="324" w:name="_Toc106974047"/>
      <w:bookmarkStart w:id="325" w:name="_Toc106993608"/>
      <w:bookmarkStart w:id="326" w:name="_Toc106993850"/>
      <w:bookmarkStart w:id="327" w:name="_Toc107003343"/>
      <w:bookmarkStart w:id="328" w:name="_Toc107003585"/>
      <w:bookmarkStart w:id="329" w:name="_Toc107003825"/>
      <w:bookmarkStart w:id="330" w:name="_Toc107005589"/>
      <w:bookmarkStart w:id="331" w:name="_Toc107005829"/>
      <w:bookmarkStart w:id="332" w:name="_Toc103337146"/>
      <w:bookmarkStart w:id="333" w:name="_Toc105773362"/>
      <w:bookmarkStart w:id="334" w:name="_Toc106390687"/>
      <w:bookmarkStart w:id="335" w:name="_Toc106814700"/>
      <w:bookmarkStart w:id="336" w:name="_Toc106814940"/>
      <w:bookmarkStart w:id="337" w:name="_Toc106974048"/>
      <w:bookmarkStart w:id="338" w:name="_Toc106993609"/>
      <w:bookmarkStart w:id="339" w:name="_Toc106993851"/>
      <w:bookmarkStart w:id="340" w:name="_Toc107003344"/>
      <w:bookmarkStart w:id="341" w:name="_Toc107003586"/>
      <w:bookmarkStart w:id="342" w:name="_Toc107003826"/>
      <w:bookmarkStart w:id="343" w:name="_Toc107005590"/>
      <w:bookmarkStart w:id="344" w:name="_Toc107005830"/>
      <w:bookmarkStart w:id="345" w:name="_Toc103337147"/>
      <w:bookmarkStart w:id="346" w:name="_Toc105773363"/>
      <w:bookmarkStart w:id="347" w:name="_Toc106390688"/>
      <w:bookmarkStart w:id="348" w:name="_Toc106814701"/>
      <w:bookmarkStart w:id="349" w:name="_Toc106814941"/>
      <w:bookmarkStart w:id="350" w:name="_Toc106974049"/>
      <w:bookmarkStart w:id="351" w:name="_Toc106993610"/>
      <w:bookmarkStart w:id="352" w:name="_Toc106993852"/>
      <w:bookmarkStart w:id="353" w:name="_Toc107003345"/>
      <w:bookmarkStart w:id="354" w:name="_Toc107003587"/>
      <w:bookmarkStart w:id="355" w:name="_Toc107003827"/>
      <w:bookmarkStart w:id="356" w:name="_Toc107005591"/>
      <w:bookmarkStart w:id="357" w:name="_Toc107005831"/>
      <w:bookmarkStart w:id="358" w:name="_Toc103337148"/>
      <w:bookmarkStart w:id="359" w:name="_Toc105773364"/>
      <w:bookmarkStart w:id="360" w:name="_Toc106390689"/>
      <w:bookmarkStart w:id="361" w:name="_Toc106814702"/>
      <w:bookmarkStart w:id="362" w:name="_Toc106814942"/>
      <w:bookmarkStart w:id="363" w:name="_Toc106974050"/>
      <w:bookmarkStart w:id="364" w:name="_Toc106993611"/>
      <w:bookmarkStart w:id="365" w:name="_Toc106993853"/>
      <w:bookmarkStart w:id="366" w:name="_Toc107003346"/>
      <w:bookmarkStart w:id="367" w:name="_Toc107003588"/>
      <w:bookmarkStart w:id="368" w:name="_Toc107003828"/>
      <w:bookmarkStart w:id="369" w:name="_Toc107005592"/>
      <w:bookmarkStart w:id="370" w:name="_Toc107005832"/>
      <w:bookmarkStart w:id="371" w:name="_Toc103337149"/>
      <w:bookmarkStart w:id="372" w:name="_Toc105773365"/>
      <w:bookmarkStart w:id="373" w:name="_Toc106390690"/>
      <w:bookmarkStart w:id="374" w:name="_Toc106814703"/>
      <w:bookmarkStart w:id="375" w:name="_Toc106814943"/>
      <w:bookmarkStart w:id="376" w:name="_Toc106974051"/>
      <w:bookmarkStart w:id="377" w:name="_Toc106993612"/>
      <w:bookmarkStart w:id="378" w:name="_Toc106993854"/>
      <w:bookmarkStart w:id="379" w:name="_Toc107003347"/>
      <w:bookmarkStart w:id="380" w:name="_Toc107003589"/>
      <w:bookmarkStart w:id="381" w:name="_Toc107003829"/>
      <w:bookmarkStart w:id="382" w:name="_Toc107005593"/>
      <w:bookmarkStart w:id="383" w:name="_Toc107005833"/>
      <w:bookmarkStart w:id="384" w:name="_Toc103337150"/>
      <w:bookmarkStart w:id="385" w:name="_Toc105773366"/>
      <w:bookmarkStart w:id="386" w:name="_Toc106390691"/>
      <w:bookmarkStart w:id="387" w:name="_Toc106814704"/>
      <w:bookmarkStart w:id="388" w:name="_Toc106814944"/>
      <w:bookmarkStart w:id="389" w:name="_Toc106974052"/>
      <w:bookmarkStart w:id="390" w:name="_Toc106993613"/>
      <w:bookmarkStart w:id="391" w:name="_Toc106993855"/>
      <w:bookmarkStart w:id="392" w:name="_Toc107003348"/>
      <w:bookmarkStart w:id="393" w:name="_Toc107003590"/>
      <w:bookmarkStart w:id="394" w:name="_Toc107003830"/>
      <w:bookmarkStart w:id="395" w:name="_Toc107005594"/>
      <w:bookmarkStart w:id="396" w:name="_Toc107005834"/>
      <w:bookmarkStart w:id="397" w:name="_Toc103337151"/>
      <w:bookmarkStart w:id="398" w:name="_Toc105773367"/>
      <w:bookmarkStart w:id="399" w:name="_Toc106390692"/>
      <w:bookmarkStart w:id="400" w:name="_Toc106814705"/>
      <w:bookmarkStart w:id="401" w:name="_Toc106814945"/>
      <w:bookmarkStart w:id="402" w:name="_Toc106974053"/>
      <w:bookmarkStart w:id="403" w:name="_Toc106993614"/>
      <w:bookmarkStart w:id="404" w:name="_Toc106993856"/>
      <w:bookmarkStart w:id="405" w:name="_Toc107003349"/>
      <w:bookmarkStart w:id="406" w:name="_Toc107003591"/>
      <w:bookmarkStart w:id="407" w:name="_Toc107003831"/>
      <w:bookmarkStart w:id="408" w:name="_Toc107005595"/>
      <w:bookmarkStart w:id="409" w:name="_Toc107005835"/>
      <w:bookmarkStart w:id="410" w:name="_Toc103337152"/>
      <w:bookmarkStart w:id="411" w:name="_Toc105773368"/>
      <w:bookmarkStart w:id="412" w:name="_Toc106390693"/>
      <w:bookmarkStart w:id="413" w:name="_Toc106814706"/>
      <w:bookmarkStart w:id="414" w:name="_Toc106814946"/>
      <w:bookmarkStart w:id="415" w:name="_Toc106974054"/>
      <w:bookmarkStart w:id="416" w:name="_Toc106993615"/>
      <w:bookmarkStart w:id="417" w:name="_Toc106993857"/>
      <w:bookmarkStart w:id="418" w:name="_Toc107003350"/>
      <w:bookmarkStart w:id="419" w:name="_Toc107003592"/>
      <w:bookmarkStart w:id="420" w:name="_Toc107003832"/>
      <w:bookmarkStart w:id="421" w:name="_Toc107005596"/>
      <w:bookmarkStart w:id="422" w:name="_Toc107005836"/>
      <w:bookmarkStart w:id="423" w:name="_Toc103337153"/>
      <w:bookmarkStart w:id="424" w:name="_Toc105773369"/>
      <w:bookmarkStart w:id="425" w:name="_Toc106390694"/>
      <w:bookmarkStart w:id="426" w:name="_Toc106814707"/>
      <w:bookmarkStart w:id="427" w:name="_Toc106814947"/>
      <w:bookmarkStart w:id="428" w:name="_Toc106974055"/>
      <w:bookmarkStart w:id="429" w:name="_Toc106993616"/>
      <w:bookmarkStart w:id="430" w:name="_Toc106993858"/>
      <w:bookmarkStart w:id="431" w:name="_Toc107003351"/>
      <w:bookmarkStart w:id="432" w:name="_Toc107003593"/>
      <w:bookmarkStart w:id="433" w:name="_Toc107003833"/>
      <w:bookmarkStart w:id="434" w:name="_Toc107005597"/>
      <w:bookmarkStart w:id="435" w:name="_Toc107005837"/>
      <w:bookmarkStart w:id="436" w:name="_Toc103337154"/>
      <w:bookmarkStart w:id="437" w:name="_Toc105773370"/>
      <w:bookmarkStart w:id="438" w:name="_Toc106390695"/>
      <w:bookmarkStart w:id="439" w:name="_Toc106814708"/>
      <w:bookmarkStart w:id="440" w:name="_Toc106814948"/>
      <w:bookmarkStart w:id="441" w:name="_Toc106974056"/>
      <w:bookmarkStart w:id="442" w:name="_Toc106993617"/>
      <w:bookmarkStart w:id="443" w:name="_Toc106993859"/>
      <w:bookmarkStart w:id="444" w:name="_Toc107003352"/>
      <w:bookmarkStart w:id="445" w:name="_Toc107003594"/>
      <w:bookmarkStart w:id="446" w:name="_Toc107003834"/>
      <w:bookmarkStart w:id="447" w:name="_Toc107005598"/>
      <w:bookmarkStart w:id="448" w:name="_Toc107005838"/>
      <w:bookmarkStart w:id="449" w:name="_Toc103337155"/>
      <w:bookmarkStart w:id="450" w:name="_Toc105773371"/>
      <w:bookmarkStart w:id="451" w:name="_Toc106390696"/>
      <w:bookmarkStart w:id="452" w:name="_Toc106814709"/>
      <w:bookmarkStart w:id="453" w:name="_Toc106814949"/>
      <w:bookmarkStart w:id="454" w:name="_Toc106974057"/>
      <w:bookmarkStart w:id="455" w:name="_Toc106993618"/>
      <w:bookmarkStart w:id="456" w:name="_Toc106993860"/>
      <w:bookmarkStart w:id="457" w:name="_Toc107003353"/>
      <w:bookmarkStart w:id="458" w:name="_Toc107003595"/>
      <w:bookmarkStart w:id="459" w:name="_Toc107003835"/>
      <w:bookmarkStart w:id="460" w:name="_Toc107005599"/>
      <w:bookmarkStart w:id="461" w:name="_Toc107005839"/>
      <w:bookmarkStart w:id="462" w:name="_Toc103337156"/>
      <w:bookmarkStart w:id="463" w:name="_Toc105773372"/>
      <w:bookmarkStart w:id="464" w:name="_Toc106390697"/>
      <w:bookmarkStart w:id="465" w:name="_Toc106814710"/>
      <w:bookmarkStart w:id="466" w:name="_Toc106814950"/>
      <w:bookmarkStart w:id="467" w:name="_Toc106974058"/>
      <w:bookmarkStart w:id="468" w:name="_Toc106993619"/>
      <w:bookmarkStart w:id="469" w:name="_Toc106993861"/>
      <w:bookmarkStart w:id="470" w:name="_Toc107003354"/>
      <w:bookmarkStart w:id="471" w:name="_Toc107003596"/>
      <w:bookmarkStart w:id="472" w:name="_Toc107003836"/>
      <w:bookmarkStart w:id="473" w:name="_Toc107005600"/>
      <w:bookmarkStart w:id="474" w:name="_Toc107005840"/>
      <w:bookmarkStart w:id="475" w:name="_Toc103337157"/>
      <w:bookmarkStart w:id="476" w:name="_Toc105773373"/>
      <w:bookmarkStart w:id="477" w:name="_Toc106390698"/>
      <w:bookmarkStart w:id="478" w:name="_Toc106814711"/>
      <w:bookmarkStart w:id="479" w:name="_Toc106814951"/>
      <w:bookmarkStart w:id="480" w:name="_Toc106974059"/>
      <w:bookmarkStart w:id="481" w:name="_Toc106993620"/>
      <w:bookmarkStart w:id="482" w:name="_Toc106993862"/>
      <w:bookmarkStart w:id="483" w:name="_Toc107003355"/>
      <w:bookmarkStart w:id="484" w:name="_Toc107003597"/>
      <w:bookmarkStart w:id="485" w:name="_Toc107003837"/>
      <w:bookmarkStart w:id="486" w:name="_Toc107005601"/>
      <w:bookmarkStart w:id="487" w:name="_Toc107005841"/>
      <w:bookmarkStart w:id="488" w:name="_Toc103337158"/>
      <w:bookmarkStart w:id="489" w:name="_Toc105773374"/>
      <w:bookmarkStart w:id="490" w:name="_Toc106390699"/>
      <w:bookmarkStart w:id="491" w:name="_Toc106814712"/>
      <w:bookmarkStart w:id="492" w:name="_Toc106814952"/>
      <w:bookmarkStart w:id="493" w:name="_Toc106974060"/>
      <w:bookmarkStart w:id="494" w:name="_Toc106993621"/>
      <w:bookmarkStart w:id="495" w:name="_Toc106993863"/>
      <w:bookmarkStart w:id="496" w:name="_Toc107003356"/>
      <w:bookmarkStart w:id="497" w:name="_Toc107003598"/>
      <w:bookmarkStart w:id="498" w:name="_Toc107003838"/>
      <w:bookmarkStart w:id="499" w:name="_Toc107005602"/>
      <w:bookmarkStart w:id="500" w:name="_Toc107005842"/>
      <w:bookmarkStart w:id="501" w:name="_Toc103337159"/>
      <w:bookmarkStart w:id="502" w:name="_Toc105773375"/>
      <w:bookmarkStart w:id="503" w:name="_Toc106390700"/>
      <w:bookmarkStart w:id="504" w:name="_Toc106814713"/>
      <w:bookmarkStart w:id="505" w:name="_Toc106814953"/>
      <w:bookmarkStart w:id="506" w:name="_Toc106974061"/>
      <w:bookmarkStart w:id="507" w:name="_Toc106993622"/>
      <w:bookmarkStart w:id="508" w:name="_Toc106993864"/>
      <w:bookmarkStart w:id="509" w:name="_Toc107003357"/>
      <w:bookmarkStart w:id="510" w:name="_Toc107003599"/>
      <w:bookmarkStart w:id="511" w:name="_Toc107003839"/>
      <w:bookmarkStart w:id="512" w:name="_Toc107005603"/>
      <w:bookmarkStart w:id="513" w:name="_Toc107005843"/>
      <w:bookmarkStart w:id="514" w:name="_Toc103337160"/>
      <w:bookmarkStart w:id="515" w:name="_Toc105773376"/>
      <w:bookmarkStart w:id="516" w:name="_Toc106390701"/>
      <w:bookmarkStart w:id="517" w:name="_Toc106814714"/>
      <w:bookmarkStart w:id="518" w:name="_Toc106814954"/>
      <w:bookmarkStart w:id="519" w:name="_Toc106974062"/>
      <w:bookmarkStart w:id="520" w:name="_Toc106993623"/>
      <w:bookmarkStart w:id="521" w:name="_Toc106993865"/>
      <w:bookmarkStart w:id="522" w:name="_Toc107003358"/>
      <w:bookmarkStart w:id="523" w:name="_Toc107003600"/>
      <w:bookmarkStart w:id="524" w:name="_Toc107003840"/>
      <w:bookmarkStart w:id="525" w:name="_Toc107005604"/>
      <w:bookmarkStart w:id="526" w:name="_Toc107005844"/>
      <w:bookmarkStart w:id="527" w:name="_Toc103337161"/>
      <w:bookmarkStart w:id="528" w:name="_Toc105773377"/>
      <w:bookmarkStart w:id="529" w:name="_Toc106390702"/>
      <w:bookmarkStart w:id="530" w:name="_Toc106814715"/>
      <w:bookmarkStart w:id="531" w:name="_Toc106814955"/>
      <w:bookmarkStart w:id="532" w:name="_Toc106974063"/>
      <w:bookmarkStart w:id="533" w:name="_Toc106993624"/>
      <w:bookmarkStart w:id="534" w:name="_Toc106993866"/>
      <w:bookmarkStart w:id="535" w:name="_Toc107003359"/>
      <w:bookmarkStart w:id="536" w:name="_Toc107003601"/>
      <w:bookmarkStart w:id="537" w:name="_Toc107003841"/>
      <w:bookmarkStart w:id="538" w:name="_Toc107005605"/>
      <w:bookmarkStart w:id="539" w:name="_Toc107005845"/>
      <w:bookmarkStart w:id="540" w:name="_Toc103337162"/>
      <w:bookmarkStart w:id="541" w:name="_Toc105773378"/>
      <w:bookmarkStart w:id="542" w:name="_Toc106390703"/>
      <w:bookmarkStart w:id="543" w:name="_Toc106814716"/>
      <w:bookmarkStart w:id="544" w:name="_Toc106814956"/>
      <w:bookmarkStart w:id="545" w:name="_Toc106974064"/>
      <w:bookmarkStart w:id="546" w:name="_Toc106993625"/>
      <w:bookmarkStart w:id="547" w:name="_Toc106993867"/>
      <w:bookmarkStart w:id="548" w:name="_Toc107003360"/>
      <w:bookmarkStart w:id="549" w:name="_Toc107003602"/>
      <w:bookmarkStart w:id="550" w:name="_Toc107003842"/>
      <w:bookmarkStart w:id="551" w:name="_Toc107005606"/>
      <w:bookmarkStart w:id="552" w:name="_Toc107005846"/>
      <w:bookmarkStart w:id="553" w:name="_Toc103337163"/>
      <w:bookmarkStart w:id="554" w:name="_Toc105773379"/>
      <w:bookmarkStart w:id="555" w:name="_Toc106390704"/>
      <w:bookmarkStart w:id="556" w:name="_Toc106814717"/>
      <w:bookmarkStart w:id="557" w:name="_Toc106814957"/>
      <w:bookmarkStart w:id="558" w:name="_Toc106974065"/>
      <w:bookmarkStart w:id="559" w:name="_Toc106993626"/>
      <w:bookmarkStart w:id="560" w:name="_Toc106993868"/>
      <w:bookmarkStart w:id="561" w:name="_Toc107003361"/>
      <w:bookmarkStart w:id="562" w:name="_Toc107003603"/>
      <w:bookmarkStart w:id="563" w:name="_Toc107003843"/>
      <w:bookmarkStart w:id="564" w:name="_Toc107005607"/>
      <w:bookmarkStart w:id="565" w:name="_Toc107005847"/>
      <w:bookmarkStart w:id="566" w:name="_Toc103337164"/>
      <w:bookmarkStart w:id="567" w:name="_Toc105773380"/>
      <w:bookmarkStart w:id="568" w:name="_Toc106390705"/>
      <w:bookmarkStart w:id="569" w:name="_Toc106814718"/>
      <w:bookmarkStart w:id="570" w:name="_Toc106814958"/>
      <w:bookmarkStart w:id="571" w:name="_Toc106974066"/>
      <w:bookmarkStart w:id="572" w:name="_Toc106993627"/>
      <w:bookmarkStart w:id="573" w:name="_Toc106993869"/>
      <w:bookmarkStart w:id="574" w:name="_Toc107003362"/>
      <w:bookmarkStart w:id="575" w:name="_Toc107003604"/>
      <w:bookmarkStart w:id="576" w:name="_Toc107003844"/>
      <w:bookmarkStart w:id="577" w:name="_Toc107005608"/>
      <w:bookmarkStart w:id="578" w:name="_Toc107005848"/>
      <w:bookmarkStart w:id="579" w:name="_Toc103337165"/>
      <w:bookmarkStart w:id="580" w:name="_Toc105773381"/>
      <w:bookmarkStart w:id="581" w:name="_Toc106390706"/>
      <w:bookmarkStart w:id="582" w:name="_Toc106814719"/>
      <w:bookmarkStart w:id="583" w:name="_Toc106814959"/>
      <w:bookmarkStart w:id="584" w:name="_Toc106974067"/>
      <w:bookmarkStart w:id="585" w:name="_Toc106993628"/>
      <w:bookmarkStart w:id="586" w:name="_Toc106993870"/>
      <w:bookmarkStart w:id="587" w:name="_Toc107003363"/>
      <w:bookmarkStart w:id="588" w:name="_Toc107003605"/>
      <w:bookmarkStart w:id="589" w:name="_Toc107003845"/>
      <w:bookmarkStart w:id="590" w:name="_Toc107005609"/>
      <w:bookmarkStart w:id="591" w:name="_Toc107005849"/>
      <w:bookmarkStart w:id="592" w:name="_Toc103337166"/>
      <w:bookmarkStart w:id="593" w:name="_Toc105773382"/>
      <w:bookmarkStart w:id="594" w:name="_Toc106390707"/>
      <w:bookmarkStart w:id="595" w:name="_Toc106814720"/>
      <w:bookmarkStart w:id="596" w:name="_Toc106814960"/>
      <w:bookmarkStart w:id="597" w:name="_Toc106974068"/>
      <w:bookmarkStart w:id="598" w:name="_Toc106993629"/>
      <w:bookmarkStart w:id="599" w:name="_Toc106993871"/>
      <w:bookmarkStart w:id="600" w:name="_Toc107003364"/>
      <w:bookmarkStart w:id="601" w:name="_Toc107003606"/>
      <w:bookmarkStart w:id="602" w:name="_Toc107003846"/>
      <w:bookmarkStart w:id="603" w:name="_Toc107005610"/>
      <w:bookmarkStart w:id="604" w:name="_Toc107005850"/>
      <w:bookmarkStart w:id="605" w:name="_Toc103337167"/>
      <w:bookmarkStart w:id="606" w:name="_Toc105773383"/>
      <w:bookmarkStart w:id="607" w:name="_Toc106390708"/>
      <w:bookmarkStart w:id="608" w:name="_Toc106814721"/>
      <w:bookmarkStart w:id="609" w:name="_Toc106814961"/>
      <w:bookmarkStart w:id="610" w:name="_Toc106974069"/>
      <w:bookmarkStart w:id="611" w:name="_Toc106993630"/>
      <w:bookmarkStart w:id="612" w:name="_Toc106993872"/>
      <w:bookmarkStart w:id="613" w:name="_Toc107003365"/>
      <w:bookmarkStart w:id="614" w:name="_Toc107003607"/>
      <w:bookmarkStart w:id="615" w:name="_Toc107003847"/>
      <w:bookmarkStart w:id="616" w:name="_Toc107005611"/>
      <w:bookmarkStart w:id="617" w:name="_Toc107005851"/>
      <w:bookmarkStart w:id="618" w:name="_Toc103337168"/>
      <w:bookmarkStart w:id="619" w:name="_Toc105773384"/>
      <w:bookmarkStart w:id="620" w:name="_Toc106390709"/>
      <w:bookmarkStart w:id="621" w:name="_Toc106814722"/>
      <w:bookmarkStart w:id="622" w:name="_Toc106814962"/>
      <w:bookmarkStart w:id="623" w:name="_Toc106974070"/>
      <w:bookmarkStart w:id="624" w:name="_Toc106993631"/>
      <w:bookmarkStart w:id="625" w:name="_Toc106993873"/>
      <w:bookmarkStart w:id="626" w:name="_Toc107003366"/>
      <w:bookmarkStart w:id="627" w:name="_Toc107003608"/>
      <w:bookmarkStart w:id="628" w:name="_Toc107003848"/>
      <w:bookmarkStart w:id="629" w:name="_Toc107005612"/>
      <w:bookmarkStart w:id="630" w:name="_Toc107005852"/>
      <w:bookmarkStart w:id="631" w:name="_Toc103337169"/>
      <w:bookmarkStart w:id="632" w:name="_Toc105773385"/>
      <w:bookmarkStart w:id="633" w:name="_Toc106390710"/>
      <w:bookmarkStart w:id="634" w:name="_Toc106814723"/>
      <w:bookmarkStart w:id="635" w:name="_Toc106814963"/>
      <w:bookmarkStart w:id="636" w:name="_Toc106974071"/>
      <w:bookmarkStart w:id="637" w:name="_Toc106993632"/>
      <w:bookmarkStart w:id="638" w:name="_Toc106993874"/>
      <w:bookmarkStart w:id="639" w:name="_Toc107003367"/>
      <w:bookmarkStart w:id="640" w:name="_Toc107003609"/>
      <w:bookmarkStart w:id="641" w:name="_Toc107003849"/>
      <w:bookmarkStart w:id="642" w:name="_Toc107005613"/>
      <w:bookmarkStart w:id="643" w:name="_Toc107005853"/>
      <w:bookmarkStart w:id="644" w:name="_Toc103337170"/>
      <w:bookmarkStart w:id="645" w:name="_Toc105773386"/>
      <w:bookmarkStart w:id="646" w:name="_Toc106390711"/>
      <w:bookmarkStart w:id="647" w:name="_Toc106814724"/>
      <w:bookmarkStart w:id="648" w:name="_Toc106814964"/>
      <w:bookmarkStart w:id="649" w:name="_Toc106974072"/>
      <w:bookmarkStart w:id="650" w:name="_Toc106993633"/>
      <w:bookmarkStart w:id="651" w:name="_Toc106993875"/>
      <w:bookmarkStart w:id="652" w:name="_Toc107003368"/>
      <w:bookmarkStart w:id="653" w:name="_Toc107003610"/>
      <w:bookmarkStart w:id="654" w:name="_Toc107003850"/>
      <w:bookmarkStart w:id="655" w:name="_Toc107005614"/>
      <w:bookmarkStart w:id="656" w:name="_Toc107005854"/>
      <w:bookmarkStart w:id="657" w:name="_Toc103337171"/>
      <w:bookmarkStart w:id="658" w:name="_Toc105773387"/>
      <w:bookmarkStart w:id="659" w:name="_Toc106390712"/>
      <w:bookmarkStart w:id="660" w:name="_Toc106814725"/>
      <w:bookmarkStart w:id="661" w:name="_Toc106814965"/>
      <w:bookmarkStart w:id="662" w:name="_Toc106974073"/>
      <w:bookmarkStart w:id="663" w:name="_Toc106993634"/>
      <w:bookmarkStart w:id="664" w:name="_Toc106993876"/>
      <w:bookmarkStart w:id="665" w:name="_Toc107003369"/>
      <w:bookmarkStart w:id="666" w:name="_Toc107003611"/>
      <w:bookmarkStart w:id="667" w:name="_Toc107003851"/>
      <w:bookmarkStart w:id="668" w:name="_Toc107005615"/>
      <w:bookmarkStart w:id="669" w:name="_Toc107005855"/>
      <w:bookmarkStart w:id="670" w:name="_Hlk106387929"/>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r>
        <w:rPr>
          <w:rFonts w:hint="eastAsia"/>
        </w:rPr>
        <w:t xml:space="preserve">　</w:t>
      </w:r>
      <w:bookmarkStart w:id="671" w:name="_Toc107612997"/>
      <w:r w:rsidR="003A7083">
        <w:rPr>
          <w:rFonts w:hint="eastAsia"/>
        </w:rPr>
        <w:t>A</w:t>
      </w:r>
      <w:r w:rsidR="003A7083">
        <w:t>rduino</w:t>
      </w:r>
      <w:r w:rsidR="00785446">
        <w:rPr>
          <w:rFonts w:hint="eastAsia"/>
        </w:rPr>
        <w:t>監</w:t>
      </w:r>
      <w:r w:rsidR="00785446" w:rsidRPr="00785446">
        <w:rPr>
          <w:rFonts w:hint="eastAsia"/>
        </w:rPr>
        <w:t>測模組建置</w:t>
      </w:r>
      <w:bookmarkEnd w:id="671"/>
    </w:p>
    <w:bookmarkEnd w:id="670"/>
    <w:p w14:paraId="375C1A4E" w14:textId="627A0524" w:rsidR="00271AB5" w:rsidRDefault="006E3CF5" w:rsidP="006C2761">
      <w:pPr>
        <w:ind w:leftChars="0" w:left="0" w:firstLine="480"/>
        <w:jc w:val="both"/>
      </w:pPr>
      <w:r>
        <w:rPr>
          <w:rFonts w:hint="eastAsia"/>
        </w:rPr>
        <w:t>本章節將</w:t>
      </w:r>
      <w:r w:rsidR="00501282">
        <w:rPr>
          <w:rFonts w:hint="eastAsia"/>
        </w:rPr>
        <w:t>說明監測模組</w:t>
      </w:r>
      <w:r w:rsidR="00FC238B">
        <w:rPr>
          <w:rFonts w:hint="eastAsia"/>
        </w:rPr>
        <w:t>規劃</w:t>
      </w:r>
      <w:r w:rsidR="00501282">
        <w:rPr>
          <w:rFonts w:hint="eastAsia"/>
        </w:rPr>
        <w:t>以及</w:t>
      </w:r>
      <w:proofErr w:type="gramStart"/>
      <w:r w:rsidR="00501282">
        <w:rPr>
          <w:rFonts w:hint="eastAsia"/>
        </w:rPr>
        <w:t>現地量測</w:t>
      </w:r>
      <w:proofErr w:type="gramEnd"/>
      <w:r w:rsidR="00501282">
        <w:rPr>
          <w:rFonts w:hint="eastAsia"/>
        </w:rPr>
        <w:t>之</w:t>
      </w:r>
      <w:r w:rsidR="00F554EB">
        <w:rPr>
          <w:rFonts w:hint="eastAsia"/>
        </w:rPr>
        <w:t>構想</w:t>
      </w:r>
      <w:r w:rsidR="004478FF">
        <w:rPr>
          <w:rFonts w:hint="eastAsia"/>
        </w:rPr>
        <w:t>。使用</w:t>
      </w:r>
      <w:r w:rsidR="004478FF">
        <w:rPr>
          <w:rFonts w:hint="eastAsia"/>
        </w:rPr>
        <w:t>A</w:t>
      </w:r>
      <w:r w:rsidR="004478FF">
        <w:t>rduino</w:t>
      </w:r>
      <w:r w:rsidR="004478FF">
        <w:rPr>
          <w:rFonts w:hint="eastAsia"/>
        </w:rPr>
        <w:t>作為主要開發工具，</w:t>
      </w:r>
      <w:proofErr w:type="gramStart"/>
      <w:r>
        <w:rPr>
          <w:rFonts w:hint="eastAsia"/>
        </w:rPr>
        <w:t>依</w:t>
      </w:r>
      <w:r w:rsidR="00F554EB">
        <w:rPr>
          <w:rFonts w:hint="eastAsia"/>
        </w:rPr>
        <w:t>據欲量測</w:t>
      </w:r>
      <w:proofErr w:type="gramEnd"/>
      <w:r w:rsidR="00F554EB">
        <w:rPr>
          <w:rFonts w:hint="eastAsia"/>
        </w:rPr>
        <w:t>之項目找尋相對應的感測元件，</w:t>
      </w:r>
      <w:r w:rsidR="00271AB5">
        <w:rPr>
          <w:rFonts w:hint="eastAsia"/>
        </w:rPr>
        <w:t>在無線傳輸模組方面，則依據文獻回顧所提及的</w:t>
      </w:r>
      <w:proofErr w:type="gramStart"/>
      <w:r w:rsidR="00271AB5">
        <w:rPr>
          <w:rFonts w:hint="eastAsia"/>
        </w:rPr>
        <w:t>低功耗</w:t>
      </w:r>
      <w:proofErr w:type="gramEnd"/>
      <w:r w:rsidR="00271AB5">
        <w:rPr>
          <w:rFonts w:hint="eastAsia"/>
        </w:rPr>
        <w:t>傳輸</w:t>
      </w:r>
      <w:r w:rsidR="004478FF">
        <w:rPr>
          <w:rFonts w:hint="eastAsia"/>
        </w:rPr>
        <w:t>技術</w:t>
      </w:r>
      <w:r w:rsidR="00271AB5">
        <w:rPr>
          <w:rFonts w:hint="eastAsia"/>
        </w:rPr>
        <w:t>，將</w:t>
      </w:r>
      <w:r w:rsidR="004478FF">
        <w:rPr>
          <w:rFonts w:hint="eastAsia"/>
        </w:rPr>
        <w:t>由短距離與長距離傳輸技術中各擇</w:t>
      </w:r>
      <w:proofErr w:type="gramStart"/>
      <w:r w:rsidR="004478FF">
        <w:rPr>
          <w:rFonts w:hint="eastAsia"/>
        </w:rPr>
        <w:t>一</w:t>
      </w:r>
      <w:proofErr w:type="gramEnd"/>
      <w:r w:rsidR="004478FF">
        <w:rPr>
          <w:rFonts w:hint="eastAsia"/>
        </w:rPr>
        <w:t>模組，</w:t>
      </w:r>
      <w:r w:rsidR="00271AB5">
        <w:rPr>
          <w:rFonts w:hint="eastAsia"/>
        </w:rPr>
        <w:t>比較並測試其傳輸可行性。</w:t>
      </w:r>
      <w:r w:rsidR="004478FF">
        <w:rPr>
          <w:rFonts w:hint="eastAsia"/>
        </w:rPr>
        <w:t>決定感測元件後，進行各組件的整合製作，包含軟體程式</w:t>
      </w:r>
      <w:r w:rsidR="006C2761">
        <w:rPr>
          <w:rFonts w:hint="eastAsia"/>
        </w:rPr>
        <w:t>編寫。</w:t>
      </w:r>
    </w:p>
    <w:p w14:paraId="4C08EDA9" w14:textId="77777777" w:rsidR="002D17EC" w:rsidRDefault="006C2761" w:rsidP="006C2761">
      <w:pPr>
        <w:ind w:leftChars="0" w:left="0" w:firstLine="480"/>
        <w:jc w:val="both"/>
      </w:pPr>
      <w:r>
        <w:rPr>
          <w:rFonts w:hint="eastAsia"/>
        </w:rPr>
        <w:t>然後，將完成整合之模組裝置於軌道區進行</w:t>
      </w:r>
      <w:proofErr w:type="gramStart"/>
      <w:r>
        <w:rPr>
          <w:rFonts w:hint="eastAsia"/>
        </w:rPr>
        <w:t>現地量測</w:t>
      </w:r>
      <w:proofErr w:type="gramEnd"/>
      <w:r>
        <w:rPr>
          <w:rFonts w:hint="eastAsia"/>
        </w:rPr>
        <w:t>，測試兩種傳輸方案</w:t>
      </w:r>
      <w:r w:rsidR="00AA3965">
        <w:rPr>
          <w:rFonts w:hint="eastAsia"/>
        </w:rPr>
        <w:t>之效果，</w:t>
      </w:r>
      <w:r w:rsidR="00AA3965">
        <w:rPr>
          <w:rFonts w:hint="eastAsia"/>
        </w:rPr>
        <w:t>並</w:t>
      </w:r>
      <w:r w:rsidR="00AA3965">
        <w:rPr>
          <w:rFonts w:hint="eastAsia"/>
        </w:rPr>
        <w:t>決定較佳方案。</w:t>
      </w:r>
      <w:r w:rsidR="002D17EC">
        <w:rPr>
          <w:rFonts w:hint="eastAsia"/>
        </w:rPr>
        <w:t>之後將</w:t>
      </w:r>
      <w:r w:rsidR="00AA3965">
        <w:rPr>
          <w:rFonts w:hint="eastAsia"/>
        </w:rPr>
        <w:t>接收的數據，進行初步處理</w:t>
      </w:r>
      <w:r w:rsidR="002D17EC">
        <w:rPr>
          <w:rFonts w:hint="eastAsia"/>
        </w:rPr>
        <w:t>。</w:t>
      </w:r>
    </w:p>
    <w:p w14:paraId="0107B085" w14:textId="35CCAC0E" w:rsidR="00AA3965" w:rsidRDefault="002D17EC" w:rsidP="006C2761">
      <w:pPr>
        <w:ind w:leftChars="0" w:left="0" w:firstLine="480"/>
        <w:jc w:val="both"/>
      </w:pPr>
      <w:proofErr w:type="gramStart"/>
      <w:r>
        <w:rPr>
          <w:rFonts w:hint="eastAsia"/>
        </w:rPr>
        <w:t>此外，</w:t>
      </w:r>
      <w:proofErr w:type="gramEnd"/>
      <w:r>
        <w:rPr>
          <w:rFonts w:hint="eastAsia"/>
        </w:rPr>
        <w:t>亦估算建置該監測模組的成本以及初步比較與高精度設備價格的差距。</w:t>
      </w:r>
    </w:p>
    <w:p w14:paraId="07F157A0" w14:textId="77777777" w:rsidR="0040572D" w:rsidRDefault="0040572D" w:rsidP="006C2761">
      <w:pPr>
        <w:ind w:leftChars="0" w:left="0" w:firstLine="480"/>
        <w:jc w:val="both"/>
        <w:rPr>
          <w:rFonts w:hint="eastAsia"/>
        </w:rPr>
      </w:pPr>
    </w:p>
    <w:p w14:paraId="04D19109" w14:textId="242F1F2C" w:rsidR="00A335EE" w:rsidRDefault="00186B67" w:rsidP="006C2761">
      <w:pPr>
        <w:ind w:leftChars="0" w:left="0" w:firstLine="480"/>
        <w:jc w:val="both"/>
      </w:pPr>
      <w:r>
        <w:rPr>
          <w:noProof/>
        </w:rPr>
        <w:drawing>
          <wp:inline distT="0" distB="0" distL="0" distR="0" wp14:anchorId="2102B29E" wp14:editId="0A4C8D12">
            <wp:extent cx="4667250" cy="3596640"/>
            <wp:effectExtent l="0" t="0" r="0" b="3810"/>
            <wp:docPr id="17" name="資料庫圖表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3ECB956E" w14:textId="515D3624" w:rsidR="0040572D" w:rsidRDefault="0040572D" w:rsidP="0040572D">
      <w:pPr>
        <w:pStyle w:val="ac"/>
        <w:spacing w:after="180"/>
        <w:rPr>
          <w:rFonts w:hint="eastAsia"/>
        </w:rPr>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r>
        <w:rPr>
          <w:rFonts w:hint="eastAsia"/>
        </w:rPr>
        <w:t>監測模組</w:t>
      </w:r>
      <w:r>
        <w:rPr>
          <w:rFonts w:hint="eastAsia"/>
        </w:rPr>
        <w:t>規劃</w:t>
      </w:r>
      <w:r>
        <w:rPr>
          <w:rFonts w:hint="eastAsia"/>
        </w:rPr>
        <w:t>步驟</w:t>
      </w:r>
    </w:p>
    <w:p w14:paraId="494EAF64" w14:textId="77777777" w:rsidR="00186B67" w:rsidRPr="006C2761" w:rsidRDefault="00186B67" w:rsidP="006C2761">
      <w:pPr>
        <w:ind w:leftChars="0" w:left="0" w:firstLine="480"/>
        <w:jc w:val="both"/>
        <w:rPr>
          <w:rFonts w:hint="eastAsia"/>
        </w:rPr>
      </w:pPr>
    </w:p>
    <w:p w14:paraId="1CBDBEDA" w14:textId="4971B22E" w:rsidR="00244C07" w:rsidRDefault="002D17EC" w:rsidP="005B6A5F">
      <w:pPr>
        <w:ind w:leftChars="0" w:left="0" w:firstLine="480"/>
        <w:jc w:val="both"/>
      </w:pPr>
      <w:r>
        <w:rPr>
          <w:rFonts w:hint="eastAsia"/>
        </w:rPr>
        <w:t>以下則依</w:t>
      </w:r>
      <w:r w:rsidR="006E3CF5">
        <w:rPr>
          <w:rFonts w:hint="eastAsia"/>
        </w:rPr>
        <w:t>序說明開發監測模組所使用的工具、</w:t>
      </w:r>
      <w:r w:rsidR="00DC7A24">
        <w:rPr>
          <w:rFonts w:hint="eastAsia"/>
        </w:rPr>
        <w:t>整合製作</w:t>
      </w:r>
      <w:r w:rsidR="0097064B">
        <w:rPr>
          <w:rFonts w:hint="eastAsia"/>
        </w:rPr>
        <w:t>過程</w:t>
      </w:r>
      <w:r w:rsidR="00DC7A24">
        <w:rPr>
          <w:rFonts w:hint="eastAsia"/>
        </w:rPr>
        <w:t>、安裝</w:t>
      </w:r>
      <w:r w:rsidR="0097064B">
        <w:rPr>
          <w:rFonts w:hint="eastAsia"/>
        </w:rPr>
        <w:t>步驟</w:t>
      </w:r>
      <w:r w:rsidR="00DC7A24">
        <w:rPr>
          <w:rFonts w:hint="eastAsia"/>
        </w:rPr>
        <w:t>、測試無線通訊模組</w:t>
      </w:r>
      <w:r w:rsidR="00167FA9">
        <w:rPr>
          <w:rFonts w:hint="eastAsia"/>
        </w:rPr>
        <w:t>及初步彙整</w:t>
      </w:r>
      <w:r w:rsidR="004E62F1">
        <w:rPr>
          <w:rFonts w:hint="eastAsia"/>
        </w:rPr>
        <w:t>數據</w:t>
      </w:r>
      <w:r>
        <w:rPr>
          <w:rFonts w:hint="eastAsia"/>
        </w:rPr>
        <w:t>等項目</w:t>
      </w:r>
      <w:r w:rsidR="00167FA9">
        <w:rPr>
          <w:rFonts w:hint="eastAsia"/>
        </w:rPr>
        <w:t>。</w:t>
      </w:r>
    </w:p>
    <w:p w14:paraId="16E39D7E" w14:textId="77777777" w:rsidR="008935ED" w:rsidRDefault="008935ED" w:rsidP="005B6A5F">
      <w:pPr>
        <w:ind w:leftChars="0" w:left="0" w:firstLine="480"/>
        <w:jc w:val="both"/>
      </w:pPr>
    </w:p>
    <w:p w14:paraId="70A4CFDA" w14:textId="601CBE51" w:rsidR="006B29CF" w:rsidRDefault="00CD54B3" w:rsidP="00B1341C">
      <w:pPr>
        <w:pStyle w:val="21"/>
        <w:spacing w:before="360"/>
      </w:pPr>
      <w:bookmarkStart w:id="672" w:name="_Toc103337173"/>
      <w:bookmarkStart w:id="673" w:name="_Toc105773389"/>
      <w:bookmarkStart w:id="674" w:name="_Toc106390714"/>
      <w:bookmarkStart w:id="675" w:name="_Toc106814727"/>
      <w:bookmarkStart w:id="676" w:name="_Toc106814967"/>
      <w:bookmarkStart w:id="677" w:name="_Toc106974075"/>
      <w:bookmarkStart w:id="678" w:name="_Toc106993636"/>
      <w:bookmarkStart w:id="679" w:name="_Toc106993878"/>
      <w:bookmarkStart w:id="680" w:name="_Toc107003371"/>
      <w:bookmarkStart w:id="681" w:name="_Toc107003613"/>
      <w:bookmarkStart w:id="682" w:name="_Toc107003853"/>
      <w:bookmarkStart w:id="683" w:name="_Toc107005617"/>
      <w:bookmarkStart w:id="684" w:name="_Toc107005857"/>
      <w:bookmarkEnd w:id="672"/>
      <w:bookmarkEnd w:id="673"/>
      <w:bookmarkEnd w:id="674"/>
      <w:bookmarkEnd w:id="675"/>
      <w:bookmarkEnd w:id="676"/>
      <w:bookmarkEnd w:id="677"/>
      <w:bookmarkEnd w:id="678"/>
      <w:bookmarkEnd w:id="679"/>
      <w:bookmarkEnd w:id="680"/>
      <w:bookmarkEnd w:id="681"/>
      <w:bookmarkEnd w:id="682"/>
      <w:bookmarkEnd w:id="683"/>
      <w:bookmarkEnd w:id="684"/>
      <w:r>
        <w:rPr>
          <w:rFonts w:hint="eastAsia"/>
        </w:rPr>
        <w:t xml:space="preserve">　</w:t>
      </w:r>
      <w:bookmarkStart w:id="685" w:name="_Toc107612998"/>
      <w:r w:rsidR="00F223BD">
        <w:rPr>
          <w:rFonts w:hint="eastAsia"/>
        </w:rPr>
        <w:t>開發工具與</w:t>
      </w:r>
      <w:r w:rsidR="00E279E7">
        <w:rPr>
          <w:rFonts w:hint="eastAsia"/>
        </w:rPr>
        <w:t>感測元件</w:t>
      </w:r>
      <w:r w:rsidR="00633EF9">
        <w:rPr>
          <w:rFonts w:hint="eastAsia"/>
        </w:rPr>
        <w:t>介紹</w:t>
      </w:r>
      <w:bookmarkEnd w:id="685"/>
    </w:p>
    <w:p w14:paraId="3FA4C18F" w14:textId="2CD3A17A" w:rsidR="009443DD" w:rsidRDefault="00E1520F" w:rsidP="00D72F81">
      <w:pPr>
        <w:ind w:leftChars="0" w:left="0" w:firstLine="480"/>
        <w:jc w:val="both"/>
      </w:pPr>
      <w:proofErr w:type="gramStart"/>
      <w:r>
        <w:rPr>
          <w:rFonts w:hint="eastAsia"/>
        </w:rPr>
        <w:t>在物聯網</w:t>
      </w:r>
      <w:proofErr w:type="gramEnd"/>
      <w:r>
        <w:rPr>
          <w:rFonts w:hint="eastAsia"/>
        </w:rPr>
        <w:t>工具中，常可聽見</w:t>
      </w:r>
      <w:r>
        <w:t>Arduin</w:t>
      </w:r>
      <w:r>
        <w:rPr>
          <w:rFonts w:hint="eastAsia"/>
        </w:rPr>
        <w:t>o</w:t>
      </w:r>
      <w:r>
        <w:rPr>
          <w:rFonts w:hint="eastAsia"/>
        </w:rPr>
        <w:t>與樹</w:t>
      </w:r>
      <w:proofErr w:type="gramStart"/>
      <w:r>
        <w:rPr>
          <w:rFonts w:hint="eastAsia"/>
        </w:rPr>
        <w:t>莓</w:t>
      </w:r>
      <w:proofErr w:type="gramEnd"/>
      <w:r>
        <w:rPr>
          <w:rFonts w:hint="eastAsia"/>
        </w:rPr>
        <w:t>派</w:t>
      </w:r>
      <w:r>
        <w:rPr>
          <w:rFonts w:hint="eastAsia"/>
        </w:rPr>
        <w:t>(</w:t>
      </w:r>
      <w:r w:rsidRPr="00E1520F">
        <w:t>Raspberry Pi</w:t>
      </w:r>
      <w:r>
        <w:rPr>
          <w:rFonts w:hint="eastAsia"/>
        </w:rPr>
        <w:t>)</w:t>
      </w:r>
      <w:r>
        <w:rPr>
          <w:rFonts w:hint="eastAsia"/>
        </w:rPr>
        <w:t>這兩名詞</w:t>
      </w:r>
      <w:r w:rsidR="006E3CF5">
        <w:rPr>
          <w:rFonts w:hint="eastAsia"/>
        </w:rPr>
        <w:t>，</w:t>
      </w:r>
      <w:r>
        <w:rPr>
          <w:rFonts w:hint="eastAsia"/>
        </w:rPr>
        <w:t>然而兩者</w:t>
      </w:r>
      <w:r w:rsidR="00363CE6">
        <w:rPr>
          <w:rFonts w:hint="eastAsia"/>
        </w:rPr>
        <w:t>為</w:t>
      </w:r>
      <w:r>
        <w:rPr>
          <w:rFonts w:hint="eastAsia"/>
        </w:rPr>
        <w:t>不同屬性的產品，用以解決</w:t>
      </w:r>
      <w:r w:rsidR="00D72F81">
        <w:rPr>
          <w:rFonts w:hint="eastAsia"/>
        </w:rPr>
        <w:t>不同特性的問題。</w:t>
      </w:r>
    </w:p>
    <w:p w14:paraId="16F50963" w14:textId="2EA24E50" w:rsidR="00E1520F" w:rsidRDefault="00D72F81" w:rsidP="00D72F81">
      <w:pPr>
        <w:ind w:leftChars="0" w:left="0" w:firstLine="480"/>
        <w:jc w:val="both"/>
      </w:pPr>
      <w:r>
        <w:t>Arduin</w:t>
      </w:r>
      <w:r>
        <w:rPr>
          <w:rFonts w:hint="eastAsia"/>
        </w:rPr>
        <w:t>o</w:t>
      </w:r>
      <w:r>
        <w:rPr>
          <w:rFonts w:hint="eastAsia"/>
        </w:rPr>
        <w:t>屬於微控制器</w:t>
      </w:r>
      <w:r w:rsidR="00B131A5">
        <w:rPr>
          <w:rFonts w:hint="eastAsia"/>
        </w:rPr>
        <w:t>(M</w:t>
      </w:r>
      <w:r w:rsidR="00B131A5">
        <w:t>CU</w:t>
      </w:r>
      <w:r w:rsidR="00B131A5">
        <w:rPr>
          <w:rFonts w:hint="eastAsia"/>
        </w:rPr>
        <w:t>)</w:t>
      </w:r>
      <w:r>
        <w:rPr>
          <w:rFonts w:hint="eastAsia"/>
        </w:rPr>
        <w:t>，如同電腦的某一模塊，</w:t>
      </w:r>
      <w:r w:rsidR="004D39DE" w:rsidRPr="004D39DE">
        <w:rPr>
          <w:rFonts w:hint="eastAsia"/>
        </w:rPr>
        <w:t>用來解決單一且有固定程序的問題，雖然無法執行多工處理及灌入相關的作業系統，</w:t>
      </w:r>
      <w:r w:rsidR="004D39DE">
        <w:rPr>
          <w:rFonts w:hint="eastAsia"/>
        </w:rPr>
        <w:t>好處是操控簡單且有較高運行效率，</w:t>
      </w:r>
      <w:r w:rsidR="005B5818">
        <w:rPr>
          <w:rFonts w:hint="eastAsia"/>
        </w:rPr>
        <w:t>在成本方面</w:t>
      </w:r>
      <w:r w:rsidR="004D39DE">
        <w:rPr>
          <w:rFonts w:hint="eastAsia"/>
        </w:rPr>
        <w:t>也</w:t>
      </w:r>
      <w:r w:rsidR="005B5818">
        <w:rPr>
          <w:rFonts w:hint="eastAsia"/>
        </w:rPr>
        <w:t>有較佳優勢</w:t>
      </w:r>
      <w:r w:rsidR="00534F0E">
        <w:rPr>
          <w:rFonts w:hint="eastAsia"/>
        </w:rPr>
        <w:t>且省電</w:t>
      </w:r>
      <w:r w:rsidR="008D1B26">
        <w:rPr>
          <w:rFonts w:hint="eastAsia"/>
        </w:rPr>
        <w:t>；樹</w:t>
      </w:r>
      <w:proofErr w:type="gramStart"/>
      <w:r w:rsidR="008D1B26">
        <w:rPr>
          <w:rFonts w:hint="eastAsia"/>
        </w:rPr>
        <w:t>莓</w:t>
      </w:r>
      <w:proofErr w:type="gramEnd"/>
      <w:r w:rsidR="008D1B26">
        <w:rPr>
          <w:rFonts w:hint="eastAsia"/>
        </w:rPr>
        <w:t>派則屬於</w:t>
      </w:r>
      <w:r w:rsidR="008D1B26" w:rsidRPr="008D1B26">
        <w:rPr>
          <w:rFonts w:hint="eastAsia"/>
        </w:rPr>
        <w:t>微處理器</w:t>
      </w:r>
      <w:r w:rsidR="00B131A5">
        <w:rPr>
          <w:rFonts w:hint="eastAsia"/>
        </w:rPr>
        <w:t>(M</w:t>
      </w:r>
      <w:r w:rsidR="00B131A5">
        <w:t>PU</w:t>
      </w:r>
      <w:r w:rsidR="00B131A5">
        <w:rPr>
          <w:rFonts w:hint="eastAsia"/>
        </w:rPr>
        <w:t>)</w:t>
      </w:r>
      <w:r w:rsidR="008D1B26">
        <w:rPr>
          <w:rFonts w:hint="eastAsia"/>
        </w:rPr>
        <w:t>，如同</w:t>
      </w:r>
      <w:proofErr w:type="gramStart"/>
      <w:r w:rsidR="008D1B26">
        <w:rPr>
          <w:rFonts w:hint="eastAsia"/>
        </w:rPr>
        <w:t>一</w:t>
      </w:r>
      <w:proofErr w:type="gramEnd"/>
      <w:r w:rsidR="008D1B26">
        <w:rPr>
          <w:rFonts w:hint="eastAsia"/>
        </w:rPr>
        <w:t>體積</w:t>
      </w:r>
      <w:r w:rsidR="001A1986">
        <w:rPr>
          <w:rFonts w:hint="eastAsia"/>
        </w:rPr>
        <w:t>極</w:t>
      </w:r>
      <w:r w:rsidR="008D1B26">
        <w:rPr>
          <w:rFonts w:hint="eastAsia"/>
        </w:rPr>
        <w:t>小的電腦</w:t>
      </w:r>
      <w:r w:rsidR="00B131A5">
        <w:rPr>
          <w:rFonts w:hint="eastAsia"/>
        </w:rPr>
        <w:t>(</w:t>
      </w:r>
      <w:r w:rsidR="00B131A5">
        <w:rPr>
          <w:rFonts w:hint="eastAsia"/>
        </w:rPr>
        <w:t>微電腦</w:t>
      </w:r>
      <w:r w:rsidR="00B131A5">
        <w:rPr>
          <w:rFonts w:hint="eastAsia"/>
        </w:rPr>
        <w:t>)</w:t>
      </w:r>
      <w:r w:rsidR="008D1B26">
        <w:rPr>
          <w:rFonts w:hint="eastAsia"/>
        </w:rPr>
        <w:t>，內部允許灌入作業系統，可執行多工處理</w:t>
      </w:r>
      <w:r w:rsidR="00AA230A">
        <w:rPr>
          <w:rFonts w:hint="eastAsia"/>
        </w:rPr>
        <w:t>，惟操作上相對複雜且成本</w:t>
      </w:r>
      <w:r w:rsidR="00AA148E">
        <w:rPr>
          <w:rFonts w:hint="eastAsia"/>
        </w:rPr>
        <w:t>與耗電量皆</w:t>
      </w:r>
      <w:r w:rsidR="00AA230A">
        <w:rPr>
          <w:rFonts w:hint="eastAsia"/>
        </w:rPr>
        <w:t>較高</w:t>
      </w:r>
      <w:r w:rsidR="005B5818">
        <w:fldChar w:fldCharType="begin"/>
      </w:r>
      <w:r w:rsidR="0097213C">
        <w:rPr>
          <w:rFonts w:hint="eastAsia"/>
        </w:rPr>
        <w:instrText xml:space="preserve"> ADDIN EN.CITE &lt;EndNote&gt;&lt;Cite&gt;&lt;Author&gt;</w:instrText>
      </w:r>
      <w:r w:rsidR="0097213C">
        <w:rPr>
          <w:rFonts w:hint="eastAsia"/>
        </w:rPr>
        <w:instrText>台灣物聯科技</w:instrText>
      </w:r>
      <w:r w:rsidR="0097213C">
        <w:rPr>
          <w:rFonts w:hint="eastAsia"/>
        </w:rPr>
        <w:instrText>&lt;/Author&gt;&lt;Year&gt;2018&lt;/Year&gt;&lt;RecNum&gt;19&lt;/RecNum&gt;&lt;DisplayText&gt;[11]&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97213C">
        <w:rPr>
          <w:rFonts w:hint="eastAsia"/>
        </w:rPr>
        <w:instrText>台灣物聯科技</w:instrText>
      </w:r>
      <w:r w:rsidR="0097213C">
        <w:rPr>
          <w:rFonts w:hint="eastAsia"/>
        </w:rPr>
        <w:instrText>&lt;/style&gt;&lt;/author&gt;&lt;/authors&gt;&lt;/contributors&gt;&lt;titles&gt;&lt;title&gt;&lt;style face="normal" font="default" size="100%"&gt;Arduino&lt;/style&gt;&lt;style face="normal" font="default" charset="136" size="100%"&gt;</w:instrText>
      </w:r>
      <w:r w:rsidR="0097213C">
        <w:rPr>
          <w:rFonts w:hint="eastAsia"/>
        </w:rPr>
        <w:instrText>與樹莓派哪款開發板更適合你</w:instrText>
      </w:r>
      <w:r w:rsidR="0097213C">
        <w:rPr>
          <w:rFonts w:hint="eastAsia"/>
        </w:rPr>
        <w:instrText>&lt;/style&gt;&lt;/title&gt;&lt;/titles&gt;&lt;dates&gt;&lt;year&gt;2018&lt;/year&gt;&lt;/dates&gt;&lt;urls&gt;&lt;related-urls&gt;&lt;url&gt;https://www.taiwaniot.com.tw/news/arduino%E8%88%87%E6%A8%B9%E8%8E%93%E6%B4%B</w:instrText>
      </w:r>
      <w:r w:rsidR="0097213C">
        <w:instrText>E-%E5%93%AA%E6%AC%BE%E9%96%8B%E7%99%BC%E6%9D%BF%E6%9B%B4%E9%81%A9%E5%90%88%E4%BD%A0/&lt;/url&gt;&lt;/related-urls&gt;&lt;/urls&gt;&lt;/record&gt;&lt;/Cite&gt;&lt;/EndNote&gt;</w:instrText>
      </w:r>
      <w:r w:rsidR="005B5818">
        <w:fldChar w:fldCharType="separate"/>
      </w:r>
      <w:r w:rsidR="0097213C">
        <w:rPr>
          <w:noProof/>
        </w:rPr>
        <w:t>[11]</w:t>
      </w:r>
      <w:r w:rsidR="005B5818">
        <w:fldChar w:fldCharType="end"/>
      </w:r>
      <w:r w:rsidR="005B5818">
        <w:rPr>
          <w:rFonts w:hint="eastAsia"/>
        </w:rPr>
        <w:t>。</w:t>
      </w:r>
      <w:r w:rsidR="00AF4BD6">
        <w:rPr>
          <w:rFonts w:hint="eastAsia"/>
        </w:rPr>
        <w:t>兩者比較如</w:t>
      </w:r>
      <w:r w:rsidR="00434A71">
        <w:fldChar w:fldCharType="begin"/>
      </w:r>
      <w:r w:rsidR="00434A71">
        <w:instrText xml:space="preserve"> </w:instrText>
      </w:r>
      <w:r w:rsidR="00434A71">
        <w:rPr>
          <w:rFonts w:hint="eastAsia"/>
        </w:rPr>
        <w:instrText>REF _Ref102838467 \h</w:instrText>
      </w:r>
      <w:r w:rsidR="00434A71">
        <w:instrText xml:space="preserve"> </w:instrText>
      </w:r>
      <w:r w:rsidR="00434A71">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w:t>
      </w:r>
      <w:r w:rsidR="00434A71">
        <w:fldChar w:fldCharType="end"/>
      </w:r>
      <w:r w:rsidR="00434A71">
        <w:rPr>
          <w:rFonts w:hint="eastAsia"/>
        </w:rPr>
        <w:t>。</w:t>
      </w:r>
    </w:p>
    <w:p w14:paraId="7990ED72" w14:textId="2B554145" w:rsidR="00434A71" w:rsidRDefault="00434A71" w:rsidP="00D72F81">
      <w:pPr>
        <w:ind w:leftChars="0" w:left="0" w:firstLine="480"/>
        <w:jc w:val="both"/>
      </w:pPr>
      <w:r>
        <w:rPr>
          <w:rFonts w:hint="eastAsia"/>
        </w:rPr>
        <w:t>由於本研究所要處理的需求</w:t>
      </w:r>
      <w:r w:rsidR="001A1986">
        <w:rPr>
          <w:rFonts w:hint="eastAsia"/>
        </w:rPr>
        <w:t>與程序相對</w:t>
      </w:r>
      <w:r>
        <w:rPr>
          <w:rFonts w:hint="eastAsia"/>
        </w:rPr>
        <w:t>單純，能滿足監測與傳輸即可；而且考量成本以及至於室外場域的</w:t>
      </w:r>
      <w:r w:rsidR="00B76D04">
        <w:rPr>
          <w:rFonts w:hint="eastAsia"/>
        </w:rPr>
        <w:t>電池消耗</w:t>
      </w:r>
      <w:r>
        <w:rPr>
          <w:rFonts w:hint="eastAsia"/>
        </w:rPr>
        <w:t>，決定採用</w:t>
      </w:r>
      <w:r>
        <w:t>Arduin</w:t>
      </w:r>
      <w:r>
        <w:rPr>
          <w:rFonts w:hint="eastAsia"/>
        </w:rPr>
        <w:t>o</w:t>
      </w:r>
      <w:r>
        <w:rPr>
          <w:rFonts w:hint="eastAsia"/>
        </w:rPr>
        <w:t>體系及相關</w:t>
      </w:r>
      <w:r w:rsidR="00B131A5">
        <w:rPr>
          <w:rFonts w:hint="eastAsia"/>
        </w:rPr>
        <w:t>元件</w:t>
      </w:r>
      <w:r>
        <w:rPr>
          <w:rFonts w:hint="eastAsia"/>
        </w:rPr>
        <w:t>作為主要</w:t>
      </w:r>
      <w:r w:rsidR="00363CE6">
        <w:rPr>
          <w:rFonts w:hint="eastAsia"/>
        </w:rPr>
        <w:t>開發</w:t>
      </w:r>
      <w:r>
        <w:rPr>
          <w:rFonts w:hint="eastAsia"/>
        </w:rPr>
        <w:t>工具。</w:t>
      </w:r>
    </w:p>
    <w:p w14:paraId="44DCB4EC" w14:textId="38112311" w:rsidR="00AF4BD6" w:rsidRDefault="00434A71" w:rsidP="00B66879">
      <w:pPr>
        <w:pStyle w:val="ac"/>
        <w:spacing w:after="180"/>
      </w:pPr>
      <w:bookmarkStart w:id="686" w:name="_Ref102838467"/>
      <w:bookmarkStart w:id="687" w:name="_Toc10758145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686"/>
      <w:r w:rsidR="00B131A5">
        <w:rPr>
          <w:rFonts w:hint="eastAsia"/>
        </w:rPr>
        <w:t xml:space="preserve"> </w:t>
      </w:r>
      <w:r w:rsidRPr="00434A71">
        <w:t>Arduino</w:t>
      </w:r>
      <w:r>
        <w:rPr>
          <w:rFonts w:hint="eastAsia"/>
        </w:rPr>
        <w:t>與</w:t>
      </w:r>
      <w:r w:rsidRPr="00434A71">
        <w:rPr>
          <w:rFonts w:hint="eastAsia"/>
        </w:rPr>
        <w:t>樹莓派</w:t>
      </w:r>
      <w:r>
        <w:rPr>
          <w:rFonts w:hint="eastAsia"/>
        </w:rPr>
        <w:t>之比較</w:t>
      </w:r>
      <w:bookmarkEnd w:id="687"/>
    </w:p>
    <w:tbl>
      <w:tblPr>
        <w:tblStyle w:val="af9"/>
        <w:tblW w:w="0" w:type="auto"/>
        <w:jc w:val="center"/>
        <w:tblLook w:val="04A0" w:firstRow="1" w:lastRow="0" w:firstColumn="1" w:lastColumn="0" w:noHBand="0" w:noVBand="1"/>
      </w:tblPr>
      <w:tblGrid>
        <w:gridCol w:w="1474"/>
        <w:gridCol w:w="2926"/>
        <w:gridCol w:w="2926"/>
      </w:tblGrid>
      <w:tr w:rsidR="00AF4BD6" w14:paraId="77AF04F8" w14:textId="77777777" w:rsidTr="00B66879">
        <w:trPr>
          <w:jc w:val="center"/>
        </w:trPr>
        <w:tc>
          <w:tcPr>
            <w:tcW w:w="1474" w:type="dxa"/>
            <w:vAlign w:val="bottom"/>
          </w:tcPr>
          <w:p w14:paraId="6914D0ED" w14:textId="70957BA8" w:rsidR="00AF4BD6" w:rsidRPr="00B66879" w:rsidRDefault="00AF4BD6" w:rsidP="00B66879">
            <w:pPr>
              <w:ind w:leftChars="0" w:left="0" w:firstLineChars="0" w:firstLine="0"/>
              <w:jc w:val="center"/>
              <w:rPr>
                <w:sz w:val="20"/>
                <w:szCs w:val="20"/>
              </w:rPr>
            </w:pPr>
            <w:r w:rsidRPr="00B66879">
              <w:rPr>
                <w:rFonts w:hint="eastAsia"/>
                <w:sz w:val="20"/>
                <w:szCs w:val="20"/>
              </w:rPr>
              <w:t>項目</w:t>
            </w:r>
          </w:p>
        </w:tc>
        <w:tc>
          <w:tcPr>
            <w:tcW w:w="2926" w:type="dxa"/>
            <w:vAlign w:val="bottom"/>
          </w:tcPr>
          <w:p w14:paraId="5E9FF714" w14:textId="426403F3" w:rsidR="00AF4BD6" w:rsidRPr="00B66879" w:rsidRDefault="00AF4BD6" w:rsidP="00B66879">
            <w:pPr>
              <w:ind w:leftChars="0" w:left="0" w:firstLineChars="0" w:firstLine="0"/>
              <w:jc w:val="center"/>
              <w:rPr>
                <w:sz w:val="20"/>
                <w:szCs w:val="20"/>
              </w:rPr>
            </w:pPr>
            <w:r w:rsidRPr="00B66879">
              <w:rPr>
                <w:sz w:val="20"/>
                <w:szCs w:val="20"/>
              </w:rPr>
              <w:t>Arduino</w:t>
            </w:r>
          </w:p>
        </w:tc>
        <w:tc>
          <w:tcPr>
            <w:tcW w:w="2926" w:type="dxa"/>
            <w:vAlign w:val="bottom"/>
          </w:tcPr>
          <w:p w14:paraId="39D69215" w14:textId="17CE340A" w:rsidR="00AF4BD6" w:rsidRPr="00B66879" w:rsidRDefault="00AF4BD6" w:rsidP="00B66879">
            <w:pPr>
              <w:ind w:leftChars="0" w:left="0" w:firstLineChars="0" w:firstLine="0"/>
              <w:jc w:val="center"/>
              <w:rPr>
                <w:sz w:val="20"/>
                <w:szCs w:val="20"/>
              </w:rPr>
            </w:pP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p>
        </w:tc>
      </w:tr>
      <w:tr w:rsidR="00AF4BD6" w14:paraId="3CE4AB4F" w14:textId="77777777" w:rsidTr="00B66879">
        <w:trPr>
          <w:jc w:val="center"/>
        </w:trPr>
        <w:tc>
          <w:tcPr>
            <w:tcW w:w="1474" w:type="dxa"/>
            <w:vAlign w:val="bottom"/>
          </w:tcPr>
          <w:p w14:paraId="105E9A07" w14:textId="34FAC0DC" w:rsidR="00AF4BD6" w:rsidRPr="00B66879" w:rsidRDefault="00534F0E" w:rsidP="00B66879">
            <w:pPr>
              <w:ind w:leftChars="0" w:left="0" w:firstLineChars="0" w:firstLine="0"/>
              <w:jc w:val="center"/>
              <w:rPr>
                <w:sz w:val="20"/>
                <w:szCs w:val="20"/>
              </w:rPr>
            </w:pPr>
            <w:r w:rsidRPr="00B66879">
              <w:rPr>
                <w:rFonts w:hint="eastAsia"/>
                <w:sz w:val="20"/>
                <w:szCs w:val="20"/>
              </w:rPr>
              <w:t>屬性</w:t>
            </w:r>
          </w:p>
        </w:tc>
        <w:tc>
          <w:tcPr>
            <w:tcW w:w="2926" w:type="dxa"/>
            <w:vAlign w:val="bottom"/>
          </w:tcPr>
          <w:p w14:paraId="1847C2CE" w14:textId="429C92B3" w:rsidR="00AF4BD6" w:rsidRPr="00B66879" w:rsidRDefault="00534F0E" w:rsidP="00B66879">
            <w:pPr>
              <w:ind w:leftChars="0" w:left="0" w:firstLineChars="0" w:firstLine="0"/>
              <w:jc w:val="center"/>
              <w:rPr>
                <w:sz w:val="20"/>
                <w:szCs w:val="20"/>
              </w:rPr>
            </w:pPr>
            <w:r w:rsidRPr="00B66879">
              <w:rPr>
                <w:rFonts w:hint="eastAsia"/>
                <w:sz w:val="20"/>
                <w:szCs w:val="20"/>
              </w:rPr>
              <w:t>微控制器</w:t>
            </w:r>
            <w:r w:rsidR="00B37D42">
              <w:rPr>
                <w:rFonts w:hint="eastAsia"/>
                <w:sz w:val="20"/>
                <w:szCs w:val="20"/>
              </w:rPr>
              <w:t>M</w:t>
            </w:r>
            <w:r w:rsidR="00B37D42">
              <w:rPr>
                <w:sz w:val="20"/>
                <w:szCs w:val="20"/>
              </w:rPr>
              <w:t>CU</w:t>
            </w:r>
          </w:p>
        </w:tc>
        <w:tc>
          <w:tcPr>
            <w:tcW w:w="2926" w:type="dxa"/>
            <w:vAlign w:val="bottom"/>
          </w:tcPr>
          <w:p w14:paraId="14091E86" w14:textId="5D47C017" w:rsidR="00AF4BD6" w:rsidRPr="00B66879" w:rsidRDefault="00534F0E" w:rsidP="00B66879">
            <w:pPr>
              <w:ind w:leftChars="0" w:left="0" w:firstLineChars="0" w:firstLine="0"/>
              <w:jc w:val="center"/>
              <w:rPr>
                <w:sz w:val="20"/>
                <w:szCs w:val="20"/>
              </w:rPr>
            </w:pPr>
            <w:r w:rsidRPr="00B66879">
              <w:rPr>
                <w:rFonts w:hint="eastAsia"/>
                <w:sz w:val="20"/>
                <w:szCs w:val="20"/>
              </w:rPr>
              <w:t>微處理器</w:t>
            </w:r>
            <w:r w:rsidR="00B37D42">
              <w:rPr>
                <w:rFonts w:hint="eastAsia"/>
                <w:sz w:val="20"/>
                <w:szCs w:val="20"/>
              </w:rPr>
              <w:t>M</w:t>
            </w:r>
            <w:r w:rsidR="00B37D42">
              <w:rPr>
                <w:sz w:val="20"/>
                <w:szCs w:val="20"/>
              </w:rPr>
              <w:t>PU</w:t>
            </w:r>
          </w:p>
        </w:tc>
      </w:tr>
      <w:tr w:rsidR="00AF4BD6" w14:paraId="76389D54" w14:textId="77777777" w:rsidTr="00B66879">
        <w:trPr>
          <w:jc w:val="center"/>
        </w:trPr>
        <w:tc>
          <w:tcPr>
            <w:tcW w:w="1474" w:type="dxa"/>
            <w:vAlign w:val="bottom"/>
          </w:tcPr>
          <w:p w14:paraId="2B8CCB1E" w14:textId="3A411D96" w:rsidR="00534F0E" w:rsidRPr="00B66879" w:rsidRDefault="00534F0E" w:rsidP="00B66879">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53591A6F" w14:textId="780AE258" w:rsidR="00AF4BD6" w:rsidRPr="00B66879" w:rsidRDefault="00534F0E" w:rsidP="00B66879">
            <w:pPr>
              <w:ind w:leftChars="0" w:left="0" w:firstLineChars="0" w:firstLine="0"/>
              <w:jc w:val="center"/>
              <w:rPr>
                <w:sz w:val="20"/>
                <w:szCs w:val="20"/>
              </w:rPr>
            </w:pPr>
            <w:r w:rsidRPr="00B66879">
              <w:rPr>
                <w:rFonts w:hint="eastAsia"/>
                <w:sz w:val="20"/>
                <w:szCs w:val="20"/>
              </w:rPr>
              <w:t>無</w:t>
            </w:r>
          </w:p>
        </w:tc>
        <w:tc>
          <w:tcPr>
            <w:tcW w:w="2926" w:type="dxa"/>
            <w:vAlign w:val="bottom"/>
          </w:tcPr>
          <w:p w14:paraId="1C57FAAE" w14:textId="3F979458" w:rsidR="00AF4BD6" w:rsidRPr="00B66879" w:rsidRDefault="00534F0E" w:rsidP="00B66879">
            <w:pPr>
              <w:ind w:leftChars="0" w:left="0" w:firstLineChars="0" w:firstLine="0"/>
              <w:jc w:val="center"/>
              <w:rPr>
                <w:sz w:val="20"/>
                <w:szCs w:val="20"/>
              </w:rPr>
            </w:pPr>
            <w:r w:rsidRPr="00B66879">
              <w:rPr>
                <w:rFonts w:hint="eastAsia"/>
                <w:sz w:val="20"/>
                <w:szCs w:val="20"/>
              </w:rPr>
              <w:t>有</w:t>
            </w:r>
          </w:p>
        </w:tc>
      </w:tr>
      <w:tr w:rsidR="00061E70" w14:paraId="05BFC3F3" w14:textId="77777777" w:rsidTr="002F3960">
        <w:trPr>
          <w:jc w:val="center"/>
        </w:trPr>
        <w:tc>
          <w:tcPr>
            <w:tcW w:w="1474" w:type="dxa"/>
            <w:vAlign w:val="bottom"/>
          </w:tcPr>
          <w:p w14:paraId="3F0EBEB2" w14:textId="0F1B6EB8" w:rsidR="00061E70" w:rsidRPr="00061E70" w:rsidRDefault="00061E70" w:rsidP="002F3960">
            <w:pPr>
              <w:ind w:leftChars="0" w:left="0" w:firstLineChars="0" w:firstLine="0"/>
              <w:jc w:val="center"/>
              <w:rPr>
                <w:sz w:val="20"/>
                <w:szCs w:val="20"/>
              </w:rPr>
            </w:pPr>
            <w:r>
              <w:rPr>
                <w:rFonts w:hint="eastAsia"/>
                <w:sz w:val="20"/>
                <w:szCs w:val="20"/>
              </w:rPr>
              <w:t>多工處理</w:t>
            </w:r>
          </w:p>
        </w:tc>
        <w:tc>
          <w:tcPr>
            <w:tcW w:w="2926" w:type="dxa"/>
            <w:vAlign w:val="bottom"/>
          </w:tcPr>
          <w:p w14:paraId="33B67A26" w14:textId="024E602B" w:rsidR="00061E70" w:rsidRPr="00061E70" w:rsidRDefault="00061E70" w:rsidP="002F3960">
            <w:pPr>
              <w:ind w:leftChars="0" w:left="0" w:firstLineChars="0" w:firstLine="0"/>
              <w:jc w:val="center"/>
              <w:rPr>
                <w:sz w:val="20"/>
                <w:szCs w:val="20"/>
              </w:rPr>
            </w:pPr>
            <w:r>
              <w:rPr>
                <w:rFonts w:hint="eastAsia"/>
                <w:sz w:val="20"/>
                <w:szCs w:val="20"/>
              </w:rPr>
              <w:t>無</w:t>
            </w:r>
          </w:p>
        </w:tc>
        <w:tc>
          <w:tcPr>
            <w:tcW w:w="2926" w:type="dxa"/>
            <w:vAlign w:val="bottom"/>
          </w:tcPr>
          <w:p w14:paraId="7A78C237" w14:textId="140A84E6" w:rsidR="00061E70" w:rsidRPr="00061E70" w:rsidRDefault="00061E70" w:rsidP="002F3960">
            <w:pPr>
              <w:ind w:leftChars="0" w:left="0" w:firstLineChars="0" w:firstLine="0"/>
              <w:jc w:val="center"/>
              <w:rPr>
                <w:sz w:val="20"/>
                <w:szCs w:val="20"/>
              </w:rPr>
            </w:pPr>
            <w:r>
              <w:rPr>
                <w:rFonts w:hint="eastAsia"/>
                <w:sz w:val="20"/>
                <w:szCs w:val="20"/>
              </w:rPr>
              <w:t>有</w:t>
            </w:r>
          </w:p>
        </w:tc>
      </w:tr>
      <w:tr w:rsidR="00061E70" w14:paraId="0990E746" w14:textId="77777777" w:rsidTr="002F3960">
        <w:trPr>
          <w:jc w:val="center"/>
        </w:trPr>
        <w:tc>
          <w:tcPr>
            <w:tcW w:w="1474" w:type="dxa"/>
            <w:vAlign w:val="bottom"/>
          </w:tcPr>
          <w:p w14:paraId="5DED7AE4" w14:textId="75BA6959" w:rsidR="00061E70" w:rsidRDefault="00061E70" w:rsidP="002F3960">
            <w:pPr>
              <w:ind w:leftChars="0" w:left="0" w:firstLineChars="0" w:firstLine="0"/>
              <w:jc w:val="center"/>
              <w:rPr>
                <w:sz w:val="20"/>
                <w:szCs w:val="20"/>
              </w:rPr>
            </w:pPr>
            <w:r>
              <w:rPr>
                <w:rFonts w:hint="eastAsia"/>
                <w:sz w:val="20"/>
                <w:szCs w:val="20"/>
              </w:rPr>
              <w:t>容量</w:t>
            </w:r>
          </w:p>
        </w:tc>
        <w:tc>
          <w:tcPr>
            <w:tcW w:w="2926" w:type="dxa"/>
            <w:vAlign w:val="bottom"/>
          </w:tcPr>
          <w:p w14:paraId="7A906BDE" w14:textId="1F88D217" w:rsidR="00061E70" w:rsidRDefault="00061E70" w:rsidP="002F3960">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11872B32" w14:textId="536DD723" w:rsidR="00061E70" w:rsidRDefault="004D39DE" w:rsidP="002F3960">
            <w:pPr>
              <w:ind w:leftChars="0" w:left="0" w:firstLineChars="0" w:firstLine="0"/>
              <w:jc w:val="center"/>
              <w:rPr>
                <w:sz w:val="20"/>
                <w:szCs w:val="20"/>
              </w:rPr>
            </w:pPr>
            <w:r>
              <w:rPr>
                <w:rFonts w:hint="eastAsia"/>
                <w:sz w:val="20"/>
                <w:szCs w:val="20"/>
              </w:rPr>
              <w:t>5</w:t>
            </w:r>
            <w:r>
              <w:rPr>
                <w:sz w:val="20"/>
                <w:szCs w:val="20"/>
              </w:rPr>
              <w:t>12MB</w:t>
            </w:r>
          </w:p>
        </w:tc>
      </w:tr>
      <w:tr w:rsidR="002F3960" w14:paraId="570A06C0" w14:textId="77777777" w:rsidTr="002F3960">
        <w:trPr>
          <w:jc w:val="center"/>
        </w:trPr>
        <w:tc>
          <w:tcPr>
            <w:tcW w:w="1474" w:type="dxa"/>
            <w:vAlign w:val="bottom"/>
          </w:tcPr>
          <w:p w14:paraId="75A1A1AB" w14:textId="35BB06BF" w:rsidR="002F3960" w:rsidRDefault="002F3960" w:rsidP="002F3960">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54C411C9" w14:textId="023AC719" w:rsidR="002F3960" w:rsidRDefault="002F3960" w:rsidP="002F3960">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00EB1ED2" w14:textId="599159AE" w:rsidR="002F3960" w:rsidRDefault="002F3960" w:rsidP="002F3960">
            <w:pPr>
              <w:ind w:leftChars="0" w:left="0" w:firstLineChars="0" w:firstLine="0"/>
              <w:jc w:val="center"/>
              <w:rPr>
                <w:sz w:val="20"/>
                <w:szCs w:val="20"/>
              </w:rPr>
            </w:pPr>
            <w:r>
              <w:rPr>
                <w:rFonts w:hint="eastAsia"/>
                <w:sz w:val="20"/>
                <w:szCs w:val="20"/>
              </w:rPr>
              <w:t>有</w:t>
            </w:r>
          </w:p>
        </w:tc>
      </w:tr>
      <w:tr w:rsidR="00434A71" w14:paraId="2CBF1650" w14:textId="77777777" w:rsidTr="00B66879">
        <w:trPr>
          <w:jc w:val="center"/>
        </w:trPr>
        <w:tc>
          <w:tcPr>
            <w:tcW w:w="1474" w:type="dxa"/>
            <w:vAlign w:val="bottom"/>
          </w:tcPr>
          <w:p w14:paraId="148A9D01" w14:textId="57CD6E0C" w:rsidR="00434A71" w:rsidRPr="00B66879" w:rsidRDefault="00434A71" w:rsidP="00B66879">
            <w:pPr>
              <w:ind w:leftChars="0" w:left="0" w:firstLineChars="0" w:firstLine="0"/>
              <w:jc w:val="center"/>
              <w:rPr>
                <w:sz w:val="20"/>
                <w:szCs w:val="20"/>
              </w:rPr>
            </w:pPr>
            <w:r w:rsidRPr="00B66879">
              <w:rPr>
                <w:rFonts w:hint="eastAsia"/>
                <w:sz w:val="20"/>
                <w:szCs w:val="20"/>
              </w:rPr>
              <w:t>成本</w:t>
            </w:r>
          </w:p>
        </w:tc>
        <w:tc>
          <w:tcPr>
            <w:tcW w:w="2926" w:type="dxa"/>
            <w:vAlign w:val="bottom"/>
          </w:tcPr>
          <w:p w14:paraId="24B5E76A" w14:textId="4B4BE39C"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700</w:t>
            </w:r>
            <w:r w:rsidR="00165E0B">
              <w:rPr>
                <w:rFonts w:hint="eastAsia"/>
                <w:sz w:val="20"/>
                <w:szCs w:val="20"/>
              </w:rPr>
              <w:t>元</w:t>
            </w:r>
          </w:p>
        </w:tc>
        <w:tc>
          <w:tcPr>
            <w:tcW w:w="2926" w:type="dxa"/>
            <w:vAlign w:val="bottom"/>
          </w:tcPr>
          <w:p w14:paraId="717B92E4" w14:textId="596B07C3"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4200</w:t>
            </w:r>
            <w:r w:rsidR="00165E0B">
              <w:rPr>
                <w:rFonts w:hint="eastAsia"/>
                <w:sz w:val="20"/>
                <w:szCs w:val="20"/>
              </w:rPr>
              <w:t>元</w:t>
            </w:r>
          </w:p>
        </w:tc>
      </w:tr>
      <w:tr w:rsidR="00434A71" w14:paraId="49F6E419" w14:textId="77777777" w:rsidTr="00B66879">
        <w:trPr>
          <w:jc w:val="center"/>
        </w:trPr>
        <w:tc>
          <w:tcPr>
            <w:tcW w:w="1474" w:type="dxa"/>
            <w:vAlign w:val="bottom"/>
          </w:tcPr>
          <w:p w14:paraId="69B3FB75" w14:textId="4725C462" w:rsidR="00434A71" w:rsidRPr="00B66879" w:rsidRDefault="00434A71" w:rsidP="00B66879">
            <w:pPr>
              <w:ind w:leftChars="0" w:left="0" w:firstLineChars="0" w:firstLine="0"/>
              <w:jc w:val="center"/>
              <w:rPr>
                <w:sz w:val="20"/>
                <w:szCs w:val="20"/>
              </w:rPr>
            </w:pPr>
            <w:r w:rsidRPr="00B66879">
              <w:rPr>
                <w:rFonts w:hint="eastAsia"/>
                <w:sz w:val="20"/>
                <w:szCs w:val="20"/>
              </w:rPr>
              <w:t>耗電量</w:t>
            </w:r>
          </w:p>
        </w:tc>
        <w:tc>
          <w:tcPr>
            <w:tcW w:w="2926" w:type="dxa"/>
            <w:vAlign w:val="bottom"/>
          </w:tcPr>
          <w:p w14:paraId="38C29B89" w14:textId="082EEF6D" w:rsidR="00434A71" w:rsidRPr="00B66879" w:rsidRDefault="00946DAB" w:rsidP="00B66879">
            <w:pPr>
              <w:ind w:leftChars="0" w:left="0" w:firstLineChars="0" w:firstLine="0"/>
              <w:jc w:val="center"/>
              <w:rPr>
                <w:sz w:val="20"/>
                <w:szCs w:val="20"/>
              </w:rPr>
            </w:pPr>
            <w:r>
              <w:rPr>
                <w:rFonts w:hint="eastAsia"/>
                <w:sz w:val="20"/>
                <w:szCs w:val="20"/>
              </w:rPr>
              <w:t>較低</w:t>
            </w:r>
          </w:p>
        </w:tc>
        <w:tc>
          <w:tcPr>
            <w:tcW w:w="2926" w:type="dxa"/>
            <w:vAlign w:val="bottom"/>
          </w:tcPr>
          <w:p w14:paraId="1CD59D0E" w14:textId="37F54CC2" w:rsidR="00434A71" w:rsidRPr="00B66879" w:rsidRDefault="00946DAB" w:rsidP="00B66879">
            <w:pPr>
              <w:ind w:leftChars="0" w:left="0" w:firstLineChars="0" w:firstLine="0"/>
              <w:jc w:val="center"/>
              <w:rPr>
                <w:sz w:val="20"/>
                <w:szCs w:val="20"/>
              </w:rPr>
            </w:pPr>
            <w:r>
              <w:rPr>
                <w:rFonts w:hint="eastAsia"/>
                <w:sz w:val="20"/>
                <w:szCs w:val="20"/>
              </w:rPr>
              <w:t>較高</w:t>
            </w:r>
          </w:p>
        </w:tc>
      </w:tr>
    </w:tbl>
    <w:p w14:paraId="346F693F" w14:textId="21414888" w:rsidR="00AF4BD6" w:rsidRDefault="000B1260" w:rsidP="000B1260">
      <w:pPr>
        <w:ind w:leftChars="0" w:left="0" w:firstLineChars="0" w:firstLine="0"/>
        <w:jc w:val="both"/>
      </w:pPr>
      <w:r>
        <w:tab/>
      </w:r>
      <w:r>
        <w:tab/>
      </w:r>
      <w:proofErr w:type="gramStart"/>
      <w:r>
        <w:rPr>
          <w:rFonts w:hint="eastAsia"/>
        </w:rPr>
        <w:t>註</w:t>
      </w:r>
      <w:proofErr w:type="gramEnd"/>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r>
        <w:rPr>
          <w:rFonts w:hint="eastAsia"/>
          <w:sz w:val="20"/>
          <w:szCs w:val="20"/>
        </w:rPr>
        <w:t>是以</w:t>
      </w:r>
      <w:r>
        <w:rPr>
          <w:sz w:val="20"/>
          <w:szCs w:val="20"/>
        </w:rPr>
        <w:t>Model 3 B+</w:t>
      </w:r>
      <w:r w:rsidR="002F3960">
        <w:rPr>
          <w:rFonts w:hint="eastAsia"/>
          <w:sz w:val="20"/>
          <w:szCs w:val="20"/>
        </w:rPr>
        <w:t>為比較基準</w:t>
      </w:r>
    </w:p>
    <w:p w14:paraId="1F92056F" w14:textId="27D85B59" w:rsidR="00F609BC" w:rsidRDefault="00363CE6" w:rsidP="00B66879">
      <w:pPr>
        <w:pStyle w:val="31"/>
        <w:spacing w:before="360" w:after="180"/>
      </w:pPr>
      <w:bookmarkStart w:id="688" w:name="_Toc107612999"/>
      <w:r>
        <w:rPr>
          <w:rFonts w:hint="eastAsia"/>
        </w:rPr>
        <w:lastRenderedPageBreak/>
        <w:t xml:space="preserve"> </w:t>
      </w:r>
      <w:r w:rsidR="00633EF9" w:rsidRPr="00633EF9">
        <w:rPr>
          <w:rFonts w:hint="eastAsia"/>
        </w:rPr>
        <w:t>Arduino</w:t>
      </w:r>
      <w:r w:rsidR="003F74A4">
        <w:rPr>
          <w:rFonts w:hint="eastAsia"/>
        </w:rPr>
        <w:t>開發</w:t>
      </w:r>
      <w:bookmarkEnd w:id="688"/>
      <w:r>
        <w:rPr>
          <w:rFonts w:hint="eastAsia"/>
        </w:rPr>
        <w:t>工具</w:t>
      </w:r>
    </w:p>
    <w:p w14:paraId="4C54A986" w14:textId="5F5C9BFD" w:rsidR="004256E3" w:rsidRDefault="004256E3" w:rsidP="004256E3">
      <w:pPr>
        <w:pStyle w:val="aa"/>
        <w:numPr>
          <w:ilvl w:val="0"/>
          <w:numId w:val="43"/>
        </w:numPr>
        <w:ind w:leftChars="0" w:firstLineChars="0"/>
        <w:jc w:val="both"/>
      </w:pPr>
      <w:r w:rsidRPr="004256E3">
        <w:t>Arduino UNO</w:t>
      </w:r>
      <w:r>
        <w:rPr>
          <w:rFonts w:hint="eastAsia"/>
        </w:rPr>
        <w:t>開發板</w:t>
      </w:r>
    </w:p>
    <w:p w14:paraId="07724F7D" w14:textId="39A9D44F" w:rsidR="00C90786" w:rsidRDefault="004256E3" w:rsidP="003F74A4">
      <w:pPr>
        <w:ind w:left="480" w:firstLine="480"/>
        <w:jc w:val="both"/>
      </w:pPr>
      <w:r>
        <w:rPr>
          <w:rFonts w:hint="eastAsia"/>
          <w:szCs w:val="24"/>
        </w:rPr>
        <w:t>因</w:t>
      </w:r>
      <w:r w:rsidR="003F74A4" w:rsidRPr="002D3F2B">
        <w:rPr>
          <w:rFonts w:hint="eastAsia"/>
        </w:rPr>
        <w:t>Arduino UNO</w:t>
      </w:r>
      <w:r w:rsidR="003F74A4">
        <w:rPr>
          <w:rFonts w:hint="eastAsia"/>
        </w:rPr>
        <w:t>開發</w:t>
      </w:r>
      <w:r>
        <w:rPr>
          <w:rFonts w:hint="eastAsia"/>
        </w:rPr>
        <w:t>板為市面上最常見的開發板，因此本研究以此為主要開發工具。</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165E0B">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165E0B">
        <w:fldChar w:fldCharType="end"/>
      </w:r>
      <w:r w:rsidR="00165E0B">
        <w:rPr>
          <w:rFonts w:hint="eastAsia"/>
        </w:rPr>
        <w:t>所示。</w:t>
      </w:r>
    </w:p>
    <w:p w14:paraId="2C5A5DF5" w14:textId="227BDFC4" w:rsidR="00D60D7D" w:rsidRDefault="00D60D7D" w:rsidP="003F74A4">
      <w:pPr>
        <w:ind w:left="480" w:firstLine="480"/>
        <w:jc w:val="center"/>
      </w:pPr>
      <w:r>
        <w:rPr>
          <w:noProof/>
        </w:rPr>
        <w:drawing>
          <wp:inline distT="0" distB="0" distL="0" distR="0" wp14:anchorId="05442891" wp14:editId="6CA7DEEF">
            <wp:extent cx="4183380" cy="2729025"/>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rotWithShape="1">
                    <a:blip r:embed="rId40"/>
                    <a:srcRect t="2960"/>
                    <a:stretch/>
                  </pic:blipFill>
                  <pic:spPr bwMode="auto">
                    <a:xfrm>
                      <a:off x="0" y="0"/>
                      <a:ext cx="4225120" cy="2756254"/>
                    </a:xfrm>
                    <a:prstGeom prst="rect">
                      <a:avLst/>
                    </a:prstGeom>
                    <a:ln>
                      <a:noFill/>
                    </a:ln>
                    <a:extLst>
                      <a:ext uri="{53640926-AAD7-44D8-BBD7-CCE9431645EC}">
                        <a14:shadowObscured xmlns:a14="http://schemas.microsoft.com/office/drawing/2010/main"/>
                      </a:ext>
                    </a:extLst>
                  </pic:spPr>
                </pic:pic>
              </a:graphicData>
            </a:graphic>
          </wp:inline>
        </w:drawing>
      </w:r>
    </w:p>
    <w:p w14:paraId="3A0A724E" w14:textId="558F2A83" w:rsidR="003F74A4" w:rsidRPr="00560ED7" w:rsidRDefault="003F74A4" w:rsidP="00B66879">
      <w:pPr>
        <w:pStyle w:val="ac"/>
        <w:spacing w:after="180"/>
      </w:pPr>
      <w:bookmarkStart w:id="689" w:name="_Ref101702305"/>
      <w:bookmarkStart w:id="690" w:name="_Ref101702298"/>
      <w:bookmarkStart w:id="691" w:name="_Toc107522694"/>
      <w:r w:rsidRPr="00560ED7">
        <w:rPr>
          <w:rFonts w:hint="eastAsia"/>
        </w:rPr>
        <w:t>圖</w:t>
      </w:r>
      <w:r w:rsidRPr="00560ED7">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2</w:t>
      </w:r>
      <w:r w:rsidR="0040572D">
        <w:fldChar w:fldCharType="end"/>
      </w:r>
      <w:bookmarkEnd w:id="689"/>
      <w:r w:rsidR="00B131A5">
        <w:t xml:space="preserve"> </w:t>
      </w:r>
      <w:r w:rsidRPr="00560ED7">
        <w:t xml:space="preserve">Arduino UNO </w:t>
      </w:r>
      <w:r w:rsidRPr="00560ED7">
        <w:rPr>
          <w:rFonts w:hint="eastAsia"/>
        </w:rPr>
        <w:t>外觀</w:t>
      </w:r>
      <w:r w:rsidR="00D60D7D" w:rsidRPr="00560ED7">
        <w:rPr>
          <w:rFonts w:hint="eastAsia"/>
        </w:rPr>
        <w:t>與組成</w:t>
      </w:r>
      <w:bookmarkEnd w:id="690"/>
      <w:r w:rsidR="00711A5B">
        <w:fldChar w:fldCharType="begin"/>
      </w:r>
      <w:r w:rsidR="0097213C">
        <w:instrText xml:space="preserve"> ADDIN EN.CITE &lt;EndNote&gt;&lt;Cite&gt;&lt;RecNum&gt;21&lt;/RecNum&gt;&lt;DisplayText&gt;[12]&lt;/DisplayText&gt;&lt;record&gt;&lt;rec-number&gt;21&lt;/rec-number&gt;&lt;foreign-keys&gt;&lt;key app="EN" db-id="svx92rfr1svpvnerppyva0asra2wxdzswsds" timestamp="1649326441"&gt;21&lt;/key&gt;&lt;/foreign-keys&gt;&lt;ref-type name="Web P</w:instrText>
      </w:r>
      <w:r w:rsidR="0097213C">
        <w:rPr>
          <w:rFonts w:hint="eastAsia"/>
        </w:rPr>
        <w:instrText>age"&gt;12&lt;/ref-type&gt;&lt;contributors&gt;&lt;/contributors&gt;&lt;titles&gt;&lt;title&gt;&lt;style face="normal" font="default" size="100%"&gt;Arduino Uno&lt;/style&gt;&lt;style face="normal" font="default" charset="136" size="100%"&gt;</w:instrText>
      </w:r>
      <w:r w:rsidR="0097213C">
        <w:rPr>
          <w:rFonts w:hint="eastAsia"/>
        </w:rPr>
        <w:instrText>功能簡介</w:instrText>
      </w:r>
      <w:r w:rsidR="0097213C">
        <w:rPr>
          <w:rFonts w:hint="eastAsia"/>
        </w:rPr>
        <w:instrText>&lt;/style&gt;&lt;/title&gt;&lt;/titles&gt;&lt;dates&gt;&lt;/dates&gt;&lt;urls&gt;&lt;related-urls&gt;</w:instrText>
      </w:r>
      <w:r w:rsidR="0097213C">
        <w:instrText>&lt;url&gt;https://openhome.cc/Gossip/Books/mBlockArduino1-3and1-4.html&lt;/url&gt;&lt;/related-urls&gt;&lt;/urls&gt;&lt;/record&gt;&lt;/Cite&gt;&lt;/EndNote&gt;</w:instrText>
      </w:r>
      <w:r w:rsidR="00711A5B">
        <w:fldChar w:fldCharType="separate"/>
      </w:r>
      <w:bookmarkEnd w:id="691"/>
      <w:r w:rsidR="0097213C">
        <w:rPr>
          <w:noProof/>
        </w:rPr>
        <w:t>[12]</w:t>
      </w:r>
      <w:r w:rsidR="00711A5B">
        <w:fldChar w:fldCharType="end"/>
      </w:r>
    </w:p>
    <w:p w14:paraId="48EB8F77" w14:textId="77777777" w:rsidR="004256E3" w:rsidRDefault="004256E3" w:rsidP="00122B53">
      <w:pPr>
        <w:ind w:left="480" w:firstLine="480"/>
        <w:jc w:val="both"/>
      </w:pPr>
      <w:r w:rsidRPr="004256E3">
        <w:rPr>
          <w:rFonts w:hint="eastAsia"/>
        </w:rPr>
        <w:t>該運作直流電壓為</w:t>
      </w:r>
      <w:r w:rsidRPr="004256E3">
        <w:rPr>
          <w:rFonts w:hint="eastAsia"/>
        </w:rPr>
        <w:t xml:space="preserve"> 5V/3.3V</w:t>
      </w:r>
      <w:r w:rsidRPr="004256E3">
        <w:rPr>
          <w:rFonts w:hint="eastAsia"/>
        </w:rPr>
        <w:t>，可透過</w:t>
      </w:r>
      <w:r w:rsidRPr="004256E3">
        <w:rPr>
          <w:rFonts w:hint="eastAsia"/>
        </w:rPr>
        <w:t>USB</w:t>
      </w:r>
      <w:r w:rsidRPr="004256E3">
        <w:rPr>
          <w:rFonts w:hint="eastAsia"/>
        </w:rPr>
        <w:t>或電源輸入插座提供電源，而以</w:t>
      </w:r>
      <w:r w:rsidRPr="004256E3">
        <w:rPr>
          <w:rFonts w:hint="eastAsia"/>
        </w:rPr>
        <w:t>USB</w:t>
      </w:r>
      <w:r w:rsidRPr="004256E3">
        <w:rPr>
          <w:rFonts w:hint="eastAsia"/>
        </w:rPr>
        <w:t>直接連接個人電腦是最方便的方式。</w:t>
      </w:r>
    </w:p>
    <w:p w14:paraId="4795A104" w14:textId="423D68D5" w:rsidR="00122B53" w:rsidRDefault="00D5373B" w:rsidP="00122B53">
      <w:pPr>
        <w:ind w:left="480" w:firstLine="480"/>
        <w:jc w:val="both"/>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2EB1077B" w14:textId="168ED664" w:rsidR="00055624" w:rsidRDefault="00874C2F" w:rsidP="00B66879">
      <w:pPr>
        <w:ind w:leftChars="83" w:left="199" w:firstLineChars="83" w:firstLine="199"/>
        <w:jc w:val="center"/>
      </w:pPr>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p>
    <w:p w14:paraId="7B96A8A3" w14:textId="43B3523E" w:rsidR="00355839" w:rsidRPr="00B66879" w:rsidRDefault="00355839" w:rsidP="00B66879">
      <w:pPr>
        <w:pStyle w:val="ac"/>
        <w:spacing w:after="180"/>
        <w:rPr>
          <w:sz w:val="16"/>
        </w:rPr>
      </w:pPr>
      <w:bookmarkStart w:id="692" w:name="_Toc107522695"/>
      <w:r w:rsidRPr="001A493D">
        <w:rPr>
          <w:rFonts w:hint="eastAsia"/>
        </w:rPr>
        <w:t>圖</w:t>
      </w:r>
      <w:r w:rsidRPr="001A493D">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3</w:t>
      </w:r>
      <w:r w:rsidR="0040572D">
        <w:fldChar w:fldCharType="end"/>
      </w:r>
      <w:r w:rsidR="00B131A5">
        <w:t xml:space="preserve"> </w:t>
      </w:r>
      <w:r w:rsidRPr="001A493D">
        <w:rPr>
          <w:rFonts w:hint="eastAsia"/>
        </w:rPr>
        <w:t>數位與類比訊號</w:t>
      </w:r>
      <w:r w:rsidR="007A3756" w:rsidRPr="001A493D">
        <w:rPr>
          <w:rFonts w:hint="eastAsia"/>
        </w:rPr>
        <w:t>型態示意圖</w:t>
      </w:r>
      <w:r w:rsidR="00E2194A">
        <w:fldChar w:fldCharType="begin">
          <w:fldData xml:space="preserve">PEVuZE5vdGU+PENpdGU+PEF1dGhvcj7otpnoi7HlgpE8L0F1dGhvcj48WWVhcj4yMDIwPC9ZZWFy
PjxSZWNOdW0+NDI8L1JlY051bT48RGlzcGxheVRleHQ+WzEzLCAxN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97213C">
        <w:instrText xml:space="preserve"> ADDIN EN.CITE </w:instrText>
      </w:r>
      <w:r w:rsidR="0097213C">
        <w:fldChar w:fldCharType="begin">
          <w:fldData xml:space="preserve">PEVuZE5vdGU+PENpdGU+PEF1dGhvcj7otpnoi7HlgpE8L0F1dGhvcj48WWVhcj4yMDIwPC9ZZWFy
PjxSZWNOdW0+NDI8L1JlY051bT48RGlzcGxheVRleHQ+WzEzLCAxN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97213C">
        <w:instrText xml:space="preserve"> ADDIN EN.CITE.DATA </w:instrText>
      </w:r>
      <w:r w:rsidR="0097213C">
        <w:fldChar w:fldCharType="end"/>
      </w:r>
      <w:r w:rsidR="00E2194A">
        <w:fldChar w:fldCharType="separate"/>
      </w:r>
      <w:bookmarkEnd w:id="692"/>
      <w:r w:rsidR="0097213C">
        <w:rPr>
          <w:noProof/>
        </w:rPr>
        <w:t>[13, 14]</w:t>
      </w:r>
      <w:r w:rsidR="00E2194A">
        <w:fldChar w:fldCharType="end"/>
      </w:r>
    </w:p>
    <w:p w14:paraId="402FFBB9" w14:textId="4C18CC20" w:rsidR="005044B8" w:rsidRDefault="00122B53">
      <w:pPr>
        <w:ind w:left="480" w:firstLine="480"/>
        <w:jc w:val="both"/>
      </w:pPr>
      <w:r w:rsidRPr="002D3F2B">
        <w:rPr>
          <w:rFonts w:hint="eastAsia"/>
        </w:rPr>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D60D7D">
        <w:fldChar w:fldCharType="end"/>
      </w:r>
      <w:r w:rsidR="00D60D7D">
        <w:rPr>
          <w:rFonts w:hint="eastAsia"/>
        </w:rPr>
        <w:t>右上方之腳位</w:t>
      </w:r>
      <w:r>
        <w:rPr>
          <w:rFonts w:hint="eastAsia"/>
        </w:rPr>
        <w:t>。</w:t>
      </w:r>
    </w:p>
    <w:p w14:paraId="591233C7" w14:textId="50AD2557"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2D3F2B" w:rsidRPr="002D3F2B">
        <w:rPr>
          <w:rFonts w:hint="eastAsia"/>
        </w:rPr>
        <w:t>可用來接受類比電壓輸入</w:t>
      </w:r>
      <w:r w:rsidR="008D7EC4">
        <w:rPr>
          <w:rFonts w:hint="eastAsia"/>
        </w:rPr>
        <w:t>，輸入值範圍為</w:t>
      </w:r>
      <w:r w:rsidR="008D7EC4">
        <w:rPr>
          <w:rFonts w:hint="eastAsia"/>
        </w:rPr>
        <w:t>0</w:t>
      </w:r>
      <w:r w:rsidR="008D7EC4">
        <w:rPr>
          <w:rFonts w:hint="eastAsia"/>
        </w:rPr>
        <w:t>到</w:t>
      </w:r>
      <w:r w:rsidR="008D7EC4">
        <w:rPr>
          <w:rFonts w:hint="eastAsia"/>
        </w:rPr>
        <w:t>1023</w:t>
      </w:r>
      <w:r w:rsidR="002D3F2B" w:rsidRPr="002D3F2B">
        <w:rPr>
          <w:rFonts w:hint="eastAsia"/>
        </w:rPr>
        <w:t>，但不能輸出類比電壓</w:t>
      </w:r>
      <w:r w:rsidR="004256E3">
        <w:fldChar w:fldCharType="begin"/>
      </w:r>
      <w:r w:rsidR="004256E3">
        <w:rPr>
          <w:rFonts w:hint="eastAsia"/>
        </w:rPr>
        <w:instrText xml:space="preserve"> ADDIN EN.CITE &lt;EndNote&gt;&lt;Cite&gt;&lt;Author&gt;</w:instrText>
      </w:r>
      <w:r w:rsidR="004256E3">
        <w:rPr>
          <w:rFonts w:hint="eastAsia"/>
        </w:rPr>
        <w:instrText>楊明豐</w:instrText>
      </w:r>
      <w:r w:rsidR="004256E3">
        <w:rPr>
          <w:rFonts w:hint="eastAsia"/>
        </w:rPr>
        <w:instrText>&lt;/Author&gt;&lt;Year&gt;2021&lt;/Year&gt;&lt;RecNum&gt;53&lt;/RecNum&gt;&lt;DisplayText&gt;[14]&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4256E3">
        <w:rPr>
          <w:rFonts w:hint="eastAsia"/>
        </w:rPr>
        <w:instrText>楊明豐</w:instrText>
      </w:r>
      <w:r w:rsidR="004256E3">
        <w:rPr>
          <w:rFonts w:hint="eastAsia"/>
        </w:rPr>
        <w:instrText>&lt;/style&gt;&lt;/author&gt;&lt;/authors&gt;&lt;/contributors&gt;&lt;titles&gt;&lt;title&gt;&lt;style face="normal" font="default" size="100%"&gt;Arduino&lt;/style&gt;&lt;style face="normal" font="default" charset="136" size="100%"&gt;</w:instrText>
      </w:r>
      <w:r w:rsidR="004256E3">
        <w:rPr>
          <w:rFonts w:hint="eastAsia"/>
        </w:rPr>
        <w:instrText>最佳入門與應用</w:instrText>
      </w:r>
      <w:r w:rsidR="004256E3">
        <w:rPr>
          <w:rFonts w:hint="eastAsia"/>
        </w:rPr>
        <w:instrText>&lt;/style&gt;&lt;style face="normal" font="default" size="100%"&gt;: &lt;/style&gt;&lt;style face="normal" font="default" charset="136" size="100%"&gt;</w:instrText>
      </w:r>
      <w:r w:rsidR="004256E3">
        <w:rPr>
          <w:rFonts w:hint="eastAsia"/>
        </w:rPr>
        <w:instrText>打造互動設計輕鬆學</w:instrText>
      </w:r>
      <w:r w:rsidR="004256E3">
        <w:rPr>
          <w:rFonts w:hint="eastAsia"/>
        </w:rPr>
        <w:instrText>&lt;/style&gt;&lt;style face="normal" font="default" size="100%"&gt; (&lt;/style&gt;&lt;style face="normal" font="default" charset="136" size="100%"&gt;</w:instrText>
      </w:r>
      <w:r w:rsidR="004256E3">
        <w:rPr>
          <w:rFonts w:hint="eastAsia"/>
        </w:rPr>
        <w:instrText>第</w:instrText>
      </w:r>
      <w:r w:rsidR="004256E3">
        <w:rPr>
          <w:rFonts w:hint="eastAsia"/>
        </w:rPr>
        <w:instrText>&lt;/style&gt;&lt;style face="normal" font="default" size="100%"&gt;3&lt;/style&gt;&lt;style face="normal" font="default" charset="136" size="100%"&gt;</w:instrText>
      </w:r>
      <w:r w:rsidR="004256E3">
        <w:rPr>
          <w:rFonts w:hint="eastAsia"/>
        </w:rPr>
        <w:instrText>版</w:instrText>
      </w:r>
      <w:r w:rsidR="004256E3">
        <w:rPr>
          <w:rFonts w:hint="eastAsia"/>
        </w:rPr>
        <w:instrText>&lt;/style&gt;&lt;style face="normal" font="default" size="100%"&gt;)&lt;/style&gt;&lt;/title&gt;&lt;/titles&gt;&lt;dates&gt;&lt;year&gt;2021&lt;/year&gt;&lt;/dates&gt;&lt;pub-location&gt;&lt;style face="normal" font="default" charset="136" size="100%"&gt;</w:instrText>
      </w:r>
      <w:r w:rsidR="004256E3">
        <w:rPr>
          <w:rFonts w:hint="eastAsia"/>
        </w:rPr>
        <w:instrText>台北市</w:instrText>
      </w:r>
      <w:r w:rsidR="004256E3">
        <w:rPr>
          <w:rFonts w:hint="eastAsia"/>
        </w:rPr>
        <w:instrText>&lt;/style&gt;&lt;/pub-location&gt;&lt;publisher&gt;&lt;style face="normal" font="default" charset="136" size="100%"&gt;</w:instrText>
      </w:r>
      <w:r w:rsidR="004256E3">
        <w:rPr>
          <w:rFonts w:hint="eastAsia"/>
        </w:rPr>
        <w:instrText>碁峰資訊股份有限公司</w:instrText>
      </w:r>
      <w:r w:rsidR="004256E3">
        <w:rPr>
          <w:rFonts w:hint="eastAsia"/>
        </w:rPr>
        <w:instrText>&lt;/style&gt;&lt;/publisher&gt;&lt;urls&gt;&lt;/urls&gt;&lt;/record&gt;&lt;/Cite&gt;&lt;/EndNote&gt;</w:instrText>
      </w:r>
      <w:r w:rsidR="004256E3">
        <w:fldChar w:fldCharType="separate"/>
      </w:r>
      <w:r w:rsidR="004256E3">
        <w:rPr>
          <w:noProof/>
        </w:rPr>
        <w:t>[14]</w:t>
      </w:r>
      <w:r w:rsidR="004256E3">
        <w:fldChar w:fldCharType="end"/>
      </w:r>
      <w:r>
        <w:rPr>
          <w:rFonts w:hint="eastAsia"/>
        </w:rPr>
        <w:t>，為</w:t>
      </w:r>
      <w:r>
        <w:fldChar w:fldCharType="begin"/>
      </w:r>
      <w:r>
        <w:instrText xml:space="preserve"> REF _Ref101702305 \h </w:instrText>
      </w:r>
      <w:r>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fldChar w:fldCharType="end"/>
      </w:r>
      <w:r>
        <w:rPr>
          <w:rFonts w:hint="eastAsia"/>
        </w:rPr>
        <w:t>右下方之腳位</w:t>
      </w:r>
      <w:r w:rsidR="008D7EC4">
        <w:rPr>
          <w:rFonts w:hint="eastAsia"/>
        </w:rPr>
        <w:t>。</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2C38A3">
      <w:pPr>
        <w:pStyle w:val="aa"/>
        <w:numPr>
          <w:ilvl w:val="0"/>
          <w:numId w:val="18"/>
        </w:numPr>
        <w:ind w:leftChars="0" w:firstLineChars="0"/>
      </w:pPr>
      <w:r w:rsidRPr="002D3F2B">
        <w:rPr>
          <w:rFonts w:hint="eastAsia"/>
        </w:rPr>
        <w:t>I2C</w:t>
      </w:r>
      <w:r>
        <w:rPr>
          <w:rFonts w:hint="eastAsia"/>
        </w:rPr>
        <w:t>通訊介面</w:t>
      </w:r>
      <w:r w:rsidR="004C5C69" w:rsidRPr="004C5C69">
        <w:t>(Inter-Integrated Circuit)</w:t>
      </w:r>
    </w:p>
    <w:p w14:paraId="26BF86B5" w14:textId="5A360498"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97213C">
        <w:rPr>
          <w:rFonts w:hint="eastAsia"/>
        </w:rPr>
        <w:instrText xml:space="preserve"> ADDIN EN.CITE &lt;EndNote&gt;&lt;Cite&gt;&lt;Author&gt;</w:instrText>
      </w:r>
      <w:r w:rsidR="0097213C">
        <w:rPr>
          <w:rFonts w:hint="eastAsia"/>
        </w:rPr>
        <w:instrText>陸向陽</w:instrText>
      </w:r>
      <w:r w:rsidR="0097213C">
        <w:rPr>
          <w:rFonts w:hint="eastAsia"/>
        </w:rPr>
        <w:instrText>&lt;/Author&gt;&lt;Year&gt;2016&lt;/Year&gt;&lt;RecNum&gt;62&lt;/RecNum&gt;&lt;DisplayText&gt;[15]&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97213C">
        <w:rPr>
          <w:rFonts w:hint="eastAsia"/>
        </w:rPr>
        <w:instrText>陸向陽</w:instrText>
      </w:r>
      <w:r w:rsidR="0097213C">
        <w:rPr>
          <w:rFonts w:hint="eastAsia"/>
        </w:rPr>
        <w:instrText>&lt;/style&gt;&lt;/author&gt;&lt;/authors&gt;&lt;/contributors&gt;&lt;titles&gt;&lt;title&gt;&lt;style face="normal" font="default" charset="136" size="100%"&gt;</w:instrText>
      </w:r>
      <w:r w:rsidR="0097213C">
        <w:rPr>
          <w:rFonts w:hint="eastAsia"/>
        </w:rPr>
        <w:instrText>【</w:instrText>
      </w:r>
      <w:r w:rsidR="0097213C">
        <w:rPr>
          <w:rFonts w:hint="eastAsia"/>
        </w:rPr>
        <w:instrText>&lt;/style&gt;&lt;style face="normal" font="default" size="100%"&gt;Maker&lt;/style&gt;&lt;style face="normal" font="default" charset="136" size="100%"&gt;</w:instrText>
      </w:r>
      <w:r w:rsidR="0097213C">
        <w:rPr>
          <w:rFonts w:hint="eastAsia"/>
        </w:rPr>
        <w:instrText>進階】認識</w:instrText>
      </w:r>
      <w:r w:rsidR="0097213C">
        <w:rPr>
          <w:rFonts w:hint="eastAsia"/>
        </w:rPr>
        <w:instrText>&lt;/style&gt;&lt;style face="normal" font="default" size="100%"&gt;UART&lt;/style&gt;&lt;style face="normal" font="default" charset="136" size="100%"&gt;</w:instrText>
      </w:r>
      <w:r w:rsidR="0097213C">
        <w:rPr>
          <w:rFonts w:hint="eastAsia"/>
        </w:rPr>
        <w:instrText>、</w:instrText>
      </w:r>
      <w:r w:rsidR="0097213C">
        <w:rPr>
          <w:rFonts w:hint="eastAsia"/>
        </w:rPr>
        <w:instrText>&lt;/style&gt;&lt;style face="normal" font="default" size="100%"&gt;I2C&lt;/style&gt;&lt;style face="normal" font="default" charset="136" size="100%"&gt;</w:instrText>
      </w:r>
      <w:r w:rsidR="0097213C">
        <w:rPr>
          <w:rFonts w:hint="eastAsia"/>
        </w:rPr>
        <w:instrText>、</w:instrText>
      </w:r>
      <w:r w:rsidR="0097213C">
        <w:rPr>
          <w:rFonts w:hint="eastAsia"/>
        </w:rPr>
        <w:instrText>&lt;/style&gt;&lt;style face="normal" font="default" size="100%"&gt;SPI&lt;/style&gt;&lt;style face="normal" font="default" charset="136" size="100%"&gt;</w:instrText>
      </w:r>
      <w:r w:rsidR="0097213C">
        <w:rPr>
          <w:rFonts w:hint="eastAsia"/>
        </w:rPr>
        <w:instrText>三介面特性</w:instrText>
      </w:r>
      <w:r w:rsidR="0097213C">
        <w:rPr>
          <w:rFonts w:hint="eastAsia"/>
        </w:rPr>
        <w:instrText>&lt;/style&gt;&lt;/title&gt;&lt;/titles&gt;&lt;dates&gt;&lt;year&gt;2016&lt;/year&gt;&lt;/dates&gt;&lt;urls&gt;&lt;related-urls&gt;&lt;url&gt;https://makerpro.cc/2016/07/learning-interfaces-about-uart-i2c-spi/&lt;/url&gt;&lt;/related-urls&gt;&lt;/urls&gt;&lt;/record&gt;&lt;/Cite&gt;&lt;/EndNote&gt;</w:instrText>
      </w:r>
      <w:r w:rsidR="007B0F9E">
        <w:fldChar w:fldCharType="separate"/>
      </w:r>
      <w:r w:rsidR="0097213C">
        <w:rPr>
          <w:noProof/>
        </w:rPr>
        <w:t>[15]</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w:t>
      </w:r>
      <w:r w:rsidR="00F54277">
        <w:rPr>
          <w:rFonts w:hint="eastAsia"/>
        </w:rPr>
        <w:lastRenderedPageBreak/>
        <w:t>間的傳遞。</w:t>
      </w:r>
    </w:p>
    <w:p w14:paraId="35E0A6F8" w14:textId="18FEFBD5"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01429D" w:rsidRPr="00802D61">
        <w:rPr>
          <w:rFonts w:hint="eastAsia"/>
        </w:rPr>
        <w:t>圖</w:t>
      </w:r>
      <w:r w:rsidR="0001429D" w:rsidRPr="00802D61">
        <w:t xml:space="preserve"> </w:t>
      </w:r>
      <w:r w:rsidR="0001429D">
        <w:rPr>
          <w:noProof/>
        </w:rPr>
        <w:t>2</w:t>
      </w:r>
      <w:r w:rsidR="0001429D">
        <w:noBreakHyphen/>
      </w:r>
      <w:r w:rsidR="0001429D">
        <w:rPr>
          <w:noProof/>
        </w:rPr>
        <w:t>3</w:t>
      </w:r>
      <w:r w:rsidR="004801E7">
        <w:fldChar w:fldCharType="end"/>
      </w:r>
      <w:r w:rsidR="004801E7">
        <w:rPr>
          <w:rFonts w:hint="eastAsia"/>
        </w:rPr>
        <w:t>所示</w:t>
      </w:r>
      <w:r w:rsidR="00633C93">
        <w:rPr>
          <w:rFonts w:hint="eastAsia"/>
        </w:rPr>
        <w:t>。</w:t>
      </w:r>
    </w:p>
    <w:p w14:paraId="4D87A354" w14:textId="5E16D9DF" w:rsidR="0076454F" w:rsidRDefault="00960FB6" w:rsidP="00E406E9">
      <w:pPr>
        <w:ind w:left="480" w:firstLine="480"/>
        <w:jc w:val="both"/>
      </w:pPr>
      <w:r>
        <w:rPr>
          <w:rFonts w:hint="eastAsia"/>
        </w:rPr>
        <w:t>在資料傳輸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 xml:space="preserve">bit </w:t>
      </w:r>
      <w:r w:rsidRPr="00960FB6">
        <w:t>Acknowledge</w:t>
      </w:r>
      <w:r>
        <w:rPr>
          <w:rFonts w:hint="eastAsia"/>
        </w:rPr>
        <w:t>，是</w:t>
      </w:r>
      <w:r w:rsidR="00E406E9">
        <w:rPr>
          <w:rFonts w:hint="eastAsia"/>
        </w:rPr>
        <w:t>從端裝置</w:t>
      </w:r>
      <w:r>
        <w:rPr>
          <w:rFonts w:hint="eastAsia"/>
        </w:rPr>
        <w:t>用來</w:t>
      </w:r>
      <w:r w:rsidR="00E406E9">
        <w:rPr>
          <w:rFonts w:hint="eastAsia"/>
        </w:rPr>
        <w:t>回應主控端表示已經接收到資料。</w:t>
      </w:r>
    </w:p>
    <w:p w14:paraId="3BF97ACD" w14:textId="2CA5A973"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Pr>
          <w:rFonts w:hint="eastAsia"/>
        </w:rPr>
        <w:t>，因此則以此介面架構</w:t>
      </w:r>
      <w:r w:rsidR="00AC072F">
        <w:rPr>
          <w:rFonts w:hint="eastAsia"/>
        </w:rPr>
        <w:t>來連接開發</w:t>
      </w:r>
      <w:r w:rsidR="00AC072F" w:rsidRPr="002D3F2B">
        <w:rPr>
          <w:rFonts w:hint="eastAsia"/>
        </w:rPr>
        <w:t>板</w:t>
      </w:r>
      <w:r w:rsidR="004A2EA4">
        <w:fldChar w:fldCharType="begin"/>
      </w:r>
      <w:r w:rsidR="0097213C">
        <w:rPr>
          <w:rFonts w:hint="eastAsia"/>
        </w:rPr>
        <w:instrText xml:space="preserve"> ADDIN EN.CITE &lt;EndNote&gt;&lt;Cite&gt;&lt;Author&gt;</w:instrText>
      </w:r>
      <w:r w:rsidR="0097213C">
        <w:rPr>
          <w:rFonts w:hint="eastAsia"/>
        </w:rPr>
        <w:instrText>趙英傑</w:instrText>
      </w:r>
      <w:r w:rsidR="0097213C">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97213C">
        <w:rPr>
          <w:rFonts w:hint="eastAsia"/>
        </w:rPr>
        <w:instrText>趙英傑</w:instrText>
      </w:r>
      <w:r w:rsidR="0097213C">
        <w:rPr>
          <w:rFonts w:hint="eastAsia"/>
        </w:rPr>
        <w:instrText>&lt;/style&gt;&lt;/author&gt;&lt;/authors&gt;&lt;/contributors&gt;&lt;titles&gt;&lt;title&gt;&lt;style face="normal" font="default" charset="136" size="100%"&gt;</w:instrText>
      </w:r>
      <w:r w:rsidR="0097213C">
        <w:rPr>
          <w:rFonts w:hint="eastAsia"/>
        </w:rPr>
        <w:instrText>超圖解</w:instrText>
      </w:r>
      <w:r w:rsidR="0097213C">
        <w:rPr>
          <w:rFonts w:hint="eastAsia"/>
        </w:rPr>
        <w:instrText>&lt;/style&gt;&lt;style face="normal" font="default" size="100%"&gt;Arduino&lt;/style&gt;&lt;style face="normal" font="default" charset="136" size="100%"&gt;</w:instrText>
      </w:r>
      <w:r w:rsidR="0097213C">
        <w:rPr>
          <w:rFonts w:hint="eastAsia"/>
        </w:rPr>
        <w:instrText>互動設計入門</w:instrText>
      </w:r>
      <w:r w:rsidR="0097213C">
        <w:rPr>
          <w:rFonts w:hint="eastAsia"/>
        </w:rPr>
        <w:instrText>&lt;/style&gt;&lt;/title&gt;&lt;/titles&gt;&lt;dates&gt;&lt;year&gt;2020&lt;/year&gt;&lt;/dates&gt;&lt;pub-location&gt;&lt;style face="normal" font="default" charset="136" size="100%"&gt;</w:instrText>
      </w:r>
      <w:r w:rsidR="0097213C">
        <w:rPr>
          <w:rFonts w:hint="eastAsia"/>
        </w:rPr>
        <w:instrText>台北市</w:instrText>
      </w:r>
      <w:r w:rsidR="0097213C">
        <w:rPr>
          <w:rFonts w:hint="eastAsia"/>
        </w:rPr>
        <w:instrText>&lt;/style&gt;&lt;/pub-location&gt;&lt;publisher&gt;&lt;style face="normal" font="default" charset="136" size="100%"&gt;</w:instrText>
      </w:r>
      <w:r w:rsidR="0097213C">
        <w:rPr>
          <w:rFonts w:hint="eastAsia"/>
        </w:rPr>
        <w:instrText>旗標科技</w:instrText>
      </w:r>
      <w:r w:rsidR="0097213C">
        <w:rPr>
          <w:rFonts w:hint="eastAsia"/>
        </w:rPr>
        <w:instrText>&lt;/style&gt;&lt;/publisher&gt;&lt;urls&gt;&lt;/urls&gt;&lt;/record&gt;&lt;/Cite&gt;&lt;/EndNote&gt;</w:instrText>
      </w:r>
      <w:r w:rsidR="004A2EA4">
        <w:fldChar w:fldCharType="separate"/>
      </w:r>
      <w:r w:rsidR="0097213C">
        <w:rPr>
          <w:noProof/>
        </w:rPr>
        <w:t>[13]</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5C16A566" w:rsidR="00756625" w:rsidRPr="00B66879" w:rsidRDefault="00756625" w:rsidP="00B66879">
      <w:pPr>
        <w:pStyle w:val="ac"/>
        <w:spacing w:after="180"/>
        <w:rPr>
          <w:sz w:val="16"/>
        </w:rPr>
      </w:pPr>
      <w:bookmarkStart w:id="693" w:name="_Ref100503279"/>
      <w:bookmarkStart w:id="694" w:name="_Ref100503272"/>
      <w:bookmarkStart w:id="695" w:name="_Toc107522696"/>
      <w:r w:rsidRPr="00802D61">
        <w:rPr>
          <w:rFonts w:hint="eastAsia"/>
        </w:rPr>
        <w:t>圖</w:t>
      </w:r>
      <w:r w:rsidRPr="00802D61">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4</w:t>
      </w:r>
      <w:r w:rsidR="0040572D">
        <w:fldChar w:fldCharType="end"/>
      </w:r>
      <w:bookmarkEnd w:id="693"/>
      <w:r w:rsidR="005525E5">
        <w:t xml:space="preserve"> </w:t>
      </w:r>
      <w:r w:rsidRPr="00802D61">
        <w:t>I2C</w:t>
      </w:r>
      <w:r w:rsidRPr="00802D61">
        <w:rPr>
          <w:rFonts w:hint="eastAsia"/>
        </w:rPr>
        <w:t>介面通訊協定示意圖</w:t>
      </w:r>
      <w:bookmarkEnd w:id="694"/>
      <w:r w:rsidR="00874C2F">
        <w:fldChar w:fldCharType="begin"/>
      </w:r>
      <w:r w:rsidR="0097213C">
        <w:rPr>
          <w:rFonts w:hint="eastAsia"/>
        </w:rPr>
        <w:instrText xml:space="preserve"> ADDIN EN.CITE &lt;EndNote&gt;&lt;Cite&gt;&lt;Author&gt;</w:instrText>
      </w:r>
      <w:r w:rsidR="0097213C">
        <w:rPr>
          <w:rFonts w:hint="eastAsia"/>
        </w:rPr>
        <w:instrText>趙英傑</w:instrText>
      </w:r>
      <w:r w:rsidR="0097213C">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97213C">
        <w:rPr>
          <w:rFonts w:hint="eastAsia"/>
        </w:rPr>
        <w:instrText>趙英傑</w:instrText>
      </w:r>
      <w:r w:rsidR="0097213C">
        <w:rPr>
          <w:rFonts w:hint="eastAsia"/>
        </w:rPr>
        <w:instrText>&lt;/style&gt;&lt;/author&gt;&lt;/authors&gt;&lt;/contributors&gt;&lt;titles&gt;&lt;title&gt;&lt;style face="normal" font="default" charset="136" size="100%"&gt;</w:instrText>
      </w:r>
      <w:r w:rsidR="0097213C">
        <w:rPr>
          <w:rFonts w:hint="eastAsia"/>
        </w:rPr>
        <w:instrText>超圖解</w:instrText>
      </w:r>
      <w:r w:rsidR="0097213C">
        <w:rPr>
          <w:rFonts w:hint="eastAsia"/>
        </w:rPr>
        <w:instrText>&lt;/style&gt;&lt;style face="normal" font="default" size="100%"&gt;Arduino&lt;/style&gt;&lt;style face="normal" font="default" charset="136" size="100%"&gt;</w:instrText>
      </w:r>
      <w:r w:rsidR="0097213C">
        <w:rPr>
          <w:rFonts w:hint="eastAsia"/>
        </w:rPr>
        <w:instrText>互動設計入門</w:instrText>
      </w:r>
      <w:r w:rsidR="0097213C">
        <w:rPr>
          <w:rFonts w:hint="eastAsia"/>
        </w:rPr>
        <w:instrText>&lt;/style&gt;&lt;/title&gt;&lt;/titles&gt;&lt;dates&gt;&lt;year&gt;2020&lt;/year&gt;&lt;/dates&gt;&lt;pub-location&gt;&lt;style face="normal" font="default" charset="136" size="100%"&gt;</w:instrText>
      </w:r>
      <w:r w:rsidR="0097213C">
        <w:rPr>
          <w:rFonts w:hint="eastAsia"/>
        </w:rPr>
        <w:instrText>台北市</w:instrText>
      </w:r>
      <w:r w:rsidR="0097213C">
        <w:rPr>
          <w:rFonts w:hint="eastAsia"/>
        </w:rPr>
        <w:instrText>&lt;/style&gt;&lt;/pub-location&gt;&lt;publisher&gt;&lt;style face="normal" font="default" charset="136" size="100%"&gt;</w:instrText>
      </w:r>
      <w:r w:rsidR="0097213C">
        <w:rPr>
          <w:rFonts w:hint="eastAsia"/>
        </w:rPr>
        <w:instrText>旗標科技</w:instrText>
      </w:r>
      <w:r w:rsidR="0097213C">
        <w:rPr>
          <w:rFonts w:hint="eastAsia"/>
        </w:rPr>
        <w:instrText>&lt;/style&gt;&lt;/publisher&gt;&lt;urls&gt;&lt;/urls&gt;&lt;/record&gt;&lt;/Cite&gt;&lt;/EndNote&gt;</w:instrText>
      </w:r>
      <w:r w:rsidR="00874C2F">
        <w:fldChar w:fldCharType="separate"/>
      </w:r>
      <w:bookmarkEnd w:id="695"/>
      <w:r w:rsidR="0097213C">
        <w:rPr>
          <w:noProof/>
        </w:rPr>
        <w:t>[13]</w:t>
      </w:r>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2C38A3">
      <w:pPr>
        <w:pStyle w:val="aa"/>
        <w:numPr>
          <w:ilvl w:val="0"/>
          <w:numId w:val="18"/>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proofErr w:type="gramStart"/>
      <w:r w:rsidR="00BB41EB">
        <w:rPr>
          <w:rFonts w:hint="eastAsia"/>
        </w:rPr>
        <w:t>元件間的時間</w:t>
      </w:r>
      <w:proofErr w:type="gramEnd"/>
      <w:r w:rsidR="00BB41EB">
        <w:rPr>
          <w:rFonts w:hint="eastAsia"/>
        </w:rPr>
        <w:t>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 xml:space="preserve">bit per </w:t>
      </w:r>
      <w:proofErr w:type="spellStart"/>
      <w:r w:rsidR="00AF5BE3">
        <w:t>second</w:t>
      </w:r>
      <w:r w:rsidR="00233AC6">
        <w:t>,bps</w:t>
      </w:r>
      <w:proofErr w:type="spellEnd"/>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lastRenderedPageBreak/>
        <w:t>115200</w:t>
      </w:r>
      <w:r w:rsidR="00AF5BE3">
        <w:rPr>
          <w:rFonts w:hint="eastAsia"/>
        </w:rPr>
        <w:t>等</w:t>
      </w:r>
      <w:r w:rsidR="003D03DD" w:rsidRPr="004801E7">
        <w:rPr>
          <w:rFonts w:hint="eastAsia"/>
        </w:rPr>
        <w:t>。</w:t>
      </w:r>
    </w:p>
    <w:p w14:paraId="22674AC3" w14:textId="77777777" w:rsidR="009E12AD" w:rsidRDefault="000763B4" w:rsidP="009E12AD">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r w:rsidRPr="000763B4">
        <w:rPr>
          <w:rFonts w:hint="eastAsia"/>
        </w:rPr>
        <w:t>傳輸資料（</w:t>
      </w:r>
      <w:r w:rsidRPr="000763B4">
        <w:rPr>
          <w:rFonts w:hint="eastAsia"/>
        </w:rPr>
        <w:t>TX</w:t>
      </w:r>
      <w:r w:rsidRPr="000763B4">
        <w:rPr>
          <w:rFonts w:hint="eastAsia"/>
        </w:rPr>
        <w:t>）</w:t>
      </w:r>
      <w:r>
        <w:rPr>
          <w:rFonts w:hint="eastAsia"/>
        </w:rPr>
        <w:t>與</w:t>
      </w:r>
      <w:r w:rsidRPr="000763B4">
        <w:rPr>
          <w:rFonts w:hint="eastAsia"/>
        </w:rPr>
        <w:t>接收資料（</w:t>
      </w:r>
      <w:r w:rsidRPr="000763B4">
        <w:rPr>
          <w:rFonts w:hint="eastAsia"/>
        </w:rPr>
        <w:t>RX</w:t>
      </w:r>
      <w:r w:rsidRPr="000763B4">
        <w:rPr>
          <w:rFonts w:hint="eastAsia"/>
        </w:rPr>
        <w:t>）的</w:t>
      </w:r>
      <w:r w:rsidR="00711A5B">
        <w:rPr>
          <w:rFonts w:hint="eastAsia"/>
        </w:rPr>
        <w:t>腳位</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w:t>
      </w:r>
      <w:r w:rsidR="00AF5BE3">
        <w:fldChar w:fldCharType="end"/>
      </w:r>
      <w:r w:rsidR="00007FC2">
        <w:rPr>
          <w:rFonts w:hint="eastAsia"/>
        </w:rPr>
        <w:t>。</w:t>
      </w:r>
      <w:r w:rsidR="009E12AD">
        <w:rPr>
          <w:rFonts w:hint="eastAsia"/>
        </w:rPr>
        <w:t>本研究則將此二腳位連結無線通訊模組，將資料遠端傳輸回主機。惟該介面只能一對</w:t>
      </w:r>
      <w:proofErr w:type="gramStart"/>
      <w:r w:rsidR="009E12AD">
        <w:rPr>
          <w:rFonts w:hint="eastAsia"/>
        </w:rPr>
        <w:t>一</w:t>
      </w:r>
      <w:proofErr w:type="gramEnd"/>
      <w:r w:rsidR="009E12AD">
        <w:rPr>
          <w:rFonts w:hint="eastAsia"/>
        </w:rPr>
        <w:t>傳輸，因此一台微控器只能接一個無線通訊模組。</w:t>
      </w:r>
    </w:p>
    <w:p w14:paraId="409490D4" w14:textId="03760EC6" w:rsidR="004801E7" w:rsidRDefault="004801E7" w:rsidP="009E12AD">
      <w:pPr>
        <w:ind w:leftChars="83" w:left="199" w:firstLineChars="83" w:firstLine="199"/>
        <w:jc w:val="both"/>
      </w:pP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7D12103D" w:rsidR="004801E7" w:rsidRDefault="00AF5BE3" w:rsidP="00B66879">
      <w:pPr>
        <w:pStyle w:val="ac"/>
        <w:spacing w:after="180"/>
      </w:pPr>
      <w:bookmarkStart w:id="696" w:name="_Ref103332124"/>
      <w:bookmarkStart w:id="697" w:name="_Toc107522697"/>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5</w:t>
      </w:r>
      <w:r w:rsidR="0040572D">
        <w:fldChar w:fldCharType="end"/>
      </w:r>
      <w:bookmarkEnd w:id="696"/>
      <w:r w:rsidR="00B131A5">
        <w:t xml:space="preserve"> </w:t>
      </w:r>
      <w:r>
        <w:rPr>
          <w:rFonts w:hint="eastAsia"/>
        </w:rPr>
        <w:t>U</w:t>
      </w:r>
      <w:r>
        <w:t>ART</w:t>
      </w:r>
      <w:r>
        <w:rPr>
          <w:rFonts w:hint="eastAsia"/>
        </w:rPr>
        <w:t>通訊介面示意圖</w:t>
      </w:r>
      <w:bookmarkEnd w:id="697"/>
    </w:p>
    <w:p w14:paraId="22D19BD1" w14:textId="77777777" w:rsidR="00C74CE3" w:rsidRPr="00812872" w:rsidRDefault="00C74CE3" w:rsidP="00B66879">
      <w:pPr>
        <w:ind w:leftChars="0" w:left="0" w:firstLineChars="0" w:firstLine="0"/>
        <w:jc w:val="both"/>
      </w:pPr>
    </w:p>
    <w:p w14:paraId="3FFFA92F" w14:textId="4E0A4A23" w:rsidR="009E12AD" w:rsidRPr="009E12AD" w:rsidRDefault="009E12AD" w:rsidP="009E12AD">
      <w:pPr>
        <w:pStyle w:val="aa"/>
        <w:numPr>
          <w:ilvl w:val="0"/>
          <w:numId w:val="43"/>
        </w:numPr>
        <w:ind w:leftChars="0" w:firstLineChars="0"/>
      </w:pPr>
      <w:r w:rsidRPr="00633EF9">
        <w:rPr>
          <w:rFonts w:hint="eastAsia"/>
        </w:rPr>
        <w:t xml:space="preserve">Arduino </w:t>
      </w:r>
      <w:r>
        <w:rPr>
          <w:rFonts w:hint="eastAsia"/>
        </w:rPr>
        <w:t>I</w:t>
      </w:r>
      <w:r>
        <w:t>DE</w:t>
      </w:r>
      <w:r>
        <w:rPr>
          <w:rFonts w:hint="eastAsia"/>
        </w:rPr>
        <w:t>整合開發介面</w:t>
      </w:r>
    </w:p>
    <w:p w14:paraId="0772FD04" w14:textId="7CAC379E"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w:t>
      </w:r>
      <w:proofErr w:type="gramStart"/>
      <w:r w:rsidR="00C93764" w:rsidRPr="00C93764">
        <w:rPr>
          <w:rFonts w:hint="eastAsia"/>
        </w:rPr>
        <w:t>個</w:t>
      </w:r>
      <w:proofErr w:type="gramEnd"/>
      <w:r w:rsidR="00C93764" w:rsidRPr="00C93764">
        <w:rPr>
          <w:rFonts w:hint="eastAsia"/>
        </w:rPr>
        <w:t>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415A8A8F" w:rsidR="008A67DE" w:rsidRDefault="00201BDB" w:rsidP="008A67DE">
      <w:pPr>
        <w:ind w:left="480" w:firstLine="480"/>
        <w:jc w:val="both"/>
      </w:pPr>
      <w:r>
        <w:rPr>
          <w:rFonts w:hint="eastAsia"/>
        </w:rPr>
        <w:t>在</w:t>
      </w:r>
      <w:r w:rsidR="00C93764">
        <w:rPr>
          <w:rFonts w:hint="eastAsia"/>
        </w:rPr>
        <w:t>此開發環境</w:t>
      </w:r>
      <w:r w:rsidR="008A67DE">
        <w:rPr>
          <w:rFonts w:hint="eastAsia"/>
        </w:rPr>
        <w:t>完成腳本開發後，只要利用</w:t>
      </w:r>
      <w:r w:rsidR="008A67DE">
        <w:rPr>
          <w:rFonts w:hint="eastAsia"/>
        </w:rPr>
        <w:t>USB</w:t>
      </w:r>
      <w:r w:rsidR="008A67DE">
        <w:rPr>
          <w:rFonts w:hint="eastAsia"/>
        </w:rPr>
        <w:t>連接開發版與電腦，即可燒錄</w:t>
      </w:r>
      <w:r>
        <w:rPr>
          <w:rFonts w:hint="eastAsia"/>
        </w:rPr>
        <w:t>軟體</w:t>
      </w:r>
      <w:r w:rsidR="008A67DE">
        <w:rPr>
          <w:rFonts w:hint="eastAsia"/>
        </w:rPr>
        <w:t>。而如果有</w:t>
      </w:r>
      <w:r>
        <w:rPr>
          <w:rFonts w:hint="eastAsia"/>
        </w:rPr>
        <w:t>需要監控</w:t>
      </w:r>
      <w:r w:rsidR="008A67DE">
        <w:rPr>
          <w:rFonts w:hint="eastAsia"/>
        </w:rPr>
        <w:t>回傳值的需求，</w:t>
      </w:r>
      <w:r w:rsidR="00C93764">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w:t>
      </w:r>
      <w:proofErr w:type="gramStart"/>
      <w:r w:rsidR="008A67DE">
        <w:rPr>
          <w:rFonts w:hint="eastAsia"/>
        </w:rPr>
        <w:t>埠</w:t>
      </w:r>
      <w:proofErr w:type="gramEnd"/>
      <w:r w:rsidR="008A67DE">
        <w:rPr>
          <w:rFonts w:hint="eastAsia"/>
        </w:rPr>
        <w:t>監控視窗，以達到</w:t>
      </w:r>
      <w:r w:rsidR="00C41BB2">
        <w:rPr>
          <w:rFonts w:hint="eastAsia"/>
        </w:rPr>
        <w:t>態</w:t>
      </w:r>
      <w:r w:rsidR="008A67DE">
        <w:rPr>
          <w:rFonts w:hint="eastAsia"/>
        </w:rPr>
        <w:t>監控功能。</w:t>
      </w:r>
    </w:p>
    <w:p w14:paraId="633D6D16" w14:textId="6BA856E5" w:rsidR="007A3BCC" w:rsidRDefault="007A3BCC" w:rsidP="00B66879">
      <w:pPr>
        <w:ind w:leftChars="83" w:left="199" w:firstLineChars="83" w:firstLine="199"/>
      </w:pPr>
      <w:r>
        <w:rPr>
          <w:noProof/>
        </w:rPr>
        <w:lastRenderedPageBreak/>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4"/>
                    <a:stretch>
                      <a:fillRect/>
                    </a:stretch>
                  </pic:blipFill>
                  <pic:spPr>
                    <a:xfrm>
                      <a:off x="0" y="0"/>
                      <a:ext cx="5579745" cy="2974340"/>
                    </a:xfrm>
                    <a:prstGeom prst="rect">
                      <a:avLst/>
                    </a:prstGeom>
                    <a:ln w="3175">
                      <a:solidFill>
                        <a:schemeClr val="tx1"/>
                      </a:solidFill>
                    </a:ln>
                  </pic:spPr>
                </pic:pic>
              </a:graphicData>
            </a:graphic>
          </wp:inline>
        </w:drawing>
      </w:r>
    </w:p>
    <w:p w14:paraId="341A855B" w14:textId="183090CF" w:rsidR="007A3BCC" w:rsidRPr="00560ED7" w:rsidRDefault="007A3BCC" w:rsidP="00B66879">
      <w:pPr>
        <w:pStyle w:val="ac"/>
        <w:spacing w:after="180"/>
      </w:pPr>
      <w:bookmarkStart w:id="698" w:name="_Toc107522699"/>
      <w:r w:rsidRPr="00560ED7">
        <w:rPr>
          <w:rFonts w:hint="eastAsia"/>
        </w:rPr>
        <w:t>圖</w:t>
      </w:r>
      <w:r w:rsidRPr="00560ED7">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6</w:t>
      </w:r>
      <w:r w:rsidR="0040572D">
        <w:fldChar w:fldCharType="end"/>
      </w:r>
      <w:r w:rsidR="00B131A5">
        <w:t xml:space="preserve"> </w:t>
      </w:r>
      <w:r w:rsidR="009E12AD" w:rsidRPr="009E12AD">
        <w:rPr>
          <w:rFonts w:hint="eastAsia"/>
        </w:rPr>
        <w:t>整合開發介面</w:t>
      </w:r>
      <w:r w:rsidR="009E12AD">
        <w:rPr>
          <w:rFonts w:hint="eastAsia"/>
        </w:rPr>
        <w:t>與</w:t>
      </w:r>
      <w:r w:rsidRPr="00560ED7">
        <w:rPr>
          <w:rFonts w:hint="eastAsia"/>
        </w:rPr>
        <w:t>序列埠監控視窗</w:t>
      </w:r>
      <w:bookmarkEnd w:id="698"/>
    </w:p>
    <w:p w14:paraId="7015E233" w14:textId="1293B358" w:rsidR="007A3BCC" w:rsidRDefault="007A3BCC" w:rsidP="00726E93">
      <w:pPr>
        <w:ind w:left="480" w:firstLine="480"/>
        <w:jc w:val="both"/>
      </w:pPr>
    </w:p>
    <w:p w14:paraId="5391D622" w14:textId="3739395D" w:rsidR="00636588" w:rsidRDefault="00636588" w:rsidP="00B66879">
      <w:pPr>
        <w:pStyle w:val="31"/>
        <w:spacing w:before="360" w:after="180"/>
      </w:pPr>
      <w:r>
        <w:rPr>
          <w:rFonts w:hint="eastAsia"/>
        </w:rPr>
        <w:t xml:space="preserve"> </w:t>
      </w:r>
      <w:bookmarkStart w:id="699" w:name="_Toc107613001"/>
      <w:r>
        <w:rPr>
          <w:rFonts w:hint="eastAsia"/>
        </w:rPr>
        <w:t>M</w:t>
      </w:r>
      <w:r>
        <w:t xml:space="preserve">PU6050 </w:t>
      </w:r>
      <w:r>
        <w:rPr>
          <w:rFonts w:hint="eastAsia"/>
        </w:rPr>
        <w:t>加速</w:t>
      </w:r>
      <w:r w:rsidR="00EB0E55">
        <w:rPr>
          <w:rFonts w:hint="eastAsia"/>
        </w:rPr>
        <w:t>度</w:t>
      </w:r>
      <w:r w:rsidR="00436696">
        <w:rPr>
          <w:rFonts w:hint="eastAsia"/>
        </w:rPr>
        <w:t>計</w:t>
      </w:r>
      <w:bookmarkEnd w:id="699"/>
    </w:p>
    <w:p w14:paraId="009D260A" w14:textId="5C9DAAB3" w:rsidR="009E12AD" w:rsidRDefault="00636588" w:rsidP="00AA148E">
      <w:pPr>
        <w:ind w:left="480" w:firstLine="480"/>
        <w:jc w:val="both"/>
      </w:pPr>
      <w:r>
        <w:rPr>
          <w:rFonts w:hint="eastAsia"/>
        </w:rPr>
        <w:t>M</w:t>
      </w:r>
      <w:r>
        <w:t>PU6050</w:t>
      </w:r>
      <w:r>
        <w:rPr>
          <w:rFonts w:hint="eastAsia"/>
        </w:rPr>
        <w:t>是由</w:t>
      </w:r>
      <w:proofErr w:type="spellStart"/>
      <w:r>
        <w:rPr>
          <w:rFonts w:hint="eastAsia"/>
        </w:rPr>
        <w:t>I</w:t>
      </w:r>
      <w:r>
        <w:t>nvenSense</w:t>
      </w:r>
      <w:proofErr w:type="spellEnd"/>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陀螺儀與加速計的功能</w:t>
      </w:r>
      <w:r w:rsidRPr="00636588">
        <w:rPr>
          <w:rFonts w:hint="eastAsia"/>
        </w:rPr>
        <w:t>。</w:t>
      </w:r>
      <w:r w:rsidR="006C23F4">
        <w:rPr>
          <w:rFonts w:hint="eastAsia"/>
        </w:rPr>
        <w:t>本研究則使用其加速度計的功能</w:t>
      </w:r>
      <w:r w:rsidR="006C23F4" w:rsidRPr="00636588">
        <w:rPr>
          <w:rFonts w:hint="eastAsia"/>
        </w:rPr>
        <w:t>。</w:t>
      </w:r>
      <w:r w:rsidR="006C23F4">
        <w:rPr>
          <w:rFonts w:hint="eastAsia"/>
        </w:rPr>
        <w:t>相關基本規格如</w:t>
      </w:r>
      <w:r w:rsidR="006C23F4">
        <w:fldChar w:fldCharType="begin"/>
      </w:r>
      <w:r w:rsidR="006C23F4">
        <w:instrText xml:space="preserve"> REF _Ref100519649 \h </w:instrText>
      </w:r>
      <w:r w:rsidR="006C23F4">
        <w:fldChar w:fldCharType="separate"/>
      </w:r>
      <w:r w:rsidR="006C23F4" w:rsidRPr="00010536">
        <w:rPr>
          <w:rFonts w:hint="eastAsia"/>
        </w:rPr>
        <w:t>表</w:t>
      </w:r>
      <w:r w:rsidR="006C23F4" w:rsidRPr="00010536">
        <w:t xml:space="preserve"> </w:t>
      </w:r>
      <w:r w:rsidR="006C23F4">
        <w:rPr>
          <w:noProof/>
        </w:rPr>
        <w:t>2</w:t>
      </w:r>
      <w:r w:rsidR="006C23F4">
        <w:noBreakHyphen/>
      </w:r>
      <w:r w:rsidR="006C23F4">
        <w:rPr>
          <w:noProof/>
        </w:rPr>
        <w:t>2</w:t>
      </w:r>
      <w:r w:rsidR="006C23F4">
        <w:fldChar w:fldCharType="end"/>
      </w:r>
      <w:r w:rsidR="006C23F4">
        <w:rPr>
          <w:rFonts w:hint="eastAsia"/>
        </w:rPr>
        <w:t>所示。</w:t>
      </w:r>
    </w:p>
    <w:p w14:paraId="317BA9FE" w14:textId="47CE9E59" w:rsidR="002A03E1" w:rsidRDefault="009E12AD" w:rsidP="00AA148E">
      <w:pPr>
        <w:ind w:left="480" w:firstLine="480"/>
        <w:jc w:val="both"/>
      </w:pPr>
      <w:r>
        <w:rPr>
          <w:rFonts w:hint="eastAsia"/>
        </w:rPr>
        <w:t>該模組因價格低廉且有</w:t>
      </w:r>
      <w:r w:rsidR="006C23F4">
        <w:rPr>
          <w:rFonts w:hint="eastAsia"/>
        </w:rPr>
        <w:t>較高的開發效率，符合本研究之目標。</w:t>
      </w:r>
    </w:p>
    <w:p w14:paraId="6C7BC22D" w14:textId="64B8C2BF" w:rsidR="002A03E1" w:rsidRDefault="002A03E1" w:rsidP="00C41BB2">
      <w:pPr>
        <w:ind w:leftChars="0" w:left="0" w:firstLineChars="0" w:firstLine="0"/>
        <w:jc w:val="center"/>
      </w:pPr>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5">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75D20DD2" w:rsidR="002A03E1" w:rsidRPr="00010536" w:rsidRDefault="002A03E1" w:rsidP="00B66879">
      <w:pPr>
        <w:pStyle w:val="ac"/>
        <w:spacing w:after="180"/>
      </w:pPr>
      <w:bookmarkStart w:id="700" w:name="_Toc107522700"/>
      <w:r w:rsidRPr="00010536">
        <w:rPr>
          <w:rFonts w:hint="eastAsia"/>
        </w:rPr>
        <w:lastRenderedPageBreak/>
        <w:t>圖</w:t>
      </w:r>
      <w:r w:rsidRPr="00010536">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7</w:t>
      </w:r>
      <w:r w:rsidR="0040572D">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700"/>
    </w:p>
    <w:p w14:paraId="7302A213" w14:textId="528BD6A7" w:rsidR="00203C13" w:rsidRPr="00010536" w:rsidRDefault="00E37A3D" w:rsidP="00B66879">
      <w:pPr>
        <w:pStyle w:val="ac"/>
        <w:spacing w:after="180"/>
      </w:pPr>
      <w:bookmarkStart w:id="701" w:name="_Ref100519649"/>
      <w:bookmarkStart w:id="702" w:name="_Toc107581456"/>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701"/>
      <w:r w:rsidR="00B131A5">
        <w:t xml:space="preserve"> </w:t>
      </w:r>
      <w:r w:rsidR="003D74AF" w:rsidRPr="00010536">
        <w:t xml:space="preserve">MPU6050 </w:t>
      </w:r>
      <w:r w:rsidR="003D74AF" w:rsidRPr="00010536">
        <w:rPr>
          <w:rFonts w:hint="eastAsia"/>
        </w:rPr>
        <w:t>感測模組規格表</w:t>
      </w:r>
      <w:bookmarkEnd w:id="702"/>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25FE9F92"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陀螺儀</w:t>
            </w:r>
            <w:r w:rsidR="006C23F4">
              <w:rPr>
                <w:rFonts w:hint="eastAsia"/>
                <w:sz w:val="20"/>
                <w:szCs w:val="20"/>
              </w:rPr>
              <w:t>量</w:t>
            </w:r>
            <w:r w:rsidRPr="00B66879">
              <w:rPr>
                <w:rFonts w:hint="eastAsia"/>
                <w:sz w:val="20"/>
                <w:szCs w:val="20"/>
              </w:rPr>
              <w:t>測</w:t>
            </w:r>
            <w:proofErr w:type="gramEnd"/>
            <w:r w:rsidRPr="00B66879">
              <w:rPr>
                <w:rFonts w:hint="eastAsia"/>
                <w:sz w:val="20"/>
                <w:szCs w:val="20"/>
              </w:rPr>
              <w:t>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19DA4A73" w:rsidR="00203C13" w:rsidRPr="00B66879" w:rsidRDefault="00203C13" w:rsidP="00726E93">
            <w:pPr>
              <w:ind w:leftChars="0" w:left="0" w:firstLineChars="0" w:firstLine="0"/>
              <w:jc w:val="both"/>
              <w:rPr>
                <w:sz w:val="20"/>
                <w:szCs w:val="20"/>
              </w:rPr>
            </w:pPr>
            <w:r w:rsidRPr="00B66879">
              <w:rPr>
                <w:rFonts w:hint="eastAsia"/>
                <w:sz w:val="20"/>
                <w:szCs w:val="20"/>
              </w:rPr>
              <w:t>加速計</w:t>
            </w:r>
            <w:r w:rsidR="006C23F4">
              <w:rPr>
                <w:rFonts w:hint="eastAsia"/>
                <w:sz w:val="20"/>
                <w:szCs w:val="20"/>
              </w:rPr>
              <w:t>量</w:t>
            </w:r>
            <w:r w:rsidRPr="00B66879">
              <w:rPr>
                <w:rFonts w:hint="eastAsia"/>
                <w:sz w:val="20"/>
                <w:szCs w:val="20"/>
              </w:rPr>
              <w:t>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6C23F4" w14:paraId="2BA9AB88" w14:textId="77777777" w:rsidTr="00B66879">
        <w:trPr>
          <w:trHeight w:val="34"/>
          <w:jc w:val="center"/>
        </w:trPr>
        <w:tc>
          <w:tcPr>
            <w:tcW w:w="2126" w:type="dxa"/>
          </w:tcPr>
          <w:p w14:paraId="79BA1BBB" w14:textId="040F0129" w:rsidR="006C23F4" w:rsidRPr="00B66879" w:rsidRDefault="006C23F4" w:rsidP="00726E93">
            <w:pPr>
              <w:ind w:leftChars="0" w:left="0" w:firstLineChars="0" w:firstLine="0"/>
              <w:jc w:val="both"/>
              <w:rPr>
                <w:sz w:val="20"/>
                <w:szCs w:val="20"/>
              </w:rPr>
            </w:pPr>
            <w:r>
              <w:rPr>
                <w:rFonts w:hint="eastAsia"/>
                <w:sz w:val="20"/>
                <w:szCs w:val="20"/>
              </w:rPr>
              <w:t>加速度對應靈敏度</w:t>
            </w:r>
          </w:p>
        </w:tc>
        <w:tc>
          <w:tcPr>
            <w:tcW w:w="3597" w:type="dxa"/>
          </w:tcPr>
          <w:p w14:paraId="73C6C613" w14:textId="48C66DE1" w:rsidR="006C23F4" w:rsidRPr="00B66879" w:rsidRDefault="006C23F4" w:rsidP="00726E93">
            <w:pPr>
              <w:ind w:leftChars="0" w:left="0" w:firstLineChars="0" w:firstLine="0"/>
              <w:jc w:val="both"/>
              <w:rPr>
                <w:sz w:val="20"/>
                <w:szCs w:val="20"/>
              </w:rPr>
            </w:pPr>
            <w:r>
              <w:rPr>
                <w:rFonts w:hint="eastAsia"/>
                <w:sz w:val="20"/>
                <w:szCs w:val="20"/>
              </w:rPr>
              <w:t>16384</w:t>
            </w:r>
            <w:r>
              <w:rPr>
                <w:rFonts w:hint="eastAsia"/>
                <w:sz w:val="20"/>
                <w:szCs w:val="20"/>
              </w:rPr>
              <w:t>、</w:t>
            </w:r>
            <w:r>
              <w:rPr>
                <w:rFonts w:hint="eastAsia"/>
                <w:sz w:val="20"/>
                <w:szCs w:val="20"/>
              </w:rPr>
              <w:t>8192</w:t>
            </w:r>
            <w:r>
              <w:rPr>
                <w:rFonts w:hint="eastAsia"/>
                <w:sz w:val="20"/>
                <w:szCs w:val="20"/>
              </w:rPr>
              <w:t>、</w:t>
            </w:r>
            <w:r w:rsidR="00F97AE6">
              <w:rPr>
                <w:rFonts w:hint="eastAsia"/>
                <w:sz w:val="20"/>
                <w:szCs w:val="20"/>
              </w:rPr>
              <w:t>4096</w:t>
            </w:r>
            <w:r w:rsidR="00F97AE6">
              <w:rPr>
                <w:rFonts w:hint="eastAsia"/>
                <w:sz w:val="20"/>
                <w:szCs w:val="20"/>
              </w:rPr>
              <w:t>、</w:t>
            </w:r>
            <w:r w:rsidR="00F97AE6">
              <w:rPr>
                <w:rFonts w:hint="eastAsia"/>
                <w:sz w:val="20"/>
                <w:szCs w:val="20"/>
              </w:rPr>
              <w:t xml:space="preserve">2048 </w:t>
            </w:r>
            <w:r w:rsidR="00F97AE6">
              <w:rPr>
                <w:sz w:val="20"/>
                <w:szCs w:val="20"/>
              </w:rPr>
              <w:t>LSB/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引腳間距</w:t>
            </w:r>
            <w:proofErr w:type="gramEnd"/>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7AA8439" w:rsidR="00203C13" w:rsidRDefault="00203C13" w:rsidP="00726E93">
      <w:pPr>
        <w:ind w:left="480" w:firstLine="480"/>
        <w:jc w:val="both"/>
      </w:pPr>
    </w:p>
    <w:p w14:paraId="539F4776" w14:textId="7BF02687" w:rsidR="006C23F4" w:rsidRDefault="006C23F4" w:rsidP="00F97AE6">
      <w:pPr>
        <w:ind w:left="480" w:firstLine="480"/>
        <w:jc w:val="both"/>
      </w:pPr>
      <w:r>
        <w:rPr>
          <w:rFonts w:hint="eastAsia"/>
        </w:rPr>
        <w:t>因加速計為數位量值，並非一般所熟悉的物理單位，需要經過轉換才得以判讀。</w:t>
      </w:r>
      <w:r w:rsidR="00F97AE6">
        <w:rPr>
          <w:rFonts w:hint="eastAsia"/>
        </w:rPr>
        <w:t>該模組為</w:t>
      </w:r>
      <w:r w:rsidR="00F97AE6">
        <w:rPr>
          <w:rFonts w:hint="eastAsia"/>
        </w:rPr>
        <w:t>16</w:t>
      </w:r>
      <w:r w:rsidR="00F97AE6">
        <w:rPr>
          <w:rFonts w:hint="eastAsia"/>
        </w:rPr>
        <w:t>位元，</w:t>
      </w:r>
      <w:r>
        <w:rPr>
          <w:rFonts w:hint="eastAsia"/>
        </w:rPr>
        <w:t>輸出範圍皆固定為</w:t>
      </w:r>
      <w:r>
        <w:rPr>
          <w:rFonts w:hint="eastAsia"/>
        </w:rPr>
        <w:t xml:space="preserve"> -32768 ~ 32767</w:t>
      </w:r>
      <w:r>
        <w:rPr>
          <w:rFonts w:hint="eastAsia"/>
        </w:rPr>
        <w:t>，可自行設定量測範圍</w:t>
      </w:r>
      <w:r w:rsidR="00F97AE6">
        <w:rPr>
          <w:rFonts w:hint="eastAsia"/>
        </w:rPr>
        <w:t>，當量測範圍設</w:t>
      </w:r>
      <w:r>
        <w:rPr>
          <w:rFonts w:hint="eastAsia"/>
        </w:rPr>
        <w:t>為</w:t>
      </w:r>
      <w:r>
        <w:rPr>
          <w:rFonts w:hint="eastAsia"/>
        </w:rPr>
        <w:t xml:space="preserve"> </w:t>
      </w:r>
      <w:r>
        <w:rPr>
          <w:rFonts w:hint="eastAsia"/>
        </w:rPr>
        <w:t>±</w:t>
      </w:r>
      <w:r>
        <w:rPr>
          <w:rFonts w:hint="eastAsia"/>
        </w:rPr>
        <w:t>4g</w:t>
      </w:r>
      <w:r>
        <w:rPr>
          <w:rFonts w:hint="eastAsia"/>
        </w:rPr>
        <w:t>，當接收數值為</w:t>
      </w:r>
      <w:r>
        <w:rPr>
          <w:rFonts w:hint="eastAsia"/>
        </w:rPr>
        <w:t>32767</w:t>
      </w:r>
      <w:r>
        <w:rPr>
          <w:rFonts w:hint="eastAsia"/>
        </w:rPr>
        <w:t>時，加速度量值為</w:t>
      </w:r>
      <w:r>
        <w:rPr>
          <w:rFonts w:hint="eastAsia"/>
        </w:rPr>
        <w:t>4g</w:t>
      </w:r>
      <w:r>
        <w:rPr>
          <w:rFonts w:hint="eastAsia"/>
        </w:rPr>
        <w:t>，其靈敏度為</w:t>
      </w:r>
      <w:r>
        <w:rPr>
          <w:rFonts w:hint="eastAsia"/>
        </w:rPr>
        <w:t>32768</w:t>
      </w:r>
      <w:r w:rsidR="00F97AE6">
        <w:rPr>
          <w:rFonts w:hint="eastAsia"/>
        </w:rPr>
        <w:t xml:space="preserve"> </w:t>
      </w:r>
      <w:r>
        <w:rPr>
          <w:rFonts w:hint="eastAsia"/>
        </w:rPr>
        <w:t>÷</w:t>
      </w:r>
      <w:r w:rsidR="00F97AE6">
        <w:rPr>
          <w:rFonts w:hint="eastAsia"/>
        </w:rPr>
        <w:t xml:space="preserve"> </w:t>
      </w:r>
      <w:r>
        <w:rPr>
          <w:rFonts w:hint="eastAsia"/>
        </w:rPr>
        <w:t>4 = 8192</w:t>
      </w:r>
      <w:r w:rsidR="00F97AE6" w:rsidRPr="00F97AE6">
        <w:t xml:space="preserve"> LSB/g</w:t>
      </w:r>
      <w:r>
        <w:rPr>
          <w:rFonts w:hint="eastAsia"/>
        </w:rPr>
        <w:t>，即所接收的數值除以</w:t>
      </w:r>
      <w:r>
        <w:rPr>
          <w:rFonts w:hint="eastAsia"/>
        </w:rPr>
        <w:t>8192</w:t>
      </w:r>
      <w:r>
        <w:rPr>
          <w:rFonts w:hint="eastAsia"/>
        </w:rPr>
        <w:t>後就是以</w:t>
      </w:r>
      <w:r>
        <w:rPr>
          <w:rFonts w:hint="eastAsia"/>
        </w:rPr>
        <w:t>g</w:t>
      </w:r>
      <w:r>
        <w:rPr>
          <w:rFonts w:hint="eastAsia"/>
        </w:rPr>
        <w:t>為單位。</w:t>
      </w:r>
      <w:r w:rsidR="00F97AE6">
        <w:rPr>
          <w:rFonts w:hint="eastAsia"/>
        </w:rPr>
        <w:t>惟需</w:t>
      </w:r>
      <w:proofErr w:type="gramStart"/>
      <w:r w:rsidR="00F97AE6">
        <w:rPr>
          <w:rFonts w:hint="eastAsia"/>
        </w:rPr>
        <w:t>注意</w:t>
      </w:r>
      <w:r>
        <w:rPr>
          <w:rFonts w:hint="eastAsia"/>
        </w:rPr>
        <w:t>垂向需</w:t>
      </w:r>
      <w:proofErr w:type="gramEnd"/>
      <w:r>
        <w:rPr>
          <w:rFonts w:hint="eastAsia"/>
        </w:rPr>
        <w:t>扣掉本身重力常數約</w:t>
      </w:r>
      <w:r>
        <w:rPr>
          <w:rFonts w:hint="eastAsia"/>
        </w:rPr>
        <w:t>1g</w:t>
      </w:r>
      <w:r>
        <w:rPr>
          <w:rFonts w:hint="eastAsia"/>
        </w:rPr>
        <w:t>。</w:t>
      </w:r>
    </w:p>
    <w:p w14:paraId="7A26264C" w14:textId="3113A21C" w:rsidR="002B1C17" w:rsidRDefault="002B1C17">
      <w:pPr>
        <w:widowControl/>
        <w:spacing w:line="240" w:lineRule="auto"/>
        <w:ind w:leftChars="0" w:left="0" w:firstLineChars="0" w:firstLine="0"/>
      </w:pPr>
      <w:r>
        <w:br w:type="page"/>
      </w:r>
    </w:p>
    <w:p w14:paraId="65993E8E" w14:textId="1298B659" w:rsidR="00AA148E" w:rsidRDefault="00AA148E" w:rsidP="00AA148E">
      <w:pPr>
        <w:pStyle w:val="31"/>
        <w:spacing w:before="360" w:after="180"/>
      </w:pPr>
      <w:r>
        <w:rPr>
          <w:rFonts w:hint="eastAsia"/>
        </w:rPr>
        <w:lastRenderedPageBreak/>
        <w:t xml:space="preserve"> </w:t>
      </w:r>
      <w:bookmarkStart w:id="703" w:name="_Toc107613002"/>
      <w:r w:rsidRPr="000C5678">
        <w:rPr>
          <w:rFonts w:hint="eastAsia"/>
        </w:rPr>
        <w:t>KSM133</w:t>
      </w:r>
      <w:r w:rsidRPr="000C5678">
        <w:rPr>
          <w:rFonts w:hint="eastAsia"/>
        </w:rPr>
        <w:t>重量感測器</w:t>
      </w:r>
      <w:bookmarkEnd w:id="703"/>
    </w:p>
    <w:p w14:paraId="4301C8FE" w14:textId="1F94783D"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模組，當外力作用</w:t>
      </w:r>
      <w:r w:rsidR="00656F1A">
        <w:rPr>
          <w:rFonts w:hint="eastAsia"/>
        </w:rPr>
        <w:t>時，會對</w:t>
      </w:r>
      <w:r>
        <w:rPr>
          <w:rFonts w:hint="eastAsia"/>
        </w:rPr>
        <w:t>感測模組</w:t>
      </w:r>
      <w:proofErr w:type="gramStart"/>
      <w:r>
        <w:rPr>
          <w:rFonts w:hint="eastAsia"/>
        </w:rPr>
        <w:t>產生撓曲</w:t>
      </w:r>
      <w:r w:rsidR="00656F1A">
        <w:rPr>
          <w:rFonts w:hint="eastAsia"/>
        </w:rPr>
        <w:t>作用</w:t>
      </w:r>
      <w:proofErr w:type="gramEnd"/>
      <w:r w:rsidR="00656F1A">
        <w:rPr>
          <w:rFonts w:hint="eastAsia"/>
        </w:rPr>
        <w:t>，感測模組即</w:t>
      </w:r>
      <w:r>
        <w:rPr>
          <w:rFonts w:hint="eastAsia"/>
        </w:rPr>
        <w:t>利用</w:t>
      </w:r>
      <w:r w:rsidR="00656F1A">
        <w:rPr>
          <w:rFonts w:hint="eastAsia"/>
        </w:rPr>
        <w:t>其內部</w:t>
      </w:r>
      <w:r w:rsidRPr="00E1493D">
        <w:rPr>
          <w:rFonts w:hint="eastAsia"/>
        </w:rPr>
        <w:t>金屬</w:t>
      </w:r>
      <w:proofErr w:type="gramStart"/>
      <w:r w:rsidRPr="00E1493D">
        <w:rPr>
          <w:rFonts w:hint="eastAsia"/>
        </w:rPr>
        <w:t>受力後的</w:t>
      </w:r>
      <w:proofErr w:type="gramEnd"/>
      <w:r w:rsidRPr="00E1493D">
        <w:rPr>
          <w:rFonts w:hint="eastAsia"/>
        </w:rPr>
        <w:t>微弱變形來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該模組需搭配</w:t>
      </w:r>
      <w:proofErr w:type="gramStart"/>
      <w:r>
        <w:rPr>
          <w:rFonts w:hint="eastAsia"/>
        </w:rPr>
        <w:t>由海芯科技</w:t>
      </w:r>
      <w:proofErr w:type="gramEnd"/>
      <w:r>
        <w:rPr>
          <w:rFonts w:hint="eastAsia"/>
        </w:rPr>
        <w:t>所設計之</w:t>
      </w:r>
      <w:r>
        <w:t>HX711</w:t>
      </w:r>
      <w:r>
        <w:rPr>
          <w:rFonts w:hint="eastAsia"/>
        </w:rPr>
        <w:t>晶片，用於接收</w:t>
      </w:r>
      <w:r w:rsidRPr="000C5678">
        <w:rPr>
          <w:rFonts w:hint="eastAsia"/>
        </w:rPr>
        <w:t>KSM</w:t>
      </w:r>
      <w:proofErr w:type="gramStart"/>
      <w:r w:rsidRPr="000C5678">
        <w:rPr>
          <w:rFonts w:hint="eastAsia"/>
        </w:rPr>
        <w:t>133</w:t>
      </w:r>
      <w:r w:rsidR="00B401FD">
        <w:rPr>
          <w:rFonts w:hint="eastAsia"/>
        </w:rPr>
        <w:t>所</w:t>
      </w:r>
      <w:r>
        <w:rPr>
          <w:rFonts w:hint="eastAsia"/>
        </w:rPr>
        <w:t>量得</w:t>
      </w:r>
      <w:r w:rsidR="00B401FD">
        <w:rPr>
          <w:rFonts w:hint="eastAsia"/>
        </w:rPr>
        <w:t>的</w:t>
      </w:r>
      <w:proofErr w:type="gramEnd"/>
      <w:r>
        <w:rPr>
          <w:rFonts w:hint="eastAsia"/>
        </w:rPr>
        <w:t>數值</w:t>
      </w:r>
      <w:r w:rsidR="00B401FD">
        <w:rPr>
          <w:rFonts w:hint="eastAsia"/>
        </w:rPr>
        <w:t>輸出給</w:t>
      </w:r>
      <w:r>
        <w:rPr>
          <w:rFonts w:hint="eastAsia"/>
        </w:rPr>
        <w:t>A</w:t>
      </w:r>
      <w:r>
        <w:t>rduino</w:t>
      </w:r>
      <w:r>
        <w:rPr>
          <w:rFonts w:hint="eastAsia"/>
        </w:rPr>
        <w:t>板，如</w:t>
      </w:r>
      <w:r w:rsidR="00436696">
        <w:fldChar w:fldCharType="begin"/>
      </w:r>
      <w:r w:rsidR="00436696">
        <w:instrText xml:space="preserve"> </w:instrText>
      </w:r>
      <w:r w:rsidR="00436696">
        <w:rPr>
          <w:rFonts w:hint="eastAsia"/>
        </w:rPr>
        <w:instrText>REF _Ref107593216 \h</w:instrText>
      </w:r>
      <w:r w:rsidR="00436696">
        <w:instrText xml:space="preserve"> </w:instrText>
      </w:r>
      <w:r w:rsidR="00436696">
        <w:fldChar w:fldCharType="separate"/>
      </w:r>
      <w:r w:rsidR="00436696" w:rsidRPr="00786CB4">
        <w:rPr>
          <w:rFonts w:hint="eastAsia"/>
          <w:sz w:val="20"/>
          <w:szCs w:val="20"/>
        </w:rPr>
        <w:t>圖</w:t>
      </w:r>
      <w:r w:rsidR="00436696" w:rsidRPr="00786CB4">
        <w:rPr>
          <w:sz w:val="20"/>
          <w:szCs w:val="20"/>
        </w:rPr>
        <w:t xml:space="preserve"> </w:t>
      </w:r>
      <w:r w:rsidR="00436696">
        <w:rPr>
          <w:noProof/>
          <w:sz w:val="20"/>
          <w:szCs w:val="20"/>
        </w:rPr>
        <w:t>2</w:t>
      </w:r>
      <w:r w:rsidR="00436696">
        <w:rPr>
          <w:sz w:val="20"/>
          <w:szCs w:val="20"/>
        </w:rPr>
        <w:noBreakHyphen/>
      </w:r>
      <w:r w:rsidR="00436696">
        <w:rPr>
          <w:noProof/>
          <w:sz w:val="20"/>
          <w:szCs w:val="20"/>
        </w:rPr>
        <w:t>9</w:t>
      </w:r>
      <w:r w:rsidR="00436696">
        <w:fldChar w:fldCharType="end"/>
      </w:r>
      <w:r>
        <w:rPr>
          <w:rFonts w:hint="eastAsia"/>
        </w:rPr>
        <w:t>所示。</w:t>
      </w:r>
      <w:proofErr w:type="gramStart"/>
      <w:r>
        <w:rPr>
          <w:rFonts w:hint="eastAsia"/>
        </w:rPr>
        <w:t>此外，</w:t>
      </w:r>
      <w:proofErr w:type="gramEnd"/>
      <w:r>
        <w:rPr>
          <w:rFonts w:hint="eastAsia"/>
        </w:rPr>
        <w:t>本研究亦製作</w:t>
      </w:r>
      <w:proofErr w:type="gramStart"/>
      <w:r>
        <w:rPr>
          <w:rFonts w:hint="eastAsia"/>
        </w:rPr>
        <w:t>承壓板</w:t>
      </w:r>
      <w:proofErr w:type="gramEnd"/>
      <w:r>
        <w:rPr>
          <w:rFonts w:hint="eastAsia"/>
        </w:rPr>
        <w:t>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01429D" w:rsidRPr="00DC74E4">
        <w:rPr>
          <w:rFonts w:hint="eastAsia"/>
        </w:rPr>
        <w:t>圖</w:t>
      </w:r>
      <w:r w:rsidR="0001429D" w:rsidRPr="00DC74E4">
        <w:t xml:space="preserve"> </w:t>
      </w:r>
      <w:r w:rsidR="0001429D">
        <w:rPr>
          <w:noProof/>
        </w:rPr>
        <w:t>2</w:t>
      </w:r>
      <w:r w:rsidR="0001429D">
        <w:noBreakHyphen/>
      </w:r>
      <w:r w:rsidR="0001429D">
        <w:rPr>
          <w:noProof/>
        </w:rPr>
        <w:t>10</w:t>
      </w:r>
      <w:r>
        <w:fldChar w:fldCharType="end"/>
      </w:r>
      <w:r>
        <w:rPr>
          <w:rFonts w:hint="eastAsia"/>
        </w:rPr>
        <w:t>。</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87D695D">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6"/>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2D0B07F1">
                  <wp:extent cx="2372360" cy="1964690"/>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3F87E90E" w:rsidR="003E3A03" w:rsidRPr="003E3A03" w:rsidRDefault="003E3A03" w:rsidP="00264ADD">
            <w:pPr>
              <w:ind w:leftChars="83" w:left="199" w:firstLine="400"/>
              <w:rPr>
                <w:sz w:val="20"/>
                <w:szCs w:val="20"/>
              </w:rPr>
            </w:pPr>
            <w:bookmarkStart w:id="704" w:name="_Toc107522701"/>
            <w:r w:rsidRPr="00786CB4">
              <w:rPr>
                <w:rFonts w:hint="eastAsia"/>
                <w:sz w:val="20"/>
                <w:szCs w:val="20"/>
              </w:rPr>
              <w:t>圖</w:t>
            </w:r>
            <w:r w:rsidRPr="00786CB4">
              <w:rPr>
                <w:rFonts w:hint="eastAsia"/>
                <w:sz w:val="20"/>
                <w:szCs w:val="20"/>
              </w:rPr>
              <w:t xml:space="preserve"> </w:t>
            </w:r>
            <w:r w:rsidR="0040572D">
              <w:rPr>
                <w:sz w:val="20"/>
                <w:szCs w:val="20"/>
              </w:rPr>
              <w:fldChar w:fldCharType="begin"/>
            </w:r>
            <w:r w:rsidR="0040572D">
              <w:rPr>
                <w:sz w:val="20"/>
                <w:szCs w:val="20"/>
              </w:rPr>
              <w:instrText xml:space="preserve"> </w:instrText>
            </w:r>
            <w:r w:rsidR="0040572D">
              <w:rPr>
                <w:rFonts w:hint="eastAsia"/>
                <w:sz w:val="20"/>
                <w:szCs w:val="20"/>
              </w:rPr>
              <w:instrText>STYLEREF 1 \s</w:instrText>
            </w:r>
            <w:r w:rsidR="0040572D">
              <w:rPr>
                <w:sz w:val="20"/>
                <w:szCs w:val="20"/>
              </w:rPr>
              <w:instrText xml:space="preserve"> </w:instrText>
            </w:r>
            <w:r w:rsidR="0040572D">
              <w:rPr>
                <w:sz w:val="20"/>
                <w:szCs w:val="20"/>
              </w:rPr>
              <w:fldChar w:fldCharType="separate"/>
            </w:r>
            <w:r w:rsidR="0040572D">
              <w:rPr>
                <w:noProof/>
                <w:sz w:val="20"/>
                <w:szCs w:val="20"/>
              </w:rPr>
              <w:t>2</w:t>
            </w:r>
            <w:r w:rsidR="0040572D">
              <w:rPr>
                <w:sz w:val="20"/>
                <w:szCs w:val="20"/>
              </w:rPr>
              <w:fldChar w:fldCharType="end"/>
            </w:r>
            <w:r w:rsidR="0040572D">
              <w:rPr>
                <w:sz w:val="20"/>
                <w:szCs w:val="20"/>
              </w:rPr>
              <w:noBreakHyphen/>
            </w:r>
            <w:r w:rsidR="0040572D">
              <w:rPr>
                <w:sz w:val="20"/>
                <w:szCs w:val="20"/>
              </w:rPr>
              <w:fldChar w:fldCharType="begin"/>
            </w:r>
            <w:r w:rsidR="0040572D">
              <w:rPr>
                <w:sz w:val="20"/>
                <w:szCs w:val="20"/>
              </w:rPr>
              <w:instrText xml:space="preserve"> </w:instrText>
            </w:r>
            <w:r w:rsidR="0040572D">
              <w:rPr>
                <w:rFonts w:hint="eastAsia"/>
                <w:sz w:val="20"/>
                <w:szCs w:val="20"/>
              </w:rPr>
              <w:instrText xml:space="preserve">SEQ </w:instrText>
            </w:r>
            <w:r w:rsidR="0040572D">
              <w:rPr>
                <w:rFonts w:hint="eastAsia"/>
                <w:sz w:val="20"/>
                <w:szCs w:val="20"/>
              </w:rPr>
              <w:instrText>圖</w:instrText>
            </w:r>
            <w:r w:rsidR="0040572D">
              <w:rPr>
                <w:rFonts w:hint="eastAsia"/>
                <w:sz w:val="20"/>
                <w:szCs w:val="20"/>
              </w:rPr>
              <w:instrText xml:space="preserve"> \* ARABIC \s 1</w:instrText>
            </w:r>
            <w:r w:rsidR="0040572D">
              <w:rPr>
                <w:sz w:val="20"/>
                <w:szCs w:val="20"/>
              </w:rPr>
              <w:instrText xml:space="preserve"> </w:instrText>
            </w:r>
            <w:r w:rsidR="0040572D">
              <w:rPr>
                <w:sz w:val="20"/>
                <w:szCs w:val="20"/>
              </w:rPr>
              <w:fldChar w:fldCharType="separate"/>
            </w:r>
            <w:r w:rsidR="0040572D">
              <w:rPr>
                <w:noProof/>
                <w:sz w:val="20"/>
                <w:szCs w:val="20"/>
              </w:rPr>
              <w:t>8</w:t>
            </w:r>
            <w:r w:rsidR="0040572D">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704"/>
          </w:p>
        </w:tc>
        <w:tc>
          <w:tcPr>
            <w:tcW w:w="4262" w:type="dxa"/>
          </w:tcPr>
          <w:p w14:paraId="230EE0A0" w14:textId="519E642A" w:rsidR="003E3A03" w:rsidRPr="003E3A03" w:rsidRDefault="003E3A03" w:rsidP="003E3A03">
            <w:pPr>
              <w:ind w:left="480" w:firstLine="400"/>
              <w:rPr>
                <w:sz w:val="20"/>
                <w:szCs w:val="20"/>
              </w:rPr>
            </w:pPr>
            <w:bookmarkStart w:id="705" w:name="_Ref107593216"/>
            <w:bookmarkStart w:id="706" w:name="_Toc107522702"/>
            <w:r w:rsidRPr="00786CB4">
              <w:rPr>
                <w:rFonts w:hint="eastAsia"/>
                <w:sz w:val="20"/>
                <w:szCs w:val="20"/>
              </w:rPr>
              <w:t>圖</w:t>
            </w:r>
            <w:r w:rsidRPr="00786CB4">
              <w:rPr>
                <w:sz w:val="20"/>
                <w:szCs w:val="20"/>
              </w:rPr>
              <w:t xml:space="preserve"> </w:t>
            </w:r>
            <w:r w:rsidR="0040572D">
              <w:rPr>
                <w:sz w:val="20"/>
                <w:szCs w:val="20"/>
              </w:rPr>
              <w:fldChar w:fldCharType="begin"/>
            </w:r>
            <w:r w:rsidR="0040572D">
              <w:rPr>
                <w:sz w:val="20"/>
                <w:szCs w:val="20"/>
              </w:rPr>
              <w:instrText xml:space="preserve"> STYLEREF 1 \s </w:instrText>
            </w:r>
            <w:r w:rsidR="0040572D">
              <w:rPr>
                <w:sz w:val="20"/>
                <w:szCs w:val="20"/>
              </w:rPr>
              <w:fldChar w:fldCharType="separate"/>
            </w:r>
            <w:r w:rsidR="0040572D">
              <w:rPr>
                <w:noProof/>
                <w:sz w:val="20"/>
                <w:szCs w:val="20"/>
              </w:rPr>
              <w:t>2</w:t>
            </w:r>
            <w:r w:rsidR="0040572D">
              <w:rPr>
                <w:sz w:val="20"/>
                <w:szCs w:val="20"/>
              </w:rPr>
              <w:fldChar w:fldCharType="end"/>
            </w:r>
            <w:r w:rsidR="0040572D">
              <w:rPr>
                <w:sz w:val="20"/>
                <w:szCs w:val="20"/>
              </w:rPr>
              <w:noBreakHyphen/>
            </w:r>
            <w:r w:rsidR="0040572D">
              <w:rPr>
                <w:sz w:val="20"/>
                <w:szCs w:val="20"/>
              </w:rPr>
              <w:fldChar w:fldCharType="begin"/>
            </w:r>
            <w:r w:rsidR="0040572D">
              <w:rPr>
                <w:sz w:val="20"/>
                <w:szCs w:val="20"/>
              </w:rPr>
              <w:instrText xml:space="preserve"> SEQ </w:instrText>
            </w:r>
            <w:r w:rsidR="0040572D">
              <w:rPr>
                <w:sz w:val="20"/>
                <w:szCs w:val="20"/>
              </w:rPr>
              <w:instrText>圖</w:instrText>
            </w:r>
            <w:r w:rsidR="0040572D">
              <w:rPr>
                <w:sz w:val="20"/>
                <w:szCs w:val="20"/>
              </w:rPr>
              <w:instrText xml:space="preserve"> \* ARABIC \s 1 </w:instrText>
            </w:r>
            <w:r w:rsidR="0040572D">
              <w:rPr>
                <w:sz w:val="20"/>
                <w:szCs w:val="20"/>
              </w:rPr>
              <w:fldChar w:fldCharType="separate"/>
            </w:r>
            <w:r w:rsidR="0040572D">
              <w:rPr>
                <w:noProof/>
                <w:sz w:val="20"/>
                <w:szCs w:val="20"/>
              </w:rPr>
              <w:t>9</w:t>
            </w:r>
            <w:r w:rsidR="0040572D">
              <w:rPr>
                <w:sz w:val="20"/>
                <w:szCs w:val="20"/>
              </w:rPr>
              <w:fldChar w:fldCharType="end"/>
            </w:r>
            <w:bookmarkEnd w:id="705"/>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706"/>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0F2F555C" w:rsidR="00AA148E" w:rsidRDefault="00AA148E" w:rsidP="00AA148E">
      <w:pPr>
        <w:pStyle w:val="ac"/>
        <w:spacing w:after="180"/>
      </w:pPr>
      <w:bookmarkStart w:id="707" w:name="_Ref102809321"/>
      <w:bookmarkStart w:id="708" w:name="_Toc107522703"/>
      <w:r w:rsidRPr="00DC74E4">
        <w:rPr>
          <w:rFonts w:hint="eastAsia"/>
        </w:rPr>
        <w:t>圖</w:t>
      </w:r>
      <w:r w:rsidRPr="00DC74E4">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10</w:t>
      </w:r>
      <w:r w:rsidR="0040572D">
        <w:fldChar w:fldCharType="end"/>
      </w:r>
      <w:bookmarkEnd w:id="707"/>
      <w:r w:rsidR="00B131A5">
        <w:t xml:space="preserve"> </w:t>
      </w:r>
      <w:r w:rsidRPr="00DC74E4">
        <w:rPr>
          <w:rFonts w:hint="eastAsia"/>
        </w:rPr>
        <w:t>組裝</w:t>
      </w:r>
      <w:r w:rsidRPr="00DC74E4">
        <w:t xml:space="preserve">KSM133 </w:t>
      </w:r>
      <w:r w:rsidRPr="00DC74E4">
        <w:rPr>
          <w:rFonts w:hint="eastAsia"/>
        </w:rPr>
        <w:t>感測模組與承壓板外觀</w:t>
      </w:r>
      <w:bookmarkEnd w:id="708"/>
    </w:p>
    <w:p w14:paraId="10D6CAB9" w14:textId="1E8E4604" w:rsidR="00E57491" w:rsidRDefault="00E57491">
      <w:pPr>
        <w:widowControl/>
        <w:spacing w:line="240" w:lineRule="auto"/>
        <w:ind w:leftChars="0" w:left="0" w:firstLineChars="0" w:firstLine="0"/>
      </w:pPr>
      <w:r>
        <w:br w:type="page"/>
      </w:r>
    </w:p>
    <w:p w14:paraId="28952666" w14:textId="079832C0" w:rsidR="009C76B2" w:rsidRDefault="009C76B2" w:rsidP="009C76B2">
      <w:pPr>
        <w:pStyle w:val="31"/>
        <w:spacing w:before="360" w:after="180"/>
      </w:pPr>
      <w:r>
        <w:rPr>
          <w:rFonts w:hint="eastAsia"/>
        </w:rPr>
        <w:lastRenderedPageBreak/>
        <w:t xml:space="preserve"> </w:t>
      </w:r>
      <w:bookmarkStart w:id="709" w:name="_Toc107613003"/>
      <w:r w:rsidRPr="009C76B2">
        <w:t>BF350-3AA</w:t>
      </w:r>
      <w:r>
        <w:t xml:space="preserve"> </w:t>
      </w:r>
      <w:r>
        <w:rPr>
          <w:rFonts w:hint="eastAsia"/>
        </w:rPr>
        <w:t>應變計</w:t>
      </w:r>
      <w:bookmarkEnd w:id="709"/>
    </w:p>
    <w:p w14:paraId="0DBC1692" w14:textId="2EAA0989" w:rsidR="009C76B2" w:rsidRDefault="00B020B5" w:rsidP="00726E93">
      <w:pPr>
        <w:ind w:left="480" w:firstLine="480"/>
        <w:jc w:val="both"/>
      </w:pPr>
      <w:r w:rsidRPr="009C76B2">
        <w:t>BF350-3AA</w:t>
      </w:r>
      <w:r>
        <w:rPr>
          <w:rFonts w:hint="eastAsia"/>
        </w:rPr>
        <w:t>為電阻式之應變感</w:t>
      </w:r>
      <w:r w:rsidR="00FD761E">
        <w:rPr>
          <w:rFonts w:hint="eastAsia"/>
        </w:rPr>
        <w:t>測</w:t>
      </w:r>
      <w:r>
        <w:rPr>
          <w:rFonts w:hint="eastAsia"/>
        </w:rPr>
        <w:t>模組，</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w:t>
      </w:r>
      <w:proofErr w:type="gramStart"/>
      <w:r w:rsidR="00B360A6">
        <w:rPr>
          <w:rFonts w:hint="eastAsia"/>
        </w:rPr>
        <w:t>敏感柵隨之</w:t>
      </w:r>
      <w:proofErr w:type="gramEnd"/>
      <w:r w:rsidR="00B360A6">
        <w:rPr>
          <w:rFonts w:hint="eastAsia"/>
        </w:rPr>
        <w:t>變形，</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019DDF34" w:rsidR="00412BEF" w:rsidRPr="00010536" w:rsidRDefault="004A297F" w:rsidP="00B66879">
      <w:pPr>
        <w:pStyle w:val="ac"/>
        <w:spacing w:after="180"/>
      </w:pPr>
      <w:bookmarkStart w:id="710" w:name="_Toc107581457"/>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3</w:t>
      </w:r>
      <w:r w:rsidR="002F5A1F">
        <w:fldChar w:fldCharType="end"/>
      </w:r>
      <w:r w:rsidR="00B131A5">
        <w:t xml:space="preserve"> </w:t>
      </w:r>
      <w:r w:rsidRPr="00010536">
        <w:t>BF350-3AA</w:t>
      </w:r>
      <w:r w:rsidRPr="00010536">
        <w:rPr>
          <w:rFonts w:hint="eastAsia"/>
        </w:rPr>
        <w:t>感測模組規格表</w:t>
      </w:r>
      <w:bookmarkEnd w:id="710"/>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proofErr w:type="gramStart"/>
            <w:r w:rsidRPr="00B66879">
              <w:rPr>
                <w:rFonts w:hint="eastAsia"/>
                <w:sz w:val="20"/>
                <w:szCs w:val="20"/>
              </w:rPr>
              <w:t>≧</w:t>
            </w:r>
            <w:proofErr w:type="gramEnd"/>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B66879">
      <w:pPr>
        <w:ind w:left="480" w:firstLineChars="500" w:firstLine="1200"/>
      </w:pPr>
      <w:r>
        <w:rPr>
          <w:rFonts w:hint="eastAsia"/>
          <w:noProof/>
        </w:rPr>
        <w:drawing>
          <wp:inline distT="0" distB="0" distL="0" distR="0" wp14:anchorId="3CB21A9F" wp14:editId="2B3FA014">
            <wp:extent cx="3550920" cy="1818415"/>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71481" cy="1828944"/>
                    </a:xfrm>
                    <a:prstGeom prst="rect">
                      <a:avLst/>
                    </a:prstGeom>
                  </pic:spPr>
                </pic:pic>
              </a:graphicData>
            </a:graphic>
          </wp:inline>
        </w:drawing>
      </w:r>
    </w:p>
    <w:p w14:paraId="3DD2A7DF" w14:textId="7BD82803" w:rsidR="0090596A" w:rsidRDefault="0090596A">
      <w:pPr>
        <w:pStyle w:val="ac"/>
        <w:spacing w:after="180"/>
      </w:pPr>
      <w:bookmarkStart w:id="711" w:name="_Toc107522704"/>
      <w:r w:rsidRPr="00560ED7">
        <w:rPr>
          <w:rFonts w:hint="eastAsia"/>
        </w:rPr>
        <w:t>圖</w:t>
      </w:r>
      <w:r w:rsidRPr="00560ED7">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11</w:t>
      </w:r>
      <w:r w:rsidR="0040572D">
        <w:fldChar w:fldCharType="end"/>
      </w:r>
      <w:r w:rsidR="00B131A5">
        <w:t xml:space="preserve"> </w:t>
      </w:r>
      <w:r w:rsidRPr="00560ED7">
        <w:t>BF350-3AA</w:t>
      </w:r>
      <w:r w:rsidRPr="00560ED7">
        <w:rPr>
          <w:rFonts w:hint="eastAsia"/>
        </w:rPr>
        <w:t>感測模組外觀</w:t>
      </w:r>
      <w:bookmarkEnd w:id="711"/>
    </w:p>
    <w:p w14:paraId="04EA6E07" w14:textId="77777777" w:rsidR="007D25BE" w:rsidRPr="007D25BE" w:rsidRDefault="007D25BE" w:rsidP="007D25BE">
      <w:pPr>
        <w:ind w:left="480" w:firstLine="480"/>
      </w:pPr>
    </w:p>
    <w:p w14:paraId="039F7574" w14:textId="0BA39775" w:rsidR="007F6A3D" w:rsidRDefault="0070778D" w:rsidP="007F6A3D">
      <w:pPr>
        <w:pStyle w:val="31"/>
        <w:spacing w:before="360" w:after="180"/>
      </w:pPr>
      <w:r>
        <w:rPr>
          <w:rFonts w:hint="eastAsia"/>
        </w:rPr>
        <w:t xml:space="preserve"> </w:t>
      </w:r>
      <w:bookmarkStart w:id="712" w:name="_Toc107613004"/>
      <w:proofErr w:type="spellStart"/>
      <w:r w:rsidR="009038F7" w:rsidRPr="009038F7">
        <w:t>XBee</w:t>
      </w:r>
      <w:proofErr w:type="spellEnd"/>
      <w:r w:rsidR="009038F7" w:rsidRPr="009038F7">
        <w:t xml:space="preserve"> PRO S3B</w:t>
      </w:r>
      <w:r>
        <w:rPr>
          <w:rFonts w:hint="eastAsia"/>
        </w:rPr>
        <w:t>無線通訊</w:t>
      </w:r>
      <w:r w:rsidRPr="000C5678">
        <w:rPr>
          <w:rFonts w:hint="eastAsia"/>
        </w:rPr>
        <w:t>模組</w:t>
      </w:r>
      <w:bookmarkEnd w:id="712"/>
    </w:p>
    <w:p w14:paraId="7A8BE936" w14:textId="1EB57673" w:rsidR="00A97D86" w:rsidRDefault="002F0166" w:rsidP="00D8658A">
      <w:pPr>
        <w:ind w:left="480" w:firstLine="480"/>
      </w:pPr>
      <w:proofErr w:type="spellStart"/>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方案，</w:t>
      </w:r>
      <w:r w:rsidR="00002F1B">
        <w:rPr>
          <w:rFonts w:hint="eastAsia"/>
        </w:rPr>
        <w:t>支持點對點、單點對多點以及網狀架構，每</w:t>
      </w:r>
      <w:proofErr w:type="gramStart"/>
      <w:r w:rsidR="00002F1B">
        <w:rPr>
          <w:rFonts w:hint="eastAsia"/>
        </w:rPr>
        <w:t>個</w:t>
      </w:r>
      <w:proofErr w:type="gramEnd"/>
      <w:r w:rsidR="00002F1B">
        <w:rPr>
          <w:rFonts w:hint="eastAsia"/>
        </w:rPr>
        <w:t>設備都稱作為節點</w:t>
      </w:r>
      <w:r w:rsidR="00D779F9">
        <w:fldChar w:fldCharType="begin"/>
      </w:r>
      <w:r w:rsidR="0097213C">
        <w:instrText xml:space="preserve"> ADDIN EN.CITE &lt;EndNote&gt;&lt;Cite&gt;&lt;RecNum&gt;56&lt;/RecNum&gt;&lt;DisplayText&gt;[16]&lt;/DisplayText&gt;&lt;record&gt;&lt;rec-number&gt;56&lt;/rec-number&gt;&lt;foreign-keys&gt;&lt;key app="EN" db-id="svx92rfr1svpvnerppyva0asra2wxdzswsds" timestamp="1655959523"&gt;56&lt;/key&gt;&lt;/foreign-keys&gt;&lt;ref-type name="Web P</w:instrText>
      </w:r>
      <w:r w:rsidR="0097213C">
        <w:rPr>
          <w:rFonts w:hint="eastAsia"/>
        </w:rPr>
        <w:instrText>age"&gt;12&lt;/ref-type&gt;&lt;contributors&gt;&lt;/contributors&gt;&lt;titles&gt;&lt;title&gt;&lt;style face="normal" font="default" size="100%"&gt;XBee&lt;/style&gt;&lt;style face="normal" font="default" charset="136" size="100%"&gt;</w:instrText>
      </w:r>
      <w:r w:rsidR="0097213C">
        <w:rPr>
          <w:rFonts w:hint="eastAsia"/>
        </w:rPr>
        <w:instrText>模組通訊實驗（二）：認識</w:instrText>
      </w:r>
      <w:r w:rsidR="0097213C">
        <w:rPr>
          <w:rFonts w:hint="eastAsia"/>
        </w:rPr>
        <w:instrText>&lt;/style&gt;&lt;style face="normal" font="default" size="100%"&gt;XBe</w:instrText>
      </w:r>
      <w:r w:rsidR="0097213C">
        <w:instrText>e&lt;/style&gt;&lt;/title&gt;&lt;/titles&gt;&lt;dates&gt;&lt;/dates&gt;&lt;urls&gt;&lt;related-urls&gt;&lt;url&gt;https://swf.com.tw/?p=770&lt;/url&gt;&lt;/related-urls&gt;&lt;/urls&gt;&lt;/record&gt;&lt;/Cite&gt;&lt;/EndNote&gt;</w:instrText>
      </w:r>
      <w:r w:rsidR="00D779F9">
        <w:fldChar w:fldCharType="separate"/>
      </w:r>
      <w:r w:rsidR="0097213C">
        <w:rPr>
          <w:noProof/>
        </w:rPr>
        <w:t>[16]</w:t>
      </w:r>
      <w:r w:rsidR="00D779F9">
        <w:fldChar w:fldCharType="end"/>
      </w:r>
      <w:r w:rsidR="00002F1B">
        <w:rPr>
          <w:rFonts w:hint="eastAsia"/>
        </w:rPr>
        <w:t>。</w:t>
      </w:r>
    </w:p>
    <w:p w14:paraId="4718AC5C" w14:textId="76EF5F7D" w:rsidR="00002F1B" w:rsidRDefault="00A97D86" w:rsidP="00D8658A">
      <w:pPr>
        <w:ind w:left="480" w:firstLine="480"/>
      </w:pPr>
      <w:r>
        <w:lastRenderedPageBreak/>
        <w:fldChar w:fldCharType="begin"/>
      </w:r>
      <w:r>
        <w:instrText xml:space="preserve"> </w:instrText>
      </w:r>
      <w:r>
        <w:rPr>
          <w:rFonts w:hint="eastAsia"/>
        </w:rPr>
        <w:instrText>REF _Ref107242437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4</w:t>
      </w:r>
      <w:r>
        <w:fldChar w:fldCharType="end"/>
      </w:r>
      <w:r>
        <w:rPr>
          <w:rFonts w:hint="eastAsia"/>
        </w:rPr>
        <w:t>為短距離無線傳輸技術比較表，雖</w:t>
      </w:r>
      <w:r w:rsidRPr="00A97D86">
        <w:t>ZigBee</w:t>
      </w:r>
      <w:r>
        <w:rPr>
          <w:rFonts w:hint="eastAsia"/>
        </w:rPr>
        <w:t>傳輸範圍並非最遠，但考量應用與功耗因素，</w:t>
      </w:r>
      <w:r w:rsidR="00B80306">
        <w:rPr>
          <w:rFonts w:hint="eastAsia"/>
        </w:rPr>
        <w:t>則為較合適的選項。</w:t>
      </w:r>
    </w:p>
    <w:p w14:paraId="6E98F2C9" w14:textId="7CA70852" w:rsidR="00A97D86" w:rsidRDefault="00A97D86" w:rsidP="00D8658A">
      <w:pPr>
        <w:ind w:left="480" w:firstLine="480"/>
      </w:pPr>
    </w:p>
    <w:p w14:paraId="4BD29404" w14:textId="4CA91F86" w:rsidR="00A97D86" w:rsidRDefault="00A97D86" w:rsidP="00A97D86">
      <w:pPr>
        <w:pStyle w:val="ac"/>
        <w:spacing w:after="180"/>
      </w:pPr>
      <w:bookmarkStart w:id="713" w:name="_Ref107242437"/>
      <w:bookmarkStart w:id="714" w:name="_Toc10758145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713"/>
      <w:r>
        <w:t xml:space="preserve"> </w:t>
      </w:r>
      <w:r>
        <w:rPr>
          <w:rFonts w:hint="eastAsia"/>
        </w:rPr>
        <w:t>無線傳輸技術比較</w:t>
      </w:r>
      <w:r w:rsidR="00DC0B7F">
        <w:fldChar w:fldCharType="begin"/>
      </w:r>
      <w:r w:rsidR="0097213C">
        <w:rPr>
          <w:rFonts w:hint="eastAsia"/>
        </w:rPr>
        <w:instrText xml:space="preserve"> ADDIN EN.CITE &lt;EndNote&gt;&lt;Cite&gt;&lt;Author&gt;</w:instrText>
      </w:r>
      <w:r w:rsidR="0097213C">
        <w:rPr>
          <w:rFonts w:hint="eastAsia"/>
        </w:rPr>
        <w:instrText>何紹彭</w:instrText>
      </w:r>
      <w:r w:rsidR="0097213C">
        <w:rPr>
          <w:rFonts w:hint="eastAsia"/>
        </w:rPr>
        <w:instrText>&lt;/Author&gt;&lt;RecNum&gt;63&lt;/RecNum&gt;&lt;DisplayText&gt;[17]&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97213C">
        <w:rPr>
          <w:rFonts w:hint="eastAsia"/>
        </w:rPr>
        <w:instrText>何紹彭</w:instrText>
      </w:r>
      <w:r w:rsidR="0097213C">
        <w:rPr>
          <w:rFonts w:hint="eastAsia"/>
        </w:rPr>
        <w:instrText>&lt;/style&gt;&lt;/author&gt;&lt;/authors&gt;&lt;/contributors&gt;&lt;titles&gt;&lt;title&gt;&lt;style face="normal" font="default" size="100%"&gt;Wi-Fi&lt;/style&gt;&lt;style face="normal" font="default" charset="136" size="100%"&gt;</w:instrText>
      </w:r>
      <w:r w:rsidR="0097213C">
        <w:rPr>
          <w:rFonts w:hint="eastAsia"/>
        </w:rPr>
        <w:instrText>、藍牙、</w:instrText>
      </w:r>
      <w:r w:rsidR="0097213C">
        <w:rPr>
          <w:rFonts w:hint="eastAsia"/>
        </w:rPr>
        <w:instrText>&lt;/style&gt;&lt;style face="normal" font="default" size="100%"&gt;ZigBee&lt;/style&gt;&lt;style face="normal" font="default" charset="136" size="100%"&gt;</w:instrText>
      </w:r>
      <w:r w:rsidR="0097213C">
        <w:rPr>
          <w:rFonts w:hint="eastAsia"/>
        </w:rPr>
        <w:instrText>－無線通訊三強，誰主沉浮？</w:instrText>
      </w:r>
      <w:r w:rsidR="0097213C">
        <w:rPr>
          <w:rFonts w:hint="eastAsia"/>
        </w:rPr>
        <w:instrText>&lt;/style&gt;&lt;/title&gt;&lt;/titles&gt;&lt;dates&gt;&lt;/dates&gt;&lt;urls&gt;&lt;</w:instrText>
      </w:r>
      <w:r w:rsidR="0097213C">
        <w:instrText>related-urls&gt;&lt;url&gt;http://www.ibtmag.com.tw/new_article.asp?ar_id=24983&lt;/url&gt;&lt;/related-urls&gt;&lt;/urls&gt;&lt;/record&gt;&lt;/Cite&gt;&lt;/EndNote&gt;</w:instrText>
      </w:r>
      <w:r w:rsidR="00DC0B7F">
        <w:fldChar w:fldCharType="separate"/>
      </w:r>
      <w:bookmarkEnd w:id="714"/>
      <w:r w:rsidR="0097213C">
        <w:rPr>
          <w:noProof/>
        </w:rPr>
        <w:t>[17]</w:t>
      </w:r>
      <w:r w:rsidR="00DC0B7F">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A97D86" w14:paraId="1C37EE31" w14:textId="77777777" w:rsidTr="00B80306">
        <w:trPr>
          <w:jc w:val="center"/>
        </w:trPr>
        <w:tc>
          <w:tcPr>
            <w:tcW w:w="1368" w:type="dxa"/>
          </w:tcPr>
          <w:p w14:paraId="68854B72" w14:textId="77777777" w:rsidR="00A97D86" w:rsidRPr="001047B7" w:rsidRDefault="00A97D86" w:rsidP="00B66879">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5CAC4721" w14:textId="77777777" w:rsidR="00A97D86" w:rsidRPr="001047B7" w:rsidRDefault="00A97D86" w:rsidP="00B66879">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58319A59"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B</w:t>
            </w:r>
            <w:r w:rsidRPr="001047B7">
              <w:rPr>
                <w:sz w:val="20"/>
                <w:szCs w:val="20"/>
              </w:rPr>
              <w:t>lueTooth</w:t>
            </w:r>
            <w:proofErr w:type="spellEnd"/>
          </w:p>
        </w:tc>
        <w:tc>
          <w:tcPr>
            <w:tcW w:w="2094" w:type="dxa"/>
          </w:tcPr>
          <w:p w14:paraId="01FB2E9D"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A97D86" w14:paraId="7DF1E66E" w14:textId="77777777" w:rsidTr="00B80306">
        <w:trPr>
          <w:jc w:val="center"/>
        </w:trPr>
        <w:tc>
          <w:tcPr>
            <w:tcW w:w="1368" w:type="dxa"/>
          </w:tcPr>
          <w:p w14:paraId="28B98746"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範圍</w:t>
            </w:r>
          </w:p>
        </w:tc>
        <w:tc>
          <w:tcPr>
            <w:tcW w:w="2105" w:type="dxa"/>
          </w:tcPr>
          <w:p w14:paraId="70875F1E" w14:textId="321CC6CA" w:rsidR="00A97D86" w:rsidRPr="001047B7" w:rsidRDefault="00B80306" w:rsidP="00B66879">
            <w:pPr>
              <w:ind w:leftChars="0" w:left="0" w:firstLineChars="0" w:firstLine="0"/>
              <w:rPr>
                <w:sz w:val="20"/>
                <w:szCs w:val="20"/>
              </w:rPr>
            </w:pPr>
            <w:r>
              <w:rPr>
                <w:rFonts w:hint="eastAsia"/>
                <w:sz w:val="20"/>
                <w:szCs w:val="20"/>
              </w:rPr>
              <w:t>50</w:t>
            </w:r>
            <w:r w:rsidR="00A97D86" w:rsidRPr="001047B7">
              <w:rPr>
                <w:sz w:val="20"/>
                <w:szCs w:val="20"/>
              </w:rPr>
              <w:t xml:space="preserve"> ~ </w:t>
            </w:r>
            <w:r>
              <w:rPr>
                <w:rFonts w:hint="eastAsia"/>
                <w:sz w:val="20"/>
                <w:szCs w:val="20"/>
              </w:rPr>
              <w:t>300</w:t>
            </w:r>
            <w:r w:rsidR="00A97D86" w:rsidRPr="001047B7">
              <w:rPr>
                <w:sz w:val="20"/>
                <w:szCs w:val="20"/>
              </w:rPr>
              <w:t>m</w:t>
            </w:r>
          </w:p>
        </w:tc>
        <w:tc>
          <w:tcPr>
            <w:tcW w:w="2081" w:type="dxa"/>
          </w:tcPr>
          <w:p w14:paraId="1459082C" w14:textId="581FE659" w:rsidR="00A97D86" w:rsidRPr="001047B7" w:rsidRDefault="00A97D86" w:rsidP="00B66879">
            <w:pPr>
              <w:ind w:leftChars="0" w:left="0" w:firstLineChars="0" w:firstLine="0"/>
              <w:rPr>
                <w:sz w:val="20"/>
                <w:szCs w:val="20"/>
              </w:rPr>
            </w:pPr>
            <w:r w:rsidRPr="001047B7">
              <w:rPr>
                <w:rFonts w:hint="eastAsia"/>
                <w:sz w:val="20"/>
                <w:szCs w:val="20"/>
              </w:rPr>
              <w:t>1</w:t>
            </w:r>
            <w:r w:rsidRPr="001047B7">
              <w:rPr>
                <w:sz w:val="20"/>
                <w:szCs w:val="20"/>
              </w:rPr>
              <w:t>0</w:t>
            </w:r>
            <w:r w:rsidR="00B80306">
              <w:rPr>
                <w:rFonts w:hint="eastAsia"/>
                <w:sz w:val="20"/>
                <w:szCs w:val="20"/>
              </w:rPr>
              <w:t>~100</w:t>
            </w:r>
            <w:r w:rsidRPr="001047B7">
              <w:rPr>
                <w:sz w:val="20"/>
                <w:szCs w:val="20"/>
              </w:rPr>
              <w:t>m</w:t>
            </w:r>
          </w:p>
        </w:tc>
        <w:tc>
          <w:tcPr>
            <w:tcW w:w="2094" w:type="dxa"/>
          </w:tcPr>
          <w:p w14:paraId="369B46A5" w14:textId="53373D07" w:rsidR="00A97D86" w:rsidRPr="001047B7" w:rsidRDefault="00B80306" w:rsidP="00B66879">
            <w:pPr>
              <w:ind w:leftChars="0" w:left="0" w:firstLineChars="0" w:firstLine="0"/>
              <w:rPr>
                <w:sz w:val="20"/>
                <w:szCs w:val="20"/>
              </w:rPr>
            </w:pPr>
            <w:r>
              <w:rPr>
                <w:rFonts w:hint="eastAsia"/>
                <w:sz w:val="20"/>
                <w:szCs w:val="20"/>
              </w:rPr>
              <w:t>100~300</w:t>
            </w:r>
            <w:r w:rsidR="00A97D86" w:rsidRPr="001047B7">
              <w:rPr>
                <w:sz w:val="20"/>
                <w:szCs w:val="20"/>
              </w:rPr>
              <w:t>m</w:t>
            </w:r>
          </w:p>
        </w:tc>
      </w:tr>
      <w:tr w:rsidR="00A97D86" w14:paraId="77256683" w14:textId="77777777" w:rsidTr="00B80306">
        <w:trPr>
          <w:jc w:val="center"/>
        </w:trPr>
        <w:tc>
          <w:tcPr>
            <w:tcW w:w="1368" w:type="dxa"/>
          </w:tcPr>
          <w:p w14:paraId="4421F688"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速率</w:t>
            </w:r>
          </w:p>
        </w:tc>
        <w:tc>
          <w:tcPr>
            <w:tcW w:w="2105" w:type="dxa"/>
          </w:tcPr>
          <w:p w14:paraId="65FBA0E3" w14:textId="6DC2B803" w:rsidR="00A97D86" w:rsidRPr="001047B7" w:rsidRDefault="002444D2" w:rsidP="00B66879">
            <w:pPr>
              <w:ind w:leftChars="0" w:left="0" w:firstLineChars="0" w:firstLine="0"/>
              <w:rPr>
                <w:sz w:val="20"/>
                <w:szCs w:val="20"/>
              </w:rPr>
            </w:pPr>
            <w:r>
              <w:rPr>
                <w:rFonts w:hint="eastAsia"/>
                <w:sz w:val="20"/>
                <w:szCs w:val="20"/>
              </w:rPr>
              <w:t>250</w:t>
            </w:r>
            <w:r w:rsidR="00A97D86" w:rsidRPr="001047B7">
              <w:rPr>
                <w:sz w:val="20"/>
                <w:szCs w:val="20"/>
              </w:rPr>
              <w:t>kbps</w:t>
            </w:r>
          </w:p>
        </w:tc>
        <w:tc>
          <w:tcPr>
            <w:tcW w:w="2081" w:type="dxa"/>
          </w:tcPr>
          <w:p w14:paraId="01580A5F" w14:textId="01064CC5" w:rsidR="00A97D86" w:rsidRPr="001047B7" w:rsidRDefault="00DC0B7F" w:rsidP="00B66879">
            <w:pPr>
              <w:ind w:leftChars="0" w:left="0" w:firstLineChars="0" w:firstLine="0"/>
              <w:rPr>
                <w:sz w:val="20"/>
                <w:szCs w:val="20"/>
              </w:rPr>
            </w:pPr>
            <w:r>
              <w:rPr>
                <w:rFonts w:hint="eastAsia"/>
                <w:sz w:val="20"/>
                <w:szCs w:val="20"/>
              </w:rPr>
              <w:t>24</w:t>
            </w:r>
            <w:r w:rsidR="00A97D86" w:rsidRPr="001047B7">
              <w:rPr>
                <w:sz w:val="20"/>
                <w:szCs w:val="20"/>
              </w:rPr>
              <w:t>Mbps</w:t>
            </w:r>
          </w:p>
        </w:tc>
        <w:tc>
          <w:tcPr>
            <w:tcW w:w="2094" w:type="dxa"/>
          </w:tcPr>
          <w:p w14:paraId="29929330" w14:textId="7A57ABE7" w:rsidR="00A97D86" w:rsidRPr="001047B7" w:rsidRDefault="00DC0B7F" w:rsidP="00B66879">
            <w:pPr>
              <w:ind w:leftChars="0" w:left="0" w:firstLineChars="0" w:firstLine="0"/>
              <w:rPr>
                <w:sz w:val="20"/>
                <w:szCs w:val="20"/>
              </w:rPr>
            </w:pPr>
            <w:r>
              <w:rPr>
                <w:rFonts w:hint="eastAsia"/>
                <w:sz w:val="20"/>
                <w:szCs w:val="20"/>
              </w:rPr>
              <w:t>300</w:t>
            </w:r>
            <w:r w:rsidR="00A97D86" w:rsidRPr="001047B7">
              <w:rPr>
                <w:sz w:val="20"/>
                <w:szCs w:val="20"/>
              </w:rPr>
              <w:t>Mbps</w:t>
            </w:r>
          </w:p>
        </w:tc>
      </w:tr>
      <w:tr w:rsidR="00A97D86" w14:paraId="2427E1C3" w14:textId="77777777" w:rsidTr="00B80306">
        <w:trPr>
          <w:jc w:val="center"/>
        </w:trPr>
        <w:tc>
          <w:tcPr>
            <w:tcW w:w="1368" w:type="dxa"/>
          </w:tcPr>
          <w:p w14:paraId="70DA9F45" w14:textId="77777777" w:rsidR="00A97D86" w:rsidRPr="001047B7" w:rsidRDefault="00A97D86" w:rsidP="00B66879">
            <w:pPr>
              <w:ind w:leftChars="0" w:left="0" w:firstLineChars="0" w:firstLine="0"/>
              <w:jc w:val="center"/>
              <w:rPr>
                <w:sz w:val="20"/>
                <w:szCs w:val="20"/>
              </w:rPr>
            </w:pPr>
            <w:r w:rsidRPr="001047B7">
              <w:rPr>
                <w:rFonts w:hint="eastAsia"/>
                <w:sz w:val="20"/>
                <w:szCs w:val="20"/>
              </w:rPr>
              <w:t>頻寬</w:t>
            </w:r>
          </w:p>
        </w:tc>
        <w:tc>
          <w:tcPr>
            <w:tcW w:w="2105" w:type="dxa"/>
          </w:tcPr>
          <w:p w14:paraId="0E1CFD0D"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09248D41"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5A4BAC8F"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A97D86" w14:paraId="07091998" w14:textId="77777777" w:rsidTr="00B80306">
        <w:trPr>
          <w:jc w:val="center"/>
        </w:trPr>
        <w:tc>
          <w:tcPr>
            <w:tcW w:w="1368" w:type="dxa"/>
          </w:tcPr>
          <w:p w14:paraId="290CBA53" w14:textId="77777777" w:rsidR="00A97D86" w:rsidRPr="001047B7" w:rsidRDefault="00A97D86" w:rsidP="00B66879">
            <w:pPr>
              <w:ind w:leftChars="0" w:left="0" w:firstLineChars="0" w:firstLine="0"/>
              <w:jc w:val="center"/>
              <w:rPr>
                <w:sz w:val="20"/>
                <w:szCs w:val="20"/>
              </w:rPr>
            </w:pPr>
            <w:r w:rsidRPr="001047B7">
              <w:rPr>
                <w:rFonts w:hint="eastAsia"/>
                <w:sz w:val="20"/>
                <w:szCs w:val="20"/>
              </w:rPr>
              <w:t>應用</w:t>
            </w:r>
          </w:p>
        </w:tc>
        <w:tc>
          <w:tcPr>
            <w:tcW w:w="2105" w:type="dxa"/>
          </w:tcPr>
          <w:p w14:paraId="6854DCBD" w14:textId="77777777" w:rsidR="00A97D86" w:rsidRPr="001047B7" w:rsidRDefault="00A97D86" w:rsidP="00B66879">
            <w:pPr>
              <w:ind w:leftChars="0" w:left="0" w:firstLineChars="0" w:firstLine="0"/>
              <w:rPr>
                <w:sz w:val="20"/>
                <w:szCs w:val="20"/>
              </w:rPr>
            </w:pPr>
            <w:r w:rsidRPr="001047B7">
              <w:rPr>
                <w:rFonts w:hint="eastAsia"/>
                <w:sz w:val="20"/>
                <w:szCs w:val="20"/>
              </w:rPr>
              <w:t>無線感測器</w:t>
            </w:r>
          </w:p>
        </w:tc>
        <w:tc>
          <w:tcPr>
            <w:tcW w:w="2081" w:type="dxa"/>
          </w:tcPr>
          <w:p w14:paraId="1AA52FA8" w14:textId="77777777" w:rsidR="00A97D86" w:rsidRPr="001047B7" w:rsidRDefault="00A97D86" w:rsidP="00B66879">
            <w:pPr>
              <w:ind w:leftChars="0" w:left="0" w:firstLineChars="0" w:firstLine="0"/>
              <w:rPr>
                <w:sz w:val="20"/>
                <w:szCs w:val="20"/>
              </w:rPr>
            </w:pPr>
            <w:r w:rsidRPr="001047B7">
              <w:rPr>
                <w:rFonts w:hint="eastAsia"/>
                <w:sz w:val="20"/>
                <w:szCs w:val="20"/>
              </w:rPr>
              <w:t>耳機、無線感測器</w:t>
            </w:r>
          </w:p>
        </w:tc>
        <w:tc>
          <w:tcPr>
            <w:tcW w:w="2094" w:type="dxa"/>
          </w:tcPr>
          <w:p w14:paraId="4E21F036" w14:textId="77777777" w:rsidR="00A97D86" w:rsidRPr="001047B7" w:rsidRDefault="00A97D86" w:rsidP="00B66879">
            <w:pPr>
              <w:ind w:leftChars="0" w:left="0" w:firstLineChars="0" w:firstLine="0"/>
              <w:rPr>
                <w:sz w:val="20"/>
                <w:szCs w:val="20"/>
              </w:rPr>
            </w:pPr>
            <w:r w:rsidRPr="001047B7">
              <w:rPr>
                <w:rFonts w:hint="eastAsia"/>
                <w:sz w:val="20"/>
                <w:szCs w:val="20"/>
              </w:rPr>
              <w:t>電腦、手機</w:t>
            </w:r>
          </w:p>
        </w:tc>
      </w:tr>
      <w:tr w:rsidR="00A97D86" w14:paraId="5968E171" w14:textId="77777777" w:rsidTr="00B80306">
        <w:trPr>
          <w:jc w:val="center"/>
        </w:trPr>
        <w:tc>
          <w:tcPr>
            <w:tcW w:w="1368" w:type="dxa"/>
          </w:tcPr>
          <w:p w14:paraId="032784C2" w14:textId="77777777" w:rsidR="00A97D86" w:rsidRPr="001047B7" w:rsidRDefault="00A97D86" w:rsidP="00B66879">
            <w:pPr>
              <w:ind w:leftChars="0" w:left="0" w:firstLineChars="0" w:firstLine="0"/>
              <w:jc w:val="center"/>
              <w:rPr>
                <w:sz w:val="20"/>
                <w:szCs w:val="20"/>
              </w:rPr>
            </w:pPr>
            <w:r>
              <w:rPr>
                <w:rFonts w:hint="eastAsia"/>
                <w:sz w:val="20"/>
                <w:szCs w:val="20"/>
              </w:rPr>
              <w:t xml:space="preserve"> </w:t>
            </w:r>
            <w:proofErr w:type="gramStart"/>
            <w:r>
              <w:rPr>
                <w:rFonts w:hint="eastAsia"/>
                <w:sz w:val="20"/>
                <w:szCs w:val="20"/>
              </w:rPr>
              <w:t>功耗</w:t>
            </w:r>
            <w:proofErr w:type="gramEnd"/>
          </w:p>
        </w:tc>
        <w:tc>
          <w:tcPr>
            <w:tcW w:w="2105" w:type="dxa"/>
          </w:tcPr>
          <w:p w14:paraId="1E1CC438" w14:textId="77777777" w:rsidR="00A97D86" w:rsidRPr="001047B7" w:rsidRDefault="00A97D86" w:rsidP="00B66879">
            <w:pPr>
              <w:ind w:leftChars="0" w:left="0" w:firstLineChars="0" w:firstLine="0"/>
              <w:rPr>
                <w:sz w:val="20"/>
                <w:szCs w:val="20"/>
              </w:rPr>
            </w:pPr>
            <w:r>
              <w:rPr>
                <w:rFonts w:hint="eastAsia"/>
                <w:sz w:val="20"/>
                <w:szCs w:val="20"/>
              </w:rPr>
              <w:t>低</w:t>
            </w:r>
          </w:p>
        </w:tc>
        <w:tc>
          <w:tcPr>
            <w:tcW w:w="2081" w:type="dxa"/>
          </w:tcPr>
          <w:p w14:paraId="50A06599" w14:textId="77777777" w:rsidR="00A97D86" w:rsidRPr="001047B7" w:rsidRDefault="00A97D86" w:rsidP="00B66879">
            <w:pPr>
              <w:ind w:leftChars="0" w:left="0" w:firstLineChars="0" w:firstLine="0"/>
              <w:rPr>
                <w:sz w:val="20"/>
                <w:szCs w:val="20"/>
              </w:rPr>
            </w:pPr>
            <w:r>
              <w:rPr>
                <w:rFonts w:hint="eastAsia"/>
                <w:sz w:val="20"/>
                <w:szCs w:val="20"/>
              </w:rPr>
              <w:t>中</w:t>
            </w:r>
          </w:p>
        </w:tc>
        <w:tc>
          <w:tcPr>
            <w:tcW w:w="2094" w:type="dxa"/>
          </w:tcPr>
          <w:p w14:paraId="3466737A" w14:textId="77777777" w:rsidR="00A97D86" w:rsidRPr="001047B7" w:rsidRDefault="00A97D86" w:rsidP="00B66879">
            <w:pPr>
              <w:ind w:leftChars="0" w:left="0" w:firstLineChars="0" w:firstLine="0"/>
              <w:rPr>
                <w:sz w:val="20"/>
                <w:szCs w:val="20"/>
              </w:rPr>
            </w:pPr>
            <w:r>
              <w:rPr>
                <w:rFonts w:hint="eastAsia"/>
                <w:sz w:val="20"/>
                <w:szCs w:val="20"/>
              </w:rPr>
              <w:t>高</w:t>
            </w:r>
          </w:p>
        </w:tc>
      </w:tr>
      <w:tr w:rsidR="002444D2" w14:paraId="7098128F" w14:textId="77777777" w:rsidTr="00B80306">
        <w:trPr>
          <w:jc w:val="center"/>
        </w:trPr>
        <w:tc>
          <w:tcPr>
            <w:tcW w:w="1368" w:type="dxa"/>
          </w:tcPr>
          <w:p w14:paraId="63F19FAA" w14:textId="33FE5FCD" w:rsidR="002444D2" w:rsidRDefault="002444D2" w:rsidP="002444D2">
            <w:pPr>
              <w:ind w:leftChars="0" w:left="0" w:firstLineChars="0" w:firstLine="0"/>
              <w:jc w:val="center"/>
              <w:rPr>
                <w:sz w:val="20"/>
                <w:szCs w:val="20"/>
              </w:rPr>
            </w:pPr>
            <w:r>
              <w:rPr>
                <w:rFonts w:hint="eastAsia"/>
                <w:sz w:val="20"/>
                <w:szCs w:val="20"/>
              </w:rPr>
              <w:t>成本</w:t>
            </w:r>
          </w:p>
        </w:tc>
        <w:tc>
          <w:tcPr>
            <w:tcW w:w="2105" w:type="dxa"/>
          </w:tcPr>
          <w:p w14:paraId="478715D9" w14:textId="5FD3D7FD" w:rsidR="002444D2" w:rsidRDefault="002444D2" w:rsidP="002444D2">
            <w:pPr>
              <w:ind w:leftChars="0" w:left="0" w:firstLineChars="0" w:firstLine="0"/>
              <w:rPr>
                <w:sz w:val="20"/>
                <w:szCs w:val="20"/>
              </w:rPr>
            </w:pPr>
            <w:r>
              <w:rPr>
                <w:rFonts w:hint="eastAsia"/>
                <w:sz w:val="20"/>
                <w:szCs w:val="20"/>
              </w:rPr>
              <w:t>低</w:t>
            </w:r>
          </w:p>
        </w:tc>
        <w:tc>
          <w:tcPr>
            <w:tcW w:w="2081" w:type="dxa"/>
          </w:tcPr>
          <w:p w14:paraId="245DFE8D" w14:textId="5D11E1BF" w:rsidR="002444D2" w:rsidRDefault="002444D2" w:rsidP="002444D2">
            <w:pPr>
              <w:ind w:leftChars="0" w:left="0" w:firstLineChars="0" w:firstLine="0"/>
              <w:rPr>
                <w:sz w:val="20"/>
                <w:szCs w:val="20"/>
              </w:rPr>
            </w:pPr>
            <w:r>
              <w:rPr>
                <w:rFonts w:hint="eastAsia"/>
                <w:sz w:val="20"/>
                <w:szCs w:val="20"/>
              </w:rPr>
              <w:t>中</w:t>
            </w:r>
          </w:p>
        </w:tc>
        <w:tc>
          <w:tcPr>
            <w:tcW w:w="2094" w:type="dxa"/>
          </w:tcPr>
          <w:p w14:paraId="44FB1D19" w14:textId="120E3840" w:rsidR="002444D2" w:rsidRDefault="002444D2" w:rsidP="002444D2">
            <w:pPr>
              <w:ind w:leftChars="0" w:left="0" w:firstLineChars="0" w:firstLine="0"/>
              <w:rPr>
                <w:sz w:val="20"/>
                <w:szCs w:val="20"/>
              </w:rPr>
            </w:pPr>
            <w:r>
              <w:rPr>
                <w:rFonts w:hint="eastAsia"/>
                <w:sz w:val="20"/>
                <w:szCs w:val="20"/>
              </w:rPr>
              <w:t>高</w:t>
            </w:r>
          </w:p>
        </w:tc>
      </w:tr>
    </w:tbl>
    <w:p w14:paraId="51A55F78" w14:textId="77777777" w:rsidR="00A97D86" w:rsidRDefault="00A97D86" w:rsidP="00A97D86">
      <w:pPr>
        <w:ind w:leftChars="0" w:left="0" w:firstLineChars="0" w:firstLine="0"/>
      </w:pPr>
    </w:p>
    <w:p w14:paraId="4F413E6D" w14:textId="0BC5E7D8" w:rsidR="0070778D" w:rsidRDefault="002F0166" w:rsidP="00D8658A">
      <w:pPr>
        <w:ind w:left="480" w:firstLine="480"/>
      </w:pPr>
      <w:proofErr w:type="spellStart"/>
      <w:r>
        <w:t>XBee</w:t>
      </w:r>
      <w:proofErr w:type="spellEnd"/>
      <w:r w:rsidRPr="002F0166">
        <w:rPr>
          <w:rFonts w:hint="eastAsia"/>
        </w:rPr>
        <w:t>產品有不同的型號，各自擁有不同的天線類型和功能</w:t>
      </w:r>
      <w:r w:rsidR="0070778D">
        <w:rPr>
          <w:rFonts w:hint="eastAsia"/>
        </w:rPr>
        <w:t>。</w:t>
      </w: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01429D" w:rsidRPr="0001429D">
        <w:rPr>
          <w:rFonts w:hint="eastAsia"/>
          <w:szCs w:val="24"/>
        </w:rPr>
        <w:t>圖</w:t>
      </w:r>
      <w:r w:rsidR="0001429D" w:rsidRPr="0001429D">
        <w:rPr>
          <w:szCs w:val="24"/>
        </w:rPr>
        <w:t xml:space="preserve"> </w:t>
      </w:r>
      <w:r w:rsidR="0001429D" w:rsidRPr="0001429D">
        <w:rPr>
          <w:noProof/>
          <w:szCs w:val="24"/>
        </w:rPr>
        <w:t>2</w:t>
      </w:r>
      <w:r w:rsidR="0001429D" w:rsidRPr="0001429D">
        <w:rPr>
          <w:noProof/>
          <w:szCs w:val="24"/>
        </w:rPr>
        <w:noBreakHyphen/>
        <w:t>12</w:t>
      </w:r>
      <w:r w:rsidR="008476A1" w:rsidRPr="007D25BE">
        <w:rPr>
          <w:szCs w:val="24"/>
        </w:rPr>
        <w:fldChar w:fldCharType="end"/>
      </w:r>
      <w:r w:rsidR="006E46CC">
        <w:rPr>
          <w:rFonts w:hint="eastAsia"/>
        </w:rPr>
        <w:t>，</w:t>
      </w:r>
      <w:r w:rsidR="0070778D">
        <w:rPr>
          <w:rFonts w:hint="eastAsia"/>
        </w:rPr>
        <w:t>由於此模組為最新一代的</w:t>
      </w:r>
      <w:proofErr w:type="spellStart"/>
      <w:r w:rsidR="0070778D">
        <w:t>XBee</w:t>
      </w:r>
      <w:proofErr w:type="spellEnd"/>
      <w:r w:rsidR="0070778D" w:rsidRPr="002F0166">
        <w:rPr>
          <w:rFonts w:hint="eastAsia"/>
        </w:rPr>
        <w:t>產品</w:t>
      </w:r>
      <w:r w:rsidR="0070778D">
        <w:rPr>
          <w:rFonts w:hint="eastAsia"/>
        </w:rPr>
        <w:t>，且</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C51168">
        <w:rPr>
          <w:rFonts w:hint="eastAsia"/>
        </w:rPr>
        <w:t>較符合本研究之需求</w:t>
      </w:r>
      <w:r w:rsidR="00B141D2">
        <w:rPr>
          <w:rFonts w:hint="eastAsia"/>
        </w:rPr>
        <w:t>。</w:t>
      </w:r>
    </w:p>
    <w:p w14:paraId="05B59991" w14:textId="5D7E75EE"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如</w:t>
      </w:r>
      <w:r w:rsidR="007D25BE">
        <w:fldChar w:fldCharType="begin"/>
      </w:r>
      <w:r w:rsidR="007D25BE">
        <w:instrText xml:space="preserve"> </w:instrText>
      </w:r>
      <w:r w:rsidR="007D25BE">
        <w:rPr>
          <w:rFonts w:hint="eastAsia"/>
        </w:rPr>
        <w:instrText>REF _Ref107242127 \h</w:instrText>
      </w:r>
      <w:r w:rsidR="007D25BE">
        <w:instrText xml:space="preserve"> </w:instrText>
      </w:r>
      <w:r w:rsidR="007D25BE">
        <w:fldChar w:fldCharType="separate"/>
      </w:r>
      <w:r w:rsidR="0001429D" w:rsidRPr="007D25BE">
        <w:rPr>
          <w:rFonts w:hint="eastAsia"/>
          <w:sz w:val="20"/>
          <w:szCs w:val="20"/>
        </w:rPr>
        <w:t>圖</w:t>
      </w:r>
      <w:r w:rsidR="0001429D" w:rsidRPr="007D25BE">
        <w:rPr>
          <w:rFonts w:hint="eastAsia"/>
          <w:sz w:val="20"/>
          <w:szCs w:val="20"/>
        </w:rPr>
        <w:t xml:space="preserve"> </w:t>
      </w:r>
      <w:r w:rsidR="0001429D">
        <w:rPr>
          <w:noProof/>
          <w:sz w:val="20"/>
          <w:szCs w:val="20"/>
        </w:rPr>
        <w:t>2</w:t>
      </w:r>
      <w:r w:rsidR="0001429D">
        <w:rPr>
          <w:sz w:val="20"/>
          <w:szCs w:val="20"/>
        </w:rPr>
        <w:noBreakHyphen/>
      </w:r>
      <w:r w:rsidR="0001429D">
        <w:rPr>
          <w:noProof/>
          <w:sz w:val="20"/>
          <w:szCs w:val="20"/>
        </w:rPr>
        <w:t>13</w:t>
      </w:r>
      <w:r w:rsidR="007D25BE">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497F7618" w:rsidR="00E57491" w:rsidRPr="00B66879" w:rsidRDefault="00E57491" w:rsidP="00B66879">
            <w:pPr>
              <w:ind w:leftChars="0" w:left="0" w:firstLineChars="0" w:firstLine="0"/>
              <w:jc w:val="center"/>
              <w:rPr>
                <w:sz w:val="20"/>
                <w:szCs w:val="20"/>
              </w:rPr>
            </w:pPr>
            <w:bookmarkStart w:id="715" w:name="_Ref102847648"/>
            <w:bookmarkStart w:id="716" w:name="_Toc107522705"/>
            <w:r w:rsidRPr="00B66879">
              <w:rPr>
                <w:rFonts w:hint="eastAsia"/>
                <w:sz w:val="20"/>
                <w:szCs w:val="20"/>
              </w:rPr>
              <w:t>圖</w:t>
            </w:r>
            <w:r w:rsidRPr="00B66879">
              <w:rPr>
                <w:sz w:val="20"/>
                <w:szCs w:val="20"/>
              </w:rPr>
              <w:t xml:space="preserve"> </w:t>
            </w:r>
            <w:r w:rsidR="0040572D">
              <w:rPr>
                <w:sz w:val="20"/>
                <w:szCs w:val="20"/>
              </w:rPr>
              <w:fldChar w:fldCharType="begin"/>
            </w:r>
            <w:r w:rsidR="0040572D">
              <w:rPr>
                <w:sz w:val="20"/>
                <w:szCs w:val="20"/>
              </w:rPr>
              <w:instrText xml:space="preserve"> STYLEREF 1 \s </w:instrText>
            </w:r>
            <w:r w:rsidR="0040572D">
              <w:rPr>
                <w:sz w:val="20"/>
                <w:szCs w:val="20"/>
              </w:rPr>
              <w:fldChar w:fldCharType="separate"/>
            </w:r>
            <w:r w:rsidR="0040572D">
              <w:rPr>
                <w:noProof/>
                <w:sz w:val="20"/>
                <w:szCs w:val="20"/>
              </w:rPr>
              <w:t>2</w:t>
            </w:r>
            <w:r w:rsidR="0040572D">
              <w:rPr>
                <w:sz w:val="20"/>
                <w:szCs w:val="20"/>
              </w:rPr>
              <w:fldChar w:fldCharType="end"/>
            </w:r>
            <w:r w:rsidR="0040572D">
              <w:rPr>
                <w:sz w:val="20"/>
                <w:szCs w:val="20"/>
              </w:rPr>
              <w:noBreakHyphen/>
            </w:r>
            <w:r w:rsidR="0040572D">
              <w:rPr>
                <w:sz w:val="20"/>
                <w:szCs w:val="20"/>
              </w:rPr>
              <w:fldChar w:fldCharType="begin"/>
            </w:r>
            <w:r w:rsidR="0040572D">
              <w:rPr>
                <w:sz w:val="20"/>
                <w:szCs w:val="20"/>
              </w:rPr>
              <w:instrText xml:space="preserve"> SEQ </w:instrText>
            </w:r>
            <w:r w:rsidR="0040572D">
              <w:rPr>
                <w:sz w:val="20"/>
                <w:szCs w:val="20"/>
              </w:rPr>
              <w:instrText>圖</w:instrText>
            </w:r>
            <w:r w:rsidR="0040572D">
              <w:rPr>
                <w:sz w:val="20"/>
                <w:szCs w:val="20"/>
              </w:rPr>
              <w:instrText xml:space="preserve"> \* ARABIC \s 1 </w:instrText>
            </w:r>
            <w:r w:rsidR="0040572D">
              <w:rPr>
                <w:sz w:val="20"/>
                <w:szCs w:val="20"/>
              </w:rPr>
              <w:fldChar w:fldCharType="separate"/>
            </w:r>
            <w:r w:rsidR="0040572D">
              <w:rPr>
                <w:noProof/>
                <w:sz w:val="20"/>
                <w:szCs w:val="20"/>
              </w:rPr>
              <w:t>12</w:t>
            </w:r>
            <w:r w:rsidR="0040572D">
              <w:rPr>
                <w:sz w:val="20"/>
                <w:szCs w:val="20"/>
              </w:rPr>
              <w:fldChar w:fldCharType="end"/>
            </w:r>
            <w:bookmarkEnd w:id="715"/>
            <w:r w:rsidR="00B131A5">
              <w:rPr>
                <w:sz w:val="20"/>
                <w:szCs w:val="20"/>
              </w:rPr>
              <w:t xml:space="preserve"> </w:t>
            </w:r>
            <w:proofErr w:type="spellStart"/>
            <w:r w:rsidRPr="00B66879">
              <w:rPr>
                <w:sz w:val="20"/>
                <w:szCs w:val="20"/>
              </w:rPr>
              <w:t>XBee</w:t>
            </w:r>
            <w:proofErr w:type="spellEnd"/>
            <w:r w:rsidRPr="00B66879">
              <w:rPr>
                <w:sz w:val="20"/>
                <w:szCs w:val="20"/>
              </w:rPr>
              <w:t xml:space="preserve"> PRO S3B</w:t>
            </w:r>
            <w:r w:rsidRPr="00B66879">
              <w:rPr>
                <w:rFonts w:hint="eastAsia"/>
                <w:sz w:val="20"/>
                <w:szCs w:val="20"/>
              </w:rPr>
              <w:t>模組外觀</w:t>
            </w:r>
            <w:bookmarkEnd w:id="716"/>
          </w:p>
        </w:tc>
        <w:tc>
          <w:tcPr>
            <w:tcW w:w="4244" w:type="dxa"/>
            <w:vAlign w:val="bottom"/>
          </w:tcPr>
          <w:p w14:paraId="23129112" w14:textId="5EF63660" w:rsidR="00E57491" w:rsidRDefault="00E57491" w:rsidP="00B66879">
            <w:pPr>
              <w:ind w:leftChars="0" w:left="0" w:firstLineChars="0" w:firstLine="0"/>
              <w:jc w:val="center"/>
            </w:pPr>
            <w:bookmarkStart w:id="717" w:name="_Ref107242127"/>
            <w:bookmarkStart w:id="718" w:name="_Toc107522706"/>
            <w:r w:rsidRPr="007D25BE">
              <w:rPr>
                <w:rFonts w:hint="eastAsia"/>
                <w:sz w:val="20"/>
                <w:szCs w:val="20"/>
              </w:rPr>
              <w:t>圖</w:t>
            </w:r>
            <w:r w:rsidRPr="007D25BE">
              <w:rPr>
                <w:rFonts w:hint="eastAsia"/>
                <w:sz w:val="20"/>
                <w:szCs w:val="20"/>
              </w:rPr>
              <w:t xml:space="preserve"> </w:t>
            </w:r>
            <w:r w:rsidR="0040572D">
              <w:rPr>
                <w:sz w:val="20"/>
                <w:szCs w:val="20"/>
              </w:rPr>
              <w:fldChar w:fldCharType="begin"/>
            </w:r>
            <w:r w:rsidR="0040572D">
              <w:rPr>
                <w:sz w:val="20"/>
                <w:szCs w:val="20"/>
              </w:rPr>
              <w:instrText xml:space="preserve"> </w:instrText>
            </w:r>
            <w:r w:rsidR="0040572D">
              <w:rPr>
                <w:rFonts w:hint="eastAsia"/>
                <w:sz w:val="20"/>
                <w:szCs w:val="20"/>
              </w:rPr>
              <w:instrText>STYLEREF 1 \s</w:instrText>
            </w:r>
            <w:r w:rsidR="0040572D">
              <w:rPr>
                <w:sz w:val="20"/>
                <w:szCs w:val="20"/>
              </w:rPr>
              <w:instrText xml:space="preserve"> </w:instrText>
            </w:r>
            <w:r w:rsidR="0040572D">
              <w:rPr>
                <w:sz w:val="20"/>
                <w:szCs w:val="20"/>
              </w:rPr>
              <w:fldChar w:fldCharType="separate"/>
            </w:r>
            <w:r w:rsidR="0040572D">
              <w:rPr>
                <w:noProof/>
                <w:sz w:val="20"/>
                <w:szCs w:val="20"/>
              </w:rPr>
              <w:t>2</w:t>
            </w:r>
            <w:r w:rsidR="0040572D">
              <w:rPr>
                <w:sz w:val="20"/>
                <w:szCs w:val="20"/>
              </w:rPr>
              <w:fldChar w:fldCharType="end"/>
            </w:r>
            <w:r w:rsidR="0040572D">
              <w:rPr>
                <w:sz w:val="20"/>
                <w:szCs w:val="20"/>
              </w:rPr>
              <w:noBreakHyphen/>
            </w:r>
            <w:r w:rsidR="0040572D">
              <w:rPr>
                <w:sz w:val="20"/>
                <w:szCs w:val="20"/>
              </w:rPr>
              <w:fldChar w:fldCharType="begin"/>
            </w:r>
            <w:r w:rsidR="0040572D">
              <w:rPr>
                <w:sz w:val="20"/>
                <w:szCs w:val="20"/>
              </w:rPr>
              <w:instrText xml:space="preserve"> </w:instrText>
            </w:r>
            <w:r w:rsidR="0040572D">
              <w:rPr>
                <w:rFonts w:hint="eastAsia"/>
                <w:sz w:val="20"/>
                <w:szCs w:val="20"/>
              </w:rPr>
              <w:instrText xml:space="preserve">SEQ </w:instrText>
            </w:r>
            <w:r w:rsidR="0040572D">
              <w:rPr>
                <w:rFonts w:hint="eastAsia"/>
                <w:sz w:val="20"/>
                <w:szCs w:val="20"/>
              </w:rPr>
              <w:instrText>圖</w:instrText>
            </w:r>
            <w:r w:rsidR="0040572D">
              <w:rPr>
                <w:rFonts w:hint="eastAsia"/>
                <w:sz w:val="20"/>
                <w:szCs w:val="20"/>
              </w:rPr>
              <w:instrText xml:space="preserve"> \* ARABIC \s 1</w:instrText>
            </w:r>
            <w:r w:rsidR="0040572D">
              <w:rPr>
                <w:sz w:val="20"/>
                <w:szCs w:val="20"/>
              </w:rPr>
              <w:instrText xml:space="preserve"> </w:instrText>
            </w:r>
            <w:r w:rsidR="0040572D">
              <w:rPr>
                <w:sz w:val="20"/>
                <w:szCs w:val="20"/>
              </w:rPr>
              <w:fldChar w:fldCharType="separate"/>
            </w:r>
            <w:r w:rsidR="0040572D">
              <w:rPr>
                <w:noProof/>
                <w:sz w:val="20"/>
                <w:szCs w:val="20"/>
              </w:rPr>
              <w:t>13</w:t>
            </w:r>
            <w:r w:rsidR="0040572D">
              <w:rPr>
                <w:sz w:val="20"/>
                <w:szCs w:val="20"/>
              </w:rPr>
              <w:fldChar w:fldCharType="end"/>
            </w:r>
            <w:bookmarkEnd w:id="717"/>
            <w:r w:rsidRPr="007D25BE">
              <w:rPr>
                <w:rFonts w:hint="eastAsia"/>
                <w:sz w:val="20"/>
                <w:szCs w:val="20"/>
              </w:rPr>
              <w:t>擴展板連接</w:t>
            </w:r>
            <w:proofErr w:type="spellStart"/>
            <w:r w:rsidRPr="007D25BE">
              <w:rPr>
                <w:sz w:val="20"/>
                <w:szCs w:val="20"/>
              </w:rPr>
              <w:t>XBee</w:t>
            </w:r>
            <w:proofErr w:type="spellEnd"/>
            <w:r w:rsidRPr="007D25BE">
              <w:rPr>
                <w:rFonts w:hint="eastAsia"/>
                <w:sz w:val="20"/>
                <w:szCs w:val="20"/>
              </w:rPr>
              <w:t>與</w:t>
            </w:r>
            <w:r w:rsidRPr="007D25BE">
              <w:rPr>
                <w:rFonts w:hint="eastAsia"/>
                <w:sz w:val="20"/>
                <w:szCs w:val="20"/>
              </w:rPr>
              <w:t>UNO</w:t>
            </w:r>
            <w:r w:rsidRPr="007D25BE">
              <w:rPr>
                <w:rFonts w:hint="eastAsia"/>
                <w:sz w:val="20"/>
                <w:szCs w:val="20"/>
              </w:rPr>
              <w:t>板</w:t>
            </w:r>
            <w:bookmarkEnd w:id="718"/>
          </w:p>
        </w:tc>
      </w:tr>
    </w:tbl>
    <w:p w14:paraId="6328F05C" w14:textId="77777777" w:rsidR="00E57491" w:rsidRPr="00E57491" w:rsidRDefault="00E57491" w:rsidP="00E57491">
      <w:pPr>
        <w:ind w:left="480" w:firstLine="480"/>
      </w:pPr>
    </w:p>
    <w:p w14:paraId="013C0512" w14:textId="0D183A53" w:rsidR="002F0166" w:rsidRDefault="00FE39FB" w:rsidP="00B66879">
      <w:pPr>
        <w:pStyle w:val="ac"/>
        <w:spacing w:after="180"/>
      </w:pPr>
      <w:bookmarkStart w:id="719" w:name="_Toc107581459"/>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r w:rsidR="00643F6D">
        <w:t xml:space="preserve"> </w:t>
      </w:r>
      <w:proofErr w:type="spellStart"/>
      <w:r>
        <w:t>XBee</w:t>
      </w:r>
      <w:proofErr w:type="spellEnd"/>
      <w:r>
        <w:rPr>
          <w:rFonts w:hint="eastAsia"/>
        </w:rPr>
        <w:t xml:space="preserve"> </w:t>
      </w:r>
      <w:r>
        <w:t>PRO S3B</w:t>
      </w:r>
      <w:r>
        <w:rPr>
          <w:rFonts w:hint="eastAsia"/>
        </w:rPr>
        <w:t>規格表</w:t>
      </w:r>
      <w:bookmarkEnd w:id="719"/>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4A7EE651" w:rsidR="00B141D2" w:rsidRDefault="003E6A46" w:rsidP="003E6A46">
      <w:pPr>
        <w:ind w:left="480" w:firstLine="480"/>
      </w:pPr>
      <w:proofErr w:type="gramStart"/>
      <w:r>
        <w:rPr>
          <w:rFonts w:hint="eastAsia"/>
        </w:rPr>
        <w:t>此外，</w:t>
      </w:r>
      <w:proofErr w:type="gramEnd"/>
      <w:r>
        <w:rPr>
          <w:rFonts w:hint="eastAsia"/>
        </w:rPr>
        <w:t>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97213C">
        <w:rPr>
          <w:rFonts w:hint="eastAsia"/>
        </w:rPr>
        <w:instrText xml:space="preserve"> ADDIN EN.CITE &lt;EndNote&gt;&lt;Cite&gt;&lt;Author&gt;</w:instrText>
      </w:r>
      <w:r w:rsidR="0097213C">
        <w:rPr>
          <w:rFonts w:hint="eastAsia"/>
        </w:rPr>
        <w:instrText>郭晉瑋</w:instrText>
      </w:r>
      <w:r w:rsidR="0097213C">
        <w:rPr>
          <w:rFonts w:hint="eastAsia"/>
        </w:rPr>
        <w:instrText>&lt;/Author&gt;&lt;Year&gt;2020&lt;/Year&gt;&lt;RecNum&gt;57&lt;/RecNum&gt;&lt;DisplayText&gt;[18]&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97213C">
        <w:rPr>
          <w:rFonts w:hint="eastAsia"/>
        </w:rPr>
        <w:instrText>郭晉瑋</w:instrText>
      </w:r>
      <w:r w:rsidR="0097213C">
        <w:rPr>
          <w:rFonts w:hint="eastAsia"/>
        </w:rPr>
        <w:instrText>&lt;/style&gt;&lt;style face="normal" font="default" size="100%"&gt;,&lt;/style&gt;&lt;/author&gt;&lt;/authors&gt;&lt;tertiary-authors&gt;&lt;author&gt;&lt;style face="normal" font="default" charset="136" size="100%"&gt;</w:instrText>
      </w:r>
      <w:r w:rsidR="0097213C">
        <w:rPr>
          <w:rFonts w:hint="eastAsia"/>
        </w:rPr>
        <w:instrText>郭振銘</w:instrText>
      </w:r>
      <w:r w:rsidR="0097213C">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97213C">
        <w:rPr>
          <w:rFonts w:hint="eastAsia"/>
        </w:rPr>
        <w:instrText>以軸箱頻率響應函數矩陣量測輪軌力</w:instrText>
      </w:r>
      <w:r w:rsidR="0097213C">
        <w:rPr>
          <w:rFonts w:hint="eastAsia"/>
        </w:rPr>
        <w:instrText>&lt;/style&gt;&lt;/title&gt;&lt;secondary-title&gt;&lt;style face="normal" font="default" charset="136" size="100%"&gt;</w:instrText>
      </w:r>
      <w:r w:rsidR="0097213C">
        <w:rPr>
          <w:rFonts w:hint="eastAsia"/>
        </w:rPr>
        <w:instrText>土木工程學系</w:instrText>
      </w:r>
      <w:r w:rsidR="0097213C">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97213C">
        <w:rPr>
          <w:rFonts w:hint="eastAsia"/>
        </w:rPr>
        <w:instrText>台南市</w:instrText>
      </w:r>
      <w:r w:rsidR="0097213C">
        <w:rPr>
          <w:rFonts w:hint="eastAsia"/>
        </w:rPr>
        <w:instrText>&lt;/style&gt;&lt;/pub-location&gt;&lt;publisher&gt;&lt;style face="normal" font="default" charset="136" size="100%"&gt;</w:instrText>
      </w:r>
      <w:r w:rsidR="0097213C">
        <w:rPr>
          <w:rFonts w:hint="eastAsia"/>
        </w:rPr>
        <w:instrText>國立成功大學</w:instrText>
      </w:r>
      <w:r w:rsidR="0097213C">
        <w:rPr>
          <w:rFonts w:hint="eastAsia"/>
        </w:rPr>
        <w:instrText>&lt;/style&gt;&lt;/publisher&gt;&lt;work-type&gt;&lt;style face="normal" font="default" charset="136" size="100%"&gt;</w:instrText>
      </w:r>
      <w:r w:rsidR="0097213C">
        <w:rPr>
          <w:rFonts w:hint="eastAsia"/>
        </w:rPr>
        <w:instrText>碩士論文</w:instrText>
      </w:r>
      <w:r w:rsidR="0097213C">
        <w:rPr>
          <w:rFonts w:hint="eastAsia"/>
        </w:rPr>
        <w:instrText>&lt;/style&gt;&lt;/work-type&gt;&lt;urls&gt;&lt;/urls&gt;&lt;/record&gt;&lt;/Cite&gt;&lt;/EndNote&gt;</w:instrText>
      </w:r>
      <w:r w:rsidR="00F54A7C">
        <w:fldChar w:fldCharType="separate"/>
      </w:r>
      <w:r w:rsidR="0097213C">
        <w:rPr>
          <w:noProof/>
        </w:rPr>
        <w:t>[18]</w:t>
      </w:r>
      <w:r w:rsidR="00F54A7C">
        <w:fldChar w:fldCharType="end"/>
      </w:r>
      <w:r w:rsidR="00406F1F">
        <w:rPr>
          <w:rFonts w:hint="eastAsia"/>
        </w:rPr>
        <w:t>。本研究</w:t>
      </w:r>
      <w:proofErr w:type="gramStart"/>
      <w:r w:rsidR="00406F1F">
        <w:rPr>
          <w:rFonts w:hint="eastAsia"/>
        </w:rPr>
        <w:t>採</w:t>
      </w:r>
      <w:proofErr w:type="gramEnd"/>
      <w:r w:rsidR="00406F1F">
        <w:rPr>
          <w:rFonts w:hint="eastAsia"/>
        </w:rPr>
        <w:t>點對點的架構，發送端與</w:t>
      </w:r>
      <w:proofErr w:type="gramStart"/>
      <w:r w:rsidR="00406F1F">
        <w:rPr>
          <w:rFonts w:hint="eastAsia"/>
        </w:rPr>
        <w:t>接收端需</w:t>
      </w:r>
      <w:r w:rsidR="00406F1F" w:rsidRPr="00406F1F">
        <w:rPr>
          <w:rFonts w:hint="eastAsia"/>
        </w:rPr>
        <w:t>相互</w:t>
      </w:r>
      <w:proofErr w:type="gramEnd"/>
      <w:r w:rsidR="00406F1F" w:rsidRPr="00406F1F">
        <w:rPr>
          <w:rFonts w:hint="eastAsia"/>
        </w:rPr>
        <w:t>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3"/>
                    <a:stretch>
                      <a:fillRect/>
                    </a:stretch>
                  </pic:blipFill>
                  <pic:spPr>
                    <a:xfrm>
                      <a:off x="0" y="0"/>
                      <a:ext cx="5064250" cy="3099526"/>
                    </a:xfrm>
                    <a:prstGeom prst="rect">
                      <a:avLst/>
                    </a:prstGeom>
                    <a:ln w="3175">
                      <a:solidFill>
                        <a:schemeClr val="tx1"/>
                      </a:solidFill>
                    </a:ln>
                  </pic:spPr>
                </pic:pic>
              </a:graphicData>
            </a:graphic>
          </wp:inline>
        </w:drawing>
      </w:r>
    </w:p>
    <w:p w14:paraId="6859E252" w14:textId="5FC56BEC" w:rsidR="00434C2B" w:rsidRDefault="00434C2B" w:rsidP="00434C2B">
      <w:pPr>
        <w:pStyle w:val="ac"/>
        <w:spacing w:after="180"/>
      </w:pPr>
      <w:bookmarkStart w:id="720" w:name="_Toc107522707"/>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4</w:t>
      </w:r>
      <w:r w:rsidR="0040572D">
        <w:fldChar w:fldCharType="end"/>
      </w:r>
      <w:r w:rsidR="00643F6D">
        <w:t xml:space="preserve"> </w:t>
      </w:r>
      <w:r>
        <w:t>X</w:t>
      </w:r>
      <w:r>
        <w:rPr>
          <w:rFonts w:hint="eastAsia"/>
        </w:rPr>
        <w:t>-</w:t>
      </w:r>
      <w:r>
        <w:t>CTU</w:t>
      </w:r>
      <w:r>
        <w:rPr>
          <w:rFonts w:hint="eastAsia"/>
        </w:rPr>
        <w:t>使用者介面</w:t>
      </w:r>
      <w:bookmarkEnd w:id="720"/>
    </w:p>
    <w:p w14:paraId="34C8246E" w14:textId="15142A33" w:rsidR="00E57491" w:rsidRDefault="00E57491">
      <w:pPr>
        <w:ind w:leftChars="0" w:left="0" w:firstLineChars="0" w:firstLine="0"/>
      </w:pPr>
    </w:p>
    <w:p w14:paraId="41A3B0DB" w14:textId="77777777" w:rsidR="00E57491" w:rsidRDefault="00E57491" w:rsidP="00B66879">
      <w:pPr>
        <w:ind w:leftChars="0" w:left="0" w:firstLineChars="0" w:firstLine="0"/>
      </w:pPr>
    </w:p>
    <w:p w14:paraId="6C6085A5" w14:textId="063615C0" w:rsidR="009820FC" w:rsidRDefault="003274AC" w:rsidP="009820FC">
      <w:pPr>
        <w:pStyle w:val="31"/>
        <w:spacing w:before="360" w:after="180"/>
      </w:pPr>
      <w:r>
        <w:rPr>
          <w:rFonts w:hint="eastAsia"/>
        </w:rPr>
        <w:lastRenderedPageBreak/>
        <w:t xml:space="preserve"> </w:t>
      </w:r>
      <w:bookmarkStart w:id="721" w:name="_Toc107613005"/>
      <w:r w:rsidR="00B6570B">
        <w:t>Cat M1</w:t>
      </w:r>
      <w:r w:rsidR="009820FC">
        <w:rPr>
          <w:rFonts w:hint="eastAsia"/>
        </w:rPr>
        <w:t>無線</w:t>
      </w:r>
      <w:r w:rsidR="00B6570B">
        <w:rPr>
          <w:rFonts w:hint="eastAsia"/>
        </w:rPr>
        <w:t>訊號監控</w:t>
      </w:r>
      <w:r w:rsidR="009820FC" w:rsidRPr="000C5678">
        <w:rPr>
          <w:rFonts w:hint="eastAsia"/>
        </w:rPr>
        <w:t>模組</w:t>
      </w:r>
      <w:bookmarkEnd w:id="721"/>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proofErr w:type="gramStart"/>
      <w:r w:rsidR="0059668B" w:rsidRPr="0059668B">
        <w:rPr>
          <w:rFonts w:hint="eastAsia"/>
        </w:rPr>
        <w:t>將物聯網</w:t>
      </w:r>
      <w:proofErr w:type="gramEnd"/>
      <w:r w:rsidR="0059668B" w:rsidRPr="0059668B">
        <w:rPr>
          <w:rFonts w:hint="eastAsia"/>
        </w:rPr>
        <w:t>設備連接到網際網路中</w:t>
      </w:r>
      <w:r>
        <w:rPr>
          <w:rFonts w:hint="eastAsia"/>
        </w:rPr>
        <w:t>。</w:t>
      </w:r>
    </w:p>
    <w:p w14:paraId="251126A6" w14:textId="67DB1230" w:rsidR="00C732D7" w:rsidRDefault="00C732D7" w:rsidP="00C732D7">
      <w:pPr>
        <w:tabs>
          <w:tab w:val="left" w:pos="1920"/>
        </w:tabs>
        <w:ind w:left="480" w:firstLine="480"/>
        <w:jc w:val="both"/>
      </w:pPr>
      <w:r>
        <w:rPr>
          <w:rFonts w:hint="eastAsia"/>
        </w:rPr>
        <w:t>由於</w:t>
      </w:r>
      <w:r w:rsidRPr="006F412B">
        <w:rPr>
          <w:rFonts w:hint="eastAsia"/>
        </w:rPr>
        <w:t>LTE-M</w:t>
      </w:r>
      <w:r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Pr="006F412B">
        <w:rPr>
          <w:rFonts w:hint="eastAsia"/>
        </w:rPr>
        <w:t>範圍也較廣</w:t>
      </w:r>
      <w:r w:rsidR="00AC072F">
        <w:rPr>
          <w:rFonts w:hint="eastAsia"/>
        </w:rPr>
        <w:t>等特性</w:t>
      </w:r>
      <w:r w:rsidR="00DC0B7F">
        <w:fldChar w:fldCharType="begin"/>
      </w:r>
      <w:r w:rsidR="0097213C">
        <w:rPr>
          <w:rFonts w:hint="eastAsia"/>
        </w:rPr>
        <w:instrText xml:space="preserve"> ADDIN EN.CITE &lt;EndNote&gt;&lt;Cite&gt;&lt;Author&gt;</w:instrText>
      </w:r>
      <w:r w:rsidR="0097213C">
        <w:rPr>
          <w:rFonts w:hint="eastAsia"/>
        </w:rPr>
        <w:instrText>雲里物里科技</w:instrText>
      </w:r>
      <w:r w:rsidR="0097213C">
        <w:rPr>
          <w:rFonts w:hint="eastAsia"/>
        </w:rPr>
        <w:instrText>&lt;/Author&gt;&lt;Year&gt;2020&lt;/Year&gt;&lt;RecNum&gt;64&lt;/RecNum&gt;&lt;DisplayText&gt;[19]&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97213C">
        <w:rPr>
          <w:rFonts w:hint="eastAsia"/>
        </w:rPr>
        <w:instrText>雲里物里科技</w:instrText>
      </w:r>
      <w:r w:rsidR="0097213C">
        <w:rPr>
          <w:rFonts w:hint="eastAsia"/>
        </w:rPr>
        <w:instrText>&lt;/style&gt;&lt;/author&gt;&lt;/authors&gt;&lt;/contributors&gt;&lt;titles&gt;&lt;title&gt;&lt;style face="normal" font="default" charset="136" size="100%"&gt;</w:instrText>
      </w:r>
      <w:r w:rsidR="0097213C">
        <w:rPr>
          <w:rFonts w:hint="eastAsia"/>
        </w:rPr>
        <w:instrText>物聯網中六種無線通信技術的對比</w:instrText>
      </w:r>
      <w:r w:rsidR="0097213C">
        <w:rPr>
          <w:rFonts w:hint="eastAsia"/>
        </w:rPr>
        <w:instrText>&lt;/style&gt;&lt;/title&gt;&lt;/titles&gt;&lt;dates&gt;&lt;year&gt;2020&lt;/year&gt;&lt;/dates&gt;&lt;urls&gt;&lt;related-urls&gt;&lt;url&gt;https://ppfocus.com/0/di2629059.html&lt;/url&gt;&lt;/related-urls&gt;&lt;/urls&gt;&lt;/record&gt;&lt;/Cite&gt;&lt;/EndNote&gt;</w:instrText>
      </w:r>
      <w:r w:rsidR="00DC0B7F">
        <w:fldChar w:fldCharType="separate"/>
      </w:r>
      <w:r w:rsidR="0097213C">
        <w:rPr>
          <w:noProof/>
        </w:rPr>
        <w:t>[19]</w:t>
      </w:r>
      <w:r w:rsidR="00DC0B7F">
        <w:fldChar w:fldCharType="end"/>
      </w:r>
      <w:r w:rsidRPr="006F412B">
        <w:rPr>
          <w:rFonts w:hint="eastAsia"/>
        </w:rPr>
        <w:t>，適合運用於具有中等數據速率需求</w:t>
      </w:r>
      <w:proofErr w:type="gramStart"/>
      <w:r w:rsidRPr="006F412B">
        <w:rPr>
          <w:rFonts w:hint="eastAsia"/>
        </w:rPr>
        <w:t>的物聯網</w:t>
      </w:r>
      <w:proofErr w:type="gramEnd"/>
      <w:r w:rsidRPr="006F412B">
        <w:rPr>
          <w:rFonts w:hint="eastAsia"/>
        </w:rPr>
        <w:t>應用</w:t>
      </w:r>
      <w:r w:rsidR="00AC072F">
        <w:rPr>
          <w:rFonts w:hint="eastAsia"/>
        </w:rPr>
        <w:t>，</w:t>
      </w:r>
      <w:r>
        <w:rPr>
          <w:rFonts w:hint="eastAsia"/>
        </w:rPr>
        <w:t>較符合本研究在列車通過時間內，需傳輸多筆數據之需求，且亦可預留未來擴展即時監控之應用。</w:t>
      </w:r>
    </w:p>
    <w:p w14:paraId="4D5CA9B3" w14:textId="77777777" w:rsidR="00DC0B7F" w:rsidRDefault="00DC0B7F" w:rsidP="00C732D7">
      <w:pPr>
        <w:tabs>
          <w:tab w:val="left" w:pos="1920"/>
        </w:tabs>
        <w:ind w:left="480" w:firstLine="480"/>
        <w:jc w:val="both"/>
      </w:pPr>
    </w:p>
    <w:p w14:paraId="3CD3CF51" w14:textId="670740EF" w:rsidR="004838D9" w:rsidRPr="00C732D7" w:rsidRDefault="0067635C" w:rsidP="00B66879">
      <w:pPr>
        <w:pStyle w:val="ac"/>
        <w:spacing w:after="180"/>
        <w:rPr>
          <w:noProof/>
        </w:rPr>
      </w:pPr>
      <w:bookmarkStart w:id="722" w:name="_Toc10758146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97213C">
        <w:instrText xml:space="preserve"> ADDIN EN.CITE &lt;EndNote&gt;&lt;Cite ExcludeAuth="1" ExcludeYear="1"&gt;&lt;RecNum&gt;52&lt;/RecNum&gt;&lt;DisplayText&gt;[20]&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bookmarkEnd w:id="722"/>
      <w:r w:rsidR="0097213C">
        <w:rPr>
          <w:noProof/>
        </w:rPr>
        <w:t>[20]</w:t>
      </w:r>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62F656DC" w:rsidR="00985A30" w:rsidRPr="00C732D7" w:rsidRDefault="00AC072F" w:rsidP="00AC072F">
      <w:pPr>
        <w:ind w:left="480" w:firstLine="480"/>
      </w:pPr>
      <w:r>
        <w:rPr>
          <w:rFonts w:hint="eastAsia"/>
        </w:rPr>
        <w:t>在</w:t>
      </w:r>
      <w:r w:rsidRPr="006F412B">
        <w:rPr>
          <w:rFonts w:hint="eastAsia"/>
        </w:rPr>
        <w:t>LTE-M</w:t>
      </w:r>
      <w:r>
        <w:rPr>
          <w:rFonts w:hint="eastAsia"/>
        </w:rPr>
        <w:t>是一款</w:t>
      </w:r>
      <w:proofErr w:type="gramStart"/>
      <w:r>
        <w:rPr>
          <w:rFonts w:hint="eastAsia"/>
        </w:rPr>
        <w:t>專為物聯網</w:t>
      </w:r>
      <w:proofErr w:type="gramEnd"/>
      <w:r>
        <w:rPr>
          <w:rFonts w:hint="eastAsia"/>
        </w:rPr>
        <w:t>（</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97213C">
        <w:instrText xml:space="preserve"> ADDIN EN.CITE &lt;EndNote&gt;&lt;Cite&gt;&lt;RecNum&gt;29&lt;/RecNum&gt;&lt;DisplayText&gt;[21, 22]&lt;/DisplayText&gt;&lt;record&gt;&lt;rec-number&gt;29&lt;/rec-number&gt;&lt;foreign-keys&gt;&lt;key app="EN" db-id="svx92rfr1svpvnerppyva0asra2wxdzswsds" timestamp="1650878656"&gt;29&lt;/key&gt;&lt;/foreign-keys&gt;&lt;ref-type name="W</w:instrText>
      </w:r>
      <w:r w:rsidR="0097213C">
        <w:rPr>
          <w:rFonts w:hint="eastAsia"/>
        </w:rPr>
        <w:instrText>eb Page"&gt;12&lt;/ref-type&gt;&lt;contributors&gt;&lt;/contributors&gt;&lt;titles&gt;&lt;title&gt;&lt;style face="normal" font="default" charset="136" size="100%"&gt;</w:instrText>
      </w:r>
      <w:r w:rsidR="0097213C">
        <w:rPr>
          <w:rFonts w:hint="eastAsia"/>
        </w:rPr>
        <w:instrText>什麼是</w:instrText>
      </w:r>
      <w:r w:rsidR="0097213C">
        <w:rPr>
          <w:rFonts w:hint="eastAsia"/>
        </w:rPr>
        <w:instrText>&lt;/style&gt;&lt;style face="normal" font="default" size="100%"&gt;NB-IoT?&lt;/style&gt;&lt;style face="normal" font="default" charset="136" size="100%"&gt;</w:instrText>
      </w:r>
      <w:r w:rsidR="0097213C">
        <w:rPr>
          <w:rFonts w:hint="eastAsia"/>
        </w:rPr>
        <w:instrText>什麼是</w:instrText>
      </w:r>
      <w:r w:rsidR="0097213C">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97213C">
        <w:rPr>
          <w:rFonts w:hint="eastAsia"/>
        </w:rPr>
        <w:instrText>中華電信</w:instrText>
      </w:r>
      <w:r w:rsidR="0097213C">
        <w:rPr>
          <w:rFonts w:hint="eastAsia"/>
        </w:rPr>
        <w:instrText>&lt;/Author&gt;</w:instrText>
      </w:r>
      <w:r w:rsidR="0097213C">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97213C">
        <w:rPr>
          <w:rFonts w:hint="eastAsia"/>
        </w:rPr>
        <w:instrText>"normal" font="default" charset="136" size="100%"&gt;</w:instrText>
      </w:r>
      <w:r w:rsidR="0097213C">
        <w:rPr>
          <w:rFonts w:hint="eastAsia"/>
        </w:rPr>
        <w:instrText>中華電信</w:instrText>
      </w:r>
      <w:r w:rsidR="0097213C">
        <w:rPr>
          <w:rFonts w:hint="eastAsia"/>
        </w:rPr>
        <w:instrText>&lt;/style&gt;&lt;/author&gt;&lt;/authors&gt;&lt;/contributors&gt;&lt;titles&gt;&lt;title&gt;&lt;style face="normal" font="default" size="100%"&gt;IOT&lt;/style&gt;&lt;style face="normal" font="default" charset="136" size="100%"&gt;</w:instrText>
      </w:r>
      <w:r w:rsidR="0097213C">
        <w:rPr>
          <w:rFonts w:hint="eastAsia"/>
        </w:rPr>
        <w:instrText>智慧聯網大平台</w:instrText>
      </w:r>
      <w:r w:rsidR="0097213C">
        <w:rPr>
          <w:rFonts w:hint="eastAsia"/>
        </w:rPr>
        <w:instrText>&lt;/style&gt;&lt;/title&gt;</w:instrText>
      </w:r>
      <w:r w:rsidR="0097213C">
        <w:instrText>&lt;/titles&gt;&lt;dates&gt;&lt;/dates&gt;&lt;urls&gt;&lt;related-urls&gt;&lt;url&gt;https://iot.cht.com.tw/iot/developer/tutorialQa&lt;/url&gt;&lt;/related-urls&gt;&lt;/urls&gt;&lt;/record&gt;&lt;/Cite&gt;&lt;/EndNote&gt;</w:instrText>
      </w:r>
      <w:r>
        <w:fldChar w:fldCharType="separate"/>
      </w:r>
      <w:r w:rsidR="0097213C">
        <w:rPr>
          <w:noProof/>
        </w:rPr>
        <w:t>[21, 22]</w:t>
      </w:r>
      <w:r>
        <w:fldChar w:fldCharType="end"/>
      </w:r>
      <w:r>
        <w:rPr>
          <w:rFonts w:hint="eastAsia"/>
        </w:rPr>
        <w:t>。</w:t>
      </w:r>
    </w:p>
    <w:p w14:paraId="317D6668" w14:textId="492FBAE6"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proofErr w:type="gramStart"/>
      <w:r>
        <w:rPr>
          <w:rFonts w:hint="eastAsia"/>
        </w:rPr>
        <w:t>兩</w:t>
      </w:r>
      <w:proofErr w:type="gramEnd"/>
      <w:r>
        <w:rPr>
          <w:rFonts w:hint="eastAsia"/>
        </w:rPr>
        <w:t>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w:t>
      </w:r>
      <w:proofErr w:type="gramStart"/>
      <w:r>
        <w:rPr>
          <w:rFonts w:hint="eastAsia"/>
        </w:rPr>
        <w:t>採</w:t>
      </w:r>
      <w:proofErr w:type="gramEnd"/>
      <w:r>
        <w:t>Cat M1</w:t>
      </w:r>
      <w:r>
        <w:rPr>
          <w:rFonts w:hint="eastAsia"/>
        </w:rPr>
        <w:t>即可滿足研究需求。</w:t>
      </w:r>
    </w:p>
    <w:p w14:paraId="750FA559" w14:textId="5E6F08F2" w:rsidR="007F6A3D" w:rsidRDefault="007F6A3D" w:rsidP="00B66879">
      <w:pPr>
        <w:tabs>
          <w:tab w:val="left" w:pos="1920"/>
        </w:tabs>
        <w:ind w:leftChars="0" w:left="0" w:firstLineChars="0" w:firstLine="0"/>
        <w:jc w:val="center"/>
      </w:pPr>
      <w:r>
        <w:rPr>
          <w:rFonts w:hint="eastAsia"/>
          <w:noProof/>
        </w:rPr>
        <w:lastRenderedPageBreak/>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31C2231E" w:rsidR="007F6A3D" w:rsidRPr="002C71D3" w:rsidRDefault="007F6A3D" w:rsidP="007F6A3D">
      <w:pPr>
        <w:pStyle w:val="ac"/>
        <w:spacing w:after="180"/>
      </w:pPr>
      <w:bookmarkStart w:id="723" w:name="_Ref103195617"/>
      <w:bookmarkStart w:id="724" w:name="_Toc107522708"/>
      <w:r w:rsidRPr="002C71D3">
        <w:rPr>
          <w:rFonts w:hint="eastAsia"/>
        </w:rPr>
        <w:t>圖</w:t>
      </w:r>
      <w:r w:rsidRPr="002C71D3">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15</w:t>
      </w:r>
      <w:r w:rsidR="0040572D">
        <w:fldChar w:fldCharType="end"/>
      </w:r>
      <w:bookmarkStart w:id="725" w:name="_Hlk101804200"/>
      <w:bookmarkEnd w:id="723"/>
      <w:r w:rsidR="00643F6D">
        <w:t xml:space="preserve"> </w:t>
      </w:r>
      <w:r w:rsidRPr="002C71D3">
        <w:t>Cat M1</w:t>
      </w:r>
      <w:r w:rsidRPr="002C71D3">
        <w:rPr>
          <w:rFonts w:hint="eastAsia"/>
        </w:rPr>
        <w:t>無線通訊模組</w:t>
      </w:r>
      <w:bookmarkEnd w:id="725"/>
      <w:r w:rsidRPr="002C71D3">
        <w:rPr>
          <w:rFonts w:hint="eastAsia"/>
        </w:rPr>
        <w:t>外觀</w:t>
      </w:r>
      <w:bookmarkEnd w:id="724"/>
    </w:p>
    <w:p w14:paraId="6676A0F1" w14:textId="3FE0DF6E"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01429D" w:rsidRPr="002C71D3">
        <w:rPr>
          <w:rFonts w:hint="eastAsia"/>
        </w:rPr>
        <w:t>圖</w:t>
      </w:r>
      <w:r w:rsidR="0001429D" w:rsidRPr="002C71D3">
        <w:t xml:space="preserve"> </w:t>
      </w:r>
      <w:r w:rsidR="0001429D">
        <w:rPr>
          <w:noProof/>
        </w:rPr>
        <w:t>2</w:t>
      </w:r>
      <w:r w:rsidR="0001429D">
        <w:noBreakHyphen/>
      </w:r>
      <w:r w:rsidR="0001429D">
        <w:rPr>
          <w:noProof/>
        </w:rPr>
        <w:t>15</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14AC68D2" w14:textId="0BE09D3A" w:rsidR="00ED75C2" w:rsidRDefault="00ED75C2" w:rsidP="00ED75C2">
      <w:pPr>
        <w:tabs>
          <w:tab w:val="left" w:pos="1920"/>
        </w:tabs>
        <w:ind w:leftChars="83" w:left="199" w:firstLineChars="83" w:firstLine="199"/>
        <w:jc w:val="center"/>
      </w:pPr>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p>
    <w:p w14:paraId="42FC5F16" w14:textId="0DF67314" w:rsidR="00ED75C2" w:rsidRDefault="00ED75C2" w:rsidP="00B66879">
      <w:pPr>
        <w:pStyle w:val="ac"/>
        <w:spacing w:after="180"/>
      </w:pPr>
      <w:bookmarkStart w:id="726" w:name="_Toc107522709"/>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6</w:t>
      </w:r>
      <w:r w:rsidR="0040572D">
        <w:fldChar w:fldCharType="end"/>
      </w:r>
      <w:r>
        <w:rPr>
          <w:rFonts w:hint="eastAsia"/>
        </w:rPr>
        <w:t xml:space="preserve"> </w:t>
      </w:r>
      <w:r>
        <w:t>Cat M</w:t>
      </w:r>
      <w:r>
        <w:rPr>
          <w:rFonts w:hint="eastAsia"/>
        </w:rPr>
        <w:t>1</w:t>
      </w:r>
      <w:r>
        <w:rPr>
          <w:rFonts w:hint="eastAsia"/>
        </w:rPr>
        <w:t>模組連接</w:t>
      </w:r>
      <w:r w:rsidR="008A7453">
        <w:rPr>
          <w:rFonts w:hint="eastAsia"/>
        </w:rPr>
        <w:t>腳位說明</w:t>
      </w:r>
      <w:bookmarkEnd w:id="726"/>
    </w:p>
    <w:p w14:paraId="4A19C246" w14:textId="253BE5B1" w:rsidR="00ED75C2" w:rsidRPr="00ED75C2" w:rsidRDefault="00ED75C2" w:rsidP="00504DF1">
      <w:pPr>
        <w:tabs>
          <w:tab w:val="left" w:pos="1920"/>
        </w:tabs>
        <w:ind w:left="480" w:firstLine="480"/>
        <w:jc w:val="both"/>
      </w:pPr>
      <w:r w:rsidRPr="00054362">
        <w:rPr>
          <w:noProof/>
        </w:rPr>
        <w:lastRenderedPageBreak/>
        <w:drawing>
          <wp:inline distT="0" distB="0" distL="0" distR="0" wp14:anchorId="05E7895A" wp14:editId="39AAC907">
            <wp:extent cx="4544060" cy="2449058"/>
            <wp:effectExtent l="0" t="0" r="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6">
                      <a:extLst>
                        <a:ext uri="{28A0092B-C50C-407E-A947-70E740481C1C}">
                          <a14:useLocalDpi xmlns:a14="http://schemas.microsoft.com/office/drawing/2010/main" val="0"/>
                        </a:ext>
                      </a:extLst>
                    </a:blip>
                    <a:srcRect l="39659" t="30322" r="28210" b="46591"/>
                    <a:stretch/>
                  </pic:blipFill>
                  <pic:spPr bwMode="auto">
                    <a:xfrm>
                      <a:off x="0" y="0"/>
                      <a:ext cx="4544060" cy="2449058"/>
                    </a:xfrm>
                    <a:prstGeom prst="rect">
                      <a:avLst/>
                    </a:prstGeom>
                    <a:ln>
                      <a:noFill/>
                    </a:ln>
                    <a:extLst>
                      <a:ext uri="{53640926-AAD7-44D8-BBD7-CCE9431645EC}">
                        <a14:shadowObscured xmlns:a14="http://schemas.microsoft.com/office/drawing/2010/main"/>
                      </a:ext>
                    </a:extLst>
                  </pic:spPr>
                </pic:pic>
              </a:graphicData>
            </a:graphic>
          </wp:inline>
        </w:drawing>
      </w:r>
    </w:p>
    <w:p w14:paraId="0DF37994" w14:textId="3765A454" w:rsidR="00D31110" w:rsidRDefault="00D31110">
      <w:pPr>
        <w:pStyle w:val="ac"/>
        <w:spacing w:after="180"/>
      </w:pPr>
      <w:bookmarkStart w:id="727" w:name="_Toc107522710"/>
      <w:r w:rsidRPr="002C71D3">
        <w:rPr>
          <w:rFonts w:hint="eastAsia"/>
        </w:rPr>
        <w:t>圖</w:t>
      </w:r>
      <w:r w:rsidRPr="002C71D3">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17</w:t>
      </w:r>
      <w:r w:rsidR="0040572D">
        <w:fldChar w:fldCharType="end"/>
      </w:r>
      <w:r w:rsidR="00ED75C2">
        <w:rPr>
          <w:rFonts w:hint="eastAsia"/>
        </w:rPr>
        <w:t xml:space="preserve"> </w:t>
      </w:r>
      <w:r w:rsidRPr="002C71D3">
        <w:t>Cat M1</w:t>
      </w:r>
      <w:r w:rsidRPr="002C71D3">
        <w:rPr>
          <w:rFonts w:hint="eastAsia"/>
        </w:rPr>
        <w:t>無線通訊模組與</w:t>
      </w:r>
      <w:r w:rsidRPr="002C71D3">
        <w:t>Arduino</w:t>
      </w:r>
      <w:r w:rsidRPr="002C71D3">
        <w:rPr>
          <w:rFonts w:hint="eastAsia"/>
        </w:rPr>
        <w:t>開發版連接</w:t>
      </w:r>
      <w:bookmarkEnd w:id="727"/>
    </w:p>
    <w:p w14:paraId="6CFA7499" w14:textId="77777777" w:rsidR="00B9496D" w:rsidRPr="00B9496D" w:rsidRDefault="00B9496D" w:rsidP="00B9496D">
      <w:pPr>
        <w:ind w:left="480" w:firstLine="480"/>
      </w:pPr>
    </w:p>
    <w:p w14:paraId="45F432A3" w14:textId="047ECF41" w:rsidR="0071408C" w:rsidRDefault="001D7D0F">
      <w:pPr>
        <w:tabs>
          <w:tab w:val="left" w:pos="1920"/>
        </w:tabs>
        <w:ind w:left="480" w:firstLine="480"/>
        <w:jc w:val="both"/>
      </w:pPr>
      <w:r w:rsidRPr="001D7D0F">
        <w:rPr>
          <w:rFonts w:hint="eastAsia"/>
        </w:rPr>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重要的</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4816F0">
        <w:rPr>
          <w:rFonts w:hint="eastAsia"/>
        </w:rPr>
        <w:t>。然而，</w:t>
      </w:r>
      <w:r w:rsidR="004816F0" w:rsidRPr="004816F0">
        <w:rPr>
          <w:rFonts w:hint="eastAsia"/>
        </w:rPr>
        <w:t>服務端</w:t>
      </w:r>
      <w:r w:rsidR="004816F0">
        <w:rPr>
          <w:rFonts w:hint="eastAsia"/>
        </w:rPr>
        <w:t>的主機要是穩定且固定的網路位址</w:t>
      </w:r>
      <w:r w:rsidR="004816F0">
        <w:rPr>
          <w:rFonts w:hint="eastAsia"/>
        </w:rPr>
        <w:t>(IP)</w:t>
      </w:r>
      <w:r w:rsidR="004816F0">
        <w:rPr>
          <w:rFonts w:hint="eastAsia"/>
        </w:rPr>
        <w:t>，若連</w:t>
      </w:r>
      <w:r w:rsidR="004816F0">
        <w:rPr>
          <w:rFonts w:hint="eastAsia"/>
        </w:rPr>
        <w:t>Wi-Fi</w:t>
      </w:r>
      <w:r w:rsidR="004816F0">
        <w:rPr>
          <w:rFonts w:hint="eastAsia"/>
        </w:rPr>
        <w:t>的話將會使連到的</w:t>
      </w:r>
      <w:r w:rsidR="004816F0">
        <w:rPr>
          <w:rFonts w:hint="eastAsia"/>
        </w:rPr>
        <w:t>IP</w:t>
      </w:r>
      <w:r w:rsidR="004816F0">
        <w:rPr>
          <w:rFonts w:hint="eastAsia"/>
        </w:rPr>
        <w:t>不固定，傳送資料會有所困難</w:t>
      </w:r>
      <w:r w:rsidR="003F6D5B">
        <w:fldChar w:fldCharType="begin"/>
      </w:r>
      <w:r w:rsidR="0097213C">
        <w:rPr>
          <w:rFonts w:hint="eastAsia"/>
        </w:rPr>
        <w:instrText xml:space="preserve"> ADDIN EN.CITE &lt;EndNote&gt;&lt;Cite&gt;&lt;Author&gt;</w:instrText>
      </w:r>
      <w:r w:rsidR="0097213C">
        <w:rPr>
          <w:rFonts w:hint="eastAsia"/>
        </w:rPr>
        <w:instrText>廖國偉</w:instrText>
      </w:r>
      <w:r w:rsidR="0097213C">
        <w:rPr>
          <w:rFonts w:hint="eastAsia"/>
        </w:rPr>
        <w:instrText>&lt;/Author&gt;&lt;Year&gt;2018&lt;/Year&gt;&lt;RecNum&gt;41&lt;/RecNum&gt;&lt;DisplayText&gt;[23]&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sidR="0097213C">
        <w:rPr>
          <w:rFonts w:hint="eastAsia"/>
        </w:rPr>
        <w:instrText>廖國偉</w:instrText>
      </w:r>
      <w:r w:rsidR="0097213C">
        <w:rPr>
          <w:rFonts w:hint="eastAsia"/>
        </w:rPr>
        <w:instrText>&lt;/style&gt;&lt;/author&gt;&lt;/authors&gt;&lt;/contributors&gt;&lt;titles&gt;&lt;title&gt;&lt;style face="normal" font="default" charset="136" size="100%"&gt;</w:instrText>
      </w:r>
      <w:r w:rsidR="0097213C">
        <w:rPr>
          <w:rFonts w:hint="eastAsia"/>
        </w:rPr>
        <w:instrText>以</w:instrText>
      </w:r>
      <w:r w:rsidR="0097213C">
        <w:rPr>
          <w:rFonts w:hint="eastAsia"/>
        </w:rPr>
        <w:instrText>&lt;/style&gt;&lt;style face="normal" font="default" size="100%"&gt; NB-IoT &lt;/style&gt;&lt;style face="normal" font="default" charset="136" size="100%"&gt;</w:instrText>
      </w:r>
      <w:r w:rsidR="0097213C">
        <w:rPr>
          <w:rFonts w:hint="eastAsia"/>
        </w:rPr>
        <w:instrText>與免控制點位移量測技術進行水土保持設施之安全檢測與評估</w:instrText>
      </w:r>
      <w:r w:rsidR="0097213C">
        <w:rPr>
          <w:rFonts w:hint="eastAsia"/>
        </w:rPr>
        <w:instrText xml:space="preserve"> &lt;/style&gt;&lt;/title&gt;&lt;/titles&gt;&lt;dates&gt;&lt;year&gt;2018&lt;/year&gt;&lt;/dates&gt;&lt;publisher&gt;&lt;style face="normal" font="default" charset="136" size="100%"&gt;</w:instrText>
      </w:r>
      <w:r w:rsidR="0097213C">
        <w:rPr>
          <w:rFonts w:hint="eastAsia"/>
        </w:rPr>
        <w:instrText>行政院農業委員會水土保持局</w:instrText>
      </w:r>
      <w:r w:rsidR="0097213C">
        <w:rPr>
          <w:rFonts w:hint="eastAsia"/>
        </w:rPr>
        <w:instrText>&lt;/style&gt;&lt;/publisher&gt;&lt;isbn&gt;&lt;style face="normal" font="default" size="100%"&gt;107 &lt;/style&gt;&lt;style face="normal" font="default" charset="136" size="100%"&gt;</w:instrText>
      </w:r>
      <w:r w:rsidR="0097213C">
        <w:rPr>
          <w:rFonts w:hint="eastAsia"/>
        </w:rPr>
        <w:instrText>保發</w:instrText>
      </w:r>
      <w:r w:rsidR="0097213C">
        <w:rPr>
          <w:rFonts w:hint="eastAsia"/>
        </w:rPr>
        <w:instrText>&lt;/style&gt;&lt;style face="normal" font="default" size="100%"&gt;-11.1-&lt;/style&gt;&lt;style face="normal" font="default" charset="136" size="100%"&gt;</w:instrText>
      </w:r>
      <w:r w:rsidR="0097213C">
        <w:rPr>
          <w:rFonts w:hint="eastAsia"/>
        </w:rPr>
        <w:instrText>保</w:instrText>
      </w:r>
      <w:r w:rsidR="0097213C">
        <w:rPr>
          <w:rFonts w:hint="eastAsia"/>
        </w:rPr>
        <w:instrText>&lt;/style&gt;&lt;style face="normal" font="default" size="100%"&gt;-01-06-001(11)&lt;/style&gt;&lt;/isbn&gt;&lt;urls&gt;&lt;/urls&gt;&lt;/record&gt;&lt;/Cite&gt;&lt;/EndNote&gt;</w:instrText>
      </w:r>
      <w:r w:rsidR="003F6D5B">
        <w:fldChar w:fldCharType="separate"/>
      </w:r>
      <w:r w:rsidR="0097213C">
        <w:rPr>
          <w:noProof/>
        </w:rPr>
        <w:t>[23]</w:t>
      </w:r>
      <w:r w:rsidR="003F6D5B">
        <w:fldChar w:fldCharType="end"/>
      </w:r>
      <w:r w:rsidR="00EE2DF3">
        <w:rPr>
          <w:rFonts w:hint="eastAsia"/>
        </w:rPr>
        <w:t>，</w:t>
      </w:r>
      <w:r w:rsidR="003F6D5B">
        <w:rPr>
          <w:rFonts w:hint="eastAsia"/>
        </w:rPr>
        <w:t>因此，將接收主機至於</w:t>
      </w:r>
      <w:r w:rsidR="00EE2DF3">
        <w:rPr>
          <w:rFonts w:hint="eastAsia"/>
        </w:rPr>
        <w:t>本校</w:t>
      </w:r>
      <w:r w:rsidR="003F6D5B">
        <w:rPr>
          <w:rFonts w:hint="eastAsia"/>
        </w:rPr>
        <w:t>土木</w:t>
      </w:r>
      <w:r w:rsidR="00EE2DF3">
        <w:rPr>
          <w:rFonts w:hint="eastAsia"/>
        </w:rPr>
        <w:t>系館</w:t>
      </w:r>
      <w:r w:rsidR="003F6D5B">
        <w:rPr>
          <w:rFonts w:hint="eastAsia"/>
        </w:rPr>
        <w:t>，設定</w:t>
      </w:r>
      <w:r w:rsidR="00EE2DF3">
        <w:rPr>
          <w:rFonts w:hint="eastAsia"/>
        </w:rPr>
        <w:t>I</w:t>
      </w:r>
      <w:r w:rsidR="00EE2DF3">
        <w:t>P</w:t>
      </w:r>
      <w:r w:rsidR="00EE2DF3">
        <w:rPr>
          <w:rFonts w:hint="eastAsia"/>
        </w:rPr>
        <w:t>，為</w:t>
      </w:r>
      <w:r w:rsidR="00EE2DF3">
        <w:rPr>
          <w:rFonts w:hint="eastAsia"/>
        </w:rPr>
        <w:t>140.116.36.70</w:t>
      </w:r>
      <w:r w:rsidR="001F3FF0">
        <w:rPr>
          <w:rFonts w:hint="eastAsia"/>
        </w:rPr>
        <w:t>。</w:t>
      </w:r>
    </w:p>
    <w:p w14:paraId="7DB762B2" w14:textId="77777777" w:rsidR="00F4725B" w:rsidRDefault="00F4725B">
      <w:pPr>
        <w:tabs>
          <w:tab w:val="left" w:pos="1920"/>
        </w:tabs>
        <w:ind w:left="480" w:firstLine="480"/>
        <w:jc w:val="both"/>
      </w:pPr>
    </w:p>
    <w:p w14:paraId="3FDBDCB0" w14:textId="70AE11D8" w:rsidR="009443DD" w:rsidRDefault="009443DD" w:rsidP="009443DD">
      <w:pPr>
        <w:pStyle w:val="aa"/>
        <w:numPr>
          <w:ilvl w:val="0"/>
          <w:numId w:val="43"/>
        </w:numPr>
        <w:tabs>
          <w:tab w:val="left" w:pos="1920"/>
        </w:tabs>
        <w:ind w:leftChars="0" w:firstLineChars="0"/>
        <w:jc w:val="both"/>
      </w:pPr>
      <w:r>
        <w:rPr>
          <w:rFonts w:hint="eastAsia"/>
        </w:rPr>
        <w:t>Y</w:t>
      </w:r>
      <w:r>
        <w:t>AT</w:t>
      </w:r>
      <w:r>
        <w:rPr>
          <w:rFonts w:hint="eastAsia"/>
        </w:rPr>
        <w:t>終端接收軟</w:t>
      </w:r>
    </w:p>
    <w:p w14:paraId="66AE4155" w14:textId="2ADB5CAF" w:rsidR="0071408C" w:rsidRDefault="00D330F8">
      <w:pPr>
        <w:tabs>
          <w:tab w:val="left" w:pos="1920"/>
        </w:tabs>
        <w:ind w:left="480" w:firstLine="480"/>
        <w:jc w:val="both"/>
      </w:pPr>
      <w:r>
        <w:rPr>
          <w:rFonts w:hint="eastAsia"/>
        </w:rPr>
        <w:t>在本校</w:t>
      </w:r>
      <w:r w:rsidR="00B157FC">
        <w:rPr>
          <w:rFonts w:hint="eastAsia"/>
        </w:rPr>
        <w:t>主機，搭配</w:t>
      </w:r>
      <w:r w:rsidR="00AD3134">
        <w:rPr>
          <w:rFonts w:hint="eastAsia"/>
        </w:rPr>
        <w:t>Y</w:t>
      </w:r>
      <w:r w:rsidR="00AD3134">
        <w:t>AT (</w:t>
      </w:r>
      <w:r w:rsidR="00AD3134" w:rsidRPr="00AD3134">
        <w:t>Yet Another Terminal</w:t>
      </w:r>
      <w:r w:rsidR="00AD3134">
        <w:t>)</w:t>
      </w:r>
      <w:r w:rsidR="00AD3134">
        <w:rPr>
          <w:rFonts w:hint="eastAsia"/>
        </w:rPr>
        <w:t>作為</w:t>
      </w:r>
      <w:r w:rsidR="009443DD" w:rsidRPr="00836656">
        <w:rPr>
          <w:rFonts w:hint="eastAsia"/>
        </w:rPr>
        <w:t>Cat M1</w:t>
      </w:r>
      <w:r w:rsidR="009443DD" w:rsidRPr="00836656">
        <w:rPr>
          <w:rFonts w:hint="eastAsia"/>
        </w:rPr>
        <w:t>模組</w:t>
      </w:r>
      <w:r w:rsidR="000C1AD9">
        <w:rPr>
          <w:rFonts w:hint="eastAsia"/>
        </w:rPr>
        <w:t>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使文字或檔案在兩者間相互傳輸。</w:t>
      </w:r>
      <w:proofErr w:type="gramStart"/>
      <w:r w:rsidR="000F09B8">
        <w:rPr>
          <w:rFonts w:hint="eastAsia"/>
        </w:rPr>
        <w:t>此外，</w:t>
      </w:r>
      <w:proofErr w:type="gramEnd"/>
      <w:r w:rsidR="000F09B8">
        <w:rPr>
          <w:rFonts w:hint="eastAsia"/>
        </w:rPr>
        <w:t>該軟體</w:t>
      </w:r>
      <w:r w:rsidR="00843442">
        <w:rPr>
          <w:rFonts w:hint="eastAsia"/>
        </w:rPr>
        <w:t>可自動加</w:t>
      </w:r>
      <w:proofErr w:type="gramStart"/>
      <w:r w:rsidR="00843442">
        <w:rPr>
          <w:rFonts w:hint="eastAsia"/>
        </w:rPr>
        <w:t>註</w:t>
      </w:r>
      <w:proofErr w:type="gramEnd"/>
      <w:r w:rsidR="00843442">
        <w:rPr>
          <w:rFonts w:hint="eastAsia"/>
        </w:rPr>
        <w:t>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lastRenderedPageBreak/>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76DCDB4E" w:rsidR="00843442" w:rsidRDefault="00B12B37" w:rsidP="00B66879">
      <w:pPr>
        <w:pStyle w:val="ac"/>
        <w:spacing w:after="180"/>
      </w:pPr>
      <w:bookmarkStart w:id="728" w:name="_Toc107522711"/>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8</w:t>
      </w:r>
      <w:r w:rsidR="0040572D">
        <w:fldChar w:fldCharType="end"/>
      </w:r>
      <w:r w:rsidR="00643F6D">
        <w:t xml:space="preserve"> </w:t>
      </w:r>
      <w:r w:rsidRPr="00B12B37">
        <w:t>YAT</w:t>
      </w:r>
      <w:r>
        <w:rPr>
          <w:rFonts w:hint="eastAsia"/>
        </w:rPr>
        <w:t>軟體使用介面</w:t>
      </w:r>
      <w:bookmarkEnd w:id="728"/>
    </w:p>
    <w:p w14:paraId="0AB51C60" w14:textId="29B91A77" w:rsidR="00647413" w:rsidRDefault="00647413">
      <w:pPr>
        <w:tabs>
          <w:tab w:val="left" w:pos="1920"/>
        </w:tabs>
        <w:ind w:left="480" w:firstLine="480"/>
        <w:jc w:val="both"/>
      </w:pPr>
    </w:p>
    <w:p w14:paraId="3D390A97" w14:textId="3D56F01C" w:rsidR="00EA6162" w:rsidRDefault="00EA6162">
      <w:pPr>
        <w:tabs>
          <w:tab w:val="left" w:pos="1920"/>
        </w:tabs>
        <w:ind w:left="480" w:firstLine="480"/>
        <w:jc w:val="both"/>
      </w:pPr>
    </w:p>
    <w:p w14:paraId="4B4632A5" w14:textId="4DF02E22" w:rsidR="00EA6162" w:rsidRDefault="00EA6162">
      <w:pPr>
        <w:tabs>
          <w:tab w:val="left" w:pos="1920"/>
        </w:tabs>
        <w:ind w:left="480" w:firstLine="480"/>
        <w:jc w:val="both"/>
      </w:pPr>
    </w:p>
    <w:p w14:paraId="1226B81E" w14:textId="74013BF7" w:rsidR="00EA6162" w:rsidRDefault="00EA6162">
      <w:pPr>
        <w:tabs>
          <w:tab w:val="left" w:pos="1920"/>
        </w:tabs>
        <w:ind w:left="480" w:firstLine="480"/>
        <w:jc w:val="both"/>
      </w:pPr>
    </w:p>
    <w:p w14:paraId="19301BD3" w14:textId="77777777" w:rsidR="00F4725B" w:rsidRDefault="00F4725B" w:rsidP="00B66879">
      <w:pPr>
        <w:tabs>
          <w:tab w:val="left" w:pos="1920"/>
        </w:tabs>
        <w:ind w:leftChars="0" w:left="0" w:firstLineChars="0" w:firstLine="0"/>
        <w:jc w:val="both"/>
      </w:pPr>
    </w:p>
    <w:p w14:paraId="18232942" w14:textId="16DB925F" w:rsidR="00281186" w:rsidRDefault="00175A95" w:rsidP="00175A95">
      <w:pPr>
        <w:pStyle w:val="21"/>
        <w:spacing w:before="360"/>
      </w:pPr>
      <w:bookmarkStart w:id="729" w:name="_Toc103337182"/>
      <w:bookmarkStart w:id="730" w:name="_Toc105773399"/>
      <w:bookmarkStart w:id="731" w:name="_Toc106390724"/>
      <w:bookmarkStart w:id="732" w:name="_Toc106814737"/>
      <w:bookmarkStart w:id="733" w:name="_Toc106814977"/>
      <w:bookmarkStart w:id="734" w:name="_Toc106974085"/>
      <w:bookmarkStart w:id="735" w:name="_Toc106993646"/>
      <w:bookmarkStart w:id="736" w:name="_Toc106993888"/>
      <w:bookmarkStart w:id="737" w:name="_Toc107003381"/>
      <w:bookmarkStart w:id="738" w:name="_Toc107003623"/>
      <w:bookmarkStart w:id="739" w:name="_Toc107003863"/>
      <w:bookmarkStart w:id="740" w:name="_Toc107005627"/>
      <w:bookmarkStart w:id="741" w:name="_Toc107005867"/>
      <w:bookmarkStart w:id="742" w:name="_Toc103337183"/>
      <w:bookmarkStart w:id="743" w:name="_Toc105773400"/>
      <w:bookmarkStart w:id="744" w:name="_Toc106390725"/>
      <w:bookmarkStart w:id="745" w:name="_Toc106814738"/>
      <w:bookmarkStart w:id="746" w:name="_Toc106814978"/>
      <w:bookmarkStart w:id="747" w:name="_Toc106974086"/>
      <w:bookmarkStart w:id="748" w:name="_Toc106993647"/>
      <w:bookmarkStart w:id="749" w:name="_Toc106993889"/>
      <w:bookmarkStart w:id="750" w:name="_Toc107003382"/>
      <w:bookmarkStart w:id="751" w:name="_Toc107003624"/>
      <w:bookmarkStart w:id="752" w:name="_Toc107003864"/>
      <w:bookmarkStart w:id="753" w:name="_Toc107005628"/>
      <w:bookmarkStart w:id="754" w:name="_Toc107005868"/>
      <w:bookmarkStart w:id="755" w:name="_Toc103337184"/>
      <w:bookmarkStart w:id="756" w:name="_Toc105773401"/>
      <w:bookmarkStart w:id="757" w:name="_Toc106390726"/>
      <w:bookmarkStart w:id="758" w:name="_Toc106814739"/>
      <w:bookmarkStart w:id="759" w:name="_Toc106814979"/>
      <w:bookmarkStart w:id="760" w:name="_Toc106974087"/>
      <w:bookmarkStart w:id="761" w:name="_Toc106993648"/>
      <w:bookmarkStart w:id="762" w:name="_Toc106993890"/>
      <w:bookmarkStart w:id="763" w:name="_Toc107003383"/>
      <w:bookmarkStart w:id="764" w:name="_Toc107003625"/>
      <w:bookmarkStart w:id="765" w:name="_Toc107003865"/>
      <w:bookmarkStart w:id="766" w:name="_Toc107005629"/>
      <w:bookmarkStart w:id="767" w:name="_Toc107005869"/>
      <w:bookmarkStart w:id="768" w:name="_Toc103337185"/>
      <w:bookmarkStart w:id="769" w:name="_Toc105773402"/>
      <w:bookmarkStart w:id="770" w:name="_Toc106390727"/>
      <w:bookmarkStart w:id="771" w:name="_Toc106814740"/>
      <w:bookmarkStart w:id="772" w:name="_Toc106814980"/>
      <w:bookmarkStart w:id="773" w:name="_Toc106974088"/>
      <w:bookmarkStart w:id="774" w:name="_Toc106993649"/>
      <w:bookmarkStart w:id="775" w:name="_Toc106993891"/>
      <w:bookmarkStart w:id="776" w:name="_Toc107003384"/>
      <w:bookmarkStart w:id="777" w:name="_Toc107003626"/>
      <w:bookmarkStart w:id="778" w:name="_Toc107003866"/>
      <w:bookmarkStart w:id="779" w:name="_Toc107005630"/>
      <w:bookmarkStart w:id="780" w:name="_Toc107005870"/>
      <w:bookmarkStart w:id="781" w:name="_Toc103337186"/>
      <w:bookmarkStart w:id="782" w:name="_Toc105773403"/>
      <w:bookmarkStart w:id="783" w:name="_Toc106390728"/>
      <w:bookmarkStart w:id="784" w:name="_Toc106814741"/>
      <w:bookmarkStart w:id="785" w:name="_Toc106814981"/>
      <w:bookmarkStart w:id="786" w:name="_Toc106974089"/>
      <w:bookmarkStart w:id="787" w:name="_Toc106993650"/>
      <w:bookmarkStart w:id="788" w:name="_Toc106993892"/>
      <w:bookmarkStart w:id="789" w:name="_Toc107003385"/>
      <w:bookmarkStart w:id="790" w:name="_Toc107003627"/>
      <w:bookmarkStart w:id="791" w:name="_Toc107003867"/>
      <w:bookmarkStart w:id="792" w:name="_Toc107005631"/>
      <w:bookmarkStart w:id="793" w:name="_Toc107005871"/>
      <w:bookmarkStart w:id="794" w:name="_Toc103337187"/>
      <w:bookmarkStart w:id="795" w:name="_Toc105773404"/>
      <w:bookmarkStart w:id="796" w:name="_Toc106390729"/>
      <w:bookmarkStart w:id="797" w:name="_Toc106814742"/>
      <w:bookmarkStart w:id="798" w:name="_Toc106814982"/>
      <w:bookmarkStart w:id="799" w:name="_Toc106974090"/>
      <w:bookmarkStart w:id="800" w:name="_Toc106993651"/>
      <w:bookmarkStart w:id="801" w:name="_Toc106993893"/>
      <w:bookmarkStart w:id="802" w:name="_Toc107003386"/>
      <w:bookmarkStart w:id="803" w:name="_Toc107003628"/>
      <w:bookmarkStart w:id="804" w:name="_Toc107003868"/>
      <w:bookmarkStart w:id="805" w:name="_Toc107005632"/>
      <w:bookmarkStart w:id="806" w:name="_Toc107005872"/>
      <w:bookmarkStart w:id="807" w:name="_Toc103337188"/>
      <w:bookmarkStart w:id="808" w:name="_Toc105773405"/>
      <w:bookmarkStart w:id="809" w:name="_Toc106390730"/>
      <w:bookmarkStart w:id="810" w:name="_Toc106814743"/>
      <w:bookmarkStart w:id="811" w:name="_Toc106814983"/>
      <w:bookmarkStart w:id="812" w:name="_Toc106974091"/>
      <w:bookmarkStart w:id="813" w:name="_Toc106993652"/>
      <w:bookmarkStart w:id="814" w:name="_Toc106993894"/>
      <w:bookmarkStart w:id="815" w:name="_Toc107003387"/>
      <w:bookmarkStart w:id="816" w:name="_Toc107003629"/>
      <w:bookmarkStart w:id="817" w:name="_Toc107003869"/>
      <w:bookmarkStart w:id="818" w:name="_Toc107005633"/>
      <w:bookmarkStart w:id="819" w:name="_Toc107005873"/>
      <w:bookmarkStart w:id="820" w:name="_Toc103337189"/>
      <w:bookmarkStart w:id="821" w:name="_Toc105773406"/>
      <w:bookmarkStart w:id="822" w:name="_Toc106390731"/>
      <w:bookmarkStart w:id="823" w:name="_Toc106814744"/>
      <w:bookmarkStart w:id="824" w:name="_Toc106814984"/>
      <w:bookmarkStart w:id="825" w:name="_Toc106974092"/>
      <w:bookmarkStart w:id="826" w:name="_Toc106993653"/>
      <w:bookmarkStart w:id="827" w:name="_Toc106993895"/>
      <w:bookmarkStart w:id="828" w:name="_Toc107003388"/>
      <w:bookmarkStart w:id="829" w:name="_Toc107003630"/>
      <w:bookmarkStart w:id="830" w:name="_Toc107003870"/>
      <w:bookmarkStart w:id="831" w:name="_Toc107005634"/>
      <w:bookmarkStart w:id="832" w:name="_Toc107005874"/>
      <w:bookmarkStart w:id="833" w:name="_Toc103337190"/>
      <w:bookmarkStart w:id="834" w:name="_Toc105773407"/>
      <w:bookmarkStart w:id="835" w:name="_Toc106390732"/>
      <w:bookmarkStart w:id="836" w:name="_Toc106814745"/>
      <w:bookmarkStart w:id="837" w:name="_Toc106814985"/>
      <w:bookmarkStart w:id="838" w:name="_Toc106974093"/>
      <w:bookmarkStart w:id="839" w:name="_Toc106993654"/>
      <w:bookmarkStart w:id="840" w:name="_Toc106993896"/>
      <w:bookmarkStart w:id="841" w:name="_Toc107003389"/>
      <w:bookmarkStart w:id="842" w:name="_Toc107003631"/>
      <w:bookmarkStart w:id="843" w:name="_Toc107003871"/>
      <w:bookmarkStart w:id="844" w:name="_Toc107005635"/>
      <w:bookmarkStart w:id="845" w:name="_Toc107005875"/>
      <w:bookmarkStart w:id="846" w:name="_Toc103337191"/>
      <w:bookmarkStart w:id="847" w:name="_Toc105773408"/>
      <w:bookmarkStart w:id="848" w:name="_Toc106390733"/>
      <w:bookmarkStart w:id="849" w:name="_Toc106814746"/>
      <w:bookmarkStart w:id="850" w:name="_Toc106814986"/>
      <w:bookmarkStart w:id="851" w:name="_Toc106974094"/>
      <w:bookmarkStart w:id="852" w:name="_Toc106993655"/>
      <w:bookmarkStart w:id="853" w:name="_Toc106993897"/>
      <w:bookmarkStart w:id="854" w:name="_Toc107003390"/>
      <w:bookmarkStart w:id="855" w:name="_Toc107003632"/>
      <w:bookmarkStart w:id="856" w:name="_Toc107003872"/>
      <w:bookmarkStart w:id="857" w:name="_Toc107005636"/>
      <w:bookmarkStart w:id="858" w:name="_Toc107005876"/>
      <w:bookmarkStart w:id="859" w:name="_Toc103337192"/>
      <w:bookmarkStart w:id="860" w:name="_Toc105773409"/>
      <w:bookmarkStart w:id="861" w:name="_Toc106390734"/>
      <w:bookmarkStart w:id="862" w:name="_Toc106814747"/>
      <w:bookmarkStart w:id="863" w:name="_Toc106814987"/>
      <w:bookmarkStart w:id="864" w:name="_Toc106974095"/>
      <w:bookmarkStart w:id="865" w:name="_Toc106993656"/>
      <w:bookmarkStart w:id="866" w:name="_Toc106993898"/>
      <w:bookmarkStart w:id="867" w:name="_Toc107003391"/>
      <w:bookmarkStart w:id="868" w:name="_Toc107003633"/>
      <w:bookmarkStart w:id="869" w:name="_Toc107003873"/>
      <w:bookmarkStart w:id="870" w:name="_Toc107005637"/>
      <w:bookmarkStart w:id="871" w:name="_Toc107005877"/>
      <w:bookmarkStart w:id="872" w:name="_Toc103337193"/>
      <w:bookmarkStart w:id="873" w:name="_Toc105773410"/>
      <w:bookmarkStart w:id="874" w:name="_Toc106390735"/>
      <w:bookmarkStart w:id="875" w:name="_Toc106814748"/>
      <w:bookmarkStart w:id="876" w:name="_Toc106814988"/>
      <w:bookmarkStart w:id="877" w:name="_Toc106974096"/>
      <w:bookmarkStart w:id="878" w:name="_Toc106993657"/>
      <w:bookmarkStart w:id="879" w:name="_Toc106993899"/>
      <w:bookmarkStart w:id="880" w:name="_Toc107003392"/>
      <w:bookmarkStart w:id="881" w:name="_Toc107003634"/>
      <w:bookmarkStart w:id="882" w:name="_Toc107003874"/>
      <w:bookmarkStart w:id="883" w:name="_Toc107005638"/>
      <w:bookmarkStart w:id="884" w:name="_Toc107005878"/>
      <w:bookmarkStart w:id="885" w:name="_Toc103337194"/>
      <w:bookmarkStart w:id="886" w:name="_Toc105773411"/>
      <w:bookmarkStart w:id="887" w:name="_Toc106390736"/>
      <w:bookmarkStart w:id="888" w:name="_Toc106814749"/>
      <w:bookmarkStart w:id="889" w:name="_Toc106814989"/>
      <w:bookmarkStart w:id="890" w:name="_Toc106974097"/>
      <w:bookmarkStart w:id="891" w:name="_Toc106993658"/>
      <w:bookmarkStart w:id="892" w:name="_Toc106993900"/>
      <w:bookmarkStart w:id="893" w:name="_Toc107003393"/>
      <w:bookmarkStart w:id="894" w:name="_Toc107003635"/>
      <w:bookmarkStart w:id="895" w:name="_Toc107003875"/>
      <w:bookmarkStart w:id="896" w:name="_Toc107005639"/>
      <w:bookmarkStart w:id="897" w:name="_Toc107005879"/>
      <w:bookmarkStart w:id="898" w:name="_Toc103337195"/>
      <w:bookmarkStart w:id="899" w:name="_Toc105773412"/>
      <w:bookmarkStart w:id="900" w:name="_Toc106390737"/>
      <w:bookmarkStart w:id="901" w:name="_Toc106814750"/>
      <w:bookmarkStart w:id="902" w:name="_Toc106814990"/>
      <w:bookmarkStart w:id="903" w:name="_Toc106974098"/>
      <w:bookmarkStart w:id="904" w:name="_Toc106993659"/>
      <w:bookmarkStart w:id="905" w:name="_Toc106993901"/>
      <w:bookmarkStart w:id="906" w:name="_Toc107003394"/>
      <w:bookmarkStart w:id="907" w:name="_Toc107003636"/>
      <w:bookmarkStart w:id="908" w:name="_Toc107003876"/>
      <w:bookmarkStart w:id="909" w:name="_Toc107005640"/>
      <w:bookmarkStart w:id="910" w:name="_Toc107005880"/>
      <w:bookmarkStart w:id="911" w:name="_Toc103337196"/>
      <w:bookmarkStart w:id="912" w:name="_Toc105773413"/>
      <w:bookmarkStart w:id="913" w:name="_Toc106390738"/>
      <w:bookmarkStart w:id="914" w:name="_Toc106814751"/>
      <w:bookmarkStart w:id="915" w:name="_Toc106814991"/>
      <w:bookmarkStart w:id="916" w:name="_Toc106974099"/>
      <w:bookmarkStart w:id="917" w:name="_Toc106993660"/>
      <w:bookmarkStart w:id="918" w:name="_Toc106993902"/>
      <w:bookmarkStart w:id="919" w:name="_Toc107003395"/>
      <w:bookmarkStart w:id="920" w:name="_Toc107003637"/>
      <w:bookmarkStart w:id="921" w:name="_Toc107003877"/>
      <w:bookmarkStart w:id="922" w:name="_Toc107005641"/>
      <w:bookmarkStart w:id="923" w:name="_Toc107005881"/>
      <w:bookmarkStart w:id="924" w:name="_Toc103337197"/>
      <w:bookmarkStart w:id="925" w:name="_Toc105773414"/>
      <w:bookmarkStart w:id="926" w:name="_Toc106390739"/>
      <w:bookmarkStart w:id="927" w:name="_Toc106814752"/>
      <w:bookmarkStart w:id="928" w:name="_Toc106814992"/>
      <w:bookmarkStart w:id="929" w:name="_Toc106974100"/>
      <w:bookmarkStart w:id="930" w:name="_Toc106993661"/>
      <w:bookmarkStart w:id="931" w:name="_Toc106993903"/>
      <w:bookmarkStart w:id="932" w:name="_Toc107003396"/>
      <w:bookmarkStart w:id="933" w:name="_Toc107003638"/>
      <w:bookmarkStart w:id="934" w:name="_Toc107003878"/>
      <w:bookmarkStart w:id="935" w:name="_Toc107005642"/>
      <w:bookmarkStart w:id="936" w:name="_Toc107005882"/>
      <w:bookmarkStart w:id="937" w:name="_Toc103337198"/>
      <w:bookmarkStart w:id="938" w:name="_Toc105773415"/>
      <w:bookmarkStart w:id="939" w:name="_Toc106390740"/>
      <w:bookmarkStart w:id="940" w:name="_Toc106814753"/>
      <w:bookmarkStart w:id="941" w:name="_Toc106814993"/>
      <w:bookmarkStart w:id="942" w:name="_Toc106974101"/>
      <w:bookmarkStart w:id="943" w:name="_Toc106993662"/>
      <w:bookmarkStart w:id="944" w:name="_Toc106993904"/>
      <w:bookmarkStart w:id="945" w:name="_Toc107003397"/>
      <w:bookmarkStart w:id="946" w:name="_Toc107003639"/>
      <w:bookmarkStart w:id="947" w:name="_Toc107003879"/>
      <w:bookmarkStart w:id="948" w:name="_Toc107005643"/>
      <w:bookmarkStart w:id="949" w:name="_Toc107005883"/>
      <w:bookmarkStart w:id="950" w:name="_Toc103337199"/>
      <w:bookmarkStart w:id="951" w:name="_Toc105773416"/>
      <w:bookmarkStart w:id="952" w:name="_Toc106390741"/>
      <w:bookmarkStart w:id="953" w:name="_Toc106814754"/>
      <w:bookmarkStart w:id="954" w:name="_Toc106814994"/>
      <w:bookmarkStart w:id="955" w:name="_Toc106974102"/>
      <w:bookmarkStart w:id="956" w:name="_Toc106993663"/>
      <w:bookmarkStart w:id="957" w:name="_Toc106993905"/>
      <w:bookmarkStart w:id="958" w:name="_Toc107003398"/>
      <w:bookmarkStart w:id="959" w:name="_Toc107003640"/>
      <w:bookmarkStart w:id="960" w:name="_Toc107003880"/>
      <w:bookmarkStart w:id="961" w:name="_Toc107005644"/>
      <w:bookmarkStart w:id="962" w:name="_Toc107005884"/>
      <w:bookmarkStart w:id="963" w:name="_Toc103337200"/>
      <w:bookmarkStart w:id="964" w:name="_Toc105773417"/>
      <w:bookmarkStart w:id="965" w:name="_Toc106390742"/>
      <w:bookmarkStart w:id="966" w:name="_Toc106814755"/>
      <w:bookmarkStart w:id="967" w:name="_Toc106814995"/>
      <w:bookmarkStart w:id="968" w:name="_Toc106974103"/>
      <w:bookmarkStart w:id="969" w:name="_Toc106993664"/>
      <w:bookmarkStart w:id="970" w:name="_Toc106993906"/>
      <w:bookmarkStart w:id="971" w:name="_Toc107003399"/>
      <w:bookmarkStart w:id="972" w:name="_Toc107003641"/>
      <w:bookmarkStart w:id="973" w:name="_Toc107003881"/>
      <w:bookmarkStart w:id="974" w:name="_Toc107005645"/>
      <w:bookmarkStart w:id="975" w:name="_Toc107005885"/>
      <w:bookmarkStart w:id="976" w:name="_Toc103337201"/>
      <w:bookmarkStart w:id="977" w:name="_Toc105773418"/>
      <w:bookmarkStart w:id="978" w:name="_Toc106390743"/>
      <w:bookmarkStart w:id="979" w:name="_Toc106814756"/>
      <w:bookmarkStart w:id="980" w:name="_Toc106814996"/>
      <w:bookmarkStart w:id="981" w:name="_Toc106974104"/>
      <w:bookmarkStart w:id="982" w:name="_Toc106993665"/>
      <w:bookmarkStart w:id="983" w:name="_Toc106993907"/>
      <w:bookmarkStart w:id="984" w:name="_Toc107003400"/>
      <w:bookmarkStart w:id="985" w:name="_Toc107003642"/>
      <w:bookmarkStart w:id="986" w:name="_Toc107003882"/>
      <w:bookmarkStart w:id="987" w:name="_Toc107005646"/>
      <w:bookmarkStart w:id="988" w:name="_Toc107005886"/>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r>
        <w:rPr>
          <w:rFonts w:hint="eastAsia"/>
        </w:rPr>
        <w:t xml:space="preserve">    </w:t>
      </w:r>
      <w:bookmarkStart w:id="989" w:name="_Toc107613007"/>
      <w:r w:rsidR="00350419">
        <w:rPr>
          <w:rFonts w:hint="eastAsia"/>
        </w:rPr>
        <w:t>整合</w:t>
      </w:r>
      <w:r>
        <w:rPr>
          <w:rFonts w:hint="eastAsia"/>
        </w:rPr>
        <w:t>製作與量測流程</w:t>
      </w:r>
      <w:bookmarkEnd w:id="989"/>
    </w:p>
    <w:p w14:paraId="14E0280B" w14:textId="5207322B" w:rsidR="00B9496D" w:rsidRDefault="00060A97" w:rsidP="00060A97">
      <w:pPr>
        <w:ind w:left="480" w:firstLine="480"/>
        <w:jc w:val="both"/>
      </w:pPr>
      <w:r>
        <w:rPr>
          <w:rFonts w:hint="eastAsia"/>
        </w:rPr>
        <w:t>本節將描述監測模組整合製作與架設流程，首先需</w:t>
      </w:r>
      <w:r w:rsidR="00EF7A85">
        <w:rPr>
          <w:rFonts w:hint="eastAsia"/>
        </w:rPr>
        <w:t>整合各硬體元件</w:t>
      </w:r>
      <w:r>
        <w:rPr>
          <w:rFonts w:hint="eastAsia"/>
        </w:rPr>
        <w:t>並編寫開發程式</w:t>
      </w:r>
      <w:r w:rsidR="00EF7A85">
        <w:rPr>
          <w:rFonts w:hint="eastAsia"/>
        </w:rPr>
        <w:t>。</w:t>
      </w:r>
      <w:r w:rsidR="00EF7A85">
        <w:t xml:space="preserve"> </w:t>
      </w:r>
      <w:r w:rsidR="00EF7A85">
        <w:rPr>
          <w:rFonts w:hint="eastAsia"/>
        </w:rPr>
        <w:t>在無線通訊模組方面，先採用</w:t>
      </w:r>
      <w:proofErr w:type="spellStart"/>
      <w:r w:rsidR="00EF7A85">
        <w:rPr>
          <w:rFonts w:hint="eastAsia"/>
        </w:rPr>
        <w:t>X</w:t>
      </w:r>
      <w:r w:rsidR="00EF7A85">
        <w:t>Bee</w:t>
      </w:r>
      <w:proofErr w:type="spellEnd"/>
      <w:r w:rsidR="00EF7A85">
        <w:rPr>
          <w:rFonts w:hint="eastAsia"/>
        </w:rPr>
        <w:t>作為傳輸模組，經現場安裝並測試</w:t>
      </w:r>
      <w:r w:rsidR="00760F97">
        <w:rPr>
          <w:rFonts w:hint="eastAsia"/>
        </w:rPr>
        <w:t>是否順利傳輸。如傳輸效果不理想，則使用同樣為</w:t>
      </w:r>
      <w:proofErr w:type="gramStart"/>
      <w:r w:rsidR="00760F97">
        <w:rPr>
          <w:rFonts w:hint="eastAsia"/>
        </w:rPr>
        <w:t>低功耗但</w:t>
      </w:r>
      <w:proofErr w:type="gramEnd"/>
      <w:r w:rsidR="00760F97">
        <w:rPr>
          <w:rFonts w:hint="eastAsia"/>
        </w:rPr>
        <w:t>傳輸距離較長的</w:t>
      </w:r>
      <w:r w:rsidR="00760F97">
        <w:t>Cat M1</w:t>
      </w:r>
      <w:r w:rsidR="00760F97">
        <w:rPr>
          <w:rFonts w:hint="eastAsia"/>
        </w:rPr>
        <w:t>模組。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19</w:t>
      </w:r>
      <w:r w:rsidR="00760F97">
        <w:fldChar w:fldCharType="end"/>
      </w:r>
      <w:r w:rsidR="00760F97">
        <w:rPr>
          <w:rFonts w:hint="eastAsia"/>
        </w:rPr>
        <w:t>。</w:t>
      </w:r>
    </w:p>
    <w:p w14:paraId="6102422F" w14:textId="1B2E1330" w:rsidR="00A85879" w:rsidRDefault="00A85879" w:rsidP="00A85879">
      <w:pPr>
        <w:ind w:left="480" w:firstLine="480"/>
        <w:jc w:val="both"/>
      </w:pPr>
      <w:r>
        <w:rPr>
          <w:noProof/>
        </w:rPr>
        <w:lastRenderedPageBreak/>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0D181E83" w:rsidR="007469BD" w:rsidRDefault="00361171" w:rsidP="00361171">
      <w:pPr>
        <w:pStyle w:val="ac"/>
        <w:spacing w:after="180"/>
      </w:pPr>
      <w:bookmarkStart w:id="990" w:name="_Ref107511463"/>
      <w:bookmarkStart w:id="991" w:name="_Toc107522712"/>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9</w:t>
      </w:r>
      <w:r w:rsidR="0040572D">
        <w:fldChar w:fldCharType="end"/>
      </w:r>
      <w:bookmarkEnd w:id="990"/>
      <w:r>
        <w:rPr>
          <w:rFonts w:hint="eastAsia"/>
        </w:rPr>
        <w:t xml:space="preserve"> </w:t>
      </w:r>
      <w:r>
        <w:rPr>
          <w:rFonts w:hint="eastAsia"/>
        </w:rPr>
        <w:t>規劃之</w:t>
      </w:r>
      <w:r w:rsidR="00670D08">
        <w:rPr>
          <w:rFonts w:hint="eastAsia"/>
        </w:rPr>
        <w:t>量測</w:t>
      </w:r>
      <w:r>
        <w:rPr>
          <w:rFonts w:hint="eastAsia"/>
        </w:rPr>
        <w:t>流程圖</w:t>
      </w:r>
      <w:bookmarkEnd w:id="991"/>
    </w:p>
    <w:p w14:paraId="7D6406E2" w14:textId="43DC6F05" w:rsidR="003C5029" w:rsidRDefault="00060A97" w:rsidP="00A02974">
      <w:pPr>
        <w:ind w:left="480" w:firstLine="480"/>
        <w:jc w:val="both"/>
      </w:pPr>
      <w:r>
        <w:rPr>
          <w:rFonts w:hint="eastAsia"/>
        </w:rPr>
        <w:t>監測模組</w:t>
      </w:r>
      <w:r w:rsidR="00A85879">
        <w:rPr>
          <w:rFonts w:hint="eastAsia"/>
        </w:rPr>
        <w:t>安裝</w:t>
      </w:r>
      <w:r>
        <w:rPr>
          <w:rFonts w:hint="eastAsia"/>
        </w:rPr>
        <w:t>地點為</w:t>
      </w:r>
      <w:proofErr w:type="gramStart"/>
      <w:r>
        <w:rPr>
          <w:rFonts w:hint="eastAsia"/>
        </w:rPr>
        <w:t>臺鐵新</w:t>
      </w:r>
      <w:proofErr w:type="gramEnd"/>
      <w:r>
        <w:rPr>
          <w:rFonts w:hint="eastAsia"/>
        </w:rPr>
        <w:t>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t>K396+</w:t>
      </w:r>
      <w:r>
        <w:rPr>
          <w:rFonts w:hint="eastAsia"/>
        </w:rPr>
        <w:t>6</w:t>
      </w:r>
      <w:r>
        <w:t>00</w:t>
      </w:r>
      <w:r>
        <w:rPr>
          <w:rFonts w:hint="eastAsia"/>
        </w:rPr>
        <w:t>，該路段為一曲率半徑為</w:t>
      </w:r>
      <w:r>
        <w:rPr>
          <w:rFonts w:hint="eastAsia"/>
        </w:rPr>
        <w:t>1780</w:t>
      </w:r>
      <w:r>
        <w:t>m</w:t>
      </w:r>
      <w:r>
        <w:rPr>
          <w:rFonts w:hint="eastAsia"/>
        </w:rPr>
        <w:t>的大半徑路段，因</w:t>
      </w:r>
      <w:proofErr w:type="gramStart"/>
      <w:r>
        <w:rPr>
          <w:rFonts w:hint="eastAsia"/>
        </w:rPr>
        <w:t>屬左彎曲</w:t>
      </w:r>
      <w:proofErr w:type="gramEnd"/>
      <w:r>
        <w:rPr>
          <w:rFonts w:hint="eastAsia"/>
        </w:rPr>
        <w:t>線，故</w:t>
      </w:r>
      <w:proofErr w:type="gramStart"/>
      <w:r>
        <w:rPr>
          <w:rFonts w:hint="eastAsia"/>
        </w:rPr>
        <w:t>佈</w:t>
      </w:r>
      <w:proofErr w:type="gramEnd"/>
      <w:r>
        <w:rPr>
          <w:rFonts w:hint="eastAsia"/>
        </w:rPr>
        <w:t>設於</w:t>
      </w:r>
      <w:proofErr w:type="gramStart"/>
      <w:r>
        <w:rPr>
          <w:rFonts w:hint="eastAsia"/>
        </w:rPr>
        <w:t>外軌處</w:t>
      </w:r>
      <w:r>
        <w:rPr>
          <w:rFonts w:hint="eastAsia"/>
        </w:rPr>
        <w:t>(</w:t>
      </w:r>
      <w:r>
        <w:rPr>
          <w:rFonts w:hint="eastAsia"/>
        </w:rPr>
        <w:t>即右軌</w:t>
      </w:r>
      <w:r>
        <w:rPr>
          <w:rFonts w:hint="eastAsia"/>
        </w:rPr>
        <w:t>)</w:t>
      </w:r>
      <w:proofErr w:type="gramEnd"/>
      <w:r>
        <w:rPr>
          <w:rFonts w:hint="eastAsia"/>
        </w:rPr>
        <w:t>。</w:t>
      </w:r>
      <w:proofErr w:type="gramStart"/>
      <w:r w:rsidR="003C5029" w:rsidRPr="003C5029">
        <w:rPr>
          <w:rFonts w:hint="eastAsia"/>
        </w:rPr>
        <w:t>此外，</w:t>
      </w:r>
      <w:proofErr w:type="gramEnd"/>
      <w:r w:rsidR="003C5029" w:rsidRPr="003C5029">
        <w:rPr>
          <w:rFonts w:hint="eastAsia"/>
        </w:rPr>
        <w:t>亦選擇魚尾</w:t>
      </w:r>
      <w:proofErr w:type="gramStart"/>
      <w:r w:rsidR="003C5029" w:rsidRPr="003C5029">
        <w:rPr>
          <w:rFonts w:hint="eastAsia"/>
        </w:rPr>
        <w:t>鈑</w:t>
      </w:r>
      <w:proofErr w:type="gramEnd"/>
      <w:r w:rsidR="003C5029" w:rsidRPr="003C5029">
        <w:rPr>
          <w:rFonts w:hint="eastAsia"/>
        </w:rPr>
        <w:t>接頭處的軌枕作為實際</w:t>
      </w:r>
      <w:proofErr w:type="gramStart"/>
      <w:r w:rsidR="003C5029" w:rsidRPr="003C5029">
        <w:rPr>
          <w:rFonts w:hint="eastAsia"/>
        </w:rPr>
        <w:t>佈</w:t>
      </w:r>
      <w:proofErr w:type="gramEnd"/>
      <w:r w:rsidR="003C5029" w:rsidRPr="003C5029">
        <w:rPr>
          <w:rFonts w:hint="eastAsia"/>
        </w:rPr>
        <w:t>設位置</w:t>
      </w:r>
      <w:r w:rsidR="003C5029">
        <w:rPr>
          <w:rFonts w:hint="eastAsia"/>
        </w:rPr>
        <w:t>。</w:t>
      </w:r>
    </w:p>
    <w:p w14:paraId="35A722A2" w14:textId="476CDAC4"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0</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1</w:t>
      </w:r>
      <w:r>
        <w:fldChar w:fldCharType="end"/>
      </w:r>
      <w:r w:rsidR="00060A97">
        <w:rPr>
          <w:rFonts w:hint="eastAsia"/>
        </w:rPr>
        <w:t>。監測模組建置及量測流程，如</w:t>
      </w:r>
      <w:r w:rsidR="00060A97">
        <w:fldChar w:fldCharType="begin"/>
      </w:r>
      <w:r w:rsidR="00060A97">
        <w:rPr>
          <w:rFonts w:hint="eastAsia"/>
        </w:rPr>
        <w:instrText>REF _Ref102340676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060A97">
        <w:fldChar w:fldCharType="end"/>
      </w:r>
      <w:r w:rsidR="00060A97">
        <w:rPr>
          <w:rFonts w:hint="eastAsia"/>
        </w:rPr>
        <w:t>。</w:t>
      </w:r>
    </w:p>
    <w:p w14:paraId="7027CCE4" w14:textId="101FF246" w:rsidR="00FF1778" w:rsidRDefault="00FF1778" w:rsidP="00FF1778">
      <w:pPr>
        <w:ind w:leftChars="0" w:left="0" w:firstLineChars="0" w:firstLine="0"/>
        <w:jc w:val="both"/>
      </w:pPr>
    </w:p>
    <w:p w14:paraId="148FA6C8" w14:textId="034C59DF" w:rsidR="00A02974" w:rsidRDefault="00A02974" w:rsidP="00FF1778">
      <w:pPr>
        <w:ind w:leftChars="0" w:left="0" w:firstLineChars="0" w:firstLine="0"/>
        <w:jc w:val="both"/>
      </w:pPr>
      <w:r>
        <w:rPr>
          <w:noProof/>
        </w:rPr>
        <w:lastRenderedPageBreak/>
        <w:drawing>
          <wp:inline distT="0" distB="0" distL="0" distR="0" wp14:anchorId="40B1C327" wp14:editId="0A49C3F2">
            <wp:extent cx="6117467" cy="218014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71625" cy="2199446"/>
                    </a:xfrm>
                    <a:prstGeom prst="rect">
                      <a:avLst/>
                    </a:prstGeom>
                    <a:noFill/>
                  </pic:spPr>
                </pic:pic>
              </a:graphicData>
            </a:graphic>
          </wp:inline>
        </w:drawing>
      </w:r>
    </w:p>
    <w:p w14:paraId="68618C6A" w14:textId="569B0FBA" w:rsidR="00FF1778" w:rsidRDefault="00FF1778">
      <w:pPr>
        <w:pStyle w:val="ac"/>
        <w:spacing w:after="180"/>
      </w:pPr>
      <w:bookmarkStart w:id="992" w:name="_Ref102339877"/>
      <w:bookmarkStart w:id="993" w:name="_Toc107522713"/>
      <w:r w:rsidRPr="00560ED7">
        <w:rPr>
          <w:rFonts w:hint="eastAsia"/>
        </w:rPr>
        <w:t>圖</w:t>
      </w:r>
      <w:r w:rsidRPr="00560ED7">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20</w:t>
      </w:r>
      <w:r w:rsidR="0040572D">
        <w:fldChar w:fldCharType="end"/>
      </w:r>
      <w:bookmarkEnd w:id="992"/>
      <w:r w:rsidR="00643F6D">
        <w:t xml:space="preserve"> </w:t>
      </w:r>
      <w:r w:rsidRPr="00560ED7">
        <w:rPr>
          <w:rFonts w:hint="eastAsia"/>
        </w:rPr>
        <w:t>感測器佈設位置簡圖</w:t>
      </w:r>
      <w:bookmarkEnd w:id="993"/>
    </w:p>
    <w:p w14:paraId="23ACC9B0" w14:textId="77777777" w:rsidR="003C5029" w:rsidRDefault="003C5029" w:rsidP="003C5029">
      <w:pPr>
        <w:widowControl/>
        <w:spacing w:line="240" w:lineRule="auto"/>
        <w:ind w:leftChars="0" w:left="0" w:firstLineChars="0" w:firstLine="0"/>
        <w:jc w:val="center"/>
      </w:pPr>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17157CD6" w:rsidR="003C5029" w:rsidRDefault="003C5029" w:rsidP="003C5029">
      <w:pPr>
        <w:pStyle w:val="ac"/>
        <w:spacing w:after="180"/>
      </w:pPr>
      <w:bookmarkStart w:id="994" w:name="_Ref103360726"/>
      <w:bookmarkStart w:id="995" w:name="_Toc107522714"/>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21</w:t>
      </w:r>
      <w:r w:rsidR="0040572D">
        <w:fldChar w:fldCharType="end"/>
      </w:r>
      <w:bookmarkEnd w:id="994"/>
      <w:r w:rsidR="00643F6D">
        <w:t xml:space="preserve"> </w:t>
      </w:r>
      <w:r>
        <w:rPr>
          <w:rFonts w:hint="eastAsia"/>
        </w:rPr>
        <w:t>安裝位置現況圖</w:t>
      </w:r>
      <w:bookmarkEnd w:id="995"/>
    </w:p>
    <w:p w14:paraId="50CA79AF" w14:textId="20CE9668" w:rsidR="003C5029" w:rsidRDefault="003C5029" w:rsidP="00B66879">
      <w:pPr>
        <w:ind w:left="480" w:firstLine="480"/>
      </w:pPr>
      <w:r>
        <w:rPr>
          <w:rFonts w:hint="eastAsia"/>
        </w:rPr>
        <w:t xml:space="preserve">                </w:t>
      </w:r>
      <w:r>
        <w:rPr>
          <w:rFonts w:hint="eastAsia"/>
          <w:noProof/>
        </w:rPr>
        <w:drawing>
          <wp:inline distT="0" distB="0" distL="0" distR="0" wp14:anchorId="08C01B5F" wp14:editId="744DFD0E">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p>
    <w:p w14:paraId="02AB2078" w14:textId="6DA8F380" w:rsidR="003C5029" w:rsidRPr="00EE7F7B" w:rsidRDefault="003C5029" w:rsidP="003C5029">
      <w:pPr>
        <w:pStyle w:val="ac"/>
        <w:spacing w:after="180"/>
      </w:pPr>
      <w:bookmarkStart w:id="996" w:name="_Ref103360737"/>
      <w:bookmarkStart w:id="997" w:name="_Toc107522715"/>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22</w:t>
      </w:r>
      <w:r w:rsidR="0040572D">
        <w:fldChar w:fldCharType="end"/>
      </w:r>
      <w:bookmarkEnd w:id="996"/>
      <w:r w:rsidR="00643F6D">
        <w:t xml:space="preserve"> </w:t>
      </w:r>
      <w:r>
        <w:rPr>
          <w:rFonts w:hint="eastAsia"/>
        </w:rPr>
        <w:t>安裝處的軌枕</w:t>
      </w:r>
      <w:bookmarkEnd w:id="997"/>
    </w:p>
    <w:p w14:paraId="4E30A289" w14:textId="7FA96F25" w:rsidR="0027190C" w:rsidRDefault="00D7551F" w:rsidP="00D7551F">
      <w:pPr>
        <w:ind w:left="480" w:firstLine="480"/>
      </w:pPr>
      <w:r>
        <w:rPr>
          <w:rFonts w:hint="eastAsia"/>
        </w:rPr>
        <w:lastRenderedPageBreak/>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C8062D">
        <w:fldChar w:fldCharType="end"/>
      </w:r>
      <w:r w:rsidR="00C8062D">
        <w:rPr>
          <w:rFonts w:hint="eastAsia"/>
        </w:rPr>
        <w:t>。</w:t>
      </w:r>
    </w:p>
    <w:p w14:paraId="3A1A1E50" w14:textId="5313FBDE" w:rsidR="00D7551F" w:rsidRDefault="00560537" w:rsidP="00F23F48">
      <w:pPr>
        <w:ind w:leftChars="83" w:left="199" w:firstLineChars="83" w:firstLine="199"/>
      </w:pPr>
      <w:r>
        <w:rPr>
          <w:noProof/>
        </w:rPr>
        <w:drawing>
          <wp:inline distT="0" distB="0" distL="0" distR="0" wp14:anchorId="77C1F859" wp14:editId="21479B0D">
            <wp:extent cx="4725035" cy="371284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25035" cy="3712845"/>
                    </a:xfrm>
                    <a:prstGeom prst="rect">
                      <a:avLst/>
                    </a:prstGeom>
                    <a:noFill/>
                  </pic:spPr>
                </pic:pic>
              </a:graphicData>
            </a:graphic>
          </wp:inline>
        </w:drawing>
      </w:r>
    </w:p>
    <w:p w14:paraId="1709A528" w14:textId="28256564" w:rsidR="00D7551F" w:rsidRDefault="00D7551F" w:rsidP="00D7551F">
      <w:pPr>
        <w:pStyle w:val="ac"/>
        <w:spacing w:afterLines="150" w:after="540"/>
      </w:pPr>
      <w:bookmarkStart w:id="998" w:name="_Ref102340676"/>
      <w:bookmarkStart w:id="999" w:name="_Ref77675004"/>
      <w:bookmarkStart w:id="1000" w:name="_Toc107522716"/>
      <w:r w:rsidRPr="00560ED7">
        <w:rPr>
          <w:rFonts w:hint="eastAsia"/>
        </w:rPr>
        <w:t>圖</w:t>
      </w:r>
      <w:r w:rsidRPr="00560ED7">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23</w:t>
      </w:r>
      <w:r w:rsidR="0040572D">
        <w:fldChar w:fldCharType="end"/>
      </w:r>
      <w:bookmarkEnd w:id="998"/>
      <w:r>
        <w:t xml:space="preserve"> </w:t>
      </w:r>
      <w:bookmarkEnd w:id="999"/>
      <w:r w:rsidRPr="00B66879">
        <w:rPr>
          <w:rFonts w:hint="eastAsia"/>
        </w:rPr>
        <w:t>監測模組</w:t>
      </w:r>
      <w:r>
        <w:rPr>
          <w:rFonts w:hint="eastAsia"/>
        </w:rPr>
        <w:t>主要作業步驟</w:t>
      </w:r>
      <w:bookmarkEnd w:id="1000"/>
    </w:p>
    <w:p w14:paraId="2B52E0D1" w14:textId="04B1DCA7" w:rsidR="00EF3D9D" w:rsidRDefault="005B30AC" w:rsidP="00EF3D9D">
      <w:pPr>
        <w:pStyle w:val="31"/>
        <w:spacing w:before="360" w:after="180"/>
      </w:pPr>
      <w:bookmarkStart w:id="1001" w:name="_Ref103358583"/>
      <w:r>
        <w:rPr>
          <w:rFonts w:hint="eastAsia"/>
        </w:rPr>
        <w:t xml:space="preserve"> </w:t>
      </w:r>
      <w:bookmarkStart w:id="1002" w:name="_Toc107613008"/>
      <w:r w:rsidR="00EF3D9D">
        <w:rPr>
          <w:rFonts w:hint="eastAsia"/>
        </w:rPr>
        <w:t>整合製作</w:t>
      </w:r>
      <w:r w:rsidR="00F23F48">
        <w:rPr>
          <w:rFonts w:hint="eastAsia"/>
        </w:rPr>
        <w:t>_</w:t>
      </w:r>
      <w:proofErr w:type="spellStart"/>
      <w:r w:rsidR="00EF3D9D">
        <w:rPr>
          <w:rFonts w:hint="eastAsia"/>
        </w:rPr>
        <w:t>X</w:t>
      </w:r>
      <w:r w:rsidR="00EF3D9D">
        <w:t>Bee</w:t>
      </w:r>
      <w:proofErr w:type="spellEnd"/>
      <w:r w:rsidR="00EF3D9D">
        <w:rPr>
          <w:rFonts w:hint="eastAsia"/>
        </w:rPr>
        <w:t>模組</w:t>
      </w:r>
      <w:r w:rsidR="00350419">
        <w:rPr>
          <w:rFonts w:hint="eastAsia"/>
        </w:rPr>
        <w:t>方案</w:t>
      </w:r>
      <w:bookmarkEnd w:id="1001"/>
      <w:bookmarkEnd w:id="1002"/>
    </w:p>
    <w:p w14:paraId="1C73A6DF" w14:textId="1BEE6937" w:rsidR="0002426A" w:rsidRDefault="00F23F48" w:rsidP="00EF3D9D">
      <w:pPr>
        <w:ind w:left="480" w:firstLine="480"/>
      </w:pPr>
      <w:r>
        <w:rPr>
          <w:rFonts w:hint="eastAsia"/>
        </w:rPr>
        <w:t>此方案監測模組連接加速計</w:t>
      </w:r>
      <w:r>
        <w:rPr>
          <w:rFonts w:hint="eastAsia"/>
        </w:rPr>
        <w:t>(</w:t>
      </w:r>
      <w:r>
        <w:t>MPU6050)</w:t>
      </w:r>
      <w:r>
        <w:rPr>
          <w:rFonts w:hint="eastAsia"/>
        </w:rPr>
        <w:t>、重量感測器</w:t>
      </w:r>
      <w:r>
        <w:t>(</w:t>
      </w:r>
      <w:r>
        <w:rPr>
          <w:rFonts w:hint="eastAsia"/>
        </w:rPr>
        <w:t>K</w:t>
      </w:r>
      <w:r>
        <w:t>SM133/HX711)</w:t>
      </w:r>
      <w:r>
        <w:rPr>
          <w:rFonts w:hint="eastAsia"/>
        </w:rPr>
        <w:t>及應變計</w:t>
      </w:r>
      <w:r>
        <w:rPr>
          <w:rFonts w:hint="eastAsia"/>
        </w:rPr>
        <w:t>(B</w:t>
      </w:r>
      <w:r>
        <w:t>F350-3AA)</w:t>
      </w:r>
      <w:r>
        <w:rPr>
          <w:rFonts w:hint="eastAsia"/>
        </w:rPr>
        <w:t>，無線傳輸模組則使用</w:t>
      </w:r>
      <w:proofErr w:type="spellStart"/>
      <w:r>
        <w:rPr>
          <w:rFonts w:hint="eastAsia"/>
        </w:rPr>
        <w:t>X</w:t>
      </w:r>
      <w:r>
        <w:t>Bee</w:t>
      </w:r>
      <w:proofErr w:type="spellEnd"/>
      <w:r>
        <w:rPr>
          <w:rFonts w:hint="eastAsia"/>
        </w:rPr>
        <w:t>模組</w:t>
      </w:r>
      <w:r w:rsidR="00A74700">
        <w:rPr>
          <w:rFonts w:hint="eastAsia"/>
        </w:rPr>
        <w:t>，</w:t>
      </w:r>
      <w:r w:rsidR="00EF3D9D">
        <w:rPr>
          <w:rFonts w:hint="eastAsia"/>
        </w:rPr>
        <w:t>由於</w:t>
      </w:r>
      <w:r w:rsidR="00EF3D9D" w:rsidRPr="00E15F34">
        <w:rPr>
          <w:rFonts w:hint="eastAsia"/>
        </w:rPr>
        <w:t>Arduino UNO</w:t>
      </w:r>
      <w:r w:rsidR="00EF3D9D" w:rsidRPr="00E15F34">
        <w:rPr>
          <w:rFonts w:hint="eastAsia"/>
        </w:rPr>
        <w:t>開發</w:t>
      </w:r>
      <w:r w:rsidR="00E44F8E">
        <w:rPr>
          <w:rFonts w:hint="eastAsia"/>
        </w:rPr>
        <w:t>板</w:t>
      </w:r>
      <w:r w:rsidR="00EF3D9D">
        <w:rPr>
          <w:rFonts w:hint="eastAsia"/>
        </w:rPr>
        <w:t>腳位</w:t>
      </w:r>
      <w:proofErr w:type="gramStart"/>
      <w:r w:rsidR="00EF3D9D">
        <w:rPr>
          <w:rFonts w:hint="eastAsia"/>
        </w:rPr>
        <w:t>眾多</w:t>
      </w:r>
      <w:r w:rsidR="00A74700">
        <w:rPr>
          <w:rFonts w:hint="eastAsia"/>
        </w:rPr>
        <w:t>，</w:t>
      </w:r>
      <w:proofErr w:type="gramEnd"/>
      <w:r w:rsidR="00A74700">
        <w:rPr>
          <w:rFonts w:hint="eastAsia"/>
        </w:rPr>
        <w:t>因此足夠連接</w:t>
      </w:r>
      <w:r w:rsidR="00EF3D9D" w:rsidRPr="00E15F34">
        <w:rPr>
          <w:rFonts w:hint="eastAsia"/>
        </w:rPr>
        <w:t>所有感測元件及通訊模組</w:t>
      </w:r>
      <w:r w:rsidR="00A74700">
        <w:rPr>
          <w:rFonts w:hint="eastAsia"/>
        </w:rPr>
        <w:t>。</w:t>
      </w:r>
      <w:r w:rsidR="00EF3D9D">
        <w:rPr>
          <w:rFonts w:hint="eastAsia"/>
        </w:rPr>
        <w:t>如此可以</w:t>
      </w:r>
      <w:r w:rsidR="00EF3D9D" w:rsidRPr="00E15F34">
        <w:rPr>
          <w:rFonts w:hint="eastAsia"/>
        </w:rPr>
        <w:t>減少</w:t>
      </w:r>
      <w:proofErr w:type="gramStart"/>
      <w:r w:rsidR="00EF3D9D" w:rsidRPr="00E15F34">
        <w:rPr>
          <w:rFonts w:hint="eastAsia"/>
        </w:rPr>
        <w:t>佈</w:t>
      </w:r>
      <w:proofErr w:type="gramEnd"/>
      <w:r w:rsidR="00EF3D9D" w:rsidRPr="00E15F34">
        <w:rPr>
          <w:rFonts w:hint="eastAsia"/>
        </w:rPr>
        <w:t>設於現場的複雜程度</w:t>
      </w:r>
      <w:r>
        <w:rPr>
          <w:rFonts w:hint="eastAsia"/>
        </w:rPr>
        <w:t>與維護便利性。</w:t>
      </w:r>
      <w:r w:rsidR="00A74700">
        <w:rPr>
          <w:rFonts w:hint="eastAsia"/>
        </w:rPr>
        <w:t>完成之模組作為訊號發送端。</w:t>
      </w:r>
    </w:p>
    <w:p w14:paraId="104254F4" w14:textId="2FF674F5" w:rsidR="00EF3D9D" w:rsidRDefault="0002426A" w:rsidP="00EF3D9D">
      <w:pPr>
        <w:ind w:left="480" w:firstLine="480"/>
      </w:pPr>
      <w:r>
        <w:rPr>
          <w:rFonts w:hint="eastAsia"/>
        </w:rPr>
        <w:t>在訊號接收端方面，</w:t>
      </w:r>
      <w:r w:rsidR="00EF3D9D">
        <w:rPr>
          <w:rFonts w:hint="eastAsia"/>
        </w:rPr>
        <w:t>使用</w:t>
      </w:r>
      <w:r w:rsidR="00736541">
        <w:rPr>
          <w:rFonts w:hint="eastAsia"/>
        </w:rPr>
        <w:t>另一</w:t>
      </w:r>
      <w:r w:rsidR="00A74700">
        <w:rPr>
          <w:rFonts w:hint="eastAsia"/>
        </w:rPr>
        <w:t>與之配對的</w:t>
      </w:r>
      <w:proofErr w:type="spellStart"/>
      <w:r w:rsidR="00EF3D9D">
        <w:rPr>
          <w:rFonts w:hint="eastAsia"/>
        </w:rPr>
        <w:t>X</w:t>
      </w:r>
      <w:r w:rsidR="00EF3D9D">
        <w:t>Bee</w:t>
      </w:r>
      <w:proofErr w:type="spellEnd"/>
      <w:r w:rsidR="00EF3D9D">
        <w:rPr>
          <w:rFonts w:hint="eastAsia"/>
        </w:rPr>
        <w:t>模組</w:t>
      </w:r>
      <w:r w:rsidR="00E44F8E">
        <w:rPr>
          <w:rFonts w:hint="eastAsia"/>
        </w:rPr>
        <w:t>連接筆記型電腦</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Pr>
          <w:rFonts w:hint="eastAsia"/>
        </w:rPr>
        <w:t>透過遠端桌面軟體，</w:t>
      </w:r>
      <w:r w:rsidR="00356A15">
        <w:rPr>
          <w:rFonts w:hint="eastAsia"/>
        </w:rPr>
        <w:t>讓學校主機</w:t>
      </w:r>
      <w:r>
        <w:rPr>
          <w:rFonts w:hint="eastAsia"/>
        </w:rPr>
        <w:t>操作並</w:t>
      </w:r>
      <w:proofErr w:type="gramStart"/>
      <w:r>
        <w:rPr>
          <w:rFonts w:hint="eastAsia"/>
        </w:rPr>
        <w:t>下載收測</w:t>
      </w:r>
      <w:r w:rsidR="00356A15">
        <w:rPr>
          <w:rFonts w:hint="eastAsia"/>
        </w:rPr>
        <w:t>得</w:t>
      </w:r>
      <w:proofErr w:type="gramEnd"/>
      <w:r w:rsidR="00356A15">
        <w:rPr>
          <w:rFonts w:hint="eastAsia"/>
        </w:rPr>
        <w:t>之</w:t>
      </w:r>
      <w:r>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4</w:t>
      </w:r>
      <w:r w:rsidR="009708EA">
        <w:fldChar w:fldCharType="end"/>
      </w:r>
      <w:r w:rsidR="00EF3D9D">
        <w:rPr>
          <w:rFonts w:hint="eastAsia"/>
        </w:rPr>
        <w:t>所示。</w:t>
      </w:r>
    </w:p>
    <w:p w14:paraId="21A321B9" w14:textId="4485F2F7" w:rsidR="00EF3D9D" w:rsidRPr="00EF3D9D" w:rsidRDefault="00356A15" w:rsidP="00356A15">
      <w:pPr>
        <w:ind w:leftChars="-118" w:left="-283" w:firstLineChars="0" w:firstLine="0"/>
      </w:pPr>
      <w:r>
        <w:rPr>
          <w:noProof/>
        </w:rPr>
        <w:lastRenderedPageBreak/>
        <w:drawing>
          <wp:inline distT="0" distB="0" distL="0" distR="0" wp14:anchorId="4F9E08C7" wp14:editId="0AF86F4A">
            <wp:extent cx="6166275" cy="334518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76713" cy="3350842"/>
                    </a:xfrm>
                    <a:prstGeom prst="rect">
                      <a:avLst/>
                    </a:prstGeom>
                    <a:noFill/>
                  </pic:spPr>
                </pic:pic>
              </a:graphicData>
            </a:graphic>
          </wp:inline>
        </w:drawing>
      </w:r>
    </w:p>
    <w:p w14:paraId="73A5BD9B" w14:textId="4B9A1585" w:rsidR="00EF3D9D" w:rsidRDefault="009708EA" w:rsidP="009708EA">
      <w:pPr>
        <w:pStyle w:val="ac"/>
        <w:spacing w:after="180"/>
      </w:pPr>
      <w:bookmarkStart w:id="1003" w:name="_Ref103120606"/>
      <w:bookmarkStart w:id="1004" w:name="_Toc107522717"/>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24</w:t>
      </w:r>
      <w:r w:rsidR="0040572D">
        <w:fldChar w:fldCharType="end"/>
      </w:r>
      <w:bookmarkEnd w:id="1003"/>
      <w:r w:rsidR="00643F6D">
        <w:t xml:space="preserve"> </w:t>
      </w:r>
      <w:r w:rsidR="00355304">
        <w:rPr>
          <w:rFonts w:hint="eastAsia"/>
        </w:rPr>
        <w:t>搭配</w:t>
      </w:r>
      <w:proofErr w:type="spellStart"/>
      <w:r w:rsidR="00355304">
        <w:rPr>
          <w:rFonts w:hint="eastAsia"/>
        </w:rPr>
        <w:t>X</w:t>
      </w:r>
      <w:r w:rsidR="00355304">
        <w:t>Bee</w:t>
      </w:r>
      <w:proofErr w:type="spellEnd"/>
      <w:r w:rsidR="00355304" w:rsidRPr="009708EA">
        <w:rPr>
          <w:rFonts w:hint="eastAsia"/>
        </w:rPr>
        <w:t>之</w:t>
      </w:r>
      <w:r w:rsidRPr="009708EA">
        <w:rPr>
          <w:rFonts w:hint="eastAsia"/>
        </w:rPr>
        <w:t>軌道監測模組架構圖</w:t>
      </w:r>
      <w:bookmarkEnd w:id="1004"/>
    </w:p>
    <w:p w14:paraId="72B1269E" w14:textId="77777777" w:rsidR="0007016F" w:rsidRPr="00BC3A7A" w:rsidRDefault="0007016F" w:rsidP="00BC3A7A">
      <w:pPr>
        <w:ind w:left="480" w:firstLine="480"/>
      </w:pPr>
    </w:p>
    <w:p w14:paraId="6B7A5B50" w14:textId="77777777" w:rsidR="00F13E13" w:rsidRDefault="00F13E13" w:rsidP="002C38A3">
      <w:pPr>
        <w:pStyle w:val="aa"/>
        <w:numPr>
          <w:ilvl w:val="0"/>
          <w:numId w:val="31"/>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w:t>
      </w:r>
      <w:proofErr w:type="gramStart"/>
      <w:r>
        <w:rPr>
          <w:rFonts w:hint="eastAsia"/>
        </w:rPr>
        <w:t>硬體間的整合</w:t>
      </w:r>
      <w:proofErr w:type="gramEnd"/>
      <w:r>
        <w:rPr>
          <w:rFonts w:hint="eastAsia"/>
        </w:rPr>
        <w:t>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proofErr w:type="gramStart"/>
      <w:r>
        <w:rPr>
          <w:rFonts w:hint="eastAsia"/>
        </w:rPr>
        <w:t>感</w:t>
      </w:r>
      <w:proofErr w:type="gramEnd"/>
      <w:r>
        <w:rPr>
          <w:rFonts w:hint="eastAsia"/>
        </w:rPr>
        <w:t>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proofErr w:type="gramStart"/>
      <w:r w:rsidR="00491BFF">
        <w:rPr>
          <w:rFonts w:hint="eastAsia"/>
        </w:rPr>
        <w:t>板向各感</w:t>
      </w:r>
      <w:proofErr w:type="gramEnd"/>
      <w:r w:rsidR="00491BFF">
        <w:rPr>
          <w:rFonts w:hint="eastAsia"/>
        </w:rPr>
        <w:t>測元件供電。</w:t>
      </w:r>
    </w:p>
    <w:p w14:paraId="484D1A25" w14:textId="0C255DA5" w:rsidR="002A4DEB" w:rsidRDefault="009708EA" w:rsidP="009708EA">
      <w:pPr>
        <w:ind w:left="480" w:firstLine="480"/>
      </w:pPr>
      <w:r>
        <w:rPr>
          <w:rFonts w:hint="eastAsia"/>
        </w:rPr>
        <w:t>在連接</w:t>
      </w:r>
      <w:proofErr w:type="spellStart"/>
      <w:r>
        <w:rPr>
          <w:rFonts w:hint="eastAsia"/>
        </w:rPr>
        <w:t>X</w:t>
      </w:r>
      <w:r>
        <w:t>Bee</w:t>
      </w:r>
      <w:proofErr w:type="spellEnd"/>
      <w:r>
        <w:rPr>
          <w:rFonts w:hint="eastAsia"/>
        </w:rPr>
        <w:t>無線</w:t>
      </w:r>
      <w:r w:rsidR="009A24EE">
        <w:rPr>
          <w:rFonts w:hint="eastAsia"/>
        </w:rPr>
        <w:t>傳輸</w:t>
      </w:r>
      <w:r>
        <w:rPr>
          <w:rFonts w:hint="eastAsia"/>
        </w:rPr>
        <w:t>模組方面，</w:t>
      </w:r>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1B7FE61D"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5</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6</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719A8B0A" w:rsidR="005F5D3E" w:rsidRDefault="005F5D3E" w:rsidP="00B66879">
      <w:pPr>
        <w:pStyle w:val="ac"/>
        <w:spacing w:after="180"/>
      </w:pPr>
      <w:bookmarkStart w:id="1005" w:name="_Ref103122886"/>
      <w:bookmarkStart w:id="1006" w:name="_Toc107522718"/>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25</w:t>
      </w:r>
      <w:r w:rsidR="0040572D">
        <w:fldChar w:fldCharType="end"/>
      </w:r>
      <w:bookmarkEnd w:id="1005"/>
      <w:r w:rsidR="00643F6D">
        <w:t xml:space="preserve"> </w:t>
      </w:r>
      <w:r w:rsidRPr="005F5D3E">
        <w:rPr>
          <w:rFonts w:hint="eastAsia"/>
        </w:rPr>
        <w:t>線路連接示意圖</w:t>
      </w:r>
      <w:bookmarkEnd w:id="1006"/>
    </w:p>
    <w:p w14:paraId="7C6ACDA0" w14:textId="77777777" w:rsidR="000C67C2" w:rsidRPr="000C67C2" w:rsidRDefault="000C67C2" w:rsidP="000C67C2">
      <w:pPr>
        <w:ind w:left="480" w:firstLine="480"/>
      </w:pPr>
    </w:p>
    <w:p w14:paraId="2903CF2D" w14:textId="4775F611" w:rsidR="00EF3D9D" w:rsidRDefault="004044CD" w:rsidP="00570676">
      <w:pPr>
        <w:ind w:leftChars="83" w:left="199" w:firstLineChars="83" w:firstLine="199"/>
      </w:pPr>
      <w:r>
        <w:rPr>
          <w:rFonts w:hint="eastAsia"/>
          <w:noProof/>
        </w:rPr>
        <w:drawing>
          <wp:inline distT="0" distB="0" distL="0" distR="0" wp14:anchorId="3CA4CAFC" wp14:editId="67FAE414">
            <wp:extent cx="4908497" cy="2770909"/>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3FD34762" w:rsidR="004044CD" w:rsidRDefault="004044CD">
      <w:pPr>
        <w:pStyle w:val="ac"/>
        <w:spacing w:after="180"/>
      </w:pPr>
      <w:bookmarkStart w:id="1007" w:name="_Ref103122891"/>
      <w:bookmarkStart w:id="1008" w:name="_Toc107522719"/>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26</w:t>
      </w:r>
      <w:r w:rsidR="0040572D">
        <w:fldChar w:fldCharType="end"/>
      </w:r>
      <w:bookmarkEnd w:id="1007"/>
      <w:r w:rsidR="00643F6D">
        <w:t xml:space="preserve"> </w:t>
      </w:r>
      <w:r w:rsidRPr="004044CD">
        <w:rPr>
          <w:rFonts w:hint="eastAsia"/>
        </w:rPr>
        <w:t>線路連接至</w:t>
      </w:r>
      <w:r w:rsidRPr="004044CD">
        <w:rPr>
          <w:rFonts w:hint="eastAsia"/>
        </w:rPr>
        <w:t>Arduino UNO</w:t>
      </w:r>
      <w:r w:rsidRPr="004044CD">
        <w:rPr>
          <w:rFonts w:hint="eastAsia"/>
        </w:rPr>
        <w:t>板</w:t>
      </w:r>
      <w:bookmarkEnd w:id="1008"/>
    </w:p>
    <w:p w14:paraId="5FD23F10" w14:textId="285F62FF" w:rsidR="000C67C2" w:rsidRDefault="000C67C2">
      <w:pPr>
        <w:widowControl/>
        <w:spacing w:line="240" w:lineRule="auto"/>
        <w:ind w:leftChars="0" w:left="0" w:firstLineChars="0" w:firstLine="0"/>
      </w:pPr>
      <w:r>
        <w:br w:type="page"/>
      </w:r>
    </w:p>
    <w:p w14:paraId="6E658B74" w14:textId="77777777" w:rsidR="00A8058C" w:rsidRDefault="00A8058C" w:rsidP="00570676">
      <w:pPr>
        <w:ind w:leftChars="0" w:left="0" w:firstLineChars="0" w:firstLine="0"/>
      </w:pP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75"/>
        <w:gridCol w:w="4416"/>
      </w:tblGrid>
      <w:tr w:rsidR="00BC3A7A" w14:paraId="140BFE77" w14:textId="77777777" w:rsidTr="00570676">
        <w:trPr>
          <w:trHeight w:val="340"/>
          <w:jc w:val="center"/>
        </w:trPr>
        <w:tc>
          <w:tcPr>
            <w:tcW w:w="3969"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3969"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570676">
        <w:trPr>
          <w:jc w:val="center"/>
        </w:trPr>
        <w:tc>
          <w:tcPr>
            <w:tcW w:w="3969"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9"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57765752" w:rsidR="00BC3A7A" w:rsidRDefault="00BC3A7A" w:rsidP="00BC3A7A">
      <w:pPr>
        <w:pStyle w:val="ac"/>
        <w:spacing w:after="180"/>
      </w:pPr>
      <w:bookmarkStart w:id="1009" w:name="_Toc107522720"/>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27</w:t>
      </w:r>
      <w:r w:rsidR="0040572D">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1009"/>
    </w:p>
    <w:p w14:paraId="7D64333A" w14:textId="1F0CCE00" w:rsidR="00570676" w:rsidRDefault="00570676" w:rsidP="00570676">
      <w:pPr>
        <w:ind w:left="480" w:firstLine="480"/>
      </w:pPr>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55EB264B" w14:textId="080E42C4" w:rsidR="004044CD" w:rsidRPr="00BC3A7A" w:rsidRDefault="00570676" w:rsidP="00570676">
      <w:pPr>
        <w:ind w:left="480" w:firstLine="480"/>
      </w:pPr>
      <w:r>
        <w:rPr>
          <w:rFonts w:hint="eastAsia"/>
        </w:rPr>
        <w:t>研究以</w:t>
      </w:r>
      <w:r>
        <w:rPr>
          <w:rFonts w:hint="eastAsia"/>
        </w:rPr>
        <w:t>4</w:t>
      </w:r>
      <w:r>
        <w:rPr>
          <w:rFonts w:hint="eastAsia"/>
        </w:rPr>
        <w:t>片太陽能板並聯組成，因太陽能板所輸出之電壓非穩定值，因此需裝置</w:t>
      </w:r>
      <w:proofErr w:type="gramStart"/>
      <w:r>
        <w:rPr>
          <w:rFonts w:hint="eastAsia"/>
        </w:rPr>
        <w:t>一</w:t>
      </w:r>
      <w:proofErr w:type="gramEnd"/>
      <w:r>
        <w:rPr>
          <w:rFonts w:hint="eastAsia"/>
        </w:rPr>
        <w:t>輸出</w:t>
      </w:r>
      <w:proofErr w:type="gramStart"/>
      <w:r>
        <w:rPr>
          <w:rFonts w:hint="eastAsia"/>
        </w:rPr>
        <w:t>穩壓板</w:t>
      </w:r>
      <w:proofErr w:type="gramEnd"/>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2CA7457E" w14:textId="77777777" w:rsidR="00BC3A7A" w:rsidRPr="00EF3D9D" w:rsidRDefault="00BC3A7A" w:rsidP="00B66879">
      <w:pPr>
        <w:ind w:leftChars="0" w:left="0" w:firstLineChars="0" w:firstLine="0"/>
      </w:pPr>
    </w:p>
    <w:p w14:paraId="11E69983" w14:textId="165377CC" w:rsidR="00BC3A7A" w:rsidRDefault="00BC3A7A" w:rsidP="002C38A3">
      <w:pPr>
        <w:pStyle w:val="aa"/>
        <w:numPr>
          <w:ilvl w:val="0"/>
          <w:numId w:val="31"/>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w:t>
      </w:r>
      <w:proofErr w:type="gramStart"/>
      <w:r>
        <w:rPr>
          <w:rFonts w:hint="eastAsia"/>
        </w:rPr>
        <w:t>於各感測</w:t>
      </w:r>
      <w:proofErr w:type="gramEnd"/>
      <w:r>
        <w:rPr>
          <w:rFonts w:hint="eastAsia"/>
        </w:rPr>
        <w:t>元件的程式，在程式編寫之初，依據前一小節所規劃的腳位，將各個腳位進行名稱定義，方便後續程式管理，另外需定義</w:t>
      </w:r>
      <w:proofErr w:type="gramStart"/>
      <w:r>
        <w:rPr>
          <w:rFonts w:hint="eastAsia"/>
        </w:rPr>
        <w:t>變數供感測</w:t>
      </w:r>
      <w:proofErr w:type="gramEnd"/>
      <w:r>
        <w:rPr>
          <w:rFonts w:hint="eastAsia"/>
        </w:rPr>
        <w:t>器輸出值存入其中。</w:t>
      </w:r>
    </w:p>
    <w:p w14:paraId="238FF949" w14:textId="01A34A31" w:rsidR="00BC3A7A" w:rsidRDefault="00BC3A7A" w:rsidP="00BC3A7A">
      <w:pPr>
        <w:ind w:left="480" w:firstLine="480"/>
      </w:pPr>
      <w:r>
        <w:rPr>
          <w:rFonts w:hint="eastAsia"/>
        </w:rPr>
        <w:t>在</w:t>
      </w:r>
      <w:r w:rsidRPr="00C93764">
        <w:rPr>
          <w:rFonts w:hint="eastAsia"/>
        </w:rPr>
        <w:t>setup( )</w:t>
      </w:r>
      <w:proofErr w:type="gramStart"/>
      <w:r>
        <w:rPr>
          <w:rFonts w:hint="eastAsia"/>
        </w:rPr>
        <w:t>函式中</w:t>
      </w:r>
      <w:proofErr w:type="gramEnd"/>
      <w:r>
        <w:rPr>
          <w:rFonts w:hint="eastAsia"/>
        </w:rPr>
        <w:t>，定義腳位功能以及設定傳輸的鮑率</w:t>
      </w:r>
      <w:r>
        <w:rPr>
          <w:rFonts w:hint="eastAsia"/>
        </w:rPr>
        <w:t>(</w:t>
      </w:r>
      <w:r w:rsidRPr="004C3AF2">
        <w:t>Baud Rate</w:t>
      </w:r>
      <w:r>
        <w:t>)</w:t>
      </w:r>
      <w:r>
        <w:rPr>
          <w:rFonts w:hint="eastAsia"/>
        </w:rPr>
        <w:t>，各通</w:t>
      </w:r>
      <w:r>
        <w:rPr>
          <w:rFonts w:hint="eastAsia"/>
        </w:rPr>
        <w:lastRenderedPageBreak/>
        <w:t>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8</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8"/>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07F3188E" w:rsidR="00BC3A7A" w:rsidRPr="00C72311" w:rsidRDefault="00BC3A7A" w:rsidP="00BC3A7A">
      <w:pPr>
        <w:pStyle w:val="ac"/>
        <w:spacing w:after="180"/>
      </w:pPr>
      <w:bookmarkStart w:id="1010" w:name="_Ref102917797"/>
      <w:bookmarkStart w:id="1011" w:name="_Toc107522721"/>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28</w:t>
      </w:r>
      <w:r w:rsidR="0040572D">
        <w:fldChar w:fldCharType="end"/>
      </w:r>
      <w:bookmarkEnd w:id="1010"/>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1011"/>
    </w:p>
    <w:p w14:paraId="2EF54EA8" w14:textId="0829790B" w:rsidR="00885042" w:rsidRDefault="00BC3A7A" w:rsidP="00BC3A7A">
      <w:pPr>
        <w:ind w:left="480" w:firstLine="480"/>
      </w:pPr>
      <w:r>
        <w:rPr>
          <w:rFonts w:hint="eastAsia"/>
        </w:rPr>
        <w:t>在主程式部分則編寫在</w:t>
      </w:r>
      <w:r w:rsidRPr="00C93764">
        <w:rPr>
          <w:rFonts w:hint="eastAsia"/>
        </w:rPr>
        <w:t>loop( )</w:t>
      </w:r>
      <w:proofErr w:type="gramStart"/>
      <w:r>
        <w:rPr>
          <w:rFonts w:hint="eastAsia"/>
        </w:rPr>
        <w:t>函式內</w:t>
      </w:r>
      <w:proofErr w:type="gramEnd"/>
      <w:r>
        <w:rPr>
          <w:rFonts w:hint="eastAsia"/>
        </w:rPr>
        <w:t>，此部分主要將感測元件的</w:t>
      </w:r>
      <w:proofErr w:type="gramStart"/>
      <w:r>
        <w:rPr>
          <w:rFonts w:hint="eastAsia"/>
        </w:rPr>
        <w:t>輸出值用類比</w:t>
      </w:r>
      <w:proofErr w:type="gramEnd"/>
      <w:r>
        <w:rPr>
          <w:rFonts w:hint="eastAsia"/>
        </w:rPr>
        <w:t>訊號讀取，可使用</w:t>
      </w:r>
      <w:proofErr w:type="spellStart"/>
      <w:r w:rsidRPr="002E3480">
        <w:t>analogRead</w:t>
      </w:r>
      <w:proofErr w:type="spellEnd"/>
      <w:r w:rsidRPr="002E3480">
        <w:t>(</w:t>
      </w:r>
      <w:r>
        <w:rPr>
          <w:rFonts w:hint="eastAsia"/>
        </w:rPr>
        <w:t xml:space="preserve"> </w:t>
      </w:r>
      <w:r w:rsidRPr="002E3480">
        <w:t>)</w:t>
      </w:r>
      <w:proofErr w:type="gramStart"/>
      <w:r>
        <w:rPr>
          <w:rFonts w:hint="eastAsia"/>
        </w:rPr>
        <w:t>函式來完成</w:t>
      </w:r>
      <w:proofErr w:type="gramEnd"/>
      <w:r>
        <w:rPr>
          <w:rFonts w:hint="eastAsia"/>
        </w:rPr>
        <w:t>該功能。完成讀取後，使用</w:t>
      </w:r>
      <w:proofErr w:type="spellStart"/>
      <w:r w:rsidRPr="002E3480">
        <w:t>Serial.print</w:t>
      </w:r>
      <w:proofErr w:type="spellEnd"/>
      <w:r>
        <w:rPr>
          <w:rFonts w:hint="eastAsia"/>
        </w:rPr>
        <w:t>( )</w:t>
      </w:r>
      <w:r>
        <w:rPr>
          <w:rFonts w:hint="eastAsia"/>
        </w:rPr>
        <w:t>將</w:t>
      </w:r>
      <w:proofErr w:type="gramStart"/>
      <w:r>
        <w:rPr>
          <w:rFonts w:hint="eastAsia"/>
        </w:rPr>
        <w:t>讀取值印出</w:t>
      </w:r>
      <w:proofErr w:type="gramEnd"/>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2710D8D4" w:rsidR="00231516" w:rsidRDefault="00231516" w:rsidP="00BC3A7A">
      <w:pPr>
        <w:ind w:left="480" w:firstLine="480"/>
      </w:pPr>
      <m:oMathPara>
        <m:oMath>
          <m:r>
            <w:rPr>
              <w:rFonts w:ascii="Cambria Math" w:hAnsi="Cambria Math" w:hint="eastAsia"/>
            </w:rPr>
            <m:t>(</m:t>
          </m:r>
          <m:r>
            <w:rPr>
              <w:rFonts w:ascii="Cambria Math" w:hAnsi="Cambria Math"/>
            </w:rPr>
            <m:t>ax,ay,az,strain,load,nu</m:t>
          </m:r>
          <m:sSub>
            <m:sSubPr>
              <m:ctrlPr>
                <w:rPr>
                  <w:rFonts w:ascii="Cambria Math" w:hAnsi="Cambria Math"/>
                  <w:i/>
                </w:rPr>
              </m:ctrlPr>
            </m:sSubPr>
            <m:e>
              <m:r>
                <w:rPr>
                  <w:rFonts w:ascii="Cambria Math" w:hAnsi="Cambria Math"/>
                </w:rPr>
                <m:t>m</m:t>
              </m:r>
            </m:e>
            <m:sub>
              <m:r>
                <w:rPr>
                  <w:rFonts w:ascii="Cambria Math" w:hAnsi="Cambria Math" w:hint="eastAsia"/>
                </w:rPr>
                <m:t>流水號</m:t>
              </m:r>
            </m:sub>
          </m:sSub>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6FCC39E9" w:rsidR="00BC3A7A" w:rsidRDefault="00BC3A7A" w:rsidP="00BC3A7A">
      <w:pPr>
        <w:ind w:left="480" w:firstLine="480"/>
      </w:pPr>
      <w:r>
        <w:rPr>
          <w:rFonts w:hint="eastAsia"/>
        </w:rPr>
        <w:t>最後，因為</w:t>
      </w:r>
      <w:proofErr w:type="gramStart"/>
      <w:r>
        <w:rPr>
          <w:rFonts w:hint="eastAsia"/>
        </w:rPr>
        <w:t>一</w:t>
      </w:r>
      <w:proofErr w:type="gramEnd"/>
      <w:r>
        <w:rPr>
          <w:rFonts w:hint="eastAsia"/>
        </w:rPr>
        <w:t>列車通過監測站的時間約為</w:t>
      </w:r>
      <w:r>
        <w:rPr>
          <w:rFonts w:hint="eastAsia"/>
        </w:rPr>
        <w:t>8~17</w:t>
      </w:r>
      <w:r>
        <w:rPr>
          <w:rFonts w:hint="eastAsia"/>
        </w:rPr>
        <w:t>秒</w:t>
      </w:r>
      <w:proofErr w:type="gramStart"/>
      <w:r>
        <w:rPr>
          <w:rFonts w:hint="eastAsia"/>
        </w:rPr>
        <w:t>之間</w:t>
      </w:r>
      <w:r>
        <w:rPr>
          <w:rFonts w:hint="eastAsia"/>
        </w:rPr>
        <w:t>(</w:t>
      </w:r>
      <w:proofErr w:type="gramEnd"/>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Pr>
          <w:rFonts w:hint="eastAsia"/>
        </w:rPr>
        <w:t>。</w:t>
      </w:r>
    </w:p>
    <w:p w14:paraId="78BFB716" w14:textId="77777777" w:rsidR="00BC3A7A" w:rsidRDefault="00BC3A7A" w:rsidP="00B66879">
      <w:pPr>
        <w:ind w:leftChars="83" w:left="199" w:firstLineChars="83" w:firstLine="199"/>
        <w:jc w:val="center"/>
      </w:pPr>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69"/>
                    <a:stretch>
                      <a:fillRect/>
                    </a:stretch>
                  </pic:blipFill>
                  <pic:spPr>
                    <a:xfrm>
                      <a:off x="0" y="0"/>
                      <a:ext cx="4338208" cy="4181209"/>
                    </a:xfrm>
                    <a:prstGeom prst="rect">
                      <a:avLst/>
                    </a:prstGeom>
                    <a:ln>
                      <a:solidFill>
                        <a:schemeClr val="tx1"/>
                      </a:solidFill>
                    </a:ln>
                  </pic:spPr>
                </pic:pic>
              </a:graphicData>
            </a:graphic>
          </wp:inline>
        </w:drawing>
      </w:r>
    </w:p>
    <w:p w14:paraId="6DDFB1D6" w14:textId="7E555B99" w:rsidR="00BC3A7A" w:rsidRDefault="00BC3A7A" w:rsidP="00BC3A7A">
      <w:pPr>
        <w:pStyle w:val="ac"/>
        <w:spacing w:after="180"/>
      </w:pPr>
      <w:bookmarkStart w:id="1012" w:name="_Toc107522722"/>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29</w:t>
      </w:r>
      <w:r w:rsidR="0040572D">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1012"/>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1013" w:name="_Toc107613009"/>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1013"/>
    </w:p>
    <w:p w14:paraId="74FCF8D4" w14:textId="3D35C1AF"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大致相同，因不需使用到</w:t>
      </w:r>
      <w:proofErr w:type="spellStart"/>
      <w:r>
        <w:rPr>
          <w:rFonts w:hint="eastAsia"/>
        </w:rPr>
        <w:t>X</w:t>
      </w:r>
      <w:r>
        <w:t>Bee</w:t>
      </w:r>
      <w:proofErr w:type="spellEnd"/>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01429D" w:rsidRPr="00A40C8A">
        <w:rPr>
          <w:rFonts w:hint="eastAsia"/>
        </w:rPr>
        <w:t>圖</w:t>
      </w:r>
      <w:r w:rsidR="0001429D" w:rsidRPr="00A40C8A">
        <w:t xml:space="preserve"> </w:t>
      </w:r>
      <w:r w:rsidR="0001429D">
        <w:rPr>
          <w:noProof/>
        </w:rPr>
        <w:t>2</w:t>
      </w:r>
      <w:r w:rsidR="0001429D">
        <w:noBreakHyphen/>
      </w:r>
      <w:r w:rsidR="0001429D">
        <w:rPr>
          <w:noProof/>
        </w:rPr>
        <w:t>30</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proofErr w:type="gramStart"/>
      <w:r w:rsidR="000E7E23">
        <w:rPr>
          <w:rFonts w:hint="eastAsia"/>
        </w:rPr>
        <w:t>即可</w:t>
      </w:r>
      <w:r>
        <w:rPr>
          <w:rFonts w:hint="eastAsia"/>
        </w:rPr>
        <w:t>讓量測</w:t>
      </w:r>
      <w:proofErr w:type="gramEnd"/>
      <w:r>
        <w:rPr>
          <w:rFonts w:hint="eastAsia"/>
        </w:rPr>
        <w:t>數值透過其腳位順利傳輸至通訊模組，最後再傳輸至主機的</w:t>
      </w:r>
      <w:r>
        <w:rPr>
          <w:rFonts w:hint="eastAsia"/>
        </w:rPr>
        <w:t>Y</w:t>
      </w:r>
      <w:r>
        <w:t>AT</w:t>
      </w:r>
      <w:r>
        <w:rPr>
          <w:rFonts w:hint="eastAsia"/>
        </w:rPr>
        <w:t>終端軟體接收。</w:t>
      </w:r>
    </w:p>
    <w:p w14:paraId="41EC4618" w14:textId="714CADD0"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1</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2</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1F4B3566">
            <wp:extent cx="5741294" cy="3218632"/>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1853" cy="3230158"/>
                    </a:xfrm>
                    <a:prstGeom prst="rect">
                      <a:avLst/>
                    </a:prstGeom>
                    <a:noFill/>
                  </pic:spPr>
                </pic:pic>
              </a:graphicData>
            </a:graphic>
          </wp:inline>
        </w:drawing>
      </w:r>
    </w:p>
    <w:p w14:paraId="3607D7C1" w14:textId="5BB32CEB" w:rsidR="00350419" w:rsidRDefault="00350419" w:rsidP="00350419">
      <w:pPr>
        <w:pStyle w:val="ac"/>
        <w:spacing w:after="180"/>
      </w:pPr>
      <w:bookmarkStart w:id="1014" w:name="_Ref102683494"/>
      <w:bookmarkStart w:id="1015" w:name="_Toc107522723"/>
      <w:r w:rsidRPr="00A40C8A">
        <w:rPr>
          <w:rFonts w:hint="eastAsia"/>
        </w:rPr>
        <w:t>圖</w:t>
      </w:r>
      <w:r w:rsidRPr="00A40C8A">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30</w:t>
      </w:r>
      <w:r w:rsidR="0040572D">
        <w:fldChar w:fldCharType="end"/>
      </w:r>
      <w:bookmarkEnd w:id="1014"/>
      <w:r>
        <w:rPr>
          <w:rFonts w:hint="eastAsia"/>
        </w:rPr>
        <w:t xml:space="preserve"> </w:t>
      </w:r>
      <w:r w:rsidRPr="00A40C8A">
        <w:rPr>
          <w:rFonts w:hint="eastAsia"/>
        </w:rPr>
        <w:t>軌道監測模組之架構圖</w:t>
      </w:r>
      <w:bookmarkEnd w:id="1015"/>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48A890CD">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45EFF984" w14:textId="380472AA" w:rsidR="00350419" w:rsidRDefault="00350419" w:rsidP="00350419">
      <w:pPr>
        <w:pStyle w:val="ac"/>
        <w:spacing w:after="180"/>
      </w:pPr>
      <w:bookmarkStart w:id="1016" w:name="_Ref102485423"/>
      <w:bookmarkStart w:id="1017" w:name="_Toc107522724"/>
      <w:r w:rsidRPr="00266DDB">
        <w:rPr>
          <w:rFonts w:hint="eastAsia"/>
        </w:rPr>
        <w:t>圖</w:t>
      </w:r>
      <w:r w:rsidRPr="00266DDB">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31</w:t>
      </w:r>
      <w:r w:rsidR="0040572D">
        <w:fldChar w:fldCharType="end"/>
      </w:r>
      <w:bookmarkEnd w:id="1016"/>
      <w:r>
        <w:rPr>
          <w:rFonts w:hint="eastAsia"/>
        </w:rPr>
        <w:t xml:space="preserve"> </w:t>
      </w:r>
      <w:r w:rsidRPr="00266DDB">
        <w:rPr>
          <w:rFonts w:hint="eastAsia"/>
        </w:rPr>
        <w:t>線路連接示意圖</w:t>
      </w:r>
      <w:bookmarkEnd w:id="1017"/>
    </w:p>
    <w:p w14:paraId="224420E9" w14:textId="77777777" w:rsidR="00350419" w:rsidRDefault="00350419" w:rsidP="00350419">
      <w:pPr>
        <w:ind w:leftChars="0" w:left="0" w:firstLineChars="0" w:firstLine="0"/>
        <w:jc w:val="center"/>
      </w:pPr>
      <w:r>
        <w:rPr>
          <w:noProof/>
        </w:rPr>
        <w:drawing>
          <wp:inline distT="0" distB="0" distL="0" distR="0" wp14:anchorId="05C7D1FB" wp14:editId="5DCF44ED">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72">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387E6A5A" w:rsidR="00350419" w:rsidRDefault="00350419" w:rsidP="00350419">
      <w:pPr>
        <w:pStyle w:val="ac"/>
        <w:spacing w:after="180"/>
      </w:pPr>
      <w:bookmarkStart w:id="1018" w:name="_Ref102684915"/>
      <w:bookmarkStart w:id="1019" w:name="_Toc107522725"/>
      <w:r w:rsidRPr="00266DDB">
        <w:rPr>
          <w:rFonts w:hint="eastAsia"/>
        </w:rPr>
        <w:t>圖</w:t>
      </w:r>
      <w:r w:rsidRPr="00266DDB">
        <w:t xml:space="preserve"> </w:t>
      </w:r>
      <w:fldSimple w:instr=" STYLEREF 1 \s ">
        <w:r w:rsidR="0040572D">
          <w:rPr>
            <w:noProof/>
          </w:rPr>
          <w:t>2</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32</w:t>
      </w:r>
      <w:r w:rsidR="0040572D">
        <w:fldChar w:fldCharType="end"/>
      </w:r>
      <w:bookmarkEnd w:id="1018"/>
      <w:r>
        <w:rPr>
          <w:rFonts w:hint="eastAsia"/>
        </w:rPr>
        <w:t xml:space="preserve"> Cat M1</w:t>
      </w:r>
      <w:r w:rsidRPr="00266DDB">
        <w:rPr>
          <w:rFonts w:hint="eastAsia"/>
        </w:rPr>
        <w:t>線路連接至</w:t>
      </w:r>
      <w:r w:rsidRPr="00266DDB">
        <w:t>Arduino UNO</w:t>
      </w:r>
      <w:r w:rsidRPr="00266DDB">
        <w:rPr>
          <w:rFonts w:hint="eastAsia"/>
        </w:rPr>
        <w:t>板腳位</w:t>
      </w:r>
      <w:bookmarkEnd w:id="1019"/>
    </w:p>
    <w:p w14:paraId="7A59A84F" w14:textId="792D747D" w:rsidR="00C208AE" w:rsidRDefault="00C208AE" w:rsidP="00C208AE">
      <w:pPr>
        <w:pStyle w:val="31"/>
        <w:spacing w:before="360" w:after="180"/>
      </w:pPr>
      <w:r>
        <w:t xml:space="preserve"> </w:t>
      </w:r>
      <w:bookmarkStart w:id="1020" w:name="_Ref103361101"/>
      <w:bookmarkStart w:id="1021" w:name="_Ref103361110"/>
      <w:bookmarkStart w:id="1022" w:name="_Ref103361118"/>
      <w:bookmarkStart w:id="1023" w:name="_Toc107613010"/>
      <w:r>
        <w:rPr>
          <w:rFonts w:hint="eastAsia"/>
        </w:rPr>
        <w:t>現地安裝</w:t>
      </w:r>
      <w:bookmarkEnd w:id="1020"/>
      <w:bookmarkEnd w:id="1021"/>
      <w:bookmarkEnd w:id="1022"/>
      <w:bookmarkEnd w:id="1023"/>
    </w:p>
    <w:p w14:paraId="7A638CA5" w14:textId="77777777" w:rsidR="005C1006" w:rsidRPr="005C1006" w:rsidRDefault="00C208AE" w:rsidP="005C1006">
      <w:pPr>
        <w:ind w:left="480" w:firstLine="480"/>
      </w:pPr>
      <w:r>
        <w:rPr>
          <w:rFonts w:hint="eastAsia"/>
        </w:rPr>
        <w:t>監控設備皆安裝在軌枕附近，</w:t>
      </w:r>
      <w:r w:rsidR="00560ED7">
        <w:rPr>
          <w:rFonts w:hint="eastAsia"/>
        </w:rPr>
        <w:t>重量感測器</w:t>
      </w:r>
      <w:r>
        <w:rPr>
          <w:rFonts w:hint="eastAsia"/>
        </w:rPr>
        <w:t>黏貼於軌枕端部；應變計則貼附</w:t>
      </w:r>
      <w:proofErr w:type="gramStart"/>
      <w:r>
        <w:rPr>
          <w:rFonts w:hint="eastAsia"/>
        </w:rPr>
        <w:t>於軌腹</w:t>
      </w:r>
      <w:proofErr w:type="gramEnd"/>
      <w:r>
        <w:rPr>
          <w:rFonts w:hint="eastAsia"/>
        </w:rPr>
        <w:t>；</w:t>
      </w:r>
      <w:r w:rsidR="002F0E3C">
        <w:rPr>
          <w:rFonts w:hint="eastAsia"/>
        </w:rPr>
        <w:t>加速計</w:t>
      </w:r>
      <w:r w:rsidR="0001429D">
        <w:rPr>
          <w:rFonts w:hint="eastAsia"/>
        </w:rPr>
        <w:t>則置軌枕上。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w:t>
      </w:r>
      <w:proofErr w:type="gramStart"/>
      <w:r w:rsidR="00412897">
        <w:rPr>
          <w:rFonts w:hint="eastAsia"/>
        </w:rPr>
        <w:t>佈</w:t>
      </w:r>
      <w:proofErr w:type="gramEnd"/>
      <w:r w:rsidR="00412897">
        <w:rPr>
          <w:rFonts w:hint="eastAsia"/>
        </w:rPr>
        <w:t>設位置如</w:t>
      </w:r>
      <w:r w:rsidR="005C1006">
        <w:fldChar w:fldCharType="begin"/>
      </w:r>
      <w:r w:rsidR="005C1006">
        <w:instrText xml:space="preserve"> </w:instrText>
      </w:r>
      <w:r w:rsidR="005C1006">
        <w:rPr>
          <w:rFonts w:hint="eastAsia"/>
        </w:rPr>
        <w:instrText>REF _Ref107245719 \h</w:instrText>
      </w:r>
      <w:r w:rsidR="005C1006">
        <w:instrText xml:space="preserve"> </w:instrText>
      </w:r>
      <w:r w:rsidR="005C1006">
        <w:fldChar w:fldCharType="separate"/>
      </w:r>
      <w:r w:rsidR="005C1006">
        <w:rPr>
          <w:rFonts w:hint="eastAsia"/>
        </w:rPr>
        <w:t>圖</w:t>
      </w:r>
      <w:r w:rsidR="005C1006">
        <w:rPr>
          <w:rFonts w:hint="eastAsia"/>
        </w:rPr>
        <w:t xml:space="preserve"> </w:t>
      </w:r>
      <w:r w:rsidR="005C1006">
        <w:rPr>
          <w:noProof/>
        </w:rPr>
        <w:t>1</w:t>
      </w:r>
      <w:r w:rsidR="005C1006">
        <w:noBreakHyphen/>
      </w:r>
      <w:r w:rsidR="005C1006">
        <w:rPr>
          <w:noProof/>
        </w:rPr>
        <w:t>2</w:t>
      </w:r>
      <w:r w:rsidR="005C1006">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5C1006">
        <w:rPr>
          <w:rFonts w:hint="eastAsia"/>
        </w:rPr>
        <w:t>表</w:t>
      </w:r>
      <w:r w:rsidR="005C1006">
        <w:rPr>
          <w:rFonts w:hint="eastAsia"/>
        </w:rPr>
        <w:t xml:space="preserve"> </w:t>
      </w:r>
      <w:r w:rsidR="005C1006">
        <w:rPr>
          <w:noProof/>
        </w:rPr>
        <w:t>2</w:t>
      </w:r>
      <w:r w:rsidR="005C1006">
        <w:noBreakHyphen/>
      </w:r>
      <w:r w:rsidR="005C1006">
        <w:rPr>
          <w:noProof/>
        </w:rPr>
        <w:t>7</w:t>
      </w:r>
      <w:r w:rsidR="005C1006">
        <w:fldChar w:fldCharType="end"/>
      </w:r>
      <w:r w:rsidR="005C1006">
        <w:rPr>
          <w:rFonts w:hint="eastAsia"/>
        </w:rPr>
        <w:t>詳細說明感測元件現場安裝步驟與相關注意事項。</w:t>
      </w:r>
    </w:p>
    <w:p w14:paraId="016F88FE" w14:textId="581792FF" w:rsidR="00C208AE" w:rsidRPr="005C1006" w:rsidRDefault="00C208AE" w:rsidP="00B66879">
      <w:pPr>
        <w:widowControl/>
        <w:ind w:leftChars="0" w:left="480" w:firstLineChars="0" w:firstLine="480"/>
      </w:pPr>
    </w:p>
    <w:p w14:paraId="04AA6FC8" w14:textId="77777777" w:rsidR="005C1006" w:rsidRDefault="005C1006" w:rsidP="005C1006">
      <w:pPr>
        <w:ind w:left="480" w:firstLine="480"/>
        <w:jc w:val="center"/>
      </w:pPr>
      <w:r>
        <w:rPr>
          <w:noProof/>
        </w:rPr>
        <w:drawing>
          <wp:inline distT="0" distB="0" distL="0" distR="0" wp14:anchorId="1EFB2039" wp14:editId="230FEBBF">
            <wp:extent cx="4029876" cy="181510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198F068D" w14:textId="5CB3216B" w:rsidR="005C1006" w:rsidRDefault="005C1006" w:rsidP="005C1006">
      <w:pPr>
        <w:pStyle w:val="ac"/>
        <w:spacing w:after="180"/>
      </w:pPr>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33</w:t>
      </w:r>
      <w:r w:rsidR="0040572D">
        <w:fldChar w:fldCharType="end"/>
      </w:r>
      <w:r>
        <w:rPr>
          <w:rFonts w:hint="eastAsia"/>
        </w:rPr>
        <w:t xml:space="preserve"> </w:t>
      </w:r>
      <w:r w:rsidRPr="003359FE">
        <w:rPr>
          <w:rFonts w:hint="eastAsia"/>
        </w:rPr>
        <w:t>感測元件佈設位置</w:t>
      </w:r>
      <w:r>
        <w:rPr>
          <w:rFonts w:hint="eastAsia"/>
        </w:rPr>
        <w:t>示意圖</w:t>
      </w:r>
    </w:p>
    <w:p w14:paraId="45139F95" w14:textId="77777777" w:rsidR="005C1006" w:rsidRDefault="005C1006" w:rsidP="005C1006">
      <w:pPr>
        <w:ind w:left="480" w:firstLine="480"/>
      </w:pPr>
    </w:p>
    <w:p w14:paraId="53FAAECE" w14:textId="12EB4ACF" w:rsidR="00412897" w:rsidRDefault="002F5A1F" w:rsidP="002F5A1F">
      <w:pPr>
        <w:pStyle w:val="ac"/>
        <w:spacing w:after="180"/>
      </w:pPr>
      <w:bookmarkStart w:id="1024" w:name="_Ref107314622"/>
      <w:bookmarkStart w:id="1025" w:name="_Toc1075814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429D">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1429D">
        <w:rPr>
          <w:noProof/>
        </w:rPr>
        <w:t>7</w:t>
      </w:r>
      <w:r>
        <w:fldChar w:fldCharType="end"/>
      </w:r>
      <w:bookmarkEnd w:id="1024"/>
      <w:r>
        <w:rPr>
          <w:rFonts w:hint="eastAsia"/>
        </w:rPr>
        <w:t xml:space="preserve"> </w:t>
      </w:r>
      <w:r>
        <w:rPr>
          <w:rFonts w:hint="eastAsia"/>
        </w:rPr>
        <w:t>詳細安裝步驟與說明表</w:t>
      </w:r>
      <w:bookmarkEnd w:id="1025"/>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F449AA">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F449AA">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軌枕側邊的</w:t>
            </w:r>
            <w:proofErr w:type="gramStart"/>
            <w:r w:rsidRPr="003D562C">
              <w:rPr>
                <w:rFonts w:hint="eastAsia"/>
                <w:sz w:val="20"/>
                <w:szCs w:val="20"/>
              </w:rPr>
              <w:t>石碴挖除</w:t>
            </w:r>
            <w:proofErr w:type="gramEnd"/>
            <w:r w:rsidRPr="003D562C">
              <w:rPr>
                <w:rFonts w:hint="eastAsia"/>
                <w:sz w:val="20"/>
                <w:szCs w:val="20"/>
              </w:rPr>
              <w:t>，並將重量感測</w:t>
            </w:r>
            <w:proofErr w:type="gramStart"/>
            <w:r w:rsidRPr="003D562C">
              <w:rPr>
                <w:rFonts w:hint="eastAsia"/>
                <w:sz w:val="20"/>
                <w:szCs w:val="20"/>
              </w:rPr>
              <w:t>器承壓板黏貼於端部</w:t>
            </w:r>
            <w:proofErr w:type="gramEnd"/>
            <w:r w:rsidRPr="003D562C">
              <w:rPr>
                <w:rFonts w:hint="eastAsia"/>
                <w:sz w:val="20"/>
                <w:szCs w:val="20"/>
              </w:rPr>
              <w:t>，並待其緊固</w:t>
            </w:r>
          </w:p>
          <w:p w14:paraId="317B8F8A" w14:textId="1B6F209F"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完成</w:t>
            </w:r>
            <w:proofErr w:type="gramStart"/>
            <w:r w:rsidRPr="003D562C">
              <w:rPr>
                <w:rFonts w:hint="eastAsia"/>
                <w:sz w:val="20"/>
                <w:szCs w:val="20"/>
              </w:rPr>
              <w:t>黏固後回填石碴</w:t>
            </w:r>
            <w:proofErr w:type="gramEnd"/>
            <w:r w:rsidRPr="003D562C">
              <w:rPr>
                <w:rFonts w:hint="eastAsia"/>
                <w:sz w:val="20"/>
                <w:szCs w:val="20"/>
              </w:rPr>
              <w:t>，石</w:t>
            </w:r>
            <w:proofErr w:type="gramStart"/>
            <w:r w:rsidRPr="003D562C">
              <w:rPr>
                <w:rFonts w:hint="eastAsia"/>
                <w:sz w:val="20"/>
                <w:szCs w:val="20"/>
              </w:rPr>
              <w:t>碴緊實回</w:t>
            </w:r>
            <w:proofErr w:type="gramEnd"/>
            <w:r w:rsidRPr="003D562C">
              <w:rPr>
                <w:rFonts w:hint="eastAsia"/>
                <w:sz w:val="20"/>
                <w:szCs w:val="20"/>
              </w:rPr>
              <w:t>填於</w:t>
            </w:r>
            <w:proofErr w:type="gramStart"/>
            <w:r w:rsidRPr="003D562C">
              <w:rPr>
                <w:rFonts w:hint="eastAsia"/>
                <w:sz w:val="20"/>
                <w:szCs w:val="20"/>
              </w:rPr>
              <w:t>承壓板</w:t>
            </w:r>
            <w:proofErr w:type="gramEnd"/>
            <w:r w:rsidRPr="003D562C">
              <w:rPr>
                <w:rFonts w:hint="eastAsia"/>
                <w:sz w:val="20"/>
                <w:szCs w:val="20"/>
              </w:rPr>
              <w:t>外側</w:t>
            </w:r>
          </w:p>
          <w:p w14:paraId="3C450F1F" w14:textId="77667AA2" w:rsidR="00412897" w:rsidRP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小顆粒</w:t>
            </w:r>
            <w:proofErr w:type="gramStart"/>
            <w:r w:rsidRPr="003D562C">
              <w:rPr>
                <w:rFonts w:hint="eastAsia"/>
                <w:sz w:val="20"/>
                <w:szCs w:val="20"/>
              </w:rPr>
              <w:t>石碴掉入</w:t>
            </w:r>
            <w:proofErr w:type="gramEnd"/>
            <w:r w:rsidRPr="003D562C">
              <w:rPr>
                <w:rFonts w:hint="eastAsia"/>
                <w:sz w:val="20"/>
                <w:szCs w:val="20"/>
              </w:rPr>
              <w:t>兩</w:t>
            </w:r>
            <w:proofErr w:type="gramStart"/>
            <w:r w:rsidRPr="003D562C">
              <w:rPr>
                <w:rFonts w:hint="eastAsia"/>
                <w:sz w:val="20"/>
                <w:szCs w:val="20"/>
              </w:rPr>
              <w:t>承壓板間</w:t>
            </w:r>
            <w:proofErr w:type="gramEnd"/>
            <w:r w:rsidRPr="003D562C">
              <w:rPr>
                <w:rFonts w:hint="eastAsia"/>
                <w:sz w:val="20"/>
                <w:szCs w:val="20"/>
              </w:rPr>
              <w:t>導致荷重資訊有誤，兩</w:t>
            </w:r>
            <w:proofErr w:type="gramStart"/>
            <w:r w:rsidRPr="003D562C">
              <w:rPr>
                <w:rFonts w:hint="eastAsia"/>
                <w:sz w:val="20"/>
                <w:szCs w:val="20"/>
              </w:rPr>
              <w:t>承壓板間</w:t>
            </w:r>
            <w:proofErr w:type="gramEnd"/>
            <w:r w:rsidRPr="003D562C">
              <w:rPr>
                <w:rFonts w:hint="eastAsia"/>
                <w:sz w:val="20"/>
                <w:szCs w:val="20"/>
              </w:rPr>
              <w:t>則</w:t>
            </w:r>
            <w:proofErr w:type="gramStart"/>
            <w:r w:rsidRPr="003D562C">
              <w:rPr>
                <w:rFonts w:hint="eastAsia"/>
                <w:sz w:val="20"/>
                <w:szCs w:val="20"/>
              </w:rPr>
              <w:t>不</w:t>
            </w:r>
            <w:proofErr w:type="gramEnd"/>
            <w:r w:rsidRPr="003D562C">
              <w:rPr>
                <w:rFonts w:hint="eastAsia"/>
                <w:sz w:val="20"/>
                <w:szCs w:val="20"/>
              </w:rPr>
              <w:t>填入石碴並用大粒</w:t>
            </w:r>
            <w:proofErr w:type="gramStart"/>
            <w:r w:rsidRPr="003D562C">
              <w:rPr>
                <w:rFonts w:hint="eastAsia"/>
                <w:sz w:val="20"/>
                <w:szCs w:val="20"/>
              </w:rPr>
              <w:t>徑包覆於</w:t>
            </w:r>
            <w:proofErr w:type="gramEnd"/>
            <w:r w:rsidRPr="003D562C">
              <w:rPr>
                <w:rFonts w:hint="eastAsia"/>
                <w:sz w:val="20"/>
                <w:szCs w:val="20"/>
              </w:rPr>
              <w:t>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4">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F449AA">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w:t>
            </w:r>
            <w:proofErr w:type="gramStart"/>
            <w:r w:rsidRPr="003D562C">
              <w:rPr>
                <w:rFonts w:hint="eastAsia"/>
                <w:sz w:val="20"/>
                <w:szCs w:val="20"/>
              </w:rPr>
              <w:t>於軌腹</w:t>
            </w:r>
            <w:proofErr w:type="gramEnd"/>
          </w:p>
        </w:tc>
        <w:tc>
          <w:tcPr>
            <w:tcW w:w="2484" w:type="dxa"/>
          </w:tcPr>
          <w:p w14:paraId="535BFE8F" w14:textId="7F20D0EC"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應變計</w:t>
            </w:r>
            <w:proofErr w:type="gramStart"/>
            <w:r w:rsidRPr="003D562C">
              <w:rPr>
                <w:rFonts w:hint="eastAsia"/>
                <w:sz w:val="20"/>
                <w:szCs w:val="20"/>
              </w:rPr>
              <w:t>黏固於軌腹</w:t>
            </w:r>
            <w:proofErr w:type="gramEnd"/>
            <w:r w:rsidR="002F5A1F">
              <w:rPr>
                <w:rFonts w:hint="eastAsia"/>
                <w:sz w:val="20"/>
                <w:szCs w:val="20"/>
              </w:rPr>
              <w:t>。</w:t>
            </w:r>
          </w:p>
          <w:p w14:paraId="650027AB" w14:textId="72C2684E"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因列車</w:t>
            </w:r>
            <w:proofErr w:type="gramStart"/>
            <w:r w:rsidRPr="003D562C">
              <w:rPr>
                <w:rFonts w:hint="eastAsia"/>
                <w:sz w:val="20"/>
                <w:szCs w:val="20"/>
              </w:rPr>
              <w:t>通過時鋼輪</w:t>
            </w:r>
            <w:proofErr w:type="gramEnd"/>
            <w:r w:rsidRPr="003D562C">
              <w:rPr>
                <w:rFonts w:hint="eastAsia"/>
                <w:sz w:val="20"/>
                <w:szCs w:val="20"/>
              </w:rPr>
              <w:t>對感測器造成損壞，感測元件貼附於軌距線外側</w:t>
            </w:r>
            <w:r w:rsidR="002F5A1F">
              <w:rPr>
                <w:rFonts w:hint="eastAsia"/>
                <w:sz w:val="20"/>
                <w:szCs w:val="20"/>
              </w:rPr>
              <w:t>。</w:t>
            </w:r>
          </w:p>
          <w:p w14:paraId="60C2B07A" w14:textId="51FEB37F" w:rsidR="00412897" w:rsidRP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F449AA">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proofErr w:type="spellStart"/>
            <w:r w:rsidR="00B16AD9">
              <w:rPr>
                <w:rFonts w:hint="eastAsia"/>
                <w:sz w:val="20"/>
                <w:szCs w:val="20"/>
              </w:rPr>
              <w:t>X</w:t>
            </w:r>
            <w:r w:rsidR="00B16AD9">
              <w:rPr>
                <w:sz w:val="20"/>
                <w:szCs w:val="20"/>
              </w:rPr>
              <w:t>Bee</w:t>
            </w:r>
            <w:proofErr w:type="spellEnd"/>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由於此三</w:t>
            </w:r>
            <w:proofErr w:type="gramStart"/>
            <w:r w:rsidRPr="003D562C">
              <w:rPr>
                <w:rFonts w:hint="eastAsia"/>
                <w:sz w:val="20"/>
                <w:szCs w:val="20"/>
              </w:rPr>
              <w:t>個</w:t>
            </w:r>
            <w:proofErr w:type="gramEnd"/>
            <w:r w:rsidRPr="003D562C">
              <w:rPr>
                <w:rFonts w:hint="eastAsia"/>
                <w:sz w:val="20"/>
                <w:szCs w:val="20"/>
              </w:rPr>
              <w:t>組件在事前已整合配置於</w:t>
            </w:r>
            <w:proofErr w:type="gramStart"/>
            <w:r w:rsidRPr="003D562C">
              <w:rPr>
                <w:rFonts w:hint="eastAsia"/>
                <w:sz w:val="20"/>
                <w:szCs w:val="20"/>
              </w:rPr>
              <w:t>一</w:t>
            </w:r>
            <w:proofErr w:type="gramEnd"/>
            <w:r w:rsidRPr="003D562C">
              <w:rPr>
                <w:rFonts w:hint="eastAsia"/>
                <w:sz w:val="20"/>
                <w:szCs w:val="20"/>
              </w:rPr>
              <w:t>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FF6509">
        <w:tc>
          <w:tcPr>
            <w:tcW w:w="475" w:type="dxa"/>
          </w:tcPr>
          <w:p w14:paraId="34F11A5E" w14:textId="483E1C07" w:rsidR="00B16AD9" w:rsidRPr="00B16AD9" w:rsidRDefault="00B16AD9" w:rsidP="00B16AD9">
            <w:pPr>
              <w:widowControl/>
              <w:spacing w:line="240" w:lineRule="auto"/>
              <w:ind w:leftChars="0" w:left="0" w:firstLineChars="0" w:firstLine="0"/>
              <w:jc w:val="center"/>
              <w:rPr>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將加速計獨立</w:t>
            </w:r>
            <w:proofErr w:type="gramStart"/>
            <w:r w:rsidRPr="003D562C">
              <w:rPr>
                <w:rFonts w:hint="eastAsia"/>
                <w:sz w:val="20"/>
                <w:szCs w:val="20"/>
              </w:rPr>
              <w:t>黏固</w:t>
            </w:r>
            <w:r>
              <w:rPr>
                <w:rFonts w:hint="eastAsia"/>
                <w:sz w:val="20"/>
                <w:szCs w:val="20"/>
              </w:rPr>
              <w:t>於</w:t>
            </w:r>
            <w:proofErr w:type="gramEnd"/>
            <w:r>
              <w:rPr>
                <w:rFonts w:hint="eastAsia"/>
                <w:sz w:val="20"/>
                <w:szCs w:val="20"/>
              </w:rPr>
              <w:t>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p w14:paraId="6B28B640" w14:textId="536FB95C" w:rsidR="00FF6509" w:rsidRPr="003D562C" w:rsidRDefault="00FF6509" w:rsidP="002C38A3">
            <w:pPr>
              <w:pStyle w:val="aa"/>
              <w:widowControl/>
              <w:numPr>
                <w:ilvl w:val="0"/>
                <w:numId w:val="32"/>
              </w:numPr>
              <w:spacing w:line="240" w:lineRule="auto"/>
              <w:ind w:leftChars="0" w:left="316" w:firstLineChars="0" w:hanging="306"/>
              <w:rPr>
                <w:sz w:val="20"/>
                <w:szCs w:val="20"/>
              </w:rPr>
            </w:pPr>
            <w:r>
              <w:rPr>
                <w:rFonts w:hint="eastAsia"/>
                <w:sz w:val="20"/>
                <w:szCs w:val="20"/>
              </w:rPr>
              <w:t>設備盒底部</w:t>
            </w:r>
            <w:proofErr w:type="gramStart"/>
            <w:r>
              <w:rPr>
                <w:rFonts w:hint="eastAsia"/>
                <w:sz w:val="20"/>
                <w:szCs w:val="20"/>
              </w:rPr>
              <w:t>預留孔可</w:t>
            </w:r>
            <w:proofErr w:type="gramEnd"/>
            <w:r>
              <w:rPr>
                <w:rFonts w:hint="eastAsia"/>
                <w:sz w:val="20"/>
                <w:szCs w:val="20"/>
              </w:rPr>
              <w:t>做為排水之用，</w:t>
            </w:r>
            <w:proofErr w:type="gramStart"/>
            <w:r>
              <w:rPr>
                <w:rFonts w:hint="eastAsia"/>
                <w:sz w:val="20"/>
                <w:szCs w:val="20"/>
              </w:rPr>
              <w:t>安置時斜放</w:t>
            </w:r>
            <w:proofErr w:type="gramEnd"/>
            <w:r>
              <w:rPr>
                <w:rFonts w:hint="eastAsia"/>
                <w:sz w:val="20"/>
                <w:szCs w:val="20"/>
              </w:rPr>
              <w:t>。</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F449AA">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將</w:t>
            </w:r>
            <w:proofErr w:type="gramStart"/>
            <w:r w:rsidRPr="002F5A1F">
              <w:rPr>
                <w:rFonts w:hint="eastAsia"/>
                <w:sz w:val="20"/>
                <w:szCs w:val="20"/>
              </w:rPr>
              <w:t>太陽能板置於石碴區</w:t>
            </w:r>
            <w:proofErr w:type="gramEnd"/>
            <w:r w:rsidRPr="002F5A1F">
              <w:rPr>
                <w:rFonts w:hint="eastAsia"/>
                <w:sz w:val="20"/>
                <w:szCs w:val="20"/>
              </w:rPr>
              <w:t>，為避免因列車通過時</w:t>
            </w:r>
            <w:proofErr w:type="gramStart"/>
            <w:r w:rsidRPr="002F5A1F">
              <w:rPr>
                <w:rFonts w:hint="eastAsia"/>
                <w:sz w:val="20"/>
                <w:szCs w:val="20"/>
              </w:rPr>
              <w:t>風壓引置太陽能</w:t>
            </w:r>
            <w:proofErr w:type="gramEnd"/>
            <w:r w:rsidRPr="002F5A1F">
              <w:rPr>
                <w:rFonts w:hint="eastAsia"/>
                <w:sz w:val="20"/>
                <w:szCs w:val="20"/>
              </w:rPr>
              <w:t>板被吹落，需特別裝置角鐵插入</w:t>
            </w:r>
            <w:proofErr w:type="gramStart"/>
            <w:r w:rsidRPr="002F5A1F">
              <w:rPr>
                <w:rFonts w:hint="eastAsia"/>
                <w:sz w:val="20"/>
                <w:szCs w:val="20"/>
              </w:rPr>
              <w:t>石碴堆中</w:t>
            </w:r>
            <w:proofErr w:type="gramEnd"/>
            <w:r w:rsidRPr="002F5A1F">
              <w:rPr>
                <w:rFonts w:hint="eastAsia"/>
                <w:sz w:val="20"/>
                <w:szCs w:val="20"/>
              </w:rPr>
              <w:t>，並遠離軌道區。</w:t>
            </w:r>
          </w:p>
          <w:p w14:paraId="74C48B7F" w14:textId="2485A079" w:rsidR="00412897" w:rsidRPr="00412897"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081B01DD" w:rsidR="00412897" w:rsidRPr="00412897" w:rsidRDefault="00412897" w:rsidP="00412897">
      <w:pPr>
        <w:widowControl/>
        <w:spacing w:line="240" w:lineRule="auto"/>
        <w:ind w:leftChars="0" w:firstLineChars="0"/>
        <w:rPr>
          <w:sz w:val="20"/>
          <w:szCs w:val="20"/>
        </w:rPr>
      </w:pPr>
    </w:p>
    <w:p w14:paraId="5CFCB7B3" w14:textId="7A06DB27" w:rsidR="00C208AE" w:rsidRDefault="00C208AE" w:rsidP="00C208AE">
      <w:pPr>
        <w:ind w:left="480" w:firstLine="480"/>
      </w:pPr>
      <w:r>
        <w:rPr>
          <w:rFonts w:hint="eastAsia"/>
        </w:rPr>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34</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C23A3B">
        <w:rPr>
          <w:rFonts w:hint="eastAsia"/>
        </w:rPr>
        <w:t>圖</w:t>
      </w:r>
      <w:r w:rsidR="00C23A3B">
        <w:rPr>
          <w:rFonts w:hint="eastAsia"/>
        </w:rPr>
        <w:t xml:space="preserve"> </w:t>
      </w:r>
      <w:r w:rsidR="00C23A3B">
        <w:rPr>
          <w:noProof/>
        </w:rPr>
        <w:t>2</w:t>
      </w:r>
      <w:r w:rsidR="00C23A3B">
        <w:noBreakHyphen/>
      </w:r>
      <w:r w:rsidR="00C23A3B">
        <w:rPr>
          <w:noProof/>
        </w:rPr>
        <w:t>35</w:t>
      </w:r>
      <w:r w:rsidR="00C23A3B">
        <w:fldChar w:fldCharType="end"/>
      </w:r>
      <w:r>
        <w:rPr>
          <w:rFonts w:hint="eastAsia"/>
        </w:rPr>
        <w:t>所示。</w:t>
      </w:r>
    </w:p>
    <w:p w14:paraId="43337420" w14:textId="31164E52" w:rsidR="00B64D4D" w:rsidRDefault="00B64D4D" w:rsidP="00B64D4D">
      <w:pPr>
        <w:ind w:left="480" w:firstLine="480"/>
        <w:jc w:val="center"/>
      </w:pPr>
      <w:r>
        <w:rPr>
          <w:noProof/>
        </w:rPr>
        <w:lastRenderedPageBreak/>
        <w:drawing>
          <wp:inline distT="0" distB="0" distL="0" distR="0" wp14:anchorId="3FC76BEB" wp14:editId="7DA886B8">
            <wp:extent cx="3825240" cy="2869851"/>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877013" cy="2908693"/>
                    </a:xfrm>
                    <a:prstGeom prst="rect">
                      <a:avLst/>
                    </a:prstGeom>
                    <a:noFill/>
                  </pic:spPr>
                </pic:pic>
              </a:graphicData>
            </a:graphic>
          </wp:inline>
        </w:drawing>
      </w:r>
    </w:p>
    <w:p w14:paraId="3CB793DA" w14:textId="361A0AEA" w:rsidR="00C208AE" w:rsidRDefault="00C208AE" w:rsidP="00B66879">
      <w:pPr>
        <w:pStyle w:val="ac"/>
        <w:spacing w:after="180"/>
      </w:pPr>
      <w:bookmarkStart w:id="1026" w:name="_Ref102930789"/>
      <w:bookmarkStart w:id="1027" w:name="_Toc107522727"/>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34</w:t>
      </w:r>
      <w:r w:rsidR="0040572D">
        <w:fldChar w:fldCharType="end"/>
      </w:r>
      <w:bookmarkEnd w:id="1026"/>
      <w:r w:rsidR="00643F6D">
        <w:rPr>
          <w:rFonts w:hint="eastAsia"/>
        </w:rPr>
        <w:t xml:space="preserve"> </w:t>
      </w:r>
      <w:r>
        <w:rPr>
          <w:rFonts w:hint="eastAsia"/>
        </w:rPr>
        <w:t>監測站完成設置圖</w:t>
      </w:r>
      <w:bookmarkEnd w:id="1027"/>
      <w:r w:rsidR="00B16AD9">
        <w:rPr>
          <w:rFonts w:hint="eastAsia"/>
        </w:rPr>
        <w:t>(</w:t>
      </w:r>
      <w:proofErr w:type="spellStart"/>
      <w:r w:rsidR="00B16AD9">
        <w:t>XBee</w:t>
      </w:r>
      <w:proofErr w:type="spellEnd"/>
      <w:r w:rsidR="00B16AD9">
        <w:rPr>
          <w:rFonts w:hint="eastAsia"/>
        </w:rPr>
        <w:t>模組</w:t>
      </w:r>
      <w:r w:rsidR="00B16AD9">
        <w:rPr>
          <w:rFonts w:hint="eastAsia"/>
        </w:rPr>
        <w:t>)</w:t>
      </w:r>
    </w:p>
    <w:p w14:paraId="2A1F592D" w14:textId="72E8EDE1" w:rsidR="00B16AD9" w:rsidRDefault="00B16AD9" w:rsidP="00C23A3B">
      <w:pPr>
        <w:ind w:left="480" w:firstLine="480"/>
        <w:jc w:val="center"/>
      </w:pPr>
      <w:r>
        <w:rPr>
          <w:noProof/>
        </w:rPr>
        <w:drawing>
          <wp:inline distT="0" distB="0" distL="0" distR="0" wp14:anchorId="130C8FCA" wp14:editId="63F5015C">
            <wp:extent cx="3797935" cy="2849497"/>
            <wp:effectExtent l="0" t="0" r="0" b="8255"/>
            <wp:docPr id="23" name="圖片 2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6C2BCAEF" w14:textId="48072932" w:rsidR="00B16AD9" w:rsidRDefault="00B16AD9" w:rsidP="00B16AD9">
      <w:pPr>
        <w:pStyle w:val="ac"/>
        <w:spacing w:after="180"/>
      </w:pPr>
      <w:bookmarkStart w:id="1028" w:name="_Ref107524786"/>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35</w:t>
      </w:r>
      <w:r w:rsidR="0040572D">
        <w:fldChar w:fldCharType="end"/>
      </w:r>
      <w:bookmarkEnd w:id="1028"/>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p>
    <w:p w14:paraId="6CFACA32" w14:textId="77777777" w:rsidR="00B16AD9" w:rsidRDefault="00B16AD9" w:rsidP="00B16AD9">
      <w:pPr>
        <w:ind w:left="480" w:firstLine="480"/>
      </w:pPr>
    </w:p>
    <w:p w14:paraId="2E427106" w14:textId="683C81B9" w:rsidR="00C208AE" w:rsidRDefault="002B2A6A" w:rsidP="00C208AE">
      <w:pPr>
        <w:pStyle w:val="31"/>
        <w:spacing w:before="360" w:after="180"/>
      </w:pPr>
      <w:r>
        <w:rPr>
          <w:rFonts w:hint="eastAsia"/>
        </w:rPr>
        <w:t xml:space="preserve"> </w:t>
      </w:r>
      <w:bookmarkStart w:id="1029" w:name="_Toc107613011"/>
      <w:r w:rsidR="00B43030">
        <w:rPr>
          <w:rFonts w:hint="eastAsia"/>
        </w:rPr>
        <w:t>無線傳輸效果測試</w:t>
      </w:r>
      <w:bookmarkEnd w:id="1029"/>
    </w:p>
    <w:p w14:paraId="063B3420" w14:textId="284B5C6F" w:rsidR="00C23A3B" w:rsidRDefault="00C23A3B" w:rsidP="00C23A3B">
      <w:pPr>
        <w:ind w:left="480" w:firstLine="480"/>
      </w:pPr>
    </w:p>
    <w:p w14:paraId="4600081D" w14:textId="77777777" w:rsidR="00C23A3B" w:rsidRPr="00B16AD9" w:rsidRDefault="00C23A3B" w:rsidP="00C23A3B">
      <w:pPr>
        <w:ind w:left="480" w:firstLine="480"/>
      </w:pPr>
    </w:p>
    <w:p w14:paraId="0A441642" w14:textId="77777777" w:rsidR="00C23A3B" w:rsidRDefault="00C23A3B" w:rsidP="002C38A3">
      <w:pPr>
        <w:pStyle w:val="aa"/>
        <w:widowControl/>
        <w:numPr>
          <w:ilvl w:val="0"/>
          <w:numId w:val="37"/>
        </w:numPr>
        <w:spacing w:line="240" w:lineRule="auto"/>
        <w:ind w:leftChars="0" w:firstLineChars="0"/>
      </w:pPr>
      <w:proofErr w:type="spellStart"/>
      <w:r>
        <w:t>XBee</w:t>
      </w:r>
      <w:proofErr w:type="spellEnd"/>
      <w:r>
        <w:rPr>
          <w:rFonts w:hint="eastAsia"/>
        </w:rPr>
        <w:t>模組傳輸測試</w:t>
      </w:r>
      <w:r>
        <w:rPr>
          <w:rFonts w:hint="eastAsia"/>
        </w:rPr>
        <w:t>:</w:t>
      </w:r>
    </w:p>
    <w:p w14:paraId="71168DA8" w14:textId="0D6B3FF6" w:rsidR="00C23A3B" w:rsidRDefault="00C23A3B" w:rsidP="00C23A3B">
      <w:pPr>
        <w:ind w:left="480" w:firstLine="480"/>
      </w:pPr>
      <w:r>
        <w:rPr>
          <w:rFonts w:hint="eastAsia"/>
        </w:rPr>
        <w:t>測試</w:t>
      </w:r>
      <w:proofErr w:type="spellStart"/>
      <w:r>
        <w:t>XBee</w:t>
      </w:r>
      <w:proofErr w:type="spellEnd"/>
      <w:r>
        <w:rPr>
          <w:rFonts w:hint="eastAsia"/>
        </w:rPr>
        <w:t>模組傳輸功能，將</w:t>
      </w:r>
      <w:proofErr w:type="spellStart"/>
      <w:r>
        <w:t>XBee</w:t>
      </w:r>
      <w:proofErr w:type="spellEnd"/>
      <w:r>
        <w:rPr>
          <w:rFonts w:hint="eastAsia"/>
        </w:rPr>
        <w:t>接收端模組</w:t>
      </w:r>
      <w:proofErr w:type="gramStart"/>
      <w:r w:rsidR="002B2A6A">
        <w:rPr>
          <w:rFonts w:hint="eastAsia"/>
        </w:rPr>
        <w:t>連接</w:t>
      </w:r>
      <w:r>
        <w:rPr>
          <w:rFonts w:hint="eastAsia"/>
        </w:rPr>
        <w:t>筆電</w:t>
      </w:r>
      <w:proofErr w:type="gramEnd"/>
      <w:r>
        <w:rPr>
          <w:rFonts w:hint="eastAsia"/>
        </w:rPr>
        <w:t>，放置於鄰近設備機房，如</w:t>
      </w:r>
      <w:r>
        <w:fldChar w:fldCharType="begin"/>
      </w:r>
      <w:r>
        <w:instrText xml:space="preserve"> </w:instrText>
      </w:r>
      <w:r>
        <w:rPr>
          <w:rFonts w:hint="eastAsia"/>
        </w:rPr>
        <w:instrText>REF _Ref103171711 \h</w:instrText>
      </w:r>
      <w:r>
        <w:instrText xml:space="preserve"> </w:instrText>
      </w:r>
      <w:r w:rsidR="00CE632E">
        <w:instrText xml:space="preserve"> \* MERGEFORMAT </w:instrText>
      </w:r>
      <w:r>
        <w:fldChar w:fldCharType="separate"/>
      </w:r>
      <w:r w:rsidR="00CE632E">
        <w:fldChar w:fldCharType="begin"/>
      </w:r>
      <w:r w:rsidR="00CE632E">
        <w:instrText xml:space="preserve"> REF _Ref107525654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6</w:t>
      </w:r>
      <w:r w:rsidR="00CE632E">
        <w:fldChar w:fldCharType="end"/>
      </w:r>
      <w:r w:rsidR="00CE632E">
        <w:rPr>
          <w:rFonts w:hint="eastAsia"/>
        </w:rPr>
        <w:t>、</w:t>
      </w:r>
      <w:r w:rsidR="00CE632E">
        <w:fldChar w:fldCharType="begin"/>
      </w:r>
      <w:r w:rsidR="00CE632E">
        <w:instrText xml:space="preserve"> REF _Ref107525658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7</w:t>
      </w:r>
      <w:r w:rsidR="00CE632E">
        <w:fldChar w:fldCharType="end"/>
      </w:r>
      <w:r w:rsidR="00CE632E" w:rsidRPr="00CE632E">
        <w:rPr>
          <w:rFonts w:hint="eastAsia"/>
        </w:rPr>
        <w:t>，</w:t>
      </w:r>
      <w:r>
        <w:fldChar w:fldCharType="end"/>
      </w:r>
      <w:r>
        <w:rPr>
          <w:rFonts w:hint="eastAsia"/>
        </w:rPr>
        <w:t>機房距離</w:t>
      </w:r>
      <w:r w:rsidR="002B2A6A">
        <w:rPr>
          <w:rFonts w:hint="eastAsia"/>
        </w:rPr>
        <w:t>發送端模組</w:t>
      </w:r>
      <w:r>
        <w:rPr>
          <w:rFonts w:hint="eastAsia"/>
        </w:rPr>
        <w:t>約</w:t>
      </w:r>
      <w:r>
        <w:rPr>
          <w:rFonts w:hint="eastAsia"/>
        </w:rPr>
        <w:t>160m</w:t>
      </w:r>
      <w:r>
        <w:rPr>
          <w:rFonts w:hint="eastAsia"/>
        </w:rPr>
        <w:t>。</w:t>
      </w:r>
      <w:proofErr w:type="gramStart"/>
      <w:r>
        <w:rPr>
          <w:rFonts w:hint="eastAsia"/>
        </w:rPr>
        <w:t>該筆電</w:t>
      </w:r>
      <w:r w:rsidR="002B2A6A">
        <w:rPr>
          <w:rFonts w:hint="eastAsia"/>
        </w:rPr>
        <w:t>連接</w:t>
      </w:r>
      <w:proofErr w:type="gramEnd"/>
      <w:r w:rsidR="002B2A6A">
        <w:rPr>
          <w:rFonts w:hint="eastAsia"/>
        </w:rPr>
        <w:t>4</w:t>
      </w:r>
      <w:r w:rsidR="002B2A6A">
        <w:t>G</w:t>
      </w:r>
      <w:r w:rsidR="002B2A6A">
        <w:rPr>
          <w:rFonts w:hint="eastAsia"/>
        </w:rPr>
        <w:t>電信網路</w:t>
      </w:r>
      <w:r>
        <w:rPr>
          <w:rFonts w:hint="eastAsia"/>
        </w:rPr>
        <w:t>，若</w:t>
      </w:r>
      <w:proofErr w:type="spellStart"/>
      <w:r>
        <w:t>XBee</w:t>
      </w:r>
      <w:proofErr w:type="spellEnd"/>
      <w:r>
        <w:rPr>
          <w:rFonts w:hint="eastAsia"/>
        </w:rPr>
        <w:t>模組收到數據時，就能即時呈現於序列監控視窗中。</w:t>
      </w:r>
    </w:p>
    <w:p w14:paraId="0C1006D6" w14:textId="3702A787" w:rsidR="002B2A6A" w:rsidRDefault="002B2A6A" w:rsidP="002B2A6A">
      <w:pPr>
        <w:ind w:left="480" w:firstLine="480"/>
      </w:pPr>
      <w:r>
        <w:rPr>
          <w:rFonts w:hint="eastAsia"/>
        </w:rPr>
        <w:t>然而，接收站的接收效果有限，當接收模組置於機房內時則失去持續接收功能。研判其原因，</w:t>
      </w:r>
      <w:r w:rsidR="00A828A9">
        <w:rPr>
          <w:rFonts w:hint="eastAsia"/>
        </w:rPr>
        <w:t>可能</w:t>
      </w:r>
      <w:r>
        <w:rPr>
          <w:rFonts w:hint="eastAsia"/>
        </w:rPr>
        <w:t>受</w:t>
      </w:r>
      <w:r w:rsidR="00A828A9" w:rsidRPr="00A828A9">
        <w:rPr>
          <w:rFonts w:hint="eastAsia"/>
        </w:rPr>
        <w:t>架空線</w:t>
      </w:r>
      <w:r w:rsidR="00A828A9">
        <w:rPr>
          <w:rFonts w:hint="eastAsia"/>
        </w:rPr>
        <w:t>電磁干擾或受</w:t>
      </w:r>
      <w:r>
        <w:rPr>
          <w:rFonts w:hint="eastAsia"/>
        </w:rPr>
        <w:t>機房建物遮蔽所致，</w:t>
      </w:r>
      <w:r w:rsidR="00A828A9">
        <w:rPr>
          <w:rFonts w:hint="eastAsia"/>
        </w:rPr>
        <w:t>因</w:t>
      </w:r>
      <w:r>
        <w:rPr>
          <w:rFonts w:hint="eastAsia"/>
        </w:rPr>
        <w:t>機房屬封閉空間</w:t>
      </w:r>
      <w:proofErr w:type="gramStart"/>
      <w:r>
        <w:rPr>
          <w:rFonts w:hint="eastAsia"/>
        </w:rPr>
        <w:t>且壁體</w:t>
      </w:r>
      <w:proofErr w:type="gramEnd"/>
      <w:r>
        <w:rPr>
          <w:rFonts w:hint="eastAsia"/>
        </w:rPr>
        <w:t>厚度較厚，不利於</w:t>
      </w:r>
      <w:proofErr w:type="spellStart"/>
      <w:r>
        <w:t>XBee</w:t>
      </w:r>
      <w:proofErr w:type="spellEnd"/>
      <w:r>
        <w:rPr>
          <w:rFonts w:hint="eastAsia"/>
        </w:rPr>
        <w:t>等短距離</w:t>
      </w:r>
      <w:r w:rsidRPr="00D635D4">
        <w:rPr>
          <w:rFonts w:hint="eastAsia"/>
        </w:rPr>
        <w:t>低功率射頻</w:t>
      </w:r>
      <w:r>
        <w:rPr>
          <w:rFonts w:hint="eastAsia"/>
        </w:rPr>
        <w:t>模組將其訊號穿透其結構。</w:t>
      </w:r>
      <w:r w:rsidR="00A828A9">
        <w:rPr>
          <w:rFonts w:hint="eastAsia"/>
        </w:rPr>
        <w:t>因此本研究</w:t>
      </w:r>
      <w:proofErr w:type="gramStart"/>
      <w:r w:rsidR="00A828A9">
        <w:rPr>
          <w:rFonts w:hint="eastAsia"/>
        </w:rPr>
        <w:t>在此</w:t>
      </w:r>
      <w:r w:rsidR="00A828A9" w:rsidRPr="00A828A9">
        <w:rPr>
          <w:rFonts w:hint="eastAsia"/>
        </w:rPr>
        <w:t>收測結果</w:t>
      </w:r>
      <w:proofErr w:type="gramEnd"/>
      <w:r w:rsidR="00A828A9" w:rsidRPr="00A828A9">
        <w:rPr>
          <w:rFonts w:hint="eastAsia"/>
        </w:rPr>
        <w:t>不甚理想</w:t>
      </w:r>
      <w:r w:rsidR="00A828A9">
        <w:rPr>
          <w:rFonts w:hint="eastAsia"/>
        </w:rPr>
        <w:t>。</w:t>
      </w:r>
    </w:p>
    <w:p w14:paraId="09456244" w14:textId="77777777" w:rsidR="00C23A3B" w:rsidRPr="002B2A6A" w:rsidRDefault="00C23A3B" w:rsidP="00C23A3B">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82">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1EE5CB0E" w:rsidR="00C23A3B" w:rsidRDefault="00C23A3B" w:rsidP="005E3992">
            <w:pPr>
              <w:pStyle w:val="ac"/>
              <w:spacing w:after="180"/>
            </w:pPr>
            <w:bookmarkStart w:id="1030" w:name="_Ref107525654"/>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36</w:t>
            </w:r>
            <w:r w:rsidR="0040572D">
              <w:fldChar w:fldCharType="end"/>
            </w:r>
            <w:bookmarkEnd w:id="1030"/>
            <w:r>
              <w:rPr>
                <w:rFonts w:hint="eastAsia"/>
              </w:rPr>
              <w:t xml:space="preserve"> </w:t>
            </w:r>
            <w:proofErr w:type="spellStart"/>
            <w:r>
              <w:rPr>
                <w:rFonts w:hint="eastAsia"/>
              </w:rPr>
              <w:t>X</w:t>
            </w:r>
            <w:r>
              <w:t>Bee</w:t>
            </w:r>
            <w:proofErr w:type="spellEnd"/>
            <w:r>
              <w:rPr>
                <w:rFonts w:hint="eastAsia"/>
              </w:rPr>
              <w:t>接收端連接筆電</w:t>
            </w:r>
            <w:r>
              <w:t>USB</w:t>
            </w:r>
            <w:r>
              <w:rPr>
                <w:rFonts w:hint="eastAsia"/>
              </w:rPr>
              <w:t>連接埠</w:t>
            </w:r>
          </w:p>
        </w:tc>
        <w:tc>
          <w:tcPr>
            <w:tcW w:w="4021" w:type="dxa"/>
            <w:vAlign w:val="center"/>
          </w:tcPr>
          <w:p w14:paraId="32905F32" w14:textId="6E92B6EB" w:rsidR="00C23A3B" w:rsidRDefault="00C23A3B" w:rsidP="005E3992">
            <w:pPr>
              <w:pStyle w:val="ac"/>
              <w:spacing w:after="180"/>
            </w:pPr>
            <w:bookmarkStart w:id="1031" w:name="_Ref107525658"/>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37</w:t>
            </w:r>
            <w:r w:rsidR="0040572D">
              <w:fldChar w:fldCharType="end"/>
            </w:r>
            <w:bookmarkEnd w:id="1031"/>
            <w:r>
              <w:rPr>
                <w:rFonts w:hint="eastAsia"/>
              </w:rPr>
              <w:t xml:space="preserve"> </w:t>
            </w:r>
            <w:r>
              <w:rPr>
                <w:rFonts w:hint="eastAsia"/>
              </w:rPr>
              <w:t>鄰近設備機房外觀</w:t>
            </w:r>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83"/>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7D44E47E" w:rsidR="0067535F" w:rsidRDefault="0067535F" w:rsidP="0067535F">
      <w:pPr>
        <w:pStyle w:val="ac"/>
        <w:spacing w:after="180"/>
      </w:pPr>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38</w:t>
      </w:r>
      <w:r w:rsidR="0040572D">
        <w:fldChar w:fldCharType="end"/>
      </w:r>
      <w:r>
        <w:rPr>
          <w:rFonts w:hint="eastAsia"/>
        </w:rPr>
        <w:t xml:space="preserve"> </w:t>
      </w:r>
      <w:proofErr w:type="spellStart"/>
      <w:r>
        <w:t>XBee</w:t>
      </w:r>
      <w:proofErr w:type="spellEnd"/>
      <w:r>
        <w:rPr>
          <w:rFonts w:hint="eastAsia"/>
        </w:rPr>
        <w:t>無法接收到數據</w:t>
      </w:r>
    </w:p>
    <w:p w14:paraId="520C8967" w14:textId="77777777" w:rsidR="00C23A3B" w:rsidRPr="00C23A3B" w:rsidRDefault="00C23A3B" w:rsidP="00CF68FA">
      <w:pPr>
        <w:ind w:leftChars="83" w:left="199" w:firstLineChars="83" w:firstLine="199"/>
      </w:pPr>
    </w:p>
    <w:p w14:paraId="0FBE5F63" w14:textId="359CA7A2" w:rsidR="00B10806" w:rsidRDefault="00383E93" w:rsidP="002C38A3">
      <w:pPr>
        <w:pStyle w:val="aa"/>
        <w:numPr>
          <w:ilvl w:val="0"/>
          <w:numId w:val="37"/>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proofErr w:type="spellStart"/>
      <w:r w:rsidR="00CF68FA">
        <w:t>XBee</w:t>
      </w:r>
      <w:proofErr w:type="spellEnd"/>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若有收到數據時就能即時呈現於接收視窗</w:t>
      </w:r>
      <w:r w:rsidR="00B10806">
        <w:rPr>
          <w:rFonts w:hint="eastAsia"/>
        </w:rPr>
        <w:t>。</w:t>
      </w:r>
    </w:p>
    <w:p w14:paraId="32B9CE57" w14:textId="636E7CD1" w:rsidR="00CF68FA" w:rsidRPr="00CF68FA" w:rsidRDefault="00CF68FA" w:rsidP="002E7554">
      <w:pPr>
        <w:ind w:left="480" w:firstLine="480"/>
      </w:pPr>
      <w:r>
        <w:fldChar w:fldCharType="begin"/>
      </w:r>
      <w:r>
        <w:instrText xml:space="preserve"> </w:instrText>
      </w:r>
      <w:r>
        <w:rPr>
          <w:rFonts w:hint="eastAsia"/>
        </w:rPr>
        <w:instrText>REF _Ref107525530 \h</w:instrText>
      </w:r>
      <w:r>
        <w:instrText xml:space="preserve"> </w:instrText>
      </w:r>
      <w:r>
        <w:fldChar w:fldCharType="separate"/>
      </w:r>
      <w:r>
        <w:rPr>
          <w:rFonts w:hint="eastAsia"/>
        </w:rPr>
        <w:t>圖</w:t>
      </w:r>
      <w:r>
        <w:rPr>
          <w:rFonts w:hint="eastAsia"/>
        </w:rPr>
        <w:t xml:space="preserve"> </w:t>
      </w:r>
      <w:r>
        <w:rPr>
          <w:noProof/>
        </w:rPr>
        <w:t>2</w:t>
      </w:r>
      <w:r>
        <w:noBreakHyphen/>
      </w:r>
      <w:r>
        <w:rPr>
          <w:noProof/>
        </w:rPr>
        <w:t>38</w:t>
      </w:r>
      <w:r>
        <w:fldChar w:fldCharType="end"/>
      </w:r>
      <w:r>
        <w:rPr>
          <w:rFonts w:hint="eastAsia"/>
        </w:rPr>
        <w:t>為</w:t>
      </w:r>
      <w:r>
        <w:rPr>
          <w:rFonts w:hint="eastAsia"/>
        </w:rPr>
        <w:t>Y</w:t>
      </w:r>
      <w:r>
        <w:t>AT</w:t>
      </w:r>
      <w:r>
        <w:rPr>
          <w:rFonts w:hint="eastAsia"/>
        </w:rPr>
        <w:t>軟體順利接收到數據的畫面，顯示</w:t>
      </w:r>
      <w:r>
        <w:rPr>
          <w:rFonts w:hint="eastAsia"/>
        </w:rPr>
        <w:t>Cat M1</w:t>
      </w:r>
      <w:r w:rsidRPr="00A579C4">
        <w:rPr>
          <w:rFonts w:hint="eastAsia"/>
        </w:rPr>
        <w:t>模組</w:t>
      </w:r>
      <w:r>
        <w:rPr>
          <w:rFonts w:hint="eastAsia"/>
        </w:rPr>
        <w:t>可成功將現地數據回傳，較</w:t>
      </w:r>
      <w:proofErr w:type="spellStart"/>
      <w:r>
        <w:rPr>
          <w:rFonts w:hint="eastAsia"/>
        </w:rPr>
        <w:t>X</w:t>
      </w:r>
      <w:r>
        <w:t>Bee</w:t>
      </w:r>
      <w:proofErr w:type="spellEnd"/>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0E6F0514" w:rsidR="00B10806" w:rsidRPr="00B10806" w:rsidRDefault="00B10806" w:rsidP="00B66879">
      <w:pPr>
        <w:pStyle w:val="ac"/>
        <w:spacing w:after="180"/>
      </w:pPr>
      <w:bookmarkStart w:id="1032" w:name="_Ref107525530"/>
      <w:bookmarkStart w:id="1033" w:name="_Toc107522732"/>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39</w:t>
      </w:r>
      <w:r w:rsidR="0040572D">
        <w:fldChar w:fldCharType="end"/>
      </w:r>
      <w:bookmarkEnd w:id="1032"/>
      <w:r w:rsidR="008958F6">
        <w:rPr>
          <w:rFonts w:hint="eastAsia"/>
        </w:rPr>
        <w:t xml:space="preserve"> </w:t>
      </w:r>
      <w:r>
        <w:rPr>
          <w:rFonts w:hint="eastAsia"/>
        </w:rPr>
        <w:t>Y</w:t>
      </w:r>
      <w:r>
        <w:t>AT</w:t>
      </w:r>
      <w:r>
        <w:rPr>
          <w:rFonts w:hint="eastAsia"/>
        </w:rPr>
        <w:t>軟體順利接收監測數據</w:t>
      </w:r>
      <w:bookmarkEnd w:id="1033"/>
    </w:p>
    <w:p w14:paraId="04BC7C89" w14:textId="6096CA7F" w:rsidR="00A828A9" w:rsidRDefault="00A828A9" w:rsidP="002C38A3">
      <w:pPr>
        <w:pStyle w:val="aa"/>
        <w:numPr>
          <w:ilvl w:val="0"/>
          <w:numId w:val="37"/>
        </w:numPr>
        <w:ind w:leftChars="0" w:firstLineChars="0"/>
      </w:pPr>
      <w:r>
        <w:rPr>
          <w:rFonts w:hint="eastAsia"/>
        </w:rPr>
        <w:t>比較結果</w:t>
      </w:r>
      <w:r>
        <w:rPr>
          <w:rFonts w:hint="eastAsia"/>
        </w:rPr>
        <w:t>:</w:t>
      </w:r>
    </w:p>
    <w:p w14:paraId="13E35D28" w14:textId="2D0A31AD" w:rsidR="00A828A9" w:rsidRDefault="00202CAD" w:rsidP="00202CAD">
      <w:pPr>
        <w:ind w:left="480" w:firstLine="480"/>
      </w:pPr>
      <w:r>
        <w:rPr>
          <w:rFonts w:hint="eastAsia"/>
        </w:rPr>
        <w:t>由於</w:t>
      </w:r>
      <w:proofErr w:type="spellStart"/>
      <w:r>
        <w:rPr>
          <w:rFonts w:hint="eastAsia"/>
        </w:rPr>
        <w:t>X</w:t>
      </w:r>
      <w:r>
        <w:t>Bee</w:t>
      </w:r>
      <w:proofErr w:type="spellEnd"/>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w:t>
      </w:r>
      <w:proofErr w:type="gramStart"/>
      <w:r w:rsidR="00F01FEF" w:rsidRPr="00F01FEF">
        <w:rPr>
          <w:rFonts w:hint="eastAsia"/>
        </w:rPr>
        <w:t>所量得數據</w:t>
      </w:r>
      <w:proofErr w:type="gramEnd"/>
      <w:r w:rsidR="00F01FEF" w:rsidRPr="00F01FEF">
        <w:rPr>
          <w:rFonts w:hint="eastAsia"/>
        </w:rPr>
        <w:t>可直接透過網路傳輸，</w:t>
      </w:r>
      <w:proofErr w:type="gramStart"/>
      <w:r w:rsidR="00F01FEF" w:rsidRPr="00F01FEF">
        <w:rPr>
          <w:rFonts w:hint="eastAsia"/>
        </w:rPr>
        <w:t>受現地</w:t>
      </w:r>
      <w:proofErr w:type="gramEnd"/>
      <w:r w:rsidR="00F01FEF" w:rsidRPr="00F01FEF">
        <w:rPr>
          <w:rFonts w:hint="eastAsia"/>
        </w:rPr>
        <w:t>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1034" w:name="_Ref105587413"/>
      <w:r>
        <w:rPr>
          <w:rFonts w:hint="eastAsia"/>
        </w:rPr>
        <w:lastRenderedPageBreak/>
        <w:t xml:space="preserve"> </w:t>
      </w:r>
      <w:bookmarkStart w:id="1035" w:name="_Toc107613012"/>
      <w:r w:rsidR="002E7554">
        <w:rPr>
          <w:rFonts w:hint="eastAsia"/>
        </w:rPr>
        <w:t>數據接收與</w:t>
      </w:r>
      <w:r w:rsidR="0059457B">
        <w:rPr>
          <w:rFonts w:hint="eastAsia"/>
        </w:rPr>
        <w:t>初步</w:t>
      </w:r>
      <w:r w:rsidR="00AE7D3F">
        <w:rPr>
          <w:rFonts w:hint="eastAsia"/>
        </w:rPr>
        <w:t>處</w:t>
      </w:r>
      <w:r w:rsidR="002E7554">
        <w:rPr>
          <w:rFonts w:hint="eastAsia"/>
        </w:rPr>
        <w:t>理</w:t>
      </w:r>
      <w:bookmarkEnd w:id="1034"/>
      <w:bookmarkEnd w:id="1035"/>
    </w:p>
    <w:p w14:paraId="4B381BD5" w14:textId="00905785" w:rsidR="00A72054" w:rsidRDefault="00F21557" w:rsidP="005069EF">
      <w:pPr>
        <w:ind w:left="480" w:firstLine="480"/>
      </w:pPr>
      <w:r>
        <w:rPr>
          <w:rFonts w:hint="eastAsia"/>
        </w:rPr>
        <w:t>由於監測設備屬持續性監測，只要有通電即不斷監測且傳輸數據，因此可獲得一天中長時間且眾多的資料筆數。</w:t>
      </w:r>
      <w:r w:rsidR="0027328D">
        <w:fldChar w:fldCharType="begin"/>
      </w:r>
      <w:r w:rsidR="0027328D">
        <w:instrText xml:space="preserve"> </w:instrText>
      </w:r>
      <w:r w:rsidR="0027328D">
        <w:rPr>
          <w:rFonts w:hint="eastAsia"/>
        </w:rPr>
        <w:instrText>REF _Ref106751304 \h</w:instrText>
      </w:r>
      <w:r w:rsidR="0027328D">
        <w:instrText xml:space="preserve"> </w:instrText>
      </w:r>
      <w:r w:rsidR="0027328D">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rsidR="0027328D">
        <w:fldChar w:fldCharType="end"/>
      </w:r>
      <w:r w:rsidR="0027328D">
        <w:rPr>
          <w:rFonts w:hint="eastAsia"/>
        </w:rPr>
        <w:t>為</w:t>
      </w:r>
      <w:r w:rsidR="00DD1A4E">
        <w:rPr>
          <w:rFonts w:hint="eastAsia"/>
        </w:rPr>
        <w:t>所</w:t>
      </w:r>
      <w:r w:rsidR="0027328D">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4EE75A43" w:rsidR="0027328D" w:rsidRDefault="0027328D" w:rsidP="00B66879">
      <w:pPr>
        <w:pStyle w:val="ac"/>
        <w:spacing w:after="180"/>
      </w:pPr>
      <w:bookmarkStart w:id="1036" w:name="_Ref106751304"/>
      <w:bookmarkStart w:id="1037" w:name="_Toc10758146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8</w:t>
      </w:r>
      <w:r w:rsidR="002F5A1F">
        <w:fldChar w:fldCharType="end"/>
      </w:r>
      <w:bookmarkEnd w:id="1036"/>
      <w:r w:rsidR="008958F6">
        <w:rPr>
          <w:rFonts w:hint="eastAsia"/>
        </w:rPr>
        <w:t xml:space="preserve"> </w:t>
      </w:r>
      <w:r>
        <w:rPr>
          <w:rFonts w:hint="eastAsia"/>
        </w:rPr>
        <w:t>接收</w:t>
      </w:r>
      <w:r w:rsidR="00DD1A4E">
        <w:rPr>
          <w:rFonts w:hint="eastAsia"/>
        </w:rPr>
        <w:t>之原始</w:t>
      </w:r>
      <w:r>
        <w:rPr>
          <w:rFonts w:hint="eastAsia"/>
        </w:rPr>
        <w:t>數據</w:t>
      </w:r>
      <w:bookmarkEnd w:id="1037"/>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az</w:t>
            </w:r>
            <w:proofErr w:type="spellEnd"/>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starin</w:t>
            </w:r>
            <w:proofErr w:type="spellEnd"/>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239B26FC" w14:textId="10714218" w:rsidR="00366CAF" w:rsidRDefault="00366CAF" w:rsidP="00366CAF">
      <w:pPr>
        <w:ind w:left="480" w:firstLine="480"/>
      </w:pPr>
      <w:r>
        <w:rPr>
          <w:rFonts w:hint="eastAsia"/>
        </w:rPr>
        <w:t>加速計與</w:t>
      </w:r>
      <w:proofErr w:type="gramStart"/>
      <w:r>
        <w:rPr>
          <w:rFonts w:hint="eastAsia"/>
        </w:rPr>
        <w:t>應變計所輸出</w:t>
      </w:r>
      <w:proofErr w:type="gramEnd"/>
      <w:r>
        <w:rPr>
          <w:rFonts w:hint="eastAsia"/>
        </w:rPr>
        <w:t>的數值為數位量值，並非一般所熟悉的物理單位，如</w:t>
      </w:r>
      <w:r>
        <w:fldChar w:fldCharType="begin"/>
      </w:r>
      <w:r>
        <w:instrText xml:space="preserve"> </w:instrText>
      </w:r>
      <w:r>
        <w:rPr>
          <w:rFonts w:hint="eastAsia"/>
        </w:rPr>
        <w:instrText>REF _Ref106751304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fldChar w:fldCharType="end"/>
      </w:r>
      <w:r>
        <w:rPr>
          <w:rFonts w:hint="eastAsia"/>
        </w:rPr>
        <w:t>，需要經過轉換才得以判讀。</w:t>
      </w:r>
    </w:p>
    <w:p w14:paraId="123366F8" w14:textId="77777777" w:rsidR="00366CAF" w:rsidRDefault="00366CAF" w:rsidP="00366CAF">
      <w:pPr>
        <w:ind w:left="480" w:firstLine="480"/>
      </w:pPr>
      <w:r>
        <w:rPr>
          <w:rFonts w:hint="eastAsia"/>
        </w:rPr>
        <w:t>加速計</w:t>
      </w:r>
      <w:r w:rsidRPr="00F609E2">
        <w:rPr>
          <w:rFonts w:hint="eastAsia"/>
        </w:rPr>
        <w:t>數值輸出範圍</w:t>
      </w:r>
      <w:r>
        <w:rPr>
          <w:rFonts w:hint="eastAsia"/>
        </w:rPr>
        <w:t>皆固定</w:t>
      </w:r>
      <w:r w:rsidRPr="00F609E2">
        <w:rPr>
          <w:rFonts w:hint="eastAsia"/>
        </w:rPr>
        <w:t>為</w:t>
      </w:r>
      <w:r w:rsidRPr="00F609E2">
        <w:rPr>
          <w:rFonts w:hint="eastAsia"/>
        </w:rPr>
        <w:t xml:space="preserve"> </w:t>
      </w:r>
      <w:r>
        <w:rPr>
          <w:rFonts w:hint="eastAsia"/>
        </w:rPr>
        <w:t>-32768 ~ 32767</w:t>
      </w:r>
      <w:r w:rsidRPr="00F609E2">
        <w:rPr>
          <w:rFonts w:hint="eastAsia"/>
        </w:rPr>
        <w:t>，</w:t>
      </w:r>
      <w:r>
        <w:rPr>
          <w:rFonts w:hint="eastAsia"/>
        </w:rPr>
        <w:t>而本研究設定量測範圍</w:t>
      </w:r>
      <w:r w:rsidRPr="00F609E2">
        <w:rPr>
          <w:rFonts w:hint="eastAsia"/>
        </w:rPr>
        <w:t>為</w:t>
      </w:r>
      <w:r w:rsidRPr="00F609E2">
        <w:rPr>
          <w:rFonts w:hint="eastAsia"/>
        </w:rPr>
        <w:t xml:space="preserve"> </w:t>
      </w:r>
      <w:r w:rsidRPr="00F609E2">
        <w:rPr>
          <w:rFonts w:hint="eastAsia"/>
        </w:rPr>
        <w:t>±</w:t>
      </w:r>
      <w:r>
        <w:rPr>
          <w:rFonts w:hint="eastAsia"/>
        </w:rPr>
        <w:t>4</w:t>
      </w:r>
      <w:r w:rsidRPr="00F609E2">
        <w:rPr>
          <w:rFonts w:hint="eastAsia"/>
        </w:rPr>
        <w:t>g</w:t>
      </w:r>
      <w:r>
        <w:rPr>
          <w:rFonts w:hint="eastAsia"/>
        </w:rPr>
        <w:t>，當接收數值為</w:t>
      </w:r>
      <w:r>
        <w:rPr>
          <w:rFonts w:hint="eastAsia"/>
        </w:rPr>
        <w:t>32767</w:t>
      </w:r>
      <w:r>
        <w:rPr>
          <w:rFonts w:hint="eastAsia"/>
        </w:rPr>
        <w:t>時，加速度量值為</w:t>
      </w:r>
      <w:r>
        <w:rPr>
          <w:rFonts w:hint="eastAsia"/>
        </w:rPr>
        <w:t>4g</w:t>
      </w:r>
      <w:r>
        <w:rPr>
          <w:rFonts w:hint="eastAsia"/>
        </w:rPr>
        <w:t>，其靈敏度為</w:t>
      </w:r>
      <w:r>
        <w:rPr>
          <w:rFonts w:hint="eastAsia"/>
        </w:rPr>
        <w:t>32768</w:t>
      </w:r>
      <w:r>
        <w:rPr>
          <w:rFonts w:hint="eastAsia"/>
        </w:rPr>
        <w:t>÷</w:t>
      </w:r>
      <w:r>
        <w:rPr>
          <w:rFonts w:hint="eastAsia"/>
        </w:rPr>
        <w:t>4 = 8192</w:t>
      </w:r>
      <w:r>
        <w:rPr>
          <w:rFonts w:hint="eastAsia"/>
        </w:rPr>
        <w:t>，</w:t>
      </w:r>
      <w:bookmarkStart w:id="1038" w:name="_Hlk103437981"/>
      <w:r>
        <w:rPr>
          <w:rFonts w:hint="eastAsia"/>
        </w:rPr>
        <w:t>即所接收的數值除以</w:t>
      </w:r>
      <w:r>
        <w:rPr>
          <w:rFonts w:hint="eastAsia"/>
        </w:rPr>
        <w:t>8192</w:t>
      </w:r>
      <w:r>
        <w:rPr>
          <w:rFonts w:hint="eastAsia"/>
        </w:rPr>
        <w:t>後就是以</w:t>
      </w:r>
      <w:r>
        <w:rPr>
          <w:rFonts w:hint="eastAsia"/>
        </w:rPr>
        <w:t>g</w:t>
      </w:r>
      <w:r>
        <w:rPr>
          <w:rFonts w:hint="eastAsia"/>
        </w:rPr>
        <w:t>為單位</w:t>
      </w:r>
      <w:bookmarkEnd w:id="1038"/>
      <w:r>
        <w:rPr>
          <w:rFonts w:hint="eastAsia"/>
        </w:rPr>
        <w:t>。雖</w:t>
      </w:r>
      <w:r w:rsidRPr="00DD7C49">
        <w:rPr>
          <w:rFonts w:hint="eastAsia"/>
        </w:rPr>
        <w:t>量測範圍為</w:t>
      </w:r>
      <w:r>
        <w:rPr>
          <w:rFonts w:hint="eastAsia"/>
        </w:rPr>
        <w:t>4</w:t>
      </w:r>
      <w:r w:rsidRPr="00DD7C49">
        <w:rPr>
          <w:rFonts w:hint="eastAsia"/>
        </w:rPr>
        <w:t>g</w:t>
      </w:r>
      <w:r w:rsidRPr="00DD7C49">
        <w:rPr>
          <w:rFonts w:hint="eastAsia"/>
        </w:rPr>
        <w:t>，</w:t>
      </w:r>
      <w:proofErr w:type="gramStart"/>
      <w:r w:rsidRPr="00DD7C49">
        <w:rPr>
          <w:rFonts w:hint="eastAsia"/>
        </w:rPr>
        <w:t>但</w:t>
      </w:r>
      <w:r>
        <w:rPr>
          <w:rFonts w:hint="eastAsia"/>
        </w:rPr>
        <w:t>垂向需</w:t>
      </w:r>
      <w:proofErr w:type="gramEnd"/>
      <w:r w:rsidRPr="00DD7C49">
        <w:rPr>
          <w:rFonts w:hint="eastAsia"/>
        </w:rPr>
        <w:t>扣掉本身重力常數約</w:t>
      </w:r>
      <w:r w:rsidRPr="00DD7C49">
        <w:rPr>
          <w:rFonts w:hint="eastAsia"/>
        </w:rPr>
        <w:t>1g</w:t>
      </w:r>
      <w:r w:rsidRPr="00DD7C49">
        <w:rPr>
          <w:rFonts w:hint="eastAsia"/>
        </w:rPr>
        <w:t>，因此能量測得最大值約</w:t>
      </w:r>
      <w:r w:rsidRPr="00DD7C49">
        <w:rPr>
          <w:rFonts w:hint="eastAsia"/>
        </w:rPr>
        <w:t>3g</w:t>
      </w:r>
      <w:r>
        <w:rPr>
          <w:rFonts w:hint="eastAsia"/>
        </w:rPr>
        <w:t>。</w:t>
      </w:r>
    </w:p>
    <w:p w14:paraId="5901EE44" w14:textId="77777777" w:rsidR="00366CAF" w:rsidRDefault="00366CAF" w:rsidP="00366CAF">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3A1E8D0E" w14:textId="77777777" w:rsidR="00366CAF" w:rsidRDefault="00366CAF" w:rsidP="00366CAF">
      <w:pPr>
        <w:ind w:left="480" w:firstLine="480"/>
      </w:pPr>
      <w:r>
        <w:rPr>
          <w:rFonts w:hint="eastAsia"/>
        </w:rPr>
        <w:lastRenderedPageBreak/>
        <w:t>重量感測器模組方面，因所輸出數值即以公克</w:t>
      </w:r>
      <w:r>
        <w:rPr>
          <w:rFonts w:hint="eastAsia"/>
        </w:rPr>
        <w:t>g</w:t>
      </w:r>
      <w:r>
        <w:rPr>
          <w:rFonts w:hint="eastAsia"/>
        </w:rPr>
        <w:t>為單位，因此可不需轉換即可解讀。</w:t>
      </w:r>
    </w:p>
    <w:p w14:paraId="41163092" w14:textId="0B522CC1" w:rsidR="00366CAF" w:rsidRDefault="00366CAF" w:rsidP="00366CAF">
      <w:pPr>
        <w:ind w:left="480" w:firstLine="480"/>
      </w:pPr>
      <w:proofErr w:type="gramStart"/>
      <w:r>
        <w:rPr>
          <w:rFonts w:hint="eastAsia"/>
        </w:rPr>
        <w:t>此外，</w:t>
      </w:r>
      <w:proofErr w:type="gramEnd"/>
      <w:r>
        <w:rPr>
          <w:rFonts w:hint="eastAsia"/>
        </w:rPr>
        <w:t>各模組可能因安裝或環境等因素，皆有初始值，因此皆須予以消除方能便於日後解讀。</w:t>
      </w:r>
    </w:p>
    <w:p w14:paraId="6A8BA82D" w14:textId="77777777" w:rsidR="00366CAF" w:rsidRDefault="00366CAF" w:rsidP="00366CAF">
      <w:pPr>
        <w:ind w:leftChars="83" w:left="199" w:firstLineChars="83" w:firstLine="199"/>
      </w:pPr>
    </w:p>
    <w:p w14:paraId="78C2B29E" w14:textId="434C07E2" w:rsidR="00366CAF" w:rsidRDefault="00366CAF" w:rsidP="00366CAF">
      <w:pPr>
        <w:ind w:left="480" w:firstLine="480"/>
      </w:pPr>
      <w:r>
        <w:fldChar w:fldCharType="begin"/>
      </w:r>
      <w:r>
        <w:instrText xml:space="preserve"> </w:instrText>
      </w:r>
      <w:r>
        <w:rPr>
          <w:rFonts w:hint="eastAsia"/>
        </w:rPr>
        <w:instrText>REF _Ref10343915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0</w:t>
      </w:r>
      <w:r>
        <w:fldChar w:fldCharType="end"/>
      </w:r>
      <w:r>
        <w:rPr>
          <w:rFonts w:hint="eastAsia"/>
        </w:rPr>
        <w:t>為時間與監測數值的展繪線圖</w:t>
      </w:r>
      <w:r>
        <w:rPr>
          <w:rFonts w:hint="eastAsia"/>
        </w:rPr>
        <w:t>(</w:t>
      </w:r>
      <w:r>
        <w:rPr>
          <w:rFonts w:hint="eastAsia"/>
        </w:rPr>
        <w:t>取垂直向</w:t>
      </w:r>
      <w:r>
        <w:rPr>
          <w:rFonts w:hint="eastAsia"/>
        </w:rPr>
        <w:t>z</w:t>
      </w:r>
      <w:r>
        <w:rPr>
          <w:rFonts w:hint="eastAsia"/>
        </w:rPr>
        <w:t>軸加速度</w:t>
      </w:r>
      <w:proofErr w:type="spellStart"/>
      <w:r>
        <w:rPr>
          <w:rFonts w:hint="eastAsia"/>
        </w:rPr>
        <w:t>a</w:t>
      </w:r>
      <w:r>
        <w:t>z</w:t>
      </w:r>
      <w:proofErr w:type="spellEnd"/>
      <w:r>
        <w:rPr>
          <w:rFonts w:hint="eastAsia"/>
        </w:rPr>
        <w:t>、應變量值</w:t>
      </w:r>
      <w:r>
        <w:rPr>
          <w:rFonts w:hint="eastAsia"/>
        </w:rPr>
        <w:t>s</w:t>
      </w:r>
      <w:r>
        <w:t>train</w:t>
      </w:r>
      <w:r>
        <w:rPr>
          <w:rFonts w:hint="eastAsia"/>
        </w:rPr>
        <w:t>與橫向阻力</w:t>
      </w:r>
      <w:r>
        <w:rPr>
          <w:rFonts w:hint="eastAsia"/>
        </w:rPr>
        <w:t>l</w:t>
      </w:r>
      <w:r>
        <w:t>oad</w:t>
      </w:r>
      <w:r>
        <w:rPr>
          <w:rFonts w:hint="eastAsia"/>
        </w:rPr>
        <w:t>展示說明</w:t>
      </w:r>
      <w:r>
        <w:rPr>
          <w:rFonts w:hint="eastAsia"/>
        </w:rPr>
        <w:t>)</w:t>
      </w:r>
      <w:r>
        <w:rPr>
          <w:rFonts w:hint="eastAsia"/>
        </w:rPr>
        <w:t>，當線圖出現峰值時，即表示有列車通過。</w:t>
      </w:r>
    </w:p>
    <w:p w14:paraId="1CF99D17" w14:textId="2B5CAC36" w:rsidR="00D87D26" w:rsidRDefault="0067786B" w:rsidP="0067786B">
      <w:pPr>
        <w:ind w:leftChars="0" w:left="0" w:firstLineChars="0" w:firstLine="0"/>
      </w:pPr>
      <w:r>
        <w:rPr>
          <w:noProof/>
        </w:rPr>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24539B44" w:rsidR="00D87D26" w:rsidRDefault="00D87D26" w:rsidP="00B66879">
      <w:pPr>
        <w:pStyle w:val="ac"/>
        <w:spacing w:after="180"/>
      </w:pPr>
      <w:bookmarkStart w:id="1039" w:name="_Ref103439159"/>
      <w:bookmarkStart w:id="1040" w:name="_Toc107522733"/>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2</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40</w:t>
      </w:r>
      <w:r w:rsidR="0040572D">
        <w:fldChar w:fldCharType="end"/>
      </w:r>
      <w:bookmarkEnd w:id="1039"/>
      <w:r w:rsidR="008958F6">
        <w:rPr>
          <w:rFonts w:hint="eastAsia"/>
        </w:rPr>
        <w:t xml:space="preserve"> </w:t>
      </w:r>
      <w:r>
        <w:rPr>
          <w:rFonts w:hint="eastAsia"/>
        </w:rPr>
        <w:t>監測數值趨勢線圖</w:t>
      </w:r>
      <w:bookmarkEnd w:id="1040"/>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1041" w:name="_Toc107613013"/>
      <w:r>
        <w:rPr>
          <w:rFonts w:hint="eastAsia"/>
        </w:rPr>
        <w:t>成本估算</w:t>
      </w:r>
      <w:bookmarkEnd w:id="1041"/>
    </w:p>
    <w:p w14:paraId="19480FC6" w14:textId="08C6341A"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proofErr w:type="spellStart"/>
      <w:r w:rsidR="00D30AFB">
        <w:t>XBee</w:t>
      </w:r>
      <w:proofErr w:type="spellEnd"/>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1F10BBDA" w:rsidR="00432593" w:rsidRDefault="00432593" w:rsidP="00432593">
      <w:pPr>
        <w:pStyle w:val="ac"/>
        <w:spacing w:after="180"/>
      </w:pPr>
      <w:bookmarkStart w:id="1042" w:name="_Ref106461279"/>
      <w:bookmarkStart w:id="1043" w:name="_Toc10758146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9</w:t>
      </w:r>
      <w:r w:rsidR="002F5A1F">
        <w:fldChar w:fldCharType="end"/>
      </w:r>
      <w:bookmarkEnd w:id="1042"/>
      <w:r w:rsidR="008958F6">
        <w:rPr>
          <w:rFonts w:hint="eastAsia"/>
        </w:rPr>
        <w:t xml:space="preserve"> </w:t>
      </w:r>
      <w:r>
        <w:rPr>
          <w:rFonts w:hint="eastAsia"/>
        </w:rPr>
        <w:t>監測模組使用材料費用明細</w:t>
      </w:r>
      <w:bookmarkEnd w:id="1043"/>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w:t>
            </w:r>
            <w:proofErr w:type="gramStart"/>
            <w:r>
              <w:rPr>
                <w:rFonts w:hint="eastAsia"/>
                <w:sz w:val="20"/>
                <w:szCs w:val="20"/>
              </w:rPr>
              <w:t>承壓板</w:t>
            </w:r>
            <w:proofErr w:type="gramEnd"/>
            <w:r>
              <w:rPr>
                <w:rFonts w:hint="eastAsia"/>
                <w:sz w:val="20"/>
                <w:szCs w:val="20"/>
              </w:rPr>
              <w:t>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proofErr w:type="gramStart"/>
            <w:r w:rsidRPr="008875D7">
              <w:rPr>
                <w:rFonts w:hint="eastAsia"/>
                <w:sz w:val="20"/>
                <w:szCs w:val="20"/>
              </w:rPr>
              <w:t>應變計感測</w:t>
            </w:r>
            <w:proofErr w:type="gramEnd"/>
            <w:r w:rsidRPr="008875D7">
              <w:rPr>
                <w:rFonts w:hint="eastAsia"/>
                <w:sz w:val="20"/>
                <w:szCs w:val="20"/>
              </w:rPr>
              <w:t>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w:t>
            </w:r>
            <w:proofErr w:type="gramStart"/>
            <w:r w:rsidRPr="00AD2B5B">
              <w:rPr>
                <w:rFonts w:hint="eastAsia"/>
                <w:sz w:val="20"/>
                <w:szCs w:val="20"/>
              </w:rPr>
              <w:t>穩壓板</w:t>
            </w:r>
            <w:proofErr w:type="gramEnd"/>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1BDD5AE9" w:rsidR="00432593" w:rsidRDefault="00432593" w:rsidP="00432593">
      <w:pPr>
        <w:pStyle w:val="ac"/>
        <w:spacing w:after="180"/>
      </w:pPr>
      <w:bookmarkStart w:id="1044" w:name="_Ref106461918"/>
      <w:bookmarkStart w:id="1045" w:name="_Ref106461914"/>
      <w:bookmarkStart w:id="1046" w:name="_Toc10758146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0</w:t>
      </w:r>
      <w:r w:rsidR="002F5A1F">
        <w:fldChar w:fldCharType="end"/>
      </w:r>
      <w:bookmarkEnd w:id="1044"/>
      <w:r w:rsidR="008958F6">
        <w:rPr>
          <w:rFonts w:hint="eastAsia"/>
        </w:rPr>
        <w:t xml:space="preserve"> </w:t>
      </w:r>
      <w:r>
        <w:rPr>
          <w:rFonts w:hint="eastAsia"/>
        </w:rPr>
        <w:t>兩種通訊模組之監測設備組總費用</w:t>
      </w:r>
      <w:bookmarkEnd w:id="1045"/>
      <w:bookmarkEnd w:id="1046"/>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6DF443A5"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1</w:t>
      </w:r>
      <w:r w:rsidR="00183DA0">
        <w:fldChar w:fldCharType="end"/>
      </w:r>
      <w:r w:rsidR="005B2407">
        <w:rPr>
          <w:rFonts w:hint="eastAsia"/>
        </w:rPr>
        <w:t xml:space="preserve"> </w:t>
      </w:r>
      <w:r w:rsidR="005B2407">
        <w:rPr>
          <w:rFonts w:hint="eastAsia"/>
        </w:rPr>
        <w:t>所示。</w:t>
      </w:r>
      <w:r w:rsidR="00B04EAD">
        <w:rPr>
          <w:rFonts w:hint="eastAsia"/>
        </w:rPr>
        <w:t>相較之下，</w:t>
      </w:r>
      <w:r w:rsidR="007E4D22">
        <w:rPr>
          <w:rFonts w:hint="eastAsia"/>
        </w:rPr>
        <w:t>本研究所使用的設備，</w:t>
      </w:r>
      <w:r w:rsidR="00922063">
        <w:rPr>
          <w:rFonts w:hint="eastAsia"/>
        </w:rPr>
        <w:t>能夠有效降低花費，</w:t>
      </w:r>
      <w:r w:rsidR="007E4D22">
        <w:rPr>
          <w:rFonts w:hint="eastAsia"/>
        </w:rPr>
        <w:t>確實為一低成本的方案。</w:t>
      </w:r>
    </w:p>
    <w:p w14:paraId="5C6EAAF6" w14:textId="1EE6EA2E" w:rsidR="005B2407" w:rsidRDefault="005B2407" w:rsidP="004D5B2C">
      <w:pPr>
        <w:ind w:left="480" w:firstLine="480"/>
      </w:pPr>
    </w:p>
    <w:p w14:paraId="1BB2B11E" w14:textId="5C8DFD82" w:rsidR="00183DA0" w:rsidRDefault="00183DA0" w:rsidP="00183DA0">
      <w:pPr>
        <w:pStyle w:val="ac"/>
        <w:spacing w:after="180"/>
      </w:pPr>
      <w:bookmarkStart w:id="1047" w:name="_Ref106976436"/>
      <w:bookmarkStart w:id="1048" w:name="_Toc10758146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1</w:t>
      </w:r>
      <w:r w:rsidR="002F5A1F">
        <w:fldChar w:fldCharType="end"/>
      </w:r>
      <w:bookmarkEnd w:id="1047"/>
      <w:r w:rsidR="008958F6">
        <w:rPr>
          <w:rFonts w:hint="eastAsia"/>
        </w:rPr>
        <w:t xml:space="preserve"> </w:t>
      </w:r>
      <w:r>
        <w:rPr>
          <w:rFonts w:hint="eastAsia"/>
        </w:rPr>
        <w:t>高精度感測設備之材料費用表</w:t>
      </w:r>
      <w:bookmarkEnd w:id="1048"/>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183DA0">
        <w:tc>
          <w:tcPr>
            <w:tcW w:w="1653" w:type="dxa"/>
          </w:tcPr>
          <w:p w14:paraId="2FD93018" w14:textId="44144391" w:rsidR="00183DA0" w:rsidRPr="005B2407" w:rsidRDefault="00183DA0" w:rsidP="00183DA0">
            <w:pPr>
              <w:ind w:leftChars="0" w:left="0" w:firstLineChars="0" w:firstLine="0"/>
              <w:jc w:val="center"/>
              <w:rPr>
                <w:sz w:val="20"/>
                <w:szCs w:val="18"/>
              </w:rPr>
            </w:pPr>
            <w:r w:rsidRPr="005B2407">
              <w:rPr>
                <w:rFonts w:hint="eastAsia"/>
                <w:sz w:val="20"/>
                <w:szCs w:val="18"/>
              </w:rPr>
              <w:t>項目</w:t>
            </w:r>
          </w:p>
        </w:tc>
        <w:tc>
          <w:tcPr>
            <w:tcW w:w="2257" w:type="dxa"/>
          </w:tcPr>
          <w:p w14:paraId="3A16E3AF" w14:textId="4BFEE089" w:rsidR="00183DA0" w:rsidRPr="005B2407" w:rsidRDefault="00183DA0" w:rsidP="00183DA0">
            <w:pPr>
              <w:ind w:leftChars="0" w:left="0" w:firstLineChars="0" w:firstLine="0"/>
              <w:jc w:val="center"/>
              <w:rPr>
                <w:sz w:val="20"/>
                <w:szCs w:val="18"/>
              </w:rPr>
            </w:pPr>
            <w:r>
              <w:rPr>
                <w:rFonts w:hint="eastAsia"/>
                <w:sz w:val="20"/>
                <w:szCs w:val="18"/>
              </w:rPr>
              <w:t>型號</w:t>
            </w:r>
          </w:p>
        </w:tc>
        <w:tc>
          <w:tcPr>
            <w:tcW w:w="1111" w:type="dxa"/>
          </w:tcPr>
          <w:p w14:paraId="1B2977AF" w14:textId="6CB8EF91" w:rsidR="00183DA0" w:rsidRPr="005B2407" w:rsidRDefault="00183DA0" w:rsidP="00183DA0">
            <w:pPr>
              <w:ind w:leftChars="0" w:left="0" w:firstLineChars="0" w:firstLine="0"/>
              <w:jc w:val="center"/>
              <w:rPr>
                <w:sz w:val="20"/>
                <w:szCs w:val="18"/>
              </w:rPr>
            </w:pPr>
            <w:r>
              <w:rPr>
                <w:rFonts w:hint="eastAsia"/>
                <w:sz w:val="20"/>
                <w:szCs w:val="18"/>
              </w:rPr>
              <w:t>金額</w:t>
            </w:r>
          </w:p>
        </w:tc>
        <w:tc>
          <w:tcPr>
            <w:tcW w:w="2716" w:type="dxa"/>
          </w:tcPr>
          <w:p w14:paraId="20E13683" w14:textId="56C64922" w:rsidR="00183DA0" w:rsidRPr="005B2407" w:rsidRDefault="00183DA0" w:rsidP="00183DA0">
            <w:pPr>
              <w:ind w:leftChars="0" w:left="0" w:firstLineChars="0" w:firstLine="0"/>
              <w:jc w:val="center"/>
              <w:rPr>
                <w:sz w:val="20"/>
                <w:szCs w:val="18"/>
              </w:rPr>
            </w:pPr>
            <w:r>
              <w:rPr>
                <w:rFonts w:hint="eastAsia"/>
                <w:sz w:val="20"/>
                <w:szCs w:val="18"/>
              </w:rPr>
              <w:t>備註</w:t>
            </w:r>
          </w:p>
        </w:tc>
      </w:tr>
      <w:tr w:rsidR="00183DA0" w14:paraId="0A6351CE" w14:textId="77777777" w:rsidTr="00B150E1">
        <w:tc>
          <w:tcPr>
            <w:tcW w:w="1653" w:type="dxa"/>
            <w:vAlign w:val="center"/>
          </w:tcPr>
          <w:p w14:paraId="7D1CA322" w14:textId="4AFF8FB6" w:rsidR="00183DA0" w:rsidRPr="005B2407" w:rsidRDefault="00183DA0" w:rsidP="00B150E1">
            <w:pPr>
              <w:spacing w:line="276" w:lineRule="auto"/>
              <w:ind w:leftChars="0" w:left="0" w:firstLineChars="0" w:firstLine="0"/>
              <w:jc w:val="center"/>
              <w:rPr>
                <w:sz w:val="20"/>
                <w:szCs w:val="18"/>
              </w:rPr>
            </w:pPr>
            <w:r>
              <w:rPr>
                <w:rFonts w:hint="eastAsia"/>
                <w:sz w:val="20"/>
                <w:szCs w:val="18"/>
              </w:rPr>
              <w:t>加速計</w:t>
            </w:r>
          </w:p>
        </w:tc>
        <w:tc>
          <w:tcPr>
            <w:tcW w:w="2257" w:type="dxa"/>
            <w:vAlign w:val="center"/>
          </w:tcPr>
          <w:p w14:paraId="4EAB5A45" w14:textId="7AC3BA96" w:rsidR="00183DA0" w:rsidRPr="005B2407" w:rsidRDefault="00183DA0" w:rsidP="00B150E1">
            <w:pPr>
              <w:spacing w:line="276" w:lineRule="auto"/>
              <w:ind w:leftChars="0" w:left="0" w:firstLineChars="0" w:firstLine="0"/>
              <w:jc w:val="both"/>
              <w:rPr>
                <w:sz w:val="20"/>
                <w:szCs w:val="18"/>
              </w:rPr>
            </w:pPr>
            <w:r w:rsidRPr="005B2407">
              <w:rPr>
                <w:rFonts w:hint="eastAsia"/>
                <w:sz w:val="20"/>
                <w:szCs w:val="18"/>
              </w:rPr>
              <w:t>WR-731A</w:t>
            </w:r>
            <w:r w:rsidRPr="005B2407">
              <w:rPr>
                <w:rFonts w:hint="eastAsia"/>
                <w:sz w:val="20"/>
                <w:szCs w:val="18"/>
              </w:rPr>
              <w:t>低頻加速</w:t>
            </w:r>
            <w:proofErr w:type="gramStart"/>
            <w:r w:rsidRPr="005B2407">
              <w:rPr>
                <w:rFonts w:hint="eastAsia"/>
                <w:sz w:val="20"/>
                <w:szCs w:val="18"/>
              </w:rPr>
              <w:t>規</w:t>
            </w:r>
            <w:proofErr w:type="gramEnd"/>
          </w:p>
        </w:tc>
        <w:tc>
          <w:tcPr>
            <w:tcW w:w="1111" w:type="dxa"/>
            <w:vAlign w:val="center"/>
          </w:tcPr>
          <w:p w14:paraId="1EB2D9EB" w14:textId="67314008" w:rsidR="00183DA0" w:rsidRPr="005B2407" w:rsidRDefault="00183DA0" w:rsidP="00B150E1">
            <w:pPr>
              <w:spacing w:line="276" w:lineRule="auto"/>
              <w:ind w:leftChars="0" w:left="0" w:firstLineChars="0" w:firstLine="0"/>
              <w:jc w:val="center"/>
              <w:rPr>
                <w:sz w:val="20"/>
                <w:szCs w:val="18"/>
              </w:rPr>
            </w:pPr>
            <w:r>
              <w:rPr>
                <w:rFonts w:hint="eastAsia"/>
                <w:sz w:val="20"/>
                <w:szCs w:val="18"/>
              </w:rPr>
              <w:t>34200</w:t>
            </w:r>
          </w:p>
        </w:tc>
        <w:tc>
          <w:tcPr>
            <w:tcW w:w="2716" w:type="dxa"/>
          </w:tcPr>
          <w:p w14:paraId="4E5EBF79" w14:textId="78F3695E" w:rsidR="00183DA0" w:rsidRPr="005B2407" w:rsidRDefault="00183DA0" w:rsidP="00B150E1">
            <w:pPr>
              <w:spacing w:line="276" w:lineRule="auto"/>
              <w:ind w:leftChars="0" w:left="0" w:firstLineChars="0" w:firstLine="0"/>
              <w:rPr>
                <w:sz w:val="20"/>
                <w:szCs w:val="18"/>
              </w:rPr>
            </w:pPr>
            <w:r w:rsidRPr="00183DA0">
              <w:rPr>
                <w:rFonts w:hint="eastAsia"/>
                <w:sz w:val="20"/>
                <w:szCs w:val="18"/>
              </w:rPr>
              <w:t>低頻</w:t>
            </w:r>
            <w:r w:rsidRPr="00183DA0">
              <w:rPr>
                <w:sz w:val="20"/>
                <w:szCs w:val="18"/>
              </w:rPr>
              <w:t>0.1~340 Hz (±1dB)</w:t>
            </w:r>
          </w:p>
        </w:tc>
      </w:tr>
      <w:tr w:rsidR="00183DA0" w14:paraId="292106FC" w14:textId="77777777" w:rsidTr="00B150E1">
        <w:tc>
          <w:tcPr>
            <w:tcW w:w="1653" w:type="dxa"/>
            <w:vAlign w:val="center"/>
          </w:tcPr>
          <w:p w14:paraId="1F45F1D4" w14:textId="41514397" w:rsidR="00183DA0" w:rsidRPr="005B2407" w:rsidRDefault="00183DA0" w:rsidP="00B150E1">
            <w:pPr>
              <w:spacing w:line="276" w:lineRule="auto"/>
              <w:ind w:leftChars="0" w:left="0" w:firstLineChars="0" w:firstLine="0"/>
              <w:jc w:val="center"/>
              <w:rPr>
                <w:sz w:val="20"/>
                <w:szCs w:val="18"/>
              </w:rPr>
            </w:pPr>
            <w:r>
              <w:rPr>
                <w:rFonts w:hint="eastAsia"/>
                <w:sz w:val="20"/>
                <w:szCs w:val="18"/>
              </w:rPr>
              <w:t>重量感測器</w:t>
            </w:r>
          </w:p>
        </w:tc>
        <w:tc>
          <w:tcPr>
            <w:tcW w:w="2257" w:type="dxa"/>
            <w:vAlign w:val="center"/>
          </w:tcPr>
          <w:p w14:paraId="595B0903" w14:textId="11B48BA6" w:rsidR="00183DA0" w:rsidRPr="005B2407" w:rsidRDefault="00183DA0" w:rsidP="00B150E1">
            <w:pPr>
              <w:spacing w:line="276" w:lineRule="auto"/>
              <w:ind w:leftChars="0" w:left="0" w:firstLineChars="0" w:firstLine="0"/>
              <w:jc w:val="both"/>
              <w:rPr>
                <w:sz w:val="20"/>
                <w:szCs w:val="18"/>
              </w:rPr>
            </w:pPr>
            <w:r w:rsidRPr="00183DA0">
              <w:rPr>
                <w:sz w:val="20"/>
                <w:szCs w:val="18"/>
              </w:rPr>
              <w:t>Button Load Cell Model 53 Force Sens</w:t>
            </w:r>
          </w:p>
        </w:tc>
        <w:tc>
          <w:tcPr>
            <w:tcW w:w="1111" w:type="dxa"/>
            <w:vAlign w:val="center"/>
          </w:tcPr>
          <w:p w14:paraId="14759E5F" w14:textId="49B583EA" w:rsidR="00183DA0" w:rsidRPr="005B2407" w:rsidRDefault="00183DA0" w:rsidP="00B150E1">
            <w:pPr>
              <w:spacing w:line="276" w:lineRule="auto"/>
              <w:ind w:leftChars="0" w:left="0" w:firstLineChars="0" w:firstLine="0"/>
              <w:jc w:val="center"/>
              <w:rPr>
                <w:sz w:val="20"/>
                <w:szCs w:val="18"/>
              </w:rPr>
            </w:pPr>
            <w:r>
              <w:rPr>
                <w:rFonts w:hint="eastAsia"/>
                <w:sz w:val="20"/>
                <w:szCs w:val="18"/>
              </w:rPr>
              <w:t>30100</w:t>
            </w:r>
          </w:p>
        </w:tc>
        <w:tc>
          <w:tcPr>
            <w:tcW w:w="2716" w:type="dxa"/>
          </w:tcPr>
          <w:p w14:paraId="7F4953A9" w14:textId="2EDE61F1" w:rsidR="00183DA0" w:rsidRPr="00183DA0" w:rsidRDefault="00183DA0" w:rsidP="00B150E1">
            <w:pPr>
              <w:widowControl/>
              <w:spacing w:line="276" w:lineRule="auto"/>
              <w:ind w:leftChars="0" w:left="0" w:firstLineChars="0" w:firstLine="0"/>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B150E1">
        <w:tc>
          <w:tcPr>
            <w:tcW w:w="1653" w:type="dxa"/>
            <w:vAlign w:val="center"/>
          </w:tcPr>
          <w:p w14:paraId="7315BB20" w14:textId="7682137A" w:rsidR="00183DA0" w:rsidRPr="005B2407" w:rsidRDefault="00183DA0" w:rsidP="00B150E1">
            <w:pPr>
              <w:spacing w:line="276" w:lineRule="auto"/>
              <w:ind w:leftChars="0" w:left="0" w:firstLineChars="0" w:firstLine="0"/>
              <w:jc w:val="center"/>
              <w:rPr>
                <w:sz w:val="20"/>
                <w:szCs w:val="18"/>
              </w:rPr>
            </w:pPr>
            <w:r>
              <w:rPr>
                <w:rFonts w:hint="eastAsia"/>
                <w:sz w:val="20"/>
                <w:szCs w:val="18"/>
              </w:rPr>
              <w:t>應變計</w:t>
            </w:r>
          </w:p>
        </w:tc>
        <w:tc>
          <w:tcPr>
            <w:tcW w:w="2257" w:type="dxa"/>
            <w:vAlign w:val="center"/>
          </w:tcPr>
          <w:p w14:paraId="23B8A2B4" w14:textId="01C0CE92" w:rsidR="00183DA0" w:rsidRPr="005B2407" w:rsidRDefault="00183DA0" w:rsidP="00B150E1">
            <w:pPr>
              <w:spacing w:line="276" w:lineRule="auto"/>
              <w:ind w:leftChars="0" w:left="0" w:firstLineChars="0" w:firstLine="0"/>
              <w:jc w:val="both"/>
              <w:rPr>
                <w:sz w:val="20"/>
                <w:szCs w:val="18"/>
              </w:rPr>
            </w:pPr>
            <w:r w:rsidRPr="00183DA0">
              <w:rPr>
                <w:sz w:val="20"/>
                <w:szCs w:val="18"/>
              </w:rPr>
              <w:t>STRAIN GAUGE 350 OHM LINEAR 10PC</w:t>
            </w:r>
          </w:p>
        </w:tc>
        <w:tc>
          <w:tcPr>
            <w:tcW w:w="1111" w:type="dxa"/>
            <w:vAlign w:val="center"/>
          </w:tcPr>
          <w:p w14:paraId="7D469267" w14:textId="1EB614EF" w:rsidR="00183DA0" w:rsidRPr="005B2407" w:rsidRDefault="00183DA0" w:rsidP="00B150E1">
            <w:pPr>
              <w:spacing w:line="276" w:lineRule="auto"/>
              <w:ind w:leftChars="0" w:left="0" w:firstLineChars="0" w:firstLine="0"/>
              <w:jc w:val="center"/>
              <w:rPr>
                <w:sz w:val="20"/>
                <w:szCs w:val="18"/>
              </w:rPr>
            </w:pPr>
            <w:r>
              <w:rPr>
                <w:rFonts w:hint="eastAsia"/>
                <w:sz w:val="20"/>
                <w:szCs w:val="18"/>
              </w:rPr>
              <w:t>7200</w:t>
            </w:r>
          </w:p>
        </w:tc>
        <w:tc>
          <w:tcPr>
            <w:tcW w:w="2716" w:type="dxa"/>
          </w:tcPr>
          <w:p w14:paraId="7C7A1D69" w14:textId="77777777" w:rsidR="00183DA0" w:rsidRPr="00183DA0" w:rsidRDefault="00183DA0" w:rsidP="00B150E1">
            <w:pPr>
              <w:spacing w:line="276" w:lineRule="auto"/>
              <w:ind w:leftChars="0" w:left="0" w:firstLineChars="0" w:firstLine="0"/>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B150E1">
            <w:pPr>
              <w:spacing w:line="276" w:lineRule="auto"/>
              <w:ind w:leftChars="0" w:left="0" w:firstLineChars="0" w:firstLine="0"/>
              <w:rPr>
                <w:sz w:val="20"/>
                <w:szCs w:val="18"/>
              </w:rPr>
            </w:pPr>
            <w:r w:rsidRPr="00183DA0">
              <w:rPr>
                <w:rFonts w:hint="eastAsia"/>
                <w:sz w:val="20"/>
                <w:szCs w:val="18"/>
              </w:rPr>
              <w:t>應變範圍</w:t>
            </w:r>
            <w:r w:rsidRPr="00183DA0">
              <w:rPr>
                <w:rFonts w:hint="eastAsia"/>
                <w:sz w:val="20"/>
                <w:szCs w:val="18"/>
              </w:rPr>
              <w:t>3%</w:t>
            </w:r>
          </w:p>
        </w:tc>
      </w:tr>
      <w:tr w:rsidR="00E604DD" w14:paraId="6BD615B9" w14:textId="77777777" w:rsidTr="00B150E1">
        <w:tc>
          <w:tcPr>
            <w:tcW w:w="1653" w:type="dxa"/>
            <w:vAlign w:val="center"/>
          </w:tcPr>
          <w:p w14:paraId="6E2363D0" w14:textId="1A3FC619" w:rsidR="00E604DD" w:rsidRPr="008F04CB" w:rsidRDefault="00E604DD" w:rsidP="00B150E1">
            <w:pPr>
              <w:spacing w:line="276" w:lineRule="auto"/>
              <w:ind w:leftChars="0" w:left="0" w:firstLineChars="0" w:firstLine="0"/>
              <w:jc w:val="center"/>
              <w:rPr>
                <w:sz w:val="20"/>
                <w:szCs w:val="18"/>
              </w:rPr>
            </w:pPr>
            <w:r w:rsidRPr="008F04CB">
              <w:rPr>
                <w:rFonts w:hint="eastAsia"/>
                <w:sz w:val="20"/>
                <w:szCs w:val="18"/>
              </w:rPr>
              <w:t>擷取卡</w:t>
            </w:r>
          </w:p>
        </w:tc>
        <w:tc>
          <w:tcPr>
            <w:tcW w:w="2257" w:type="dxa"/>
            <w:vAlign w:val="center"/>
          </w:tcPr>
          <w:p w14:paraId="5EB92157" w14:textId="41950B14" w:rsidR="00E604DD" w:rsidRPr="00183DA0" w:rsidRDefault="008F04CB" w:rsidP="00B150E1">
            <w:pPr>
              <w:spacing w:line="276" w:lineRule="auto"/>
              <w:ind w:leftChars="0" w:left="0" w:firstLineChars="0" w:firstLine="0"/>
              <w:jc w:val="both"/>
              <w:rPr>
                <w:sz w:val="20"/>
                <w:szCs w:val="18"/>
              </w:rPr>
            </w:pPr>
            <w:r w:rsidRPr="008F04CB">
              <w:rPr>
                <w:sz w:val="20"/>
                <w:szCs w:val="18"/>
              </w:rPr>
              <w:t>NI-9234</w:t>
            </w:r>
          </w:p>
        </w:tc>
        <w:tc>
          <w:tcPr>
            <w:tcW w:w="1111" w:type="dxa"/>
            <w:vAlign w:val="center"/>
          </w:tcPr>
          <w:p w14:paraId="7F40ED54" w14:textId="35AFA5BB" w:rsidR="00E604DD" w:rsidRDefault="008F04CB" w:rsidP="00B150E1">
            <w:pPr>
              <w:spacing w:line="276" w:lineRule="auto"/>
              <w:ind w:leftChars="0" w:left="0" w:firstLineChars="0" w:firstLine="0"/>
              <w:jc w:val="center"/>
              <w:rPr>
                <w:sz w:val="20"/>
                <w:szCs w:val="18"/>
              </w:rPr>
            </w:pPr>
            <w:r>
              <w:rPr>
                <w:rFonts w:hint="eastAsia"/>
                <w:sz w:val="20"/>
                <w:szCs w:val="18"/>
              </w:rPr>
              <w:t>9</w:t>
            </w:r>
            <w:r>
              <w:rPr>
                <w:sz w:val="20"/>
                <w:szCs w:val="18"/>
              </w:rPr>
              <w:t>2000</w:t>
            </w:r>
          </w:p>
        </w:tc>
        <w:tc>
          <w:tcPr>
            <w:tcW w:w="2716" w:type="dxa"/>
          </w:tcPr>
          <w:p w14:paraId="57F47F85" w14:textId="77777777" w:rsidR="00E604DD" w:rsidRDefault="00B150E1" w:rsidP="00B150E1">
            <w:pPr>
              <w:spacing w:line="276" w:lineRule="auto"/>
              <w:ind w:leftChars="0" w:left="0" w:firstLineChars="0" w:firstLine="0"/>
              <w:rPr>
                <w:sz w:val="20"/>
                <w:szCs w:val="18"/>
              </w:rPr>
            </w:pPr>
            <w:r>
              <w:rPr>
                <w:rFonts w:hint="eastAsia"/>
                <w:sz w:val="20"/>
                <w:szCs w:val="18"/>
              </w:rPr>
              <w:t>4</w:t>
            </w:r>
            <w:r>
              <w:rPr>
                <w:sz w:val="20"/>
                <w:szCs w:val="18"/>
              </w:rPr>
              <w:t xml:space="preserve"> </w:t>
            </w:r>
            <w:r>
              <w:rPr>
                <w:rFonts w:hint="eastAsia"/>
                <w:sz w:val="20"/>
                <w:szCs w:val="18"/>
              </w:rPr>
              <w:t>通道類比輸入</w:t>
            </w:r>
          </w:p>
          <w:p w14:paraId="78DDB0D7" w14:textId="47516E9B" w:rsidR="00B150E1" w:rsidRPr="00183DA0" w:rsidRDefault="00B150E1" w:rsidP="00B150E1">
            <w:pPr>
              <w:spacing w:line="276" w:lineRule="auto"/>
              <w:ind w:leftChars="0" w:left="0" w:firstLineChars="0" w:firstLine="0"/>
              <w:rPr>
                <w:sz w:val="20"/>
                <w:szCs w:val="18"/>
              </w:rPr>
            </w:pPr>
            <w:r>
              <w:rPr>
                <w:rFonts w:hint="eastAsia"/>
                <w:sz w:val="20"/>
                <w:szCs w:val="18"/>
              </w:rPr>
              <w:t>取樣頻率</w:t>
            </w:r>
            <w:r>
              <w:rPr>
                <w:rFonts w:hint="eastAsia"/>
                <w:sz w:val="20"/>
                <w:szCs w:val="18"/>
              </w:rPr>
              <w:t>: 23.04</w:t>
            </w:r>
            <w:r>
              <w:rPr>
                <w:sz w:val="20"/>
                <w:szCs w:val="18"/>
              </w:rPr>
              <w:t>kHz</w:t>
            </w:r>
          </w:p>
        </w:tc>
      </w:tr>
    </w:tbl>
    <w:p w14:paraId="2CBEBDA8" w14:textId="156D49F1" w:rsidR="005B2407"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proofErr w:type="gramStart"/>
      <w:r w:rsidRPr="00183DA0">
        <w:rPr>
          <w:rFonts w:hint="eastAsia"/>
          <w:sz w:val="20"/>
          <w:szCs w:val="18"/>
        </w:rPr>
        <w:t>貿澤電子</w:t>
      </w:r>
      <w:proofErr w:type="gramEnd"/>
      <w:r w:rsidR="00AE0BFA">
        <w:fldChar w:fldCharType="begin"/>
      </w:r>
      <w:r w:rsidR="00AE0BFA">
        <w:instrText>HYPERLINK "https://www.mouser.tw"</w:instrText>
      </w:r>
      <w:r w:rsidR="00AE0BFA">
        <w:fldChar w:fldCharType="separate"/>
      </w:r>
      <w:r w:rsidR="008F04CB" w:rsidRPr="00150CD8">
        <w:rPr>
          <w:rStyle w:val="ab"/>
          <w:sz w:val="20"/>
          <w:szCs w:val="18"/>
        </w:rPr>
        <w:t>https://www.mouser.tw</w:t>
      </w:r>
      <w:r w:rsidR="00AE0BFA">
        <w:rPr>
          <w:rStyle w:val="ab"/>
          <w:sz w:val="20"/>
          <w:szCs w:val="18"/>
        </w:rPr>
        <w:fldChar w:fldCharType="end"/>
      </w:r>
      <w:r w:rsidR="008F04CB">
        <w:rPr>
          <w:rFonts w:hint="eastAsia"/>
          <w:sz w:val="20"/>
          <w:szCs w:val="18"/>
        </w:rPr>
        <w:t xml:space="preserve"> / </w:t>
      </w:r>
      <w:r w:rsidR="008F04CB">
        <w:rPr>
          <w:sz w:val="20"/>
          <w:szCs w:val="18"/>
        </w:rPr>
        <w:t xml:space="preserve">NI </w:t>
      </w:r>
      <w:hyperlink r:id="rId86" w:history="1">
        <w:r w:rsidR="008F04CB" w:rsidRPr="00150CD8">
          <w:rPr>
            <w:rStyle w:val="ab"/>
            <w:sz w:val="20"/>
            <w:szCs w:val="18"/>
          </w:rPr>
          <w:t>https://www.ni.com/zh-tw.html</w:t>
        </w:r>
      </w:hyperlink>
    </w:p>
    <w:p w14:paraId="03F7BCE6" w14:textId="77777777" w:rsidR="008F04CB" w:rsidRPr="008F04CB" w:rsidRDefault="008F04CB" w:rsidP="004D5B2C">
      <w:pPr>
        <w:ind w:left="480" w:firstLine="400"/>
        <w:rPr>
          <w:sz w:val="20"/>
          <w:szCs w:val="18"/>
        </w:rPr>
      </w:pP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7E80F5AE" w:rsidR="00311DD0" w:rsidRDefault="00311DD0" w:rsidP="00B66879">
      <w:pPr>
        <w:pStyle w:val="1"/>
        <w:spacing w:after="360"/>
      </w:pPr>
      <w:bookmarkStart w:id="1049" w:name="_Toc103337207"/>
      <w:bookmarkStart w:id="1050" w:name="_Toc105773425"/>
      <w:bookmarkStart w:id="1051" w:name="_Toc106390750"/>
      <w:bookmarkStart w:id="1052" w:name="_Toc106814764"/>
      <w:bookmarkStart w:id="1053" w:name="_Toc106815004"/>
      <w:bookmarkStart w:id="1054" w:name="_Toc106974112"/>
      <w:bookmarkStart w:id="1055" w:name="_Toc106993915"/>
      <w:bookmarkStart w:id="1056" w:name="_Toc107003408"/>
      <w:bookmarkStart w:id="1057" w:name="_Toc107003650"/>
      <w:bookmarkStart w:id="1058" w:name="_Toc107003890"/>
      <w:bookmarkStart w:id="1059" w:name="_Toc107005654"/>
      <w:bookmarkStart w:id="1060" w:name="_Toc107005894"/>
      <w:bookmarkStart w:id="1061" w:name="_Toc107613014"/>
      <w:bookmarkStart w:id="1062" w:name="_Hlk106387988"/>
      <w:bookmarkEnd w:id="1049"/>
      <w:bookmarkEnd w:id="1050"/>
      <w:bookmarkEnd w:id="1051"/>
      <w:bookmarkEnd w:id="1052"/>
      <w:bookmarkEnd w:id="1053"/>
      <w:bookmarkEnd w:id="1054"/>
      <w:bookmarkEnd w:id="1055"/>
      <w:bookmarkEnd w:id="1056"/>
      <w:bookmarkEnd w:id="1057"/>
      <w:bookmarkEnd w:id="1058"/>
      <w:bookmarkEnd w:id="1059"/>
      <w:bookmarkEnd w:id="1060"/>
      <w:r>
        <w:rPr>
          <w:rFonts w:hint="eastAsia"/>
        </w:rPr>
        <w:t>建置</w:t>
      </w:r>
      <w:r w:rsidR="006D3B4D">
        <w:rPr>
          <w:rFonts w:hint="eastAsia"/>
        </w:rPr>
        <w:t>U</w:t>
      </w:r>
      <w:r w:rsidR="006D3B4D">
        <w:t>nity</w:t>
      </w:r>
      <w:r>
        <w:rPr>
          <w:rFonts w:hint="eastAsia"/>
        </w:rPr>
        <w:t>互動平台</w:t>
      </w:r>
      <w:bookmarkEnd w:id="1061"/>
    </w:p>
    <w:bookmarkEnd w:id="1062"/>
    <w:p w14:paraId="261970E2" w14:textId="50217EF5" w:rsidR="002115DA" w:rsidRDefault="007364CB" w:rsidP="004D3D47">
      <w:pPr>
        <w:ind w:leftChars="0" w:left="0" w:firstLine="480"/>
        <w:jc w:val="both"/>
      </w:pPr>
      <w:r>
        <w:rPr>
          <w:rFonts w:hint="eastAsia"/>
        </w:rPr>
        <w:t>本</w:t>
      </w:r>
      <w:r w:rsidR="00C56BC4">
        <w:rPr>
          <w:rFonts w:hint="eastAsia"/>
        </w:rPr>
        <w:t>研究</w:t>
      </w:r>
      <w:r>
        <w:rPr>
          <w:rFonts w:hint="eastAsia"/>
        </w:rPr>
        <w:t>運用</w:t>
      </w:r>
      <w:proofErr w:type="gramStart"/>
      <w:r w:rsidR="00EB342E">
        <w:rPr>
          <w:rFonts w:hint="eastAsia"/>
        </w:rPr>
        <w:t>臺</w:t>
      </w:r>
      <w:proofErr w:type="gramEnd"/>
      <w:r w:rsidR="00EB342E">
        <w:rPr>
          <w:rFonts w:hint="eastAsia"/>
        </w:rPr>
        <w:t>鐵</w:t>
      </w:r>
      <w:r w:rsidR="008F164D">
        <w:rPr>
          <w:rFonts w:hint="eastAsia"/>
        </w:rPr>
        <w:t>提供新左營站南端地下化引道之線形資料，利用</w:t>
      </w:r>
      <w:r w:rsidR="002D4C37">
        <w:rPr>
          <w:rFonts w:hint="eastAsia"/>
        </w:rPr>
        <w:t>CIVIL 3D</w:t>
      </w:r>
      <w:r w:rsidR="008F164D">
        <w:rPr>
          <w:rFonts w:hint="eastAsia"/>
        </w:rPr>
        <w:t>來</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開發的平台</w:t>
      </w:r>
      <w:r w:rsidR="004D3D47">
        <w:rPr>
          <w:rFonts w:hint="eastAsia"/>
        </w:rPr>
        <w:t>，並在該軟體上建置使用者介面</w:t>
      </w:r>
      <w:r w:rsidR="004D3D47">
        <w:t>UI</w:t>
      </w:r>
      <w:r w:rsidR="00DC7A24">
        <w:rPr>
          <w:rFonts w:hint="eastAsia"/>
        </w:rPr>
        <w:t>、編寫程式運行腳本</w:t>
      </w:r>
      <w:r w:rsidR="004D3D47">
        <w:rPr>
          <w:rFonts w:hint="eastAsia"/>
        </w:rPr>
        <w:t>，以方便使用者針對模型資料進行查看。</w:t>
      </w:r>
      <w:r w:rsidR="00C56BC4">
        <w:rPr>
          <w:rFonts w:hint="eastAsia"/>
        </w:rPr>
        <w:t>在此章節中，將依序說明主要使用的軟體、建置軌道模型以及建置互動平台的過程。</w:t>
      </w:r>
    </w:p>
    <w:p w14:paraId="2D394C6C" w14:textId="77777777" w:rsidR="006E604B" w:rsidRDefault="006E604B" w:rsidP="00B66879">
      <w:pPr>
        <w:ind w:leftChars="0" w:left="0" w:firstLineChars="0" w:firstLine="0"/>
        <w:jc w:val="both"/>
      </w:pPr>
    </w:p>
    <w:p w14:paraId="0A0D8546" w14:textId="54101093" w:rsidR="00231846" w:rsidRDefault="00CD54B3" w:rsidP="00D71EEF">
      <w:pPr>
        <w:pStyle w:val="21"/>
        <w:spacing w:before="360" w:afterLines="50" w:after="180"/>
      </w:pPr>
      <w:bookmarkStart w:id="1063" w:name="_Toc103337263"/>
      <w:bookmarkStart w:id="1064" w:name="_Toc105773481"/>
      <w:bookmarkStart w:id="1065" w:name="_Toc106390806"/>
      <w:bookmarkStart w:id="1066" w:name="_Toc106814820"/>
      <w:bookmarkStart w:id="1067" w:name="_Toc106815060"/>
      <w:bookmarkStart w:id="1068" w:name="_Toc106974168"/>
      <w:bookmarkStart w:id="1069" w:name="_Toc106993729"/>
      <w:bookmarkStart w:id="1070" w:name="_Toc106993971"/>
      <w:bookmarkStart w:id="1071" w:name="_Toc107003464"/>
      <w:bookmarkStart w:id="1072" w:name="_Toc107003706"/>
      <w:bookmarkStart w:id="1073" w:name="_Toc107003946"/>
      <w:bookmarkStart w:id="1074" w:name="_Toc107005710"/>
      <w:bookmarkStart w:id="1075" w:name="_Toc107005950"/>
      <w:bookmarkStart w:id="1076" w:name="_Toc103337264"/>
      <w:bookmarkStart w:id="1077" w:name="_Toc105773482"/>
      <w:bookmarkStart w:id="1078" w:name="_Toc106390807"/>
      <w:bookmarkStart w:id="1079" w:name="_Toc106814821"/>
      <w:bookmarkStart w:id="1080" w:name="_Toc106815061"/>
      <w:bookmarkStart w:id="1081" w:name="_Toc106974169"/>
      <w:bookmarkStart w:id="1082" w:name="_Toc106993730"/>
      <w:bookmarkStart w:id="1083" w:name="_Toc106993972"/>
      <w:bookmarkStart w:id="1084" w:name="_Toc107003465"/>
      <w:bookmarkStart w:id="1085" w:name="_Toc107003707"/>
      <w:bookmarkStart w:id="1086" w:name="_Toc107003947"/>
      <w:bookmarkStart w:id="1087" w:name="_Toc107005711"/>
      <w:bookmarkStart w:id="1088" w:name="_Toc107005951"/>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r>
        <w:rPr>
          <w:rFonts w:hint="eastAsia"/>
        </w:rPr>
        <w:t xml:space="preserve">　</w:t>
      </w:r>
      <w:bookmarkStart w:id="1089" w:name="_Toc107613015"/>
      <w:r w:rsidR="00D361BD">
        <w:rPr>
          <w:rFonts w:hint="eastAsia"/>
        </w:rPr>
        <w:t>使用</w:t>
      </w:r>
      <w:r w:rsidR="007A313B">
        <w:rPr>
          <w:rFonts w:hint="eastAsia"/>
        </w:rPr>
        <w:t>軟體介紹</w:t>
      </w:r>
      <w:bookmarkEnd w:id="1089"/>
    </w:p>
    <w:p w14:paraId="0B6A634C" w14:textId="1C0442C9" w:rsidR="002D4C37" w:rsidRDefault="002D4C37" w:rsidP="002D4C37">
      <w:pPr>
        <w:ind w:leftChars="0" w:left="0" w:firstLine="480"/>
        <w:jc w:val="both"/>
      </w:pPr>
      <w:r>
        <w:rPr>
          <w:rFonts w:hint="eastAsia"/>
        </w:rPr>
        <w:t>目前市面上有許多土建設</w:t>
      </w:r>
      <w:r w:rsidR="00C56BC4">
        <w:rPr>
          <w:rFonts w:hint="eastAsia"/>
        </w:rPr>
        <w:t>施建模</w:t>
      </w:r>
      <w:r>
        <w:rPr>
          <w:rFonts w:hint="eastAsia"/>
        </w:rPr>
        <w:t>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w:t>
      </w:r>
      <w:proofErr w:type="gramStart"/>
      <w:r>
        <w:rPr>
          <w:rFonts w:hint="eastAsia"/>
        </w:rPr>
        <w:t>個</w:t>
      </w:r>
      <w:proofErr w:type="gramEnd"/>
      <w:r>
        <w:rPr>
          <w:rFonts w:hint="eastAsia"/>
        </w:rPr>
        <w:t>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程的規劃與設計；而</w:t>
      </w:r>
      <w:r w:rsidRPr="00B56F00">
        <w:t>Bentley</w:t>
      </w:r>
      <w:r>
        <w:rPr>
          <w:rFonts w:hint="eastAsia"/>
        </w:rPr>
        <w:t>則包含一系列的子系統，使用範圍廣泛如建築、公路、橋梁等。</w:t>
      </w:r>
    </w:p>
    <w:p w14:paraId="0B7000C0" w14:textId="04D037AE" w:rsidR="002D4C37" w:rsidRDefault="002D4C37" w:rsidP="002D4C37">
      <w:pPr>
        <w:ind w:leftChars="0" w:left="0" w:firstLine="480"/>
        <w:jc w:val="both"/>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w:t>
      </w:r>
      <w:r w:rsidR="0055521E">
        <w:rPr>
          <w:rFonts w:hint="eastAsia"/>
        </w:rPr>
        <w:t>Civil</w:t>
      </w:r>
      <w:r>
        <w:rPr>
          <w:rFonts w:hint="eastAsia"/>
        </w:rPr>
        <w:t xml:space="preserve"> 3D</w:t>
      </w:r>
      <w:r>
        <w:rPr>
          <w:rFonts w:hint="eastAsia"/>
        </w:rPr>
        <w:t>作為本研究之軌道建模軟體。</w:t>
      </w:r>
    </w:p>
    <w:p w14:paraId="7186DDF5" w14:textId="36AADE00" w:rsidR="002D4C37" w:rsidRDefault="0055521E">
      <w:pPr>
        <w:ind w:leftChars="0" w:left="0" w:firstLine="480"/>
        <w:jc w:val="both"/>
      </w:pPr>
      <w:r>
        <w:rPr>
          <w:rFonts w:hint="eastAsia"/>
        </w:rPr>
        <w:t>而在人機互動軟體方面，</w:t>
      </w:r>
      <w:r w:rsidR="003E6C53">
        <w:rPr>
          <w:rFonts w:hint="eastAsia"/>
        </w:rPr>
        <w:t>較適合</w:t>
      </w:r>
      <w:r>
        <w:rPr>
          <w:rFonts w:hint="eastAsia"/>
        </w:rPr>
        <w:t>使用遊戲引擎做為開發工具</w:t>
      </w:r>
      <w:r w:rsidR="003E6C53">
        <w:rPr>
          <w:rFonts w:hint="eastAsia"/>
        </w:rPr>
        <w:t>，因該類軟體含</w:t>
      </w:r>
      <w:r w:rsidR="0041713D">
        <w:rPr>
          <w:rFonts w:hint="eastAsia"/>
        </w:rPr>
        <w:t>有</w:t>
      </w:r>
      <w:r w:rsidR="003E6C53">
        <w:rPr>
          <w:rFonts w:hint="eastAsia"/>
        </w:rPr>
        <w:t>較豐富的操作介面</w:t>
      </w:r>
      <w:r w:rsidR="0041713D">
        <w:rPr>
          <w:rFonts w:hint="eastAsia"/>
        </w:rPr>
        <w:t>且可以由使用者自行設計，</w:t>
      </w:r>
      <w:r w:rsidR="00256E94">
        <w:rPr>
          <w:rFonts w:hint="eastAsia"/>
        </w:rPr>
        <w:t>此外</w:t>
      </w:r>
      <w:r w:rsidR="00F0767B">
        <w:rPr>
          <w:rFonts w:hint="eastAsia"/>
        </w:rPr>
        <w:t>也可以結合</w:t>
      </w:r>
      <w:r w:rsidR="00F0767B">
        <w:rPr>
          <w:rFonts w:hint="eastAsia"/>
        </w:rPr>
        <w:t>V</w:t>
      </w:r>
      <w:r w:rsidR="00F0767B">
        <w:t>R</w:t>
      </w:r>
      <w:r w:rsidR="00F0767B">
        <w:rPr>
          <w:rFonts w:hint="eastAsia"/>
        </w:rPr>
        <w:t>、</w:t>
      </w:r>
      <w:r w:rsidR="00321BF5">
        <w:t>A</w:t>
      </w:r>
      <w:r w:rsidR="00F0767B">
        <w:t>R</w:t>
      </w:r>
      <w:r w:rsidR="00321BF5">
        <w:rPr>
          <w:rFonts w:hint="eastAsia"/>
        </w:rPr>
        <w:t>，甚至穿戴裝置</w:t>
      </w:r>
      <w:r w:rsidR="00F0767B">
        <w:rPr>
          <w:rFonts w:hint="eastAsia"/>
        </w:rPr>
        <w:t>等</w:t>
      </w:r>
      <w:r w:rsidR="00BB3F13">
        <w:rPr>
          <w:rFonts w:hint="eastAsia"/>
        </w:rPr>
        <w:t>未來趨勢</w:t>
      </w:r>
      <w:r w:rsidR="00321BF5">
        <w:rPr>
          <w:rFonts w:hint="eastAsia"/>
        </w:rPr>
        <w:t>，可為延伸應用做準備</w:t>
      </w:r>
      <w:r w:rsidR="00BB3F13">
        <w:rPr>
          <w:rFonts w:hint="eastAsia"/>
        </w:rPr>
        <w:t>。目前市面上較常見的遊戲引擎為</w:t>
      </w:r>
      <w:r w:rsidR="00BB3F13" w:rsidRPr="00BB3F13">
        <w:t>Unity</w:t>
      </w:r>
      <w:r w:rsidR="00BB3F13">
        <w:rPr>
          <w:rFonts w:hint="eastAsia"/>
        </w:rPr>
        <w:t>與</w:t>
      </w:r>
      <w:r w:rsidR="00BB3F13" w:rsidRPr="00BB3F13">
        <w:t>Unreal</w:t>
      </w:r>
      <w:r w:rsidR="00BB3F13">
        <w:rPr>
          <w:rFonts w:hint="eastAsia"/>
        </w:rPr>
        <w:t>，兩軟體各有特色，</w:t>
      </w:r>
      <w:r w:rsidR="00BB3F13" w:rsidRPr="00BB3F13">
        <w:t>Unreal</w:t>
      </w:r>
      <w:r w:rsidR="00BB3F13">
        <w:rPr>
          <w:rFonts w:hint="eastAsia"/>
        </w:rPr>
        <w:t>較擅長場景渲染，適合電影或大型遊戲等</w:t>
      </w:r>
      <w:r w:rsidR="00267B51">
        <w:rPr>
          <w:rFonts w:hint="eastAsia"/>
        </w:rPr>
        <w:t>重量級</w:t>
      </w:r>
      <w:r w:rsidR="00BB3F13">
        <w:rPr>
          <w:rFonts w:hint="eastAsia"/>
        </w:rPr>
        <w:t>專案的開發；而</w:t>
      </w:r>
      <w:r w:rsidR="00BB3F13" w:rsidRPr="00BB3F13">
        <w:t>Unity</w:t>
      </w:r>
      <w:r w:rsidR="00267B51">
        <w:rPr>
          <w:rFonts w:hint="eastAsia"/>
        </w:rPr>
        <w:t>在使用者介面則較為友善</w:t>
      </w:r>
      <w:r w:rsidR="008241D7">
        <w:rPr>
          <w:rFonts w:hint="eastAsia"/>
        </w:rPr>
        <w:t>、</w:t>
      </w:r>
      <w:r w:rsidR="00267B51">
        <w:rPr>
          <w:rFonts w:hint="eastAsia"/>
        </w:rPr>
        <w:t>有豐富的網路資源可用</w:t>
      </w:r>
      <w:r w:rsidR="008241D7">
        <w:rPr>
          <w:rFonts w:hint="eastAsia"/>
        </w:rPr>
        <w:t>且開發成本較低，</w:t>
      </w:r>
      <w:r w:rsidR="00267B51">
        <w:rPr>
          <w:rFonts w:hint="eastAsia"/>
        </w:rPr>
        <w:t>適合輕量級的遊戲開發</w:t>
      </w:r>
      <w:r w:rsidR="009A0AFD">
        <w:rPr>
          <w:rFonts w:hint="eastAsia"/>
        </w:rPr>
        <w:t>，與應用於各大平台</w:t>
      </w:r>
      <w:r w:rsidR="007250A5">
        <w:fldChar w:fldCharType="begin"/>
      </w:r>
      <w:r w:rsidR="0097213C">
        <w:instrText xml:space="preserve"> ADDIN EN.CITE &lt;EndNote&gt;&lt;Cite&gt;&lt;Year&gt;2020&lt;/Year&gt;&lt;RecNum&gt;34&lt;/RecNum&gt;&lt;DisplayText&gt;[24]&lt;/DisplayText&gt;&lt;record&gt;&lt;rec-number&gt;34&lt;/rec-number&gt;&lt;foreign-keys&gt;&lt;key app="EN" db-id="svx92rfr1svpvnerppyva0asra2wxdzswsds" timestamp="1652068174"&gt;34&lt;/key&gt;&lt;/foreign-keys&gt;&lt;ref</w:instrText>
      </w:r>
      <w:r w:rsidR="0097213C">
        <w:rPr>
          <w:rFonts w:hint="eastAsia"/>
        </w:rPr>
        <w:instrText>-type name="Web Page"&gt;12&lt;/ref-type&gt;&lt;contributors&gt;&lt;/contributors&gt;&lt;titles&gt;&lt;title&gt;&lt;style face="normal" font="default" size="100%"&gt;Unity vs Unreal : &lt;/style&gt;&lt;style face="normal" font="default" charset="136" size="100%"&gt;</w:instrText>
      </w:r>
      <w:r w:rsidR="0097213C">
        <w:rPr>
          <w:rFonts w:hint="eastAsia"/>
        </w:rPr>
        <w:instrText>兩大遊戲引擎優缺點比較</w:instrText>
      </w:r>
      <w:r w:rsidR="0097213C">
        <w:rPr>
          <w:rFonts w:hint="eastAsia"/>
        </w:rPr>
        <w:instrText>&lt;/style&gt;&lt;/title&gt;&lt;/titles&gt;&lt;key</w:instrText>
      </w:r>
      <w:r w:rsidR="0097213C">
        <w:instrText>words&gt;&lt;keyword&gt;UNITY&lt;/keyword&gt;&lt;keyword&gt;UNREAL&lt;/keyword&gt;&lt;/keywords&gt;&lt;dates&gt;&lt;year&gt;2020&lt;/year&gt;&lt;/dates&gt;&lt;urls&gt;&lt;related-urls&gt;&lt;url&gt;http://13.231.129.69/2020/12/24/unity-vs-unreal-%E5%85%A9%E5%A4%A7%E9%81%8A%E6%88%B2%E5%BC%95%E6%93%8E%E5%84%AA%E7%BC%BA%E9%BB%9E%E6</w:instrText>
      </w:r>
      <w:r w:rsidR="0097213C">
        <w:rPr>
          <w:rFonts w:hint="eastAsia"/>
        </w:rPr>
        <w:instrText>%AF%94%E8%BC%83/&lt;/url&gt;&lt;/related-urls&gt;&lt;/urls&gt;&lt;language&gt;&lt;style face="normal" font="default" charset="136" size="100%"&gt;</w:instrText>
      </w:r>
      <w:r w:rsidR="0097213C">
        <w:rPr>
          <w:rFonts w:hint="eastAsia"/>
        </w:rPr>
        <w:instrText>中文</w:instrText>
      </w:r>
      <w:r w:rsidR="0097213C">
        <w:rPr>
          <w:rFonts w:hint="eastAsia"/>
        </w:rPr>
        <w:instrText>&lt;/style&gt;&lt;/language&gt;&lt;/record&gt;&lt;/Cite&gt;&lt;/EndNote&gt;</w:instrText>
      </w:r>
      <w:r w:rsidR="007250A5">
        <w:fldChar w:fldCharType="separate"/>
      </w:r>
      <w:r w:rsidR="0097213C">
        <w:rPr>
          <w:noProof/>
        </w:rPr>
        <w:t>[24]</w:t>
      </w:r>
      <w:r w:rsidR="007250A5">
        <w:fldChar w:fldCharType="end"/>
      </w:r>
      <w:r w:rsidR="00267B51">
        <w:rPr>
          <w:rFonts w:hint="eastAsia"/>
        </w:rPr>
        <w:t>。在考量本研究較著重</w:t>
      </w:r>
      <w:r w:rsidR="008241D7">
        <w:rPr>
          <w:rFonts w:hint="eastAsia"/>
        </w:rPr>
        <w:lastRenderedPageBreak/>
        <w:t>操作介面與開發效率，因此選擇</w:t>
      </w:r>
      <w:r w:rsidR="008241D7" w:rsidRPr="00BB3F13">
        <w:t>Unity</w:t>
      </w:r>
      <w:r w:rsidR="008241D7">
        <w:rPr>
          <w:rFonts w:hint="eastAsia"/>
        </w:rPr>
        <w:t>作為匯入軌道模型後的人機互動軟體。</w:t>
      </w:r>
    </w:p>
    <w:p w14:paraId="3AAC3D9C" w14:textId="25674308" w:rsidR="0094515F" w:rsidRPr="002D4C37" w:rsidRDefault="0094515F" w:rsidP="0094515F">
      <w:pPr>
        <w:ind w:leftChars="0" w:left="0" w:firstLine="480"/>
        <w:jc w:val="both"/>
      </w:pPr>
      <w:r>
        <w:rPr>
          <w:rFonts w:hint="eastAsia"/>
        </w:rPr>
        <w:t>以下分別說明主要使用的軟體及開發環境</w:t>
      </w:r>
      <w:r>
        <w:rPr>
          <w:rFonts w:hint="eastAsia"/>
        </w:rPr>
        <w:t>:</w:t>
      </w:r>
    </w:p>
    <w:p w14:paraId="1BED9EFE" w14:textId="2A43E3CF" w:rsidR="00A6357A" w:rsidRDefault="00A6357A" w:rsidP="00A6357A">
      <w:pPr>
        <w:pStyle w:val="31"/>
        <w:spacing w:before="360" w:after="180"/>
      </w:pPr>
      <w:r>
        <w:rPr>
          <w:rFonts w:hint="eastAsia"/>
        </w:rPr>
        <w:t xml:space="preserve"> </w:t>
      </w:r>
      <w:bookmarkStart w:id="1090" w:name="_Toc107613016"/>
      <w:r w:rsidRPr="00A6357A">
        <w:t xml:space="preserve">Autodesk </w:t>
      </w:r>
      <w:r w:rsidR="0055521E">
        <w:rPr>
          <w:rFonts w:hint="eastAsia"/>
        </w:rPr>
        <w:t>Civil</w:t>
      </w:r>
      <w:r w:rsidR="002D4C37">
        <w:t xml:space="preserve"> 3D</w:t>
      </w:r>
      <w:bookmarkEnd w:id="1090"/>
    </w:p>
    <w:p w14:paraId="4339C459" w14:textId="717CDC47" w:rsidR="002452F2" w:rsidRDefault="005A6EE7">
      <w:pPr>
        <w:ind w:left="480" w:firstLine="480"/>
        <w:jc w:val="both"/>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w:t>
      </w:r>
      <w:proofErr w:type="gramStart"/>
      <w:r w:rsidR="0011033B" w:rsidRPr="0011033B">
        <w:rPr>
          <w:rFonts w:hint="eastAsia"/>
        </w:rPr>
        <w:t>註</w:t>
      </w:r>
      <w:proofErr w:type="gramEnd"/>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17291">
        <w:rPr>
          <w:rFonts w:hint="eastAsia"/>
        </w:rPr>
        <w:t>提出</w:t>
      </w:r>
      <w:r w:rsidR="0011033B" w:rsidRPr="0011033B">
        <w:rPr>
          <w:rFonts w:hint="eastAsia"/>
        </w:rPr>
        <w:t>更</w:t>
      </w:r>
      <w:r w:rsidR="00717291">
        <w:rPr>
          <w:rFonts w:hint="eastAsia"/>
        </w:rPr>
        <w:t>佳</w:t>
      </w:r>
      <w:r w:rsidR="0011033B" w:rsidRPr="0011033B">
        <w:rPr>
          <w:rFonts w:hint="eastAsia"/>
        </w:rPr>
        <w:t>的決策</w:t>
      </w:r>
      <w:r w:rsidR="007250A5">
        <w:fldChar w:fldCharType="begin"/>
      </w:r>
      <w:r w:rsidR="0097213C">
        <w:rPr>
          <w:rFonts w:hint="eastAsia"/>
        </w:rPr>
        <w:instrText xml:space="preserve"> ADDIN EN.CITE &lt;EndNote&gt;&lt;Cite&gt;&lt;Author&gt;</w:instrText>
      </w:r>
      <w:r w:rsidR="0097213C">
        <w:rPr>
          <w:rFonts w:hint="eastAsia"/>
        </w:rPr>
        <w:instrText>白瓊珊</w:instrText>
      </w:r>
      <w:r w:rsidR="0097213C">
        <w:rPr>
          <w:rFonts w:hint="eastAsia"/>
        </w:rPr>
        <w:instrText>&lt;/Author&gt;&lt;Year&gt;2013&lt;/Year&gt;&lt;RecNum&gt;10&lt;/RecNum&gt;&lt;DisplayText&gt;[25]&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97213C">
        <w:rPr>
          <w:rFonts w:hint="eastAsia"/>
        </w:rPr>
        <w:instrText>白瓊珊</w:instrText>
      </w:r>
      <w:r w:rsidR="0097213C">
        <w:rPr>
          <w:rFonts w:hint="eastAsia"/>
        </w:rPr>
        <w:instrText>&lt;/style&gt;&lt;style face="normal" font="default" size="100%"&gt;,&lt;/style&gt;&lt;/author&gt;&lt;/authors&gt;&lt;tertiary-authors&gt;&lt;author&gt;&lt;style face="normal" font="default" charset="136" size="100%"&gt;</w:instrText>
      </w:r>
      <w:r w:rsidR="0097213C">
        <w:rPr>
          <w:rFonts w:hint="eastAsia"/>
        </w:rPr>
        <w:instrText>林商裕</w:instrText>
      </w:r>
      <w:r w:rsidR="0097213C">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97213C">
        <w:rPr>
          <w:rFonts w:hint="eastAsia"/>
        </w:rPr>
        <w:instrText>利用</w:instrText>
      </w:r>
      <w:r w:rsidR="0097213C">
        <w:rPr>
          <w:rFonts w:hint="eastAsia"/>
        </w:rPr>
        <w:instrText>&lt;/style&gt;&lt;style face="normal" font="default" size="100%"&gt;Civil 3D&lt;/style&gt;&lt;style face="normal" font="default" charset="136" size="100%"&gt;</w:instrText>
      </w:r>
      <w:r w:rsidR="0097213C">
        <w:rPr>
          <w:rFonts w:hint="eastAsia"/>
        </w:rPr>
        <w:instrText>建立</w:instrText>
      </w:r>
      <w:r w:rsidR="0097213C">
        <w:rPr>
          <w:rFonts w:hint="eastAsia"/>
        </w:rPr>
        <w:instrText>&lt;/style&gt;&lt;style face="normal" font="default" size="100%"&gt;3D&lt;/style&gt;&lt;style face="normal" font="default" charset="136" size="100%"&gt;</w:instrText>
      </w:r>
      <w:r w:rsidR="0097213C">
        <w:rPr>
          <w:rFonts w:hint="eastAsia"/>
        </w:rPr>
        <w:instrText>道路廊道模型</w:instrText>
      </w:r>
      <w:r w:rsidR="0097213C">
        <w:rPr>
          <w:rFonts w:hint="eastAsia"/>
        </w:rPr>
        <w:instrText>&lt;/style&gt;&lt;/title&gt;&lt;secondary-title&gt;&lt;style face="normal" font="default" charset="136" size="100%"&gt;</w:instrText>
      </w:r>
      <w:r w:rsidR="0097213C">
        <w:rPr>
          <w:rFonts w:hint="eastAsia"/>
        </w:rPr>
        <w:instrText>營建工程系碩士班</w:instrText>
      </w:r>
      <w:r w:rsidR="0097213C">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97213C">
        <w:rPr>
          <w:rFonts w:hint="eastAsia"/>
        </w:rPr>
        <w:instrText>台中市</w:instrText>
      </w:r>
      <w:r w:rsidR="0097213C">
        <w:rPr>
          <w:rFonts w:hint="eastAsia"/>
        </w:rPr>
        <w:instrText>&lt;/style&gt;&lt;/pub-location&gt;&lt;publisher&gt;&lt;style face="normal" font="default" charset="136" size="100%"&gt;</w:instrText>
      </w:r>
      <w:r w:rsidR="0097213C">
        <w:rPr>
          <w:rFonts w:hint="eastAsia"/>
        </w:rPr>
        <w:instrText>朝陽科技大學</w:instrText>
      </w:r>
      <w:r w:rsidR="0097213C">
        <w:rPr>
          <w:rFonts w:hint="eastAsia"/>
        </w:rPr>
        <w:instrText>&lt;/style&gt;&lt;/publisher&gt;&lt;work-type&gt;&lt;style face="normal" font="default" charset="136" size="100%"&gt;</w:instrText>
      </w:r>
      <w:r w:rsidR="0097213C">
        <w:rPr>
          <w:rFonts w:hint="eastAsia"/>
        </w:rPr>
        <w:instrText>碩士論文</w:instrText>
      </w:r>
      <w:r w:rsidR="0097213C">
        <w:rPr>
          <w:rFonts w:hint="eastAsia"/>
        </w:rPr>
        <w:instrText>&lt;/style&gt;&lt;/work-type&gt;&lt;urls&gt;&lt;/urls&gt;&lt;/record&gt;&lt;/Cite&gt;&lt;/EndNote&gt;</w:instrText>
      </w:r>
      <w:r w:rsidR="007250A5">
        <w:fldChar w:fldCharType="separate"/>
      </w:r>
      <w:r w:rsidR="0097213C">
        <w:rPr>
          <w:noProof/>
        </w:rPr>
        <w:t>[25]</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7"/>
                    <a:stretch>
                      <a:fillRect/>
                    </a:stretch>
                  </pic:blipFill>
                  <pic:spPr>
                    <a:xfrm>
                      <a:off x="0" y="0"/>
                      <a:ext cx="5579745" cy="2968625"/>
                    </a:xfrm>
                    <a:prstGeom prst="rect">
                      <a:avLst/>
                    </a:prstGeom>
                  </pic:spPr>
                </pic:pic>
              </a:graphicData>
            </a:graphic>
          </wp:inline>
        </w:drawing>
      </w:r>
    </w:p>
    <w:p w14:paraId="62C446E6" w14:textId="7A952CB5" w:rsidR="0047068C" w:rsidRPr="00B66879" w:rsidRDefault="0047068C">
      <w:pPr>
        <w:pStyle w:val="ac"/>
        <w:spacing w:after="180"/>
      </w:pPr>
      <w:bookmarkStart w:id="1091" w:name="_Toc107522734"/>
      <w:r w:rsidRPr="00B66879">
        <w:rPr>
          <w:rFonts w:hint="eastAsia"/>
        </w:rPr>
        <w:t>圖</w:t>
      </w:r>
      <w:r w:rsidRPr="00B66879">
        <w:t xml:space="preserve"> </w:t>
      </w:r>
      <w:fldSimple w:instr=" STYLEREF 1 \s ">
        <w:r w:rsidR="0040572D">
          <w:rPr>
            <w:noProof/>
          </w:rPr>
          <w:t>3</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1</w:t>
      </w:r>
      <w:r w:rsidR="0040572D">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091"/>
    </w:p>
    <w:p w14:paraId="2256FC3D" w14:textId="4BC465D8" w:rsidR="008241D7" w:rsidRDefault="00AF7C51">
      <w:pPr>
        <w:ind w:left="480" w:firstLine="480"/>
      </w:pPr>
      <w:proofErr w:type="gramStart"/>
      <w:r>
        <w:rPr>
          <w:rFonts w:hint="eastAsia"/>
        </w:rPr>
        <w:t>此外，</w:t>
      </w:r>
      <w:proofErr w:type="gramEnd"/>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65D18463" w14:textId="1E6BB0CC" w:rsidR="00DA3A96" w:rsidRPr="00D74AF4" w:rsidRDefault="008241D7" w:rsidP="00B66879">
      <w:pPr>
        <w:widowControl/>
        <w:spacing w:line="240" w:lineRule="auto"/>
        <w:ind w:leftChars="0" w:left="0" w:firstLineChars="0" w:firstLine="0"/>
      </w:pPr>
      <w:r>
        <w:br w:type="page"/>
      </w:r>
    </w:p>
    <w:p w14:paraId="473C8683" w14:textId="4DE41ADF" w:rsidR="00DA3A96" w:rsidRDefault="003F2FE7" w:rsidP="00B66879">
      <w:pPr>
        <w:pStyle w:val="31"/>
        <w:spacing w:before="360" w:after="180"/>
      </w:pPr>
      <w:r>
        <w:rPr>
          <w:rFonts w:hint="eastAsia"/>
        </w:rPr>
        <w:lastRenderedPageBreak/>
        <w:t xml:space="preserve"> </w:t>
      </w:r>
      <w:bookmarkStart w:id="1092" w:name="_Toc107613017"/>
      <w:r>
        <w:t>Unity</w:t>
      </w:r>
      <w:bookmarkEnd w:id="1092"/>
    </w:p>
    <w:p w14:paraId="65EC4FD5" w14:textId="01DA91A2" w:rsidR="002452F2" w:rsidRDefault="00DA3A96" w:rsidP="00D74AF4">
      <w:pPr>
        <w:ind w:left="480" w:firstLine="480"/>
        <w:jc w:val="both"/>
      </w:pPr>
      <w:r w:rsidRPr="00DA3A96">
        <w:rPr>
          <w:rFonts w:hint="eastAsia"/>
        </w:rPr>
        <w:t>本研究選擇</w:t>
      </w:r>
      <w:r w:rsidRPr="00DA3A96">
        <w:rPr>
          <w:rFonts w:hint="eastAsia"/>
        </w:rPr>
        <w:t xml:space="preserve"> Unity </w:t>
      </w:r>
      <w:r w:rsidRPr="00DA3A96">
        <w:rPr>
          <w:rFonts w:hint="eastAsia"/>
        </w:rPr>
        <w:t>作為</w:t>
      </w:r>
      <w:r>
        <w:rPr>
          <w:rFonts w:hint="eastAsia"/>
        </w:rPr>
        <w:t>人機互動</w:t>
      </w:r>
      <w:r w:rsidRPr="00DA3A96">
        <w:rPr>
          <w:rFonts w:hint="eastAsia"/>
        </w:rPr>
        <w:t>的開發環境，</w:t>
      </w:r>
      <w:r w:rsidRPr="00DA3A96">
        <w:rPr>
          <w:rFonts w:hint="eastAsia"/>
        </w:rPr>
        <w:t>Unity</w:t>
      </w:r>
      <w:r w:rsidR="00B863EB">
        <w:rPr>
          <w:rFonts w:hint="eastAsia"/>
        </w:rPr>
        <w:t>是</w:t>
      </w:r>
      <w:r w:rsidR="00B863EB" w:rsidRPr="00B863EB">
        <w:rPr>
          <w:rFonts w:hint="eastAsia"/>
        </w:rPr>
        <w:t>一個</w:t>
      </w:r>
      <w:proofErr w:type="gramStart"/>
      <w:r w:rsidR="00B863EB" w:rsidRPr="00B863EB">
        <w:rPr>
          <w:rFonts w:hint="eastAsia"/>
        </w:rPr>
        <w:t>靈活且</w:t>
      </w:r>
      <w:r w:rsidR="00B863EB">
        <w:rPr>
          <w:rFonts w:hint="eastAsia"/>
        </w:rPr>
        <w:t>跨平台</w:t>
      </w:r>
      <w:proofErr w:type="gramEnd"/>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034E44B4" w:rsidR="00DA3A96" w:rsidRPr="008958F6" w:rsidRDefault="002452F2" w:rsidP="00B66879">
      <w:pPr>
        <w:pStyle w:val="ac"/>
        <w:spacing w:after="180"/>
        <w:rPr>
          <w:sz w:val="16"/>
        </w:rPr>
      </w:pPr>
      <w:bookmarkStart w:id="1093" w:name="_Toc107522735"/>
      <w:r w:rsidRPr="008958F6">
        <w:rPr>
          <w:rFonts w:hint="eastAsia"/>
        </w:rPr>
        <w:t>圖</w:t>
      </w:r>
      <w:r w:rsidRPr="008958F6">
        <w:t xml:space="preserve"> </w:t>
      </w:r>
      <w:fldSimple w:instr=" STYLEREF 1 \s ">
        <w:r w:rsidR="0040572D">
          <w:rPr>
            <w:noProof/>
          </w:rPr>
          <w:t>3</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2</w:t>
      </w:r>
      <w:r w:rsidR="0040572D">
        <w:fldChar w:fldCharType="end"/>
      </w:r>
      <w:r w:rsidRPr="008958F6">
        <w:t xml:space="preserve"> Unity</w:t>
      </w:r>
      <w:r w:rsidRPr="008958F6">
        <w:rPr>
          <w:rFonts w:hint="eastAsia"/>
        </w:rPr>
        <w:t>開發環境介面</w:t>
      </w:r>
      <w:bookmarkEnd w:id="1093"/>
    </w:p>
    <w:p w14:paraId="3E681DBD" w14:textId="7250B660" w:rsidR="0002095F" w:rsidRDefault="0002095F" w:rsidP="00771C2D">
      <w:pPr>
        <w:ind w:left="480" w:firstLine="480"/>
        <w:jc w:val="both"/>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光影、音樂、觸發事件等系統</w:t>
      </w:r>
      <w:r>
        <w:rPr>
          <w:rFonts w:hint="eastAsia"/>
        </w:rPr>
        <w:t>，提供豐富的使用資源</w:t>
      </w:r>
      <w:r w:rsidR="00DA3A96" w:rsidRPr="00DA3A96">
        <w:rPr>
          <w:rFonts w:hint="eastAsia"/>
        </w:rPr>
        <w:t>。</w:t>
      </w:r>
      <w:r w:rsidRPr="00DA3A96">
        <w:rPr>
          <w:rFonts w:hint="eastAsia"/>
        </w:rPr>
        <w:t>Unity</w:t>
      </w:r>
      <w:r>
        <w:rPr>
          <w:rFonts w:hint="eastAsia"/>
        </w:rPr>
        <w:t>屬於</w:t>
      </w:r>
      <w:proofErr w:type="gramStart"/>
      <w:r w:rsidR="00771C2D" w:rsidRPr="00771C2D">
        <w:rPr>
          <w:rFonts w:hint="eastAsia"/>
        </w:rPr>
        <w:t>層級式</w:t>
      </w:r>
      <w:r w:rsidR="00771C2D">
        <w:rPr>
          <w:rFonts w:hint="eastAsia"/>
        </w:rPr>
        <w:t>的</w:t>
      </w:r>
      <w:r w:rsidR="00771C2D" w:rsidRPr="00771C2D">
        <w:rPr>
          <w:rFonts w:hint="eastAsia"/>
        </w:rPr>
        <w:t>開發</w:t>
      </w:r>
      <w:proofErr w:type="gramEnd"/>
      <w:r w:rsidR="00771C2D" w:rsidRPr="00771C2D">
        <w:rPr>
          <w:rFonts w:hint="eastAsia"/>
        </w:rPr>
        <w:t>環境</w:t>
      </w:r>
      <w:r w:rsidR="00771C2D">
        <w:rPr>
          <w:rFonts w:hint="eastAsia"/>
        </w:rPr>
        <w:t>，可以於</w:t>
      </w:r>
      <w:r w:rsidR="00771C2D">
        <w:rPr>
          <w:rFonts w:hint="eastAsia"/>
        </w:rPr>
        <w:t>H</w:t>
      </w:r>
      <w:r w:rsidR="00771C2D">
        <w:t>ierarchy</w:t>
      </w:r>
      <w:proofErr w:type="gramStart"/>
      <w:r w:rsidR="00771C2D">
        <w:rPr>
          <w:rFonts w:hint="eastAsia"/>
        </w:rPr>
        <w:t>層級窗格中</w:t>
      </w:r>
      <w:proofErr w:type="gramEnd"/>
      <w:r w:rsidR="00771C2D">
        <w:rPr>
          <w:rFonts w:hint="eastAsia"/>
        </w:rPr>
        <w:t>設定各物件的從屬關係，方便使用者做系統化的管理。</w:t>
      </w:r>
    </w:p>
    <w:p w14:paraId="054E872F" w14:textId="36E8F883" w:rsidR="00C73CAA" w:rsidRDefault="00DA3A96">
      <w:pPr>
        <w:ind w:left="480" w:firstLine="480"/>
        <w:jc w:val="both"/>
      </w:pPr>
      <w:r w:rsidRPr="00DA3A96">
        <w:rPr>
          <w:rFonts w:hint="eastAsia"/>
        </w:rPr>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771C2D">
        <w:fldChar w:fldCharType="separate"/>
      </w:r>
      <w:r w:rsidR="0001429D">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2B6E9DCD" w:rsidR="00CE7C2A" w:rsidRDefault="00DA3A96" w:rsidP="00B66879">
      <w:pPr>
        <w:ind w:left="480" w:firstLine="480"/>
        <w:jc w:val="both"/>
      </w:pPr>
      <w:r w:rsidRPr="00DA3A96">
        <w:rPr>
          <w:rFonts w:hint="eastAsia"/>
        </w:rPr>
        <w:t>此外</w:t>
      </w:r>
      <w:r w:rsidRPr="00DA3A96">
        <w:rPr>
          <w:rFonts w:hint="eastAsia"/>
        </w:rPr>
        <w:t xml:space="preserve"> Unity </w:t>
      </w:r>
      <w:r w:rsidRPr="00DA3A96">
        <w:rPr>
          <w:rFonts w:hint="eastAsia"/>
        </w:rPr>
        <w:t>還提供</w:t>
      </w:r>
      <w:proofErr w:type="gramStart"/>
      <w:r w:rsidR="00C73CAA">
        <w:rPr>
          <w:rFonts w:hint="eastAsia"/>
        </w:rPr>
        <w:t>許多</w:t>
      </w:r>
      <w:r w:rsidRPr="00DA3A96">
        <w:rPr>
          <w:rFonts w:hint="eastAsia"/>
        </w:rPr>
        <w:t>線上資源</w:t>
      </w:r>
      <w:proofErr w:type="gramEnd"/>
      <w:r w:rsidRPr="00DA3A96">
        <w:rPr>
          <w:rFonts w:hint="eastAsia"/>
        </w:rPr>
        <w:t>，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34635418" w14:textId="033C88BD" w:rsidR="00692888" w:rsidRDefault="00451AC5" w:rsidP="00692888">
      <w:pPr>
        <w:pStyle w:val="31"/>
        <w:spacing w:before="360" w:after="180"/>
      </w:pPr>
      <w:bookmarkStart w:id="1094" w:name="_Ref104127782"/>
      <w:r>
        <w:rPr>
          <w:rFonts w:hint="eastAsia"/>
        </w:rPr>
        <w:lastRenderedPageBreak/>
        <w:t xml:space="preserve"> </w:t>
      </w:r>
      <w:bookmarkStart w:id="1095" w:name="_Toc107613018"/>
      <w:r w:rsidRPr="00F95A2F">
        <w:t>Visual Studio Community</w:t>
      </w:r>
      <w:bookmarkEnd w:id="1094"/>
      <w:bookmarkEnd w:id="1095"/>
    </w:p>
    <w:p w14:paraId="486192EC" w14:textId="77777777" w:rsidR="00D57BB3" w:rsidRDefault="00AA3E0A" w:rsidP="00AA3E0A">
      <w:pPr>
        <w:ind w:left="480" w:firstLine="480"/>
        <w:jc w:val="both"/>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w:t>
      </w:r>
      <w:proofErr w:type="gramStart"/>
      <w:r>
        <w:rPr>
          <w:rFonts w:hint="eastAsia"/>
        </w:rPr>
        <w:t>偵</w:t>
      </w:r>
      <w:proofErr w:type="gramEnd"/>
      <w:r>
        <w:rPr>
          <w:rFonts w:hint="eastAsia"/>
        </w:rPr>
        <w:t>錯功能及修改方案，亦可引入相關套件，方便使用者作業</w:t>
      </w:r>
      <w:r w:rsidRPr="00692888">
        <w:rPr>
          <w:rFonts w:hint="eastAsia"/>
        </w:rPr>
        <w:t>。</w:t>
      </w:r>
    </w:p>
    <w:p w14:paraId="6E89FDD5" w14:textId="535DD2E9" w:rsidR="00D57BB3" w:rsidRDefault="00AA3E0A" w:rsidP="00AA3E0A">
      <w:pPr>
        <w:ind w:left="480" w:firstLine="480"/>
        <w:jc w:val="both"/>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0DFAC85" w14:textId="77777777" w:rsidR="009817F7" w:rsidRDefault="009817F7" w:rsidP="00AA3E0A">
      <w:pPr>
        <w:ind w:left="480" w:firstLine="480"/>
        <w:jc w:val="both"/>
      </w:pPr>
    </w:p>
    <w:p w14:paraId="390EE72A" w14:textId="674E5615" w:rsidR="0047068C" w:rsidRDefault="00365F08" w:rsidP="00B66879">
      <w:pPr>
        <w:ind w:leftChars="83" w:left="199" w:firstLineChars="83" w:firstLine="199"/>
        <w:jc w:val="both"/>
      </w:pPr>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8"/>
                    <a:stretch>
                      <a:fillRect/>
                    </a:stretch>
                  </pic:blipFill>
                  <pic:spPr>
                    <a:xfrm>
                      <a:off x="0" y="0"/>
                      <a:ext cx="5579745" cy="3061970"/>
                    </a:xfrm>
                    <a:prstGeom prst="rect">
                      <a:avLst/>
                    </a:prstGeom>
                  </pic:spPr>
                </pic:pic>
              </a:graphicData>
            </a:graphic>
          </wp:inline>
        </w:drawing>
      </w:r>
    </w:p>
    <w:p w14:paraId="78B2ED05" w14:textId="0BD9310D" w:rsidR="00326F03" w:rsidRPr="00AA3E0A" w:rsidRDefault="00365F08" w:rsidP="00B66879">
      <w:pPr>
        <w:pStyle w:val="ac"/>
        <w:spacing w:after="180"/>
      </w:pPr>
      <w:bookmarkStart w:id="1096" w:name="_Toc107522736"/>
      <w:r w:rsidRPr="00AA3E0A">
        <w:rPr>
          <w:rFonts w:hint="eastAsia"/>
        </w:rPr>
        <w:t>圖</w:t>
      </w:r>
      <w:r w:rsidRPr="00AA3E0A">
        <w:t xml:space="preserve"> </w:t>
      </w:r>
      <w:fldSimple w:instr=" STYLEREF 1 \s ">
        <w:r w:rsidR="0040572D">
          <w:rPr>
            <w:noProof/>
          </w:rPr>
          <w:t>3</w:t>
        </w:r>
      </w:fldSimple>
      <w:r w:rsidR="0040572D">
        <w:noBreakHyphen/>
      </w:r>
      <w:r w:rsidR="0040572D">
        <w:fldChar w:fldCharType="begin"/>
      </w:r>
      <w:r w:rsidR="0040572D">
        <w:instrText xml:space="preserve"> SEQ </w:instrText>
      </w:r>
      <w:r w:rsidR="0040572D">
        <w:instrText>圖</w:instrText>
      </w:r>
      <w:r w:rsidR="0040572D">
        <w:instrText xml:space="preserve"> \* ARABIC \s 1 </w:instrText>
      </w:r>
      <w:r w:rsidR="0040572D">
        <w:fldChar w:fldCharType="separate"/>
      </w:r>
      <w:r w:rsidR="0040572D">
        <w:rPr>
          <w:noProof/>
        </w:rPr>
        <w:t>3</w:t>
      </w:r>
      <w:r w:rsidR="0040572D">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096"/>
    </w:p>
    <w:p w14:paraId="580B73E6" w14:textId="6158A5C8" w:rsidR="00EF79FF" w:rsidRDefault="00EF79FF">
      <w:pPr>
        <w:widowControl/>
        <w:spacing w:line="240" w:lineRule="auto"/>
        <w:ind w:leftChars="0" w:left="0" w:firstLineChars="0" w:firstLine="0"/>
      </w:pPr>
      <w:r>
        <w:br w:type="page"/>
      </w:r>
    </w:p>
    <w:p w14:paraId="1A10C610" w14:textId="2405E477" w:rsidR="008241D7" w:rsidRDefault="008241D7" w:rsidP="008241D7">
      <w:pPr>
        <w:pStyle w:val="21"/>
        <w:spacing w:before="360" w:afterLines="50" w:after="180"/>
      </w:pPr>
      <w:r>
        <w:rPr>
          <w:rFonts w:hint="eastAsia"/>
        </w:rPr>
        <w:lastRenderedPageBreak/>
        <w:t xml:space="preserve">　</w:t>
      </w:r>
      <w:bookmarkStart w:id="1097" w:name="_Toc107613019"/>
      <w:r w:rsidR="00C320F7">
        <w:rPr>
          <w:rFonts w:hint="eastAsia"/>
        </w:rPr>
        <w:t>軌道模型建置</w:t>
      </w:r>
      <w:r w:rsidR="00D361BD">
        <w:rPr>
          <w:rFonts w:hint="eastAsia"/>
        </w:rPr>
        <w:t>流程</w:t>
      </w:r>
      <w:bookmarkEnd w:id="1097"/>
    </w:p>
    <w:p w14:paraId="66983E2B" w14:textId="718625CA" w:rsidR="00D74AF4" w:rsidRDefault="005D0C83" w:rsidP="00D74AF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7B6202">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4</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9" r:lo="rId90" r:qs="rId91" r:cs="rId92"/>
              </a:graphicData>
            </a:graphic>
          </wp:inline>
        </w:drawing>
      </w:r>
    </w:p>
    <w:p w14:paraId="3A3D25AE" w14:textId="32F61657" w:rsidR="001C4324" w:rsidRPr="00D74AF4" w:rsidRDefault="00BD637A" w:rsidP="00B66879">
      <w:pPr>
        <w:pStyle w:val="ac"/>
        <w:spacing w:after="180"/>
      </w:pPr>
      <w:bookmarkStart w:id="1098" w:name="_Ref102996389"/>
      <w:bookmarkStart w:id="1099" w:name="_Ref102996384"/>
      <w:bookmarkStart w:id="1100" w:name="_Toc107522737"/>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4</w:t>
      </w:r>
      <w:r w:rsidR="0040572D">
        <w:fldChar w:fldCharType="end"/>
      </w:r>
      <w:bookmarkEnd w:id="1098"/>
      <w:r w:rsidR="008958F6">
        <w:rPr>
          <w:rFonts w:hint="eastAsia"/>
        </w:rPr>
        <w:t xml:space="preserve"> </w:t>
      </w:r>
      <w:r>
        <w:rPr>
          <w:rFonts w:hint="eastAsia"/>
        </w:rPr>
        <w:t>軌道</w:t>
      </w:r>
      <w:r w:rsidR="007A24B8">
        <w:rPr>
          <w:rFonts w:hint="eastAsia"/>
        </w:rPr>
        <w:t>模型</w:t>
      </w:r>
      <w:r>
        <w:rPr>
          <w:rFonts w:hint="eastAsia"/>
        </w:rPr>
        <w:t>建置流程</w:t>
      </w:r>
      <w:bookmarkEnd w:id="1099"/>
      <w:bookmarkEnd w:id="1100"/>
    </w:p>
    <w:p w14:paraId="6112B621" w14:textId="02753133" w:rsidR="007B6202" w:rsidRDefault="007B6202" w:rsidP="007B6202">
      <w:pPr>
        <w:pStyle w:val="31"/>
        <w:spacing w:before="360" w:after="180"/>
      </w:pPr>
      <w:r>
        <w:rPr>
          <w:rFonts w:hint="eastAsia"/>
        </w:rPr>
        <w:t xml:space="preserve"> </w:t>
      </w:r>
      <w:bookmarkStart w:id="1101" w:name="_Toc107613020"/>
      <w:r w:rsidRPr="007B6202">
        <w:rPr>
          <w:rFonts w:hint="eastAsia"/>
        </w:rPr>
        <w:t>取得路段圖說</w:t>
      </w:r>
      <w:bookmarkEnd w:id="1101"/>
    </w:p>
    <w:p w14:paraId="2B9BF410" w14:textId="5175EA3C" w:rsidR="00092FDD" w:rsidRDefault="008B5488" w:rsidP="009817F7">
      <w:pPr>
        <w:widowControl/>
        <w:ind w:leftChars="0" w:left="480" w:firstLineChars="0" w:firstLine="480"/>
      </w:pPr>
      <w:r w:rsidRPr="008B5488">
        <w:rPr>
          <w:rFonts w:hint="eastAsia"/>
        </w:rPr>
        <w:t>欲建置既有建物的數位模型，需取得既有建物</w:t>
      </w:r>
      <w:proofErr w:type="gramStart"/>
      <w:r w:rsidRPr="008B5488">
        <w:rPr>
          <w:rFonts w:hint="eastAsia"/>
        </w:rPr>
        <w:t>的圖資</w:t>
      </w:r>
      <w:proofErr w:type="gramEnd"/>
      <w:r w:rsidRPr="008B5488">
        <w:rPr>
          <w:rFonts w:hint="eastAsia"/>
        </w:rPr>
        <w:t>、尺寸</w:t>
      </w:r>
      <w:r>
        <w:rPr>
          <w:rFonts w:hint="eastAsia"/>
        </w:rPr>
        <w:t>等</w:t>
      </w:r>
      <w:r w:rsidRPr="008B5488">
        <w:rPr>
          <w:rFonts w:hint="eastAsia"/>
        </w:rPr>
        <w:t>資料</w:t>
      </w:r>
      <w:r>
        <w:rPr>
          <w:rFonts w:hint="eastAsia"/>
        </w:rPr>
        <w:t>，因此</w:t>
      </w:r>
      <w:r w:rsidR="00092FDD">
        <w:rPr>
          <w:rFonts w:hint="eastAsia"/>
        </w:rPr>
        <w:t>本研究向</w:t>
      </w:r>
      <w:proofErr w:type="gramStart"/>
      <w:r w:rsidR="00EB342E">
        <w:rPr>
          <w:rFonts w:hint="eastAsia"/>
        </w:rPr>
        <w:t>臺</w:t>
      </w:r>
      <w:proofErr w:type="gramEnd"/>
      <w:r w:rsidR="00EB342E">
        <w:rPr>
          <w:rFonts w:hint="eastAsia"/>
        </w:rPr>
        <w:t>鐵</w:t>
      </w:r>
      <w:r w:rsidR="00092FDD">
        <w:rPr>
          <w:rFonts w:hint="eastAsia"/>
        </w:rPr>
        <w:t>高雄工務段取得新左營到左營</w:t>
      </w:r>
      <w:proofErr w:type="gramStart"/>
      <w:r w:rsidR="00092FDD">
        <w:rPr>
          <w:rFonts w:hint="eastAsia"/>
        </w:rPr>
        <w:t>站間的圖說</w:t>
      </w:r>
      <w:proofErr w:type="gramEnd"/>
      <w:r>
        <w:rPr>
          <w:rFonts w:hint="eastAsia"/>
        </w:rPr>
        <w:t>C</w:t>
      </w:r>
      <w:r>
        <w:t>AD</w:t>
      </w:r>
      <w:r>
        <w:rPr>
          <w:rFonts w:hint="eastAsia"/>
        </w:rPr>
        <w:t>檔。由於</w:t>
      </w:r>
      <w:r w:rsidRPr="008B5488">
        <w:rPr>
          <w:rFonts w:hint="eastAsia"/>
        </w:rPr>
        <w:t>圖檔中不僅有軌道、場站與部份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01429D">
        <w:rPr>
          <w:rFonts w:hint="eastAsia"/>
        </w:rPr>
        <w:t>圖</w:t>
      </w:r>
      <w:r w:rsidR="0001429D">
        <w:rPr>
          <w:rFonts w:hint="eastAsia"/>
        </w:rPr>
        <w:t xml:space="preserve"> </w:t>
      </w:r>
      <w:r w:rsidR="0001429D">
        <w:rPr>
          <w:noProof/>
        </w:rPr>
        <w:t>3</w:t>
      </w:r>
      <w:r w:rsidR="0001429D">
        <w:rPr>
          <w:noProof/>
        </w:rPr>
        <w:noBreakHyphen/>
        <w:t>5</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4"/>
                    <a:stretch>
                      <a:fillRect/>
                    </a:stretch>
                  </pic:blipFill>
                  <pic:spPr>
                    <a:xfrm>
                      <a:off x="0" y="0"/>
                      <a:ext cx="4957690" cy="3242499"/>
                    </a:xfrm>
                    <a:prstGeom prst="rect">
                      <a:avLst/>
                    </a:prstGeom>
                  </pic:spPr>
                </pic:pic>
              </a:graphicData>
            </a:graphic>
          </wp:inline>
        </w:drawing>
      </w:r>
    </w:p>
    <w:p w14:paraId="0140F859" w14:textId="03284F5D" w:rsidR="00206E63" w:rsidRDefault="00206E63" w:rsidP="00B66879">
      <w:pPr>
        <w:pStyle w:val="ac"/>
        <w:spacing w:after="180"/>
      </w:pPr>
      <w:bookmarkStart w:id="1102" w:name="_Ref102997761"/>
      <w:bookmarkStart w:id="1103" w:name="_Toc107522738"/>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5</w:t>
      </w:r>
      <w:r w:rsidR="0040572D">
        <w:fldChar w:fldCharType="end"/>
      </w:r>
      <w:bookmarkEnd w:id="1102"/>
      <w:r>
        <w:rPr>
          <w:rFonts w:hint="eastAsia"/>
        </w:rPr>
        <w:t>提供路段圖說</w:t>
      </w:r>
      <w:bookmarkEnd w:id="1103"/>
    </w:p>
    <w:p w14:paraId="7C4793BC" w14:textId="61F08A5A" w:rsidR="008B5488" w:rsidRDefault="008B5488" w:rsidP="008B5488">
      <w:pPr>
        <w:pStyle w:val="31"/>
        <w:spacing w:before="360" w:after="180"/>
      </w:pPr>
      <w:r>
        <w:rPr>
          <w:rFonts w:hint="eastAsia"/>
        </w:rPr>
        <w:t xml:space="preserve"> </w:t>
      </w:r>
      <w:bookmarkStart w:id="1104" w:name="_Toc107613021"/>
      <w:r w:rsidRPr="008B5488">
        <w:rPr>
          <w:rFonts w:hint="eastAsia"/>
        </w:rPr>
        <w:t>Civil 3D</w:t>
      </w:r>
      <w:r w:rsidRPr="008B5488">
        <w:rPr>
          <w:rFonts w:hint="eastAsia"/>
        </w:rPr>
        <w:t>建置軌道模</w:t>
      </w:r>
      <w:r w:rsidR="007A24B8">
        <w:rPr>
          <w:rFonts w:hint="eastAsia"/>
        </w:rPr>
        <w:t>型</w:t>
      </w:r>
      <w:bookmarkEnd w:id="1104"/>
    </w:p>
    <w:p w14:paraId="01FD8265" w14:textId="6D9F0E67" w:rsidR="00712BE6" w:rsidRDefault="003E718E" w:rsidP="004A6CB0">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w:t>
      </w:r>
      <w:proofErr w:type="gramStart"/>
      <w:r w:rsidR="00712BE6">
        <w:rPr>
          <w:rFonts w:hint="eastAsia"/>
        </w:rPr>
        <w:t>建模</w:t>
      </w:r>
      <w:r w:rsidR="00675AD5">
        <w:rPr>
          <w:rFonts w:hint="eastAsia"/>
        </w:rPr>
        <w:t>且不易</w:t>
      </w:r>
      <w:proofErr w:type="gramEnd"/>
      <w:r w:rsidR="00675AD5">
        <w:rPr>
          <w:rFonts w:hint="eastAsia"/>
        </w:rPr>
        <w:t>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座標</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4A6CB0">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105D8700" w:rsidR="00AA29A1" w:rsidRDefault="00E62F12" w:rsidP="00E62F12">
      <w:pPr>
        <w:pStyle w:val="ac"/>
        <w:spacing w:after="180"/>
      </w:pPr>
      <w:bookmarkStart w:id="1105" w:name="_Toc107522739"/>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6</w:t>
      </w:r>
      <w:r w:rsidR="0040572D">
        <w:fldChar w:fldCharType="end"/>
      </w:r>
      <w:r>
        <w:rPr>
          <w:rFonts w:hint="eastAsia"/>
        </w:rPr>
        <w:t xml:space="preserve"> </w:t>
      </w:r>
      <w:r w:rsidRPr="008B5488">
        <w:rPr>
          <w:rFonts w:hint="eastAsia"/>
        </w:rPr>
        <w:t>Civil 3D</w:t>
      </w:r>
      <w:r>
        <w:rPr>
          <w:rFonts w:hint="eastAsia"/>
        </w:rPr>
        <w:t>建置流程</w:t>
      </w:r>
      <w:bookmarkEnd w:id="1105"/>
    </w:p>
    <w:p w14:paraId="6EA9DBEA" w14:textId="2992C0A4" w:rsidR="007A24B8" w:rsidRDefault="007A24B8" w:rsidP="002C38A3">
      <w:pPr>
        <w:pStyle w:val="aa"/>
        <w:numPr>
          <w:ilvl w:val="0"/>
          <w:numId w:val="17"/>
        </w:numPr>
        <w:ind w:leftChars="0" w:firstLineChars="0"/>
      </w:pPr>
      <w:r>
        <w:rPr>
          <w:rFonts w:hint="eastAsia"/>
        </w:rPr>
        <w:lastRenderedPageBreak/>
        <w:t>建立平面線形</w:t>
      </w:r>
    </w:p>
    <w:p w14:paraId="7921C9D2" w14:textId="04EF90D1" w:rsidR="004A6CB0" w:rsidRDefault="004A6CB0" w:rsidP="009E0CA6">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9E0CA6">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7</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14466C">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8</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6"/>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132808C2" w:rsidR="009E0CA6" w:rsidRDefault="009E0CA6" w:rsidP="009E0CA6">
      <w:pPr>
        <w:pStyle w:val="ac"/>
        <w:spacing w:after="180"/>
      </w:pPr>
      <w:bookmarkStart w:id="1106" w:name="_Ref103000961"/>
      <w:bookmarkStart w:id="1107" w:name="_Toc107522740"/>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7</w:t>
      </w:r>
      <w:r w:rsidR="0040572D">
        <w:fldChar w:fldCharType="end"/>
      </w:r>
      <w:bookmarkEnd w:id="1106"/>
      <w:r>
        <w:rPr>
          <w:rFonts w:hint="eastAsia"/>
        </w:rPr>
        <w:t xml:space="preserve"> </w:t>
      </w:r>
      <w:r>
        <w:rPr>
          <w:rFonts w:hint="eastAsia"/>
        </w:rPr>
        <w:t>定線資料表</w:t>
      </w:r>
      <w:bookmarkEnd w:id="1107"/>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7"/>
                    <a:stretch>
                      <a:fillRect/>
                    </a:stretch>
                  </pic:blipFill>
                  <pic:spPr>
                    <a:xfrm rot="20069202">
                      <a:off x="0" y="0"/>
                      <a:ext cx="5461851" cy="2003363"/>
                    </a:xfrm>
                    <a:prstGeom prst="rect">
                      <a:avLst/>
                    </a:prstGeom>
                  </pic:spPr>
                </pic:pic>
              </a:graphicData>
            </a:graphic>
          </wp:inline>
        </w:drawing>
      </w:r>
    </w:p>
    <w:p w14:paraId="489308C5" w14:textId="089D75C3" w:rsidR="00187847" w:rsidRDefault="0014466C" w:rsidP="00B66879">
      <w:pPr>
        <w:pStyle w:val="ac"/>
        <w:spacing w:after="180"/>
      </w:pPr>
      <w:bookmarkStart w:id="1108" w:name="_Ref103000742"/>
      <w:bookmarkStart w:id="1109" w:name="_Toc107522741"/>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8</w:t>
      </w:r>
      <w:r w:rsidR="0040572D">
        <w:fldChar w:fldCharType="end"/>
      </w:r>
      <w:bookmarkEnd w:id="1108"/>
      <w:r>
        <w:rPr>
          <w:rFonts w:hint="eastAsia"/>
        </w:rPr>
        <w:t xml:space="preserve"> </w:t>
      </w:r>
      <w:r>
        <w:rPr>
          <w:rFonts w:hint="eastAsia"/>
        </w:rPr>
        <w:t>新左營站南端軌道</w:t>
      </w:r>
      <w:r w:rsidR="00F00E50">
        <w:rPr>
          <w:rFonts w:hint="eastAsia"/>
        </w:rPr>
        <w:t>平面</w:t>
      </w:r>
      <w:r>
        <w:rPr>
          <w:rFonts w:hint="eastAsia"/>
        </w:rPr>
        <w:t>線形</w:t>
      </w:r>
      <w:bookmarkEnd w:id="1109"/>
    </w:p>
    <w:p w14:paraId="713FB739" w14:textId="1F4AE725" w:rsidR="009E0CA6" w:rsidRDefault="00C26965" w:rsidP="002C38A3">
      <w:pPr>
        <w:pStyle w:val="aa"/>
        <w:numPr>
          <w:ilvl w:val="0"/>
          <w:numId w:val="17"/>
        </w:numPr>
        <w:ind w:leftChars="0" w:firstLineChars="0"/>
      </w:pPr>
      <w:r>
        <w:rPr>
          <w:rFonts w:hint="eastAsia"/>
        </w:rPr>
        <w:lastRenderedPageBreak/>
        <w:t>建立縱斷面線形</w:t>
      </w:r>
    </w:p>
    <w:p w14:paraId="4963DC3A" w14:textId="3EB701B5" w:rsidR="00BE7B60" w:rsidRDefault="00C92227" w:rsidP="00BE7B60">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proofErr w:type="gramStart"/>
      <w:r w:rsidR="00CE0753">
        <w:rPr>
          <w:rFonts w:hint="eastAsia"/>
        </w:rPr>
        <w:t>及縱坡斜率</w:t>
      </w:r>
      <w:proofErr w:type="gramEnd"/>
      <w:r w:rsidR="00BE7B60">
        <w:rPr>
          <w:rFonts w:hint="eastAsia"/>
        </w:rPr>
        <w:t>。</w:t>
      </w:r>
      <w:r w:rsidR="00F00E50">
        <w:rPr>
          <w:rFonts w:hint="eastAsia"/>
        </w:rPr>
        <w:t>亦</w:t>
      </w:r>
      <w:r w:rsidR="00BE7B60">
        <w:rPr>
          <w:rFonts w:hint="eastAsia"/>
        </w:rPr>
        <w:t>可隨時透過縱斷面資料表檢視及</w:t>
      </w:r>
      <w:proofErr w:type="gramStart"/>
      <w:r w:rsidR="00BE7B60">
        <w:rPr>
          <w:rFonts w:hint="eastAsia"/>
        </w:rPr>
        <w:t>修改各豎曲線</w:t>
      </w:r>
      <w:proofErr w:type="gramEnd"/>
      <w:r w:rsidR="00BE7B60">
        <w:rPr>
          <w:rFonts w:hint="eastAsia"/>
        </w:rPr>
        <w:t>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10693C">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9</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7B1C86">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0</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8"/>
                    <a:stretch>
                      <a:fillRect/>
                    </a:stretch>
                  </pic:blipFill>
                  <pic:spPr>
                    <a:xfrm>
                      <a:off x="0" y="0"/>
                      <a:ext cx="5579745" cy="1029970"/>
                    </a:xfrm>
                    <a:prstGeom prst="rect">
                      <a:avLst/>
                    </a:prstGeom>
                    <a:ln>
                      <a:solidFill>
                        <a:schemeClr val="tx1"/>
                      </a:solidFill>
                    </a:ln>
                  </pic:spPr>
                </pic:pic>
              </a:graphicData>
            </a:graphic>
          </wp:inline>
        </w:drawing>
      </w:r>
    </w:p>
    <w:p w14:paraId="11B26649" w14:textId="6798A7E5" w:rsidR="007B1C86" w:rsidRDefault="007B1C86" w:rsidP="00B66879">
      <w:pPr>
        <w:pStyle w:val="ac"/>
        <w:spacing w:after="180"/>
      </w:pPr>
      <w:bookmarkStart w:id="1110" w:name="_Ref103003324"/>
      <w:bookmarkStart w:id="1111" w:name="_Toc107522742"/>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9</w:t>
      </w:r>
      <w:r w:rsidR="0040572D">
        <w:fldChar w:fldCharType="end"/>
      </w:r>
      <w:bookmarkEnd w:id="1110"/>
      <w:r w:rsidR="008958F6">
        <w:rPr>
          <w:rFonts w:hint="eastAsia"/>
        </w:rPr>
        <w:t xml:space="preserve"> </w:t>
      </w:r>
      <w:r>
        <w:rPr>
          <w:rFonts w:hint="eastAsia"/>
        </w:rPr>
        <w:t>縱斷面</w:t>
      </w:r>
      <w:r w:rsidRPr="007B1C86">
        <w:rPr>
          <w:rFonts w:hint="eastAsia"/>
        </w:rPr>
        <w:t>資料表</w:t>
      </w:r>
      <w:bookmarkEnd w:id="1111"/>
    </w:p>
    <w:p w14:paraId="46552611" w14:textId="44EAD3C6" w:rsidR="007B1C86" w:rsidRDefault="007B1C86" w:rsidP="0010693C">
      <w:pPr>
        <w:ind w:leftChars="0" w:left="0" w:firstLineChars="0" w:firstLine="0"/>
        <w:jc w:val="center"/>
      </w:pPr>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179D644C" w:rsidR="007B1C86" w:rsidRDefault="007B1C86" w:rsidP="007B1C86">
      <w:pPr>
        <w:pStyle w:val="ac"/>
        <w:spacing w:after="180"/>
      </w:pPr>
      <w:bookmarkStart w:id="1112" w:name="_Ref103003257"/>
      <w:bookmarkStart w:id="1113" w:name="_Toc107522743"/>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0</w:t>
      </w:r>
      <w:r w:rsidR="0040572D">
        <w:fldChar w:fldCharType="end"/>
      </w:r>
      <w:bookmarkEnd w:id="1112"/>
      <w:r w:rsidR="008958F6">
        <w:rPr>
          <w:rFonts w:hint="eastAsia"/>
        </w:rPr>
        <w:t xml:space="preserve"> </w:t>
      </w:r>
      <w:r>
        <w:rPr>
          <w:rFonts w:hint="eastAsia"/>
        </w:rPr>
        <w:t>完成西正線縱斷面</w:t>
      </w:r>
      <w:bookmarkEnd w:id="1113"/>
    </w:p>
    <w:p w14:paraId="1E999E8B" w14:textId="1568CB15" w:rsidR="00F00E50" w:rsidRDefault="00F00E50" w:rsidP="00F00E50">
      <w:pPr>
        <w:ind w:left="480" w:firstLine="480"/>
      </w:pPr>
    </w:p>
    <w:p w14:paraId="7043928F" w14:textId="77777777" w:rsidR="00B44E3C" w:rsidRPr="00F00E50" w:rsidRDefault="00B44E3C" w:rsidP="00F00E50">
      <w:pPr>
        <w:ind w:left="480" w:firstLine="480"/>
      </w:pPr>
    </w:p>
    <w:p w14:paraId="5CBC5F1C" w14:textId="43CF9345" w:rsidR="00023856" w:rsidRDefault="00C26965" w:rsidP="002C38A3">
      <w:pPr>
        <w:pStyle w:val="aa"/>
        <w:numPr>
          <w:ilvl w:val="0"/>
          <w:numId w:val="17"/>
        </w:numPr>
        <w:ind w:leftChars="0" w:firstLineChars="0"/>
      </w:pPr>
      <w:r>
        <w:rPr>
          <w:rFonts w:hint="eastAsia"/>
        </w:rPr>
        <w:t>3</w:t>
      </w:r>
      <w:r>
        <w:t>D</w:t>
      </w:r>
      <w:r w:rsidR="00AA3E0A">
        <w:rPr>
          <w:rFonts w:hint="eastAsia"/>
        </w:rPr>
        <w:t>塑型</w:t>
      </w:r>
      <w:r>
        <w:rPr>
          <w:rFonts w:hint="eastAsia"/>
        </w:rPr>
        <w:t>模組繪製</w:t>
      </w:r>
    </w:p>
    <w:p w14:paraId="640E428E" w14:textId="08993827" w:rsidR="002F5AC3" w:rsidRDefault="0006232F" w:rsidP="00C465AA">
      <w:pPr>
        <w:ind w:left="480" w:firstLine="480"/>
      </w:pPr>
      <w:r>
        <w:rPr>
          <w:rFonts w:hint="eastAsia"/>
        </w:rPr>
        <w:t>由於</w:t>
      </w:r>
      <w:r>
        <w:rPr>
          <w:rFonts w:hint="eastAsia"/>
        </w:rPr>
        <w:t>C</w:t>
      </w:r>
      <w:r>
        <w:t>ivil 3D</w:t>
      </w:r>
      <w:r>
        <w:rPr>
          <w:rFonts w:hint="eastAsia"/>
        </w:rPr>
        <w:t>在平面</w:t>
      </w:r>
      <w:proofErr w:type="gramStart"/>
      <w:r>
        <w:rPr>
          <w:rFonts w:hint="eastAsia"/>
        </w:rPr>
        <w:t>及縱面線形</w:t>
      </w:r>
      <w:proofErr w:type="gramEnd"/>
      <w:r>
        <w:rPr>
          <w:rFonts w:hint="eastAsia"/>
        </w:rPr>
        <w:t>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023856">
        <w:rPr>
          <w:rFonts w:hint="eastAsia"/>
        </w:rPr>
        <w:t>，</w:t>
      </w:r>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r w:rsidR="00E23ECA">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1</w:t>
      </w:r>
      <w:r w:rsidR="00E23ECA">
        <w:fldChar w:fldCharType="end"/>
      </w:r>
      <w:r w:rsidR="00E23ECA">
        <w:rPr>
          <w:rFonts w:hint="eastAsia"/>
        </w:rPr>
        <w:t>。</w:t>
      </w:r>
    </w:p>
    <w:p w14:paraId="281AF84F" w14:textId="77777777" w:rsidR="00B44E3C" w:rsidRDefault="00E23ECA" w:rsidP="00C465AA">
      <w:pPr>
        <w:ind w:left="480" w:firstLine="480"/>
      </w:pPr>
      <w:r>
        <w:rPr>
          <w:rFonts w:hint="eastAsia"/>
        </w:rPr>
        <w:t>接著繪製軌枕，</w:t>
      </w:r>
      <w:r w:rsidR="00012C22">
        <w:rPr>
          <w:rFonts w:hint="eastAsia"/>
        </w:rPr>
        <w:t>預先繪製</w:t>
      </w:r>
      <w:proofErr w:type="gramStart"/>
      <w:r w:rsidR="00012C22">
        <w:rPr>
          <w:rFonts w:hint="eastAsia"/>
        </w:rPr>
        <w:t>一</w:t>
      </w:r>
      <w:proofErr w:type="gramEnd"/>
      <w:r w:rsidR="00012C22">
        <w:rPr>
          <w:rFonts w:hint="eastAsia"/>
        </w:rPr>
        <w:t>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w:t>
      </w:r>
      <w:proofErr w:type="gramStart"/>
      <w:r w:rsidR="00511711">
        <w:rPr>
          <w:rFonts w:hint="eastAsia"/>
        </w:rPr>
        <w:t>佈</w:t>
      </w:r>
      <w:proofErr w:type="gramEnd"/>
      <w:r w:rsidR="00511711">
        <w:rPr>
          <w:rFonts w:hint="eastAsia"/>
        </w:rPr>
        <w:t>設</w:t>
      </w:r>
      <w:r w:rsidR="005743D2">
        <w:rPr>
          <w:rFonts w:hint="eastAsia"/>
        </w:rPr>
        <w:t>。</w:t>
      </w:r>
    </w:p>
    <w:p w14:paraId="0666FDFD" w14:textId="20FD0DB2" w:rsidR="00023856" w:rsidRDefault="005743D2" w:rsidP="00C465AA">
      <w:pPr>
        <w:ind w:left="480" w:firstLine="480"/>
      </w:pPr>
      <w:r>
        <w:rPr>
          <w:rFonts w:hint="eastAsia"/>
        </w:rPr>
        <w:lastRenderedPageBreak/>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C465AA">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2</w:t>
      </w:r>
      <w:r w:rsidR="00C465AA">
        <w:fldChar w:fldCharType="end"/>
      </w:r>
      <w:r w:rsidR="00C465AA">
        <w:rPr>
          <w:rFonts w:hint="eastAsia"/>
        </w:rPr>
        <w:t>、</w:t>
      </w:r>
      <w:r w:rsidR="00C465AA">
        <w:fldChar w:fldCharType="begin"/>
      </w:r>
      <w:r w:rsidR="00C465AA">
        <w:instrText xml:space="preserve"> REF _Ref103006570 \h </w:instrText>
      </w:r>
      <w:r w:rsidR="00C465AA">
        <w:fldChar w:fldCharType="separate"/>
      </w:r>
      <w:r w:rsidR="0001429D">
        <w:rPr>
          <w:rFonts w:hint="eastAsia"/>
          <w:b/>
          <w:bCs/>
        </w:rPr>
        <w:t>錯誤</w:t>
      </w:r>
      <w:r w:rsidR="0001429D">
        <w:rPr>
          <w:rFonts w:hint="eastAsia"/>
          <w:b/>
          <w:bCs/>
        </w:rPr>
        <w:t xml:space="preserve">! </w:t>
      </w:r>
      <w:r w:rsidR="0001429D">
        <w:rPr>
          <w:rFonts w:hint="eastAsia"/>
          <w:b/>
          <w:bCs/>
        </w:rPr>
        <w:t>找不到參照來源。</w:t>
      </w:r>
      <w:r w:rsidR="00C465AA">
        <w:fldChar w:fldCharType="end"/>
      </w:r>
      <w:r w:rsidR="00C465AA">
        <w:rPr>
          <w:rFonts w:hint="eastAsia"/>
        </w:rPr>
        <w:t>。</w:t>
      </w:r>
    </w:p>
    <w:p w14:paraId="236920F2" w14:textId="107A629F" w:rsidR="0006232F" w:rsidRDefault="0006232F" w:rsidP="00023856">
      <w:pPr>
        <w:ind w:left="480" w:firstLine="480"/>
      </w:pPr>
      <w:r>
        <w:rPr>
          <w:noProof/>
        </w:rPr>
        <w:drawing>
          <wp:inline distT="0" distB="0" distL="0" distR="0" wp14:anchorId="32AE68F2" wp14:editId="5E841231">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100"/>
                    <a:stretch>
                      <a:fillRect/>
                    </a:stretch>
                  </pic:blipFill>
                  <pic:spPr>
                    <a:xfrm>
                      <a:off x="0" y="0"/>
                      <a:ext cx="4236023" cy="1582181"/>
                    </a:xfrm>
                    <a:prstGeom prst="rect">
                      <a:avLst/>
                    </a:prstGeom>
                  </pic:spPr>
                </pic:pic>
              </a:graphicData>
            </a:graphic>
          </wp:inline>
        </w:drawing>
      </w:r>
    </w:p>
    <w:p w14:paraId="42262F79" w14:textId="06A1C3C1" w:rsidR="00E23ECA" w:rsidRDefault="00E23ECA" w:rsidP="00B66879">
      <w:pPr>
        <w:pStyle w:val="ac"/>
        <w:spacing w:after="180"/>
      </w:pPr>
      <w:bookmarkStart w:id="1114" w:name="_Ref103005093"/>
      <w:bookmarkStart w:id="1115" w:name="_Toc107522744"/>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1</w:t>
      </w:r>
      <w:r w:rsidR="0040572D">
        <w:fldChar w:fldCharType="end"/>
      </w:r>
      <w:bookmarkEnd w:id="1114"/>
      <w:r w:rsidR="008958F6">
        <w:rPr>
          <w:rFonts w:hint="eastAsia"/>
        </w:rPr>
        <w:t xml:space="preserve"> </w:t>
      </w:r>
      <w:r>
        <w:rPr>
          <w:rFonts w:hint="eastAsia"/>
        </w:rPr>
        <w:t>切換至</w:t>
      </w:r>
      <w:r>
        <w:rPr>
          <w:rFonts w:hint="eastAsia"/>
        </w:rPr>
        <w:t>3</w:t>
      </w:r>
      <w:r>
        <w:t>D</w:t>
      </w:r>
      <w:r>
        <w:rPr>
          <w:rFonts w:hint="eastAsia"/>
        </w:rPr>
        <w:t>塑型模組</w:t>
      </w:r>
      <w:bookmarkEnd w:id="1115"/>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101"/>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7908D269" w:rsidR="00C465AA" w:rsidRPr="00023856" w:rsidRDefault="00C465AA" w:rsidP="00B66879">
      <w:pPr>
        <w:pStyle w:val="ac"/>
        <w:spacing w:after="180"/>
      </w:pPr>
      <w:bookmarkStart w:id="1116" w:name="_Ref103006569"/>
      <w:bookmarkStart w:id="1117" w:name="_Toc107522745"/>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2</w:t>
      </w:r>
      <w:r w:rsidR="0040572D">
        <w:fldChar w:fldCharType="end"/>
      </w:r>
      <w:bookmarkEnd w:id="1116"/>
      <w:r>
        <w:rPr>
          <w:rFonts w:hint="eastAsia"/>
        </w:rPr>
        <w:t xml:space="preserve"> </w:t>
      </w:r>
      <w:r>
        <w:rPr>
          <w:rFonts w:hint="eastAsia"/>
        </w:rPr>
        <w:t>完成之軌道</w:t>
      </w:r>
      <w:r>
        <w:rPr>
          <w:rFonts w:hint="eastAsia"/>
        </w:rPr>
        <w:t>3D</w:t>
      </w:r>
      <w:r>
        <w:rPr>
          <w:rFonts w:hint="eastAsia"/>
        </w:rPr>
        <w:t>模型</w:t>
      </w:r>
      <w:bookmarkEnd w:id="1117"/>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54B5362" w:rsidR="00420E70" w:rsidRDefault="00563961" w:rsidP="00420E70">
      <w:pPr>
        <w:pStyle w:val="31"/>
        <w:spacing w:before="360" w:after="180"/>
      </w:pPr>
      <w:bookmarkStart w:id="1118" w:name="_Ref105615513"/>
      <w:bookmarkStart w:id="1119" w:name="_Ref105710569"/>
      <w:bookmarkStart w:id="1120" w:name="_Toc107613022"/>
      <w:r>
        <w:rPr>
          <w:rFonts w:hint="eastAsia"/>
        </w:rPr>
        <w:t>軌道模型匯入</w:t>
      </w:r>
      <w:r>
        <w:rPr>
          <w:rFonts w:hint="eastAsia"/>
        </w:rPr>
        <w:t>U</w:t>
      </w:r>
      <w:r>
        <w:t>nity</w:t>
      </w:r>
      <w:bookmarkEnd w:id="1118"/>
      <w:bookmarkEnd w:id="1119"/>
      <w:bookmarkEnd w:id="1120"/>
      <w:r w:rsidR="00420E70">
        <w:t xml:space="preserve"> </w:t>
      </w:r>
    </w:p>
    <w:p w14:paraId="1EFFE62A" w14:textId="70632399" w:rsidR="00C320F7" w:rsidRDefault="00C320F7" w:rsidP="00C320F7">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r w:rsidR="0097213C">
        <w:rPr>
          <w:rFonts w:hint="eastAsia"/>
        </w:rPr>
        <w:instrText xml:space="preserve"> ADDIN EN.CITE &lt;EndNote&gt;&lt;Cite&gt;&lt;Author&gt;</w:instrText>
      </w:r>
      <w:r w:rsidR="0097213C">
        <w:rPr>
          <w:rFonts w:hint="eastAsia"/>
        </w:rPr>
        <w:instrText>林煒埕</w:instrText>
      </w:r>
      <w:r w:rsidR="0097213C">
        <w:rPr>
          <w:rFonts w:hint="eastAsia"/>
        </w:rPr>
        <w:instrText>&lt;/Author&gt;&lt;Year&gt;2021&lt;/Year&gt;&lt;RecNum&gt;27&lt;/RecNum&gt;&lt;DisplayText&gt;[26]&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97213C">
        <w:rPr>
          <w:rFonts w:hint="eastAsia"/>
        </w:rPr>
        <w:instrText>林煒埕</w:instrText>
      </w:r>
      <w:r w:rsidR="0097213C">
        <w:rPr>
          <w:rFonts w:hint="eastAsia"/>
        </w:rPr>
        <w:instrText>&lt;/style&gt;&lt;/author&gt;&lt;/authors&gt;&lt;tertiary-authors&gt;&lt;author&gt;&lt;style face="normal" font="default" charset="136" size="100%"&gt;</w:instrText>
      </w:r>
      <w:r w:rsidR="0097213C">
        <w:rPr>
          <w:rFonts w:hint="eastAsia"/>
        </w:rPr>
        <w:instrText>馮重偉</w:instrText>
      </w:r>
      <w:r w:rsidR="0097213C">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97213C">
        <w:rPr>
          <w:rFonts w:hint="eastAsia"/>
        </w:rPr>
        <w:instrText>結合建築資訊模型及混合實境建構輔助機電工程施工之協同系統</w:instrText>
      </w:r>
      <w:r w:rsidR="0097213C">
        <w:rPr>
          <w:rFonts w:hint="eastAsia"/>
        </w:rPr>
        <w:instrText>&lt;/style&gt;&lt;/title&gt;&lt;secondary-title&gt;&lt;style face="normal" font="default" charset="136" size="100%"&gt;</w:instrText>
      </w:r>
      <w:r w:rsidR="0097213C">
        <w:rPr>
          <w:rFonts w:hint="eastAsia"/>
        </w:rPr>
        <w:instrText>土木工程學系</w:instrText>
      </w:r>
      <w:r w:rsidR="0097213C">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97213C">
        <w:rPr>
          <w:rFonts w:hint="eastAsia"/>
        </w:rPr>
        <w:instrText>台南市</w:instrText>
      </w:r>
      <w:r w:rsidR="0097213C">
        <w:rPr>
          <w:rFonts w:hint="eastAsia"/>
        </w:rPr>
        <w:instrText>&lt;/style&gt;&lt;/pub-location&gt;&lt;publisher&gt;&lt;style face="normal" font="default" charset="136" size="100%"&gt;</w:instrText>
      </w:r>
      <w:r w:rsidR="0097213C">
        <w:rPr>
          <w:rFonts w:hint="eastAsia"/>
        </w:rPr>
        <w:instrText>國立成功大學</w:instrText>
      </w:r>
      <w:r w:rsidR="0097213C">
        <w:rPr>
          <w:rFonts w:hint="eastAsia"/>
        </w:rPr>
        <w:instrText>&lt;/style&gt;&lt;/publisher&gt;&lt;work-type&gt;&lt;style face="normal" font="default" charset="136" size="100%"&gt;</w:instrText>
      </w:r>
      <w:r w:rsidR="0097213C">
        <w:rPr>
          <w:rFonts w:hint="eastAsia"/>
        </w:rPr>
        <w:instrText>碩士論文</w:instrText>
      </w:r>
      <w:r w:rsidR="0097213C">
        <w:rPr>
          <w:rFonts w:hint="eastAsia"/>
        </w:rPr>
        <w:instrText>&lt;/style&gt;&lt;/work-type&gt;&lt;urls&gt;&lt;/urls&gt;&lt;/record&gt;&lt;/Cite&gt;&lt;/EndNote&gt;</w:instrText>
      </w:r>
      <w:r>
        <w:fldChar w:fldCharType="separate"/>
      </w:r>
      <w:r w:rsidR="0097213C">
        <w:rPr>
          <w:noProof/>
        </w:rPr>
        <w:t>[26]</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5</w:t>
      </w:r>
      <w:r>
        <w:fldChar w:fldCharType="end"/>
      </w:r>
      <w:r>
        <w:rPr>
          <w:rFonts w:hint="eastAsia"/>
        </w:rPr>
        <w:t>所示。</w:t>
      </w:r>
    </w:p>
    <w:p w14:paraId="5A2DA0E3" w14:textId="77777777" w:rsidR="00C320F7" w:rsidRDefault="00C320F7" w:rsidP="00C320F7">
      <w:pPr>
        <w:ind w:left="480" w:firstLine="480"/>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033CFCCD" w:rsidR="00C320F7" w:rsidRDefault="00C320F7" w:rsidP="00C320F7">
      <w:pPr>
        <w:pStyle w:val="ac"/>
        <w:spacing w:after="180"/>
      </w:pPr>
      <w:bookmarkStart w:id="1121" w:name="_Toc107522746"/>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3</w:t>
      </w:r>
      <w:r w:rsidR="0040572D">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121"/>
    </w:p>
    <w:p w14:paraId="752821D0" w14:textId="246ED37E" w:rsidR="00C320F7" w:rsidRDefault="000753DD" w:rsidP="00B66879">
      <w:pPr>
        <w:ind w:leftChars="83" w:left="199" w:firstLineChars="83" w:firstLine="199"/>
        <w:jc w:val="center"/>
      </w:pPr>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B44577" w14:textId="2B8E563D" w:rsidR="000753DD" w:rsidRDefault="000753DD" w:rsidP="00B66879">
      <w:pPr>
        <w:pStyle w:val="ac"/>
        <w:spacing w:after="180"/>
      </w:pPr>
      <w:bookmarkStart w:id="1122" w:name="_Toc107522747"/>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4</w:t>
      </w:r>
      <w:r w:rsidR="0040572D">
        <w:fldChar w:fldCharType="end"/>
      </w:r>
      <w:r w:rsidR="008958F6">
        <w:rPr>
          <w:rFonts w:hint="eastAsia"/>
        </w:rPr>
        <w:t xml:space="preserve"> </w:t>
      </w:r>
      <w:r>
        <w:rPr>
          <w:rFonts w:hint="eastAsia"/>
        </w:rPr>
        <w:t>匯入</w:t>
      </w:r>
      <w:r w:rsidRPr="000753DD">
        <w:t>SketchUp</w:t>
      </w:r>
      <w:r>
        <w:rPr>
          <w:rFonts w:hint="eastAsia"/>
        </w:rPr>
        <w:t>之介面</w:t>
      </w:r>
      <w:bookmarkEnd w:id="1122"/>
    </w:p>
    <w:p w14:paraId="56B59B7F" w14:textId="77777777" w:rsidR="000753DD" w:rsidRDefault="000753DD" w:rsidP="00C320F7">
      <w:pPr>
        <w:ind w:left="480" w:firstLine="480"/>
      </w:pPr>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164E2A34" w:rsidR="00C320F7" w:rsidRDefault="00C320F7" w:rsidP="00C320F7">
      <w:pPr>
        <w:pStyle w:val="ac"/>
        <w:spacing w:after="180"/>
      </w:pPr>
      <w:bookmarkStart w:id="1123" w:name="_Ref103113652"/>
      <w:bookmarkStart w:id="1124" w:name="_Toc107522748"/>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5</w:t>
      </w:r>
      <w:r w:rsidR="0040572D">
        <w:fldChar w:fldCharType="end"/>
      </w:r>
      <w:bookmarkEnd w:id="1123"/>
      <w:r>
        <w:rPr>
          <w:rFonts w:hint="eastAsia"/>
        </w:rPr>
        <w:t xml:space="preserve"> </w:t>
      </w:r>
      <w:r>
        <w:rPr>
          <w:rFonts w:hint="eastAsia"/>
        </w:rPr>
        <w:t>匯入</w:t>
      </w:r>
      <w:r w:rsidRPr="00003E0A">
        <w:rPr>
          <w:rFonts w:hint="eastAsia"/>
        </w:rPr>
        <w:t>Unity</w:t>
      </w:r>
      <w:r>
        <w:rPr>
          <w:rFonts w:hint="eastAsia"/>
        </w:rPr>
        <w:t>的軌道模型</w:t>
      </w:r>
      <w:bookmarkEnd w:id="1124"/>
    </w:p>
    <w:p w14:paraId="08ACDEEC" w14:textId="6B2147F4" w:rsidR="00C320F7" w:rsidRPr="00C320F7" w:rsidRDefault="00C320F7" w:rsidP="00C320F7">
      <w:pPr>
        <w:ind w:left="480" w:firstLine="480"/>
      </w:pPr>
    </w:p>
    <w:p w14:paraId="3BED82FC" w14:textId="322CF3EF" w:rsidR="00003E0A" w:rsidRDefault="00003E0A" w:rsidP="00A67996">
      <w:pPr>
        <w:ind w:left="480" w:firstLine="480"/>
      </w:pPr>
    </w:p>
    <w:p w14:paraId="11AC3AFD" w14:textId="179CC7DD" w:rsidR="00C320F7" w:rsidRDefault="00C320F7" w:rsidP="00C320F7">
      <w:pPr>
        <w:ind w:left="480" w:firstLine="480"/>
      </w:pPr>
    </w:p>
    <w:p w14:paraId="67CC648F" w14:textId="66BDABCA" w:rsidR="00C320F7" w:rsidRPr="00C320F7" w:rsidRDefault="00C320F7" w:rsidP="00B66879">
      <w:pPr>
        <w:pStyle w:val="21"/>
        <w:spacing w:before="360" w:afterLines="50" w:after="180"/>
      </w:pPr>
      <w:r>
        <w:rPr>
          <w:rFonts w:hint="eastAsia"/>
        </w:rPr>
        <w:t xml:space="preserve">　</w:t>
      </w:r>
      <w:bookmarkStart w:id="1125" w:name="_Toc107613023"/>
      <w:r>
        <w:rPr>
          <w:rFonts w:hint="eastAsia"/>
        </w:rPr>
        <w:t>平台</w:t>
      </w:r>
      <w:r w:rsidR="00AA3E0A">
        <w:rPr>
          <w:rFonts w:hint="eastAsia"/>
        </w:rPr>
        <w:t>介面與腳本</w:t>
      </w:r>
      <w:bookmarkEnd w:id="1125"/>
    </w:p>
    <w:p w14:paraId="0E685060" w14:textId="78700607" w:rsidR="00B44E3C" w:rsidRDefault="00013A8F" w:rsidP="00013A8F">
      <w:pPr>
        <w:ind w:left="480" w:firstLine="480"/>
      </w:pPr>
      <w:r>
        <w:rPr>
          <w:rFonts w:hint="eastAsia"/>
        </w:rPr>
        <w:t>雖然在</w:t>
      </w:r>
      <w:r>
        <w:rPr>
          <w:rFonts w:hint="eastAsia"/>
        </w:rPr>
        <w:t>C</w:t>
      </w:r>
      <w:r>
        <w:t>ivil 3D</w:t>
      </w:r>
      <w:r>
        <w:rPr>
          <w:rFonts w:hint="eastAsia"/>
        </w:rPr>
        <w:t>能處理模型的幾何資訊，但在人機互動方面，</w:t>
      </w:r>
      <w:r>
        <w:t>Unity</w:t>
      </w:r>
      <w:r>
        <w:rPr>
          <w:rFonts w:hint="eastAsia"/>
        </w:rPr>
        <w:t>則有較好的表現與使用彈性。本小節使用</w:t>
      </w:r>
      <w:r>
        <w:rPr>
          <w:rFonts w:hint="eastAsia"/>
        </w:rPr>
        <w:t>U</w:t>
      </w:r>
      <w:r>
        <w:t>nity</w:t>
      </w:r>
      <w:r>
        <w:rPr>
          <w:rFonts w:hint="eastAsia"/>
        </w:rPr>
        <w:t>中</w:t>
      </w:r>
      <w:r>
        <w:t>UI</w:t>
      </w:r>
      <w:r>
        <w:rPr>
          <w:rFonts w:hint="eastAsia"/>
        </w:rPr>
        <w:t>工具，建立操作圖卡與按鈕等組件，</w:t>
      </w:r>
      <w:r w:rsidR="00B96F90">
        <w:rPr>
          <w:rFonts w:hint="eastAsia"/>
        </w:rPr>
        <w:t>以供使用者可以任意操作使用。</w:t>
      </w:r>
    </w:p>
    <w:p w14:paraId="4BB4BCCD" w14:textId="02DE884C" w:rsidR="00013A8F" w:rsidRDefault="00B96F90" w:rsidP="00013A8F">
      <w:pPr>
        <w:ind w:left="480" w:firstLine="480"/>
      </w:pPr>
      <w:r>
        <w:rPr>
          <w:rFonts w:hint="eastAsia"/>
        </w:rPr>
        <w:t>首先需</w:t>
      </w:r>
      <w:proofErr w:type="gramStart"/>
      <w:r>
        <w:rPr>
          <w:rFonts w:hint="eastAsia"/>
        </w:rPr>
        <w:t>規</w:t>
      </w:r>
      <w:proofErr w:type="gramEnd"/>
      <w:r>
        <w:rPr>
          <w:rFonts w:hint="eastAsia"/>
        </w:rPr>
        <w:t>畫操作的頁面</w:t>
      </w:r>
      <w:r w:rsidR="00B44E3C">
        <w:rPr>
          <w:rFonts w:hint="eastAsia"/>
        </w:rPr>
        <w:t>階層</w:t>
      </w:r>
      <w:r>
        <w:rPr>
          <w:rFonts w:hint="eastAsia"/>
        </w:rPr>
        <w:t>並設定個按鈕與物件的觸發關係。然後，在</w:t>
      </w:r>
      <w:r w:rsidRPr="00B96F90">
        <w:t>Visual Studio Community</w:t>
      </w:r>
      <w:r>
        <w:rPr>
          <w:rFonts w:hint="eastAsia"/>
        </w:rPr>
        <w:t>開發環境中</w:t>
      </w:r>
      <w:r w:rsidR="00013A8F">
        <w:rPr>
          <w:rFonts w:hint="eastAsia"/>
        </w:rPr>
        <w:t>編寫</w:t>
      </w:r>
      <w:r>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Pr>
          <w:rFonts w:hint="eastAsia"/>
        </w:rPr>
        <w:t>狀態輸說明的介面，讓使用者可以於</w:t>
      </w:r>
      <w:r w:rsidR="00563961">
        <w:rPr>
          <w:rFonts w:hint="eastAsia"/>
        </w:rPr>
        <w:t>介面中填寫說明與註記</w:t>
      </w:r>
      <w:r w:rsidR="00013A8F">
        <w:rPr>
          <w:rFonts w:hint="eastAsia"/>
        </w:rPr>
        <w:t>。</w:t>
      </w:r>
    </w:p>
    <w:p w14:paraId="404419DB" w14:textId="3BB1A4F6" w:rsidR="00563961" w:rsidRDefault="00F43CE3" w:rsidP="00563961">
      <w:pPr>
        <w:pStyle w:val="31"/>
        <w:spacing w:before="360" w:after="180"/>
      </w:pPr>
      <w:r>
        <w:rPr>
          <w:rFonts w:hint="eastAsia"/>
        </w:rPr>
        <w:lastRenderedPageBreak/>
        <w:t xml:space="preserve"> </w:t>
      </w:r>
      <w:bookmarkStart w:id="1126" w:name="_Toc107613024"/>
      <w:r w:rsidR="00563961" w:rsidRPr="00563961">
        <w:rPr>
          <w:rFonts w:hint="eastAsia"/>
        </w:rPr>
        <w:t>規劃操作頁面與建置</w:t>
      </w:r>
      <w:r w:rsidR="00563961" w:rsidRPr="00563961">
        <w:rPr>
          <w:rFonts w:hint="eastAsia"/>
        </w:rPr>
        <w:t>UI</w:t>
      </w:r>
      <w:bookmarkEnd w:id="1126"/>
    </w:p>
    <w:p w14:paraId="15BE4D79" w14:textId="6EEAE413" w:rsidR="002B7CA7" w:rsidRDefault="003522A1" w:rsidP="000A749E">
      <w:pPr>
        <w:ind w:left="480" w:firstLine="480"/>
      </w:pPr>
      <w:r>
        <w:rPr>
          <w:rFonts w:hint="eastAsia"/>
        </w:rPr>
        <w:t>在</w:t>
      </w:r>
      <w:r w:rsidR="00563961" w:rsidRPr="00563961">
        <w:rPr>
          <w:rFonts w:hint="eastAsia"/>
        </w:rPr>
        <w:t>操作頁面</w:t>
      </w:r>
      <w:r>
        <w:rPr>
          <w:rFonts w:hint="eastAsia"/>
        </w:rPr>
        <w:t>部分，</w:t>
      </w:r>
      <w:r w:rsidR="00706ABE">
        <w:rPr>
          <w:rFonts w:hint="eastAsia"/>
        </w:rPr>
        <w:t>使用層</w:t>
      </w:r>
      <w:proofErr w:type="gramStart"/>
      <w:r w:rsidR="00706ABE">
        <w:rPr>
          <w:rFonts w:hint="eastAsia"/>
        </w:rPr>
        <w:t>狀式的表單</w:t>
      </w:r>
      <w:proofErr w:type="gramEnd"/>
      <w:r w:rsidR="00706ABE">
        <w:rPr>
          <w:rFonts w:hint="eastAsia"/>
        </w:rPr>
        <w:t>設計</w:t>
      </w:r>
      <w:r w:rsidR="003631FD">
        <w:rPr>
          <w:rFonts w:hint="eastAsia"/>
        </w:rPr>
        <w:t>可以方便找尋欲查詢的項目</w:t>
      </w:r>
      <w:r w:rsidR="002B7CA7">
        <w:rPr>
          <w:rFonts w:hint="eastAsia"/>
        </w:rPr>
        <w:t>。首先以軌道模型作為第一層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下一層</w:t>
      </w:r>
      <w:r w:rsidR="00A62115">
        <w:rPr>
          <w:rFonts w:hint="eastAsia"/>
        </w:rPr>
        <w:t>監測站資訊頁面</w:t>
      </w:r>
      <w:r w:rsidR="008B628B">
        <w:rPr>
          <w:rFonts w:hint="eastAsia"/>
        </w:rPr>
        <w:t>之連結</w:t>
      </w:r>
      <w:r w:rsidR="001D44D7">
        <w:rPr>
          <w:rFonts w:hint="eastAsia"/>
        </w:rPr>
        <w:t>。</w:t>
      </w:r>
    </w:p>
    <w:p w14:paraId="79D3708B" w14:textId="7C044969" w:rsidR="00975013" w:rsidRDefault="008B628B" w:rsidP="000A749E">
      <w:pPr>
        <w:ind w:left="480" w:firstLine="480"/>
      </w:pPr>
      <w:r>
        <w:rPr>
          <w:rFonts w:hint="eastAsia"/>
        </w:rPr>
        <w:t>監測站資訊頁面</w:t>
      </w:r>
      <w:r w:rsidR="002A54D0">
        <w:rPr>
          <w:rFonts w:hint="eastAsia"/>
        </w:rPr>
        <w:t>為</w:t>
      </w:r>
      <w:r w:rsidR="00B44E3C">
        <w:rPr>
          <w:rFonts w:hint="eastAsia"/>
        </w:rPr>
        <w:t>連</w:t>
      </w:r>
      <w:proofErr w:type="gramStart"/>
      <w:r w:rsidR="00B44E3C">
        <w:rPr>
          <w:rFonts w:hint="eastAsia"/>
        </w:rPr>
        <w:t>繫</w:t>
      </w:r>
      <w:proofErr w:type="gramEnd"/>
      <w:r w:rsidR="002A54D0">
        <w:rPr>
          <w:rFonts w:hint="eastAsia"/>
        </w:rPr>
        <w:t>模型展示頁面與數據呈現頁面的中間層，</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p>
    <w:p w14:paraId="7D2B6BDE" w14:textId="71B2869C" w:rsidR="00186829" w:rsidRDefault="00806529" w:rsidP="00806529">
      <w:pPr>
        <w:ind w:left="480" w:firstLine="480"/>
      </w:pPr>
      <w:r>
        <w:rPr>
          <w:rFonts w:hint="eastAsia"/>
        </w:rPr>
        <w:t>本章節所</w:t>
      </w:r>
      <w:proofErr w:type="gramStart"/>
      <w:r>
        <w:rPr>
          <w:rFonts w:hint="eastAsia"/>
        </w:rPr>
        <w:t>規</w:t>
      </w:r>
      <w:proofErr w:type="gramEnd"/>
      <w:r>
        <w:rPr>
          <w:rFonts w:hint="eastAsia"/>
        </w:rPr>
        <w:t>畫之</w:t>
      </w:r>
      <w:r w:rsidR="008E1C99">
        <w:rPr>
          <w:rFonts w:hint="eastAsia"/>
        </w:rPr>
        <w:t>頁面呈現架構與</w:t>
      </w:r>
      <w:r>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8E1C99">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6</w:t>
      </w:r>
      <w:r w:rsidR="008E1C99">
        <w:fldChar w:fldCharType="end"/>
      </w:r>
      <w:r w:rsidR="008E1C99">
        <w:rPr>
          <w:rFonts w:hint="eastAsia"/>
        </w:rPr>
        <w:t>與詳</w:t>
      </w:r>
      <w:r>
        <w:fldChar w:fldCharType="begin"/>
      </w:r>
      <w:r>
        <w:instrText xml:space="preserve"> </w:instrText>
      </w:r>
      <w:r>
        <w:rPr>
          <w:rFonts w:hint="eastAsia"/>
        </w:rPr>
        <w:instrText>REF _Ref105617776 \h</w:instrText>
      </w:r>
      <w:r>
        <w:instrText xml:space="preserve"> </w:instrText>
      </w:r>
      <w:r>
        <w:fldChar w:fldCharType="separate"/>
      </w:r>
      <w:r w:rsidR="0001429D">
        <w:rPr>
          <w:rFonts w:hint="eastAsia"/>
        </w:rPr>
        <w:t>表</w:t>
      </w:r>
      <w:r w:rsidR="0001429D">
        <w:rPr>
          <w:rFonts w:hint="eastAsia"/>
        </w:rPr>
        <w:t xml:space="preserve"> </w:t>
      </w:r>
      <w:r w:rsidR="0001429D">
        <w:rPr>
          <w:noProof/>
        </w:rPr>
        <w:t>3</w:t>
      </w:r>
      <w:r w:rsidR="0001429D">
        <w:noBreakHyphen/>
      </w:r>
      <w:r w:rsidR="0001429D">
        <w:rPr>
          <w:noProof/>
        </w:rPr>
        <w:t>1</w:t>
      </w:r>
      <w:r>
        <w:fldChar w:fldCharType="end"/>
      </w:r>
      <w:r>
        <w:rPr>
          <w:rFonts w:hint="eastAsia"/>
        </w:rPr>
        <w:t>。</w:t>
      </w:r>
    </w:p>
    <w:p w14:paraId="7C2D56FA" w14:textId="6568372A" w:rsidR="005921FC" w:rsidRPr="005921FC" w:rsidRDefault="005921FC" w:rsidP="00806529">
      <w:pPr>
        <w:ind w:left="480" w:firstLine="480"/>
      </w:pPr>
    </w:p>
    <w:p w14:paraId="2B850EE4" w14:textId="2DDE3C6F" w:rsidR="005E7812" w:rsidRDefault="008E1C99" w:rsidP="00B66879">
      <w:pPr>
        <w:ind w:leftChars="0" w:left="0" w:firstLineChars="0" w:firstLine="0"/>
      </w:pPr>
      <w:r>
        <w:rPr>
          <w:noProof/>
        </w:rPr>
        <w:drawing>
          <wp:inline distT="0" distB="0" distL="0" distR="0" wp14:anchorId="292B6506" wp14:editId="79539F8D">
            <wp:extent cx="5760296" cy="295812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86416" cy="2971540"/>
                    </a:xfrm>
                    <a:prstGeom prst="rect">
                      <a:avLst/>
                    </a:prstGeom>
                    <a:noFill/>
                  </pic:spPr>
                </pic:pic>
              </a:graphicData>
            </a:graphic>
          </wp:inline>
        </w:drawing>
      </w:r>
    </w:p>
    <w:p w14:paraId="02970EF7" w14:textId="1A731409" w:rsidR="005E7812" w:rsidRDefault="005E7812">
      <w:pPr>
        <w:pStyle w:val="ac"/>
        <w:spacing w:after="180"/>
      </w:pPr>
      <w:bookmarkStart w:id="1127" w:name="_Ref107324305"/>
      <w:bookmarkStart w:id="1128" w:name="_Toc107522749"/>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6</w:t>
      </w:r>
      <w:r w:rsidR="0040572D">
        <w:fldChar w:fldCharType="end"/>
      </w:r>
      <w:bookmarkEnd w:id="1127"/>
      <w:r w:rsidR="008958F6">
        <w:rPr>
          <w:rFonts w:hint="eastAsia"/>
        </w:rPr>
        <w:t xml:space="preserve"> </w:t>
      </w:r>
      <w:r>
        <w:t>UI</w:t>
      </w:r>
      <w:r>
        <w:rPr>
          <w:rFonts w:hint="eastAsia"/>
        </w:rPr>
        <w:t>介面層狀式架構規劃</w:t>
      </w:r>
      <w:bookmarkEnd w:id="1128"/>
    </w:p>
    <w:p w14:paraId="454D823F" w14:textId="27ECE793" w:rsidR="00806529" w:rsidRDefault="00806529">
      <w:pPr>
        <w:widowControl/>
        <w:spacing w:line="240" w:lineRule="auto"/>
        <w:ind w:leftChars="0" w:left="0" w:firstLineChars="0" w:firstLine="0"/>
      </w:pPr>
      <w:r>
        <w:br w:type="page"/>
      </w:r>
    </w:p>
    <w:p w14:paraId="6BBB428D" w14:textId="29A08168" w:rsidR="00806529" w:rsidRDefault="00806529" w:rsidP="00806529">
      <w:pPr>
        <w:pStyle w:val="ac"/>
        <w:spacing w:after="180"/>
      </w:pPr>
      <w:bookmarkStart w:id="1129" w:name="_Ref105617776"/>
      <w:bookmarkStart w:id="1130" w:name="_Toc107581466"/>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129"/>
      <w:r w:rsidR="008958F6">
        <w:rPr>
          <w:rFonts w:hint="eastAsia"/>
        </w:rPr>
        <w:t xml:space="preserve"> </w:t>
      </w:r>
      <w:r>
        <w:rPr>
          <w:rFonts w:hint="eastAsia"/>
        </w:rPr>
        <w:t>使用者操作介面</w:t>
      </w:r>
      <w:bookmarkEnd w:id="1130"/>
    </w:p>
    <w:tbl>
      <w:tblPr>
        <w:tblStyle w:val="af9"/>
        <w:tblW w:w="0" w:type="auto"/>
        <w:tblInd w:w="480" w:type="dxa"/>
        <w:tblLook w:val="04A0" w:firstRow="1" w:lastRow="0" w:firstColumn="1" w:lastColumn="0" w:noHBand="0" w:noVBand="1"/>
      </w:tblPr>
      <w:tblGrid>
        <w:gridCol w:w="1030"/>
        <w:gridCol w:w="2696"/>
        <w:gridCol w:w="4571"/>
      </w:tblGrid>
      <w:tr w:rsidR="00C54B4B" w14:paraId="0318CCDB" w14:textId="77777777" w:rsidTr="00C54B4B">
        <w:tc>
          <w:tcPr>
            <w:tcW w:w="1030" w:type="dxa"/>
          </w:tcPr>
          <w:p w14:paraId="09F50BFE"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項目</w:t>
            </w:r>
          </w:p>
        </w:tc>
        <w:tc>
          <w:tcPr>
            <w:tcW w:w="2696" w:type="dxa"/>
          </w:tcPr>
          <w:p w14:paraId="18D9D0FD"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內容</w:t>
            </w:r>
          </w:p>
        </w:tc>
        <w:tc>
          <w:tcPr>
            <w:tcW w:w="4571" w:type="dxa"/>
          </w:tcPr>
          <w:p w14:paraId="773338D9" w14:textId="77777777" w:rsidR="00806529" w:rsidRPr="00D17F4F" w:rsidRDefault="00806529" w:rsidP="009A24EE">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C54B4B">
        <w:tc>
          <w:tcPr>
            <w:tcW w:w="1030"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2696"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571" w:type="dxa"/>
          </w:tcPr>
          <w:p w14:paraId="12A669E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578612" cy="1940048"/>
                          </a:xfrm>
                          <a:prstGeom prst="rect">
                            <a:avLst/>
                          </a:prstGeom>
                        </pic:spPr>
                      </pic:pic>
                    </a:graphicData>
                  </a:graphic>
                </wp:inline>
              </w:drawing>
            </w:r>
          </w:p>
        </w:tc>
      </w:tr>
      <w:tr w:rsidR="00C54B4B" w14:paraId="599E63F4" w14:textId="77777777" w:rsidTr="00C54B4B">
        <w:tc>
          <w:tcPr>
            <w:tcW w:w="1030"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2696"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571" w:type="dxa"/>
          </w:tcPr>
          <w:p w14:paraId="556D353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C54B4B">
        <w:tc>
          <w:tcPr>
            <w:tcW w:w="1030"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2696"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571" w:type="dxa"/>
          </w:tcPr>
          <w:p w14:paraId="06943111" w14:textId="36B4D17F" w:rsidR="00806529" w:rsidRPr="00D17F4F" w:rsidRDefault="0037237D" w:rsidP="009A24EE">
            <w:pPr>
              <w:ind w:leftChars="0" w:left="0" w:firstLineChars="0" w:firstLine="0"/>
              <w:rPr>
                <w:sz w:val="20"/>
                <w:szCs w:val="18"/>
              </w:rPr>
            </w:pPr>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62993" cy="1600447"/>
                          </a:xfrm>
                          <a:prstGeom prst="rect">
                            <a:avLst/>
                          </a:prstGeom>
                        </pic:spPr>
                      </pic:pic>
                    </a:graphicData>
                  </a:graphic>
                </wp:inline>
              </w:drawing>
            </w:r>
          </w:p>
        </w:tc>
      </w:tr>
      <w:tr w:rsidR="00C54B4B" w14:paraId="67DC20F8" w14:textId="77777777" w:rsidTr="00C54B4B">
        <w:tc>
          <w:tcPr>
            <w:tcW w:w="1030"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2696"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571" w:type="dxa"/>
          </w:tcPr>
          <w:p w14:paraId="37558BAC" w14:textId="77777777" w:rsidR="00806529" w:rsidRPr="00D17F4F" w:rsidRDefault="00806529" w:rsidP="009A24EE">
            <w:pPr>
              <w:ind w:leftChars="0" w:left="0" w:firstLineChars="0" w:firstLine="0"/>
              <w:rPr>
                <w:noProof/>
                <w:sz w:val="20"/>
                <w:szCs w:val="18"/>
              </w:rPr>
            </w:pPr>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C54B4B">
        <w:tc>
          <w:tcPr>
            <w:tcW w:w="1030"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2696"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571" w:type="dxa"/>
          </w:tcPr>
          <w:p w14:paraId="53EA94AF" w14:textId="515CC710" w:rsidR="00806529" w:rsidRPr="00F96A0F" w:rsidRDefault="00C54B4B" w:rsidP="009A24EE">
            <w:pPr>
              <w:ind w:leftChars="0" w:left="0" w:firstLineChars="0" w:firstLine="0"/>
              <w:rPr>
                <w:noProof/>
                <w:sz w:val="20"/>
                <w:szCs w:val="18"/>
              </w:rPr>
            </w:pPr>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05440" cy="922203"/>
                          </a:xfrm>
                          <a:prstGeom prst="rect">
                            <a:avLst/>
                          </a:prstGeom>
                        </pic:spPr>
                      </pic:pic>
                    </a:graphicData>
                  </a:graphic>
                </wp:inline>
              </w:drawing>
            </w:r>
          </w:p>
        </w:tc>
      </w:tr>
    </w:tbl>
    <w:p w14:paraId="727A4771" w14:textId="4652F2D7" w:rsidR="00F43CE3" w:rsidRDefault="00F43CE3" w:rsidP="00F43CE3">
      <w:pPr>
        <w:pStyle w:val="31"/>
        <w:spacing w:before="360" w:after="180"/>
      </w:pPr>
      <w:r>
        <w:rPr>
          <w:rFonts w:hint="eastAsia"/>
        </w:rPr>
        <w:lastRenderedPageBreak/>
        <w:t xml:space="preserve"> </w:t>
      </w:r>
      <w:bookmarkStart w:id="1131" w:name="_Ref106801892"/>
      <w:bookmarkStart w:id="1132" w:name="_Toc107613025"/>
      <w:r>
        <w:rPr>
          <w:rFonts w:hint="eastAsia"/>
        </w:rPr>
        <w:t>編寫腳本</w:t>
      </w:r>
      <w:bookmarkEnd w:id="1131"/>
      <w:bookmarkEnd w:id="1132"/>
    </w:p>
    <w:p w14:paraId="02FC49A4" w14:textId="04065D2E" w:rsidR="00650A91" w:rsidRDefault="0080146D" w:rsidP="00E8675F">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資料儲存等功能</w:t>
      </w:r>
      <w:r>
        <w:rPr>
          <w:rFonts w:hint="eastAsia"/>
        </w:rPr>
        <w:t>。</w:t>
      </w:r>
    </w:p>
    <w:p w14:paraId="1A4C8585" w14:textId="33EA80FC" w:rsidR="00935291" w:rsidRDefault="00087222" w:rsidP="002C38A3">
      <w:pPr>
        <w:pStyle w:val="aa"/>
        <w:numPr>
          <w:ilvl w:val="0"/>
          <w:numId w:val="21"/>
        </w:numPr>
        <w:ind w:leftChars="0" w:firstLineChars="0"/>
      </w:pPr>
      <w:r>
        <w:rPr>
          <w:rFonts w:hint="eastAsia"/>
        </w:rPr>
        <w:t>場景切換</w:t>
      </w:r>
    </w:p>
    <w:p w14:paraId="21AE9560" w14:textId="62A6B36D" w:rsidR="0080146D" w:rsidRDefault="001A2108" w:rsidP="0080146D">
      <w:pPr>
        <w:ind w:left="480" w:firstLine="480"/>
      </w:pPr>
      <w:r>
        <w:rPr>
          <w:rFonts w:hint="eastAsia"/>
        </w:rPr>
        <w:t>在腳本中引入第三</w:t>
      </w:r>
      <w:proofErr w:type="gramStart"/>
      <w:r>
        <w:rPr>
          <w:rFonts w:hint="eastAsia"/>
        </w:rPr>
        <w:t>方函式庫</w:t>
      </w:r>
      <w:proofErr w:type="spellStart"/>
      <w:proofErr w:type="gramEnd"/>
      <w:r>
        <w:rPr>
          <w:rFonts w:hint="eastAsia"/>
        </w:rPr>
        <w:t>U</w:t>
      </w:r>
      <w:r>
        <w:t>nityEngine.ScenceManagement</w:t>
      </w:r>
      <w:proofErr w:type="spellEnd"/>
      <w:r w:rsidR="005C7875">
        <w:rPr>
          <w:rFonts w:hint="eastAsia"/>
        </w:rPr>
        <w:t>協助完成切換</w:t>
      </w:r>
      <w:r>
        <w:rPr>
          <w:rFonts w:hint="eastAsia"/>
        </w:rPr>
        <w:t>場景的</w:t>
      </w:r>
      <w:r w:rsidR="005C7875">
        <w:rPr>
          <w:rFonts w:hint="eastAsia"/>
        </w:rPr>
        <w:t>腳本</w:t>
      </w:r>
      <w:r w:rsidR="0080146D">
        <w:rPr>
          <w:rFonts w:hint="eastAsia"/>
        </w:rPr>
        <w:t>，如</w:t>
      </w:r>
      <w:r w:rsidR="0080146D">
        <w:fldChar w:fldCharType="begin"/>
      </w:r>
      <w:r w:rsidR="0080146D">
        <w:instrText xml:space="preserve"> REF _Ref104124539 \h </w:instrText>
      </w:r>
      <w:r w:rsidR="0080146D">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7</w:t>
      </w:r>
      <w:r w:rsidR="0080146D">
        <w:fldChar w:fldCharType="end"/>
      </w:r>
      <w:r>
        <w:rPr>
          <w:rFonts w:hint="eastAsia"/>
        </w:rPr>
        <w:t>。完成</w:t>
      </w:r>
      <w:r w:rsidR="005C7875">
        <w:rPr>
          <w:rFonts w:hint="eastAsia"/>
        </w:rPr>
        <w:t>之腳本需附掛於場景切換按鈕並設定欲切換的場景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11"/>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4BDA0293" w:rsidR="0080146D" w:rsidRDefault="0080146D" w:rsidP="0080146D">
      <w:pPr>
        <w:pStyle w:val="ac"/>
        <w:spacing w:after="180"/>
      </w:pPr>
      <w:bookmarkStart w:id="1133" w:name="_Ref104124539"/>
      <w:bookmarkStart w:id="1134" w:name="_Ref104124534"/>
      <w:bookmarkStart w:id="1135" w:name="_Toc107522750"/>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7</w:t>
      </w:r>
      <w:r w:rsidR="0040572D">
        <w:fldChar w:fldCharType="end"/>
      </w:r>
      <w:bookmarkEnd w:id="1133"/>
      <w:r>
        <w:rPr>
          <w:rFonts w:hint="eastAsia"/>
        </w:rPr>
        <w:t xml:space="preserve"> </w:t>
      </w:r>
      <w:r>
        <w:rPr>
          <w:rFonts w:hint="eastAsia"/>
        </w:rPr>
        <w:t>編寫切換場景腳本</w:t>
      </w:r>
      <w:bookmarkEnd w:id="1134"/>
      <w:bookmarkEnd w:id="1135"/>
    </w:p>
    <w:p w14:paraId="35AD8775" w14:textId="77777777" w:rsidR="00935291" w:rsidRDefault="00935291" w:rsidP="00B66879">
      <w:pPr>
        <w:ind w:leftChars="0" w:left="0" w:firstLineChars="0" w:firstLine="0"/>
      </w:pPr>
    </w:p>
    <w:p w14:paraId="0B5BBDCB" w14:textId="763D2F40" w:rsidR="00E8675F" w:rsidRDefault="00E8675F" w:rsidP="002C38A3">
      <w:pPr>
        <w:pStyle w:val="aa"/>
        <w:numPr>
          <w:ilvl w:val="0"/>
          <w:numId w:val="21"/>
        </w:numPr>
        <w:ind w:leftChars="0" w:firstLineChars="0"/>
      </w:pPr>
      <w:r>
        <w:rPr>
          <w:rFonts w:hint="eastAsia"/>
        </w:rPr>
        <w:t>圖表</w:t>
      </w:r>
      <w:r w:rsidR="001A2108">
        <w:rPr>
          <w:rFonts w:hint="eastAsia"/>
        </w:rPr>
        <w:t>數據</w:t>
      </w:r>
      <w:r>
        <w:rPr>
          <w:rFonts w:hint="eastAsia"/>
        </w:rPr>
        <w:t>呈現</w:t>
      </w:r>
    </w:p>
    <w:p w14:paraId="7F31986D" w14:textId="38E5A789" w:rsidR="004B3D8C" w:rsidRDefault="00E8675F" w:rsidP="00E8675F">
      <w:pPr>
        <w:ind w:left="480" w:firstLine="480"/>
      </w:pPr>
      <w:r>
        <w:rPr>
          <w:rFonts w:hint="eastAsia"/>
        </w:rPr>
        <w:t>數據呈現頁面使用網路資源庫中的</w:t>
      </w:r>
      <w:proofErr w:type="spellStart"/>
      <w:r>
        <w:t>XCharts</w:t>
      </w:r>
      <w:proofErr w:type="spellEnd"/>
      <w:r>
        <w:t xml:space="preserve"> </w:t>
      </w:r>
      <w:r>
        <w:rPr>
          <w:rFonts w:hint="eastAsia"/>
        </w:rPr>
        <w:t>套件組建置，該套件組含有許多預設</w:t>
      </w:r>
      <w:proofErr w:type="gramStart"/>
      <w:r>
        <w:rPr>
          <w:rFonts w:hint="eastAsia"/>
        </w:rPr>
        <w:t>之圖表</w:t>
      </w:r>
      <w:proofErr w:type="gramEnd"/>
      <w:r>
        <w:rPr>
          <w:rFonts w:hint="eastAsia"/>
        </w:rPr>
        <w:t>元件，方便數據以圖表方式展示</w:t>
      </w:r>
      <w:r>
        <w:fldChar w:fldCharType="begin"/>
      </w:r>
      <w:r w:rsidR="0097213C">
        <w:instrText xml:space="preserve"> ADDIN EN.CITE &lt;EndNote&gt;&lt;Cite&gt;&lt;RecNum&gt;50&lt;/RecNum&gt;&lt;DisplayText&gt;[27]&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r>
        <w:fldChar w:fldCharType="separate"/>
      </w:r>
      <w:r w:rsidR="0097213C">
        <w:rPr>
          <w:noProof/>
        </w:rPr>
        <w:t>[27]</w:t>
      </w:r>
      <w:r>
        <w:fldChar w:fldCharType="end"/>
      </w:r>
      <w:r>
        <w:rPr>
          <w:rFonts w:hint="eastAsia"/>
        </w:rPr>
        <w:t>。為此，本研究</w:t>
      </w:r>
      <w:proofErr w:type="gramStart"/>
      <w:r>
        <w:rPr>
          <w:rFonts w:hint="eastAsia"/>
        </w:rPr>
        <w:t>採</w:t>
      </w:r>
      <w:proofErr w:type="gramEnd"/>
      <w:r>
        <w:rPr>
          <w:rFonts w:hint="eastAsia"/>
        </w:rPr>
        <w:t>將量測的數據匯入</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8675F">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w:t>
      </w:r>
      <w:r>
        <w:rPr>
          <w:rFonts w:hint="eastAsia"/>
        </w:rPr>
        <w:lastRenderedPageBreak/>
        <w:t>將</w:t>
      </w:r>
      <w:r>
        <w:rPr>
          <w:rFonts w:hint="eastAsia"/>
        </w:rPr>
        <w:t>.c</w:t>
      </w:r>
      <w:r>
        <w:t>sv</w:t>
      </w:r>
      <w:r>
        <w:rPr>
          <w:rFonts w:hint="eastAsia"/>
        </w:rPr>
        <w:t>檔置於此即可讓互動平台中的操作者使用。</w:t>
      </w:r>
    </w:p>
    <w:p w14:paraId="0B17AB4B" w14:textId="108E2AD5" w:rsidR="00E8675F" w:rsidRDefault="00E8675F" w:rsidP="00E8675F">
      <w:pPr>
        <w:ind w:left="480" w:firstLine="480"/>
      </w:pPr>
      <w:r>
        <w:rPr>
          <w:rFonts w:hint="eastAsia"/>
        </w:rPr>
        <w:t>然後</w:t>
      </w:r>
      <w:r w:rsidR="004B3D8C">
        <w:rPr>
          <w:rFonts w:hint="eastAsia"/>
        </w:rPr>
        <w:t>，編寫</w:t>
      </w:r>
      <w:r w:rsidR="00D24CBC">
        <w:rPr>
          <w:rFonts w:hint="eastAsia"/>
        </w:rPr>
        <w:t>調用資料的腳本，先於腳本中指定前述</w:t>
      </w:r>
      <w:proofErr w:type="spellStart"/>
      <w:r w:rsidR="00D24CBC" w:rsidRPr="00575937">
        <w:rPr>
          <w:rFonts w:hint="eastAsia"/>
        </w:rPr>
        <w:t>StreamingAssets</w:t>
      </w:r>
      <w:proofErr w:type="spellEnd"/>
      <w:r w:rsidR="00992ED6">
        <w:rPr>
          <w:rFonts w:hint="eastAsia"/>
        </w:rPr>
        <w:t>資料夾</w:t>
      </w:r>
      <w:r w:rsidR="00D24CBC">
        <w:rPr>
          <w:rFonts w:hint="eastAsia"/>
        </w:rPr>
        <w:t>內欲使用的檔案名稱，讀取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2C38A3">
      <w:pPr>
        <w:pStyle w:val="aa"/>
        <w:numPr>
          <w:ilvl w:val="0"/>
          <w:numId w:val="20"/>
        </w:numPr>
        <w:ind w:leftChars="0" w:firstLineChars="0"/>
      </w:pPr>
      <w:r>
        <w:rPr>
          <w:rFonts w:hint="eastAsia"/>
        </w:rPr>
        <w:t>不需要事先指定初始資料長度，</w:t>
      </w:r>
      <w:r>
        <w:t xml:space="preserve"> </w:t>
      </w:r>
      <w:r>
        <w:rPr>
          <w:rFonts w:hint="eastAsia"/>
        </w:rPr>
        <w:t>可直接將資料匯入。</w:t>
      </w:r>
    </w:p>
    <w:p w14:paraId="36565A29" w14:textId="24BDFDDD" w:rsidR="00DE4382" w:rsidRDefault="00E8675F" w:rsidP="002C38A3">
      <w:pPr>
        <w:pStyle w:val="aa"/>
        <w:numPr>
          <w:ilvl w:val="0"/>
          <w:numId w:val="20"/>
        </w:numPr>
        <w:ind w:leftChars="0" w:firstLineChars="0"/>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03142183" w:rsidR="00E8675F" w:rsidRDefault="00DE4382" w:rsidP="002C38A3">
      <w:pPr>
        <w:pStyle w:val="aa"/>
        <w:numPr>
          <w:ilvl w:val="0"/>
          <w:numId w:val="20"/>
        </w:numPr>
        <w:ind w:leftChars="0" w:firstLineChars="0"/>
      </w:pPr>
      <w:r>
        <w:rPr>
          <w:rFonts w:hint="eastAsia"/>
        </w:rPr>
        <w:t>不需擔心初始長度過短導致資料匯入時有溢位，以及初始長度過長導致浪費容量的情況。</w:t>
      </w:r>
    </w:p>
    <w:p w14:paraId="049783C8" w14:textId="41326A54" w:rsidR="00E8675F" w:rsidRDefault="00DE4382" w:rsidP="00B66879">
      <w:pPr>
        <w:ind w:left="480" w:firstLineChars="0" w:firstLine="480"/>
      </w:pPr>
      <w:r>
        <w:rPr>
          <w:rFonts w:hint="eastAsia"/>
        </w:rPr>
        <w:t>只需事先指定存入其中的資料型態，因本研究數據浮點小數型態，因此</w:t>
      </w:r>
      <w:proofErr w:type="gramStart"/>
      <w:r>
        <w:rPr>
          <w:rFonts w:hint="eastAsia"/>
        </w:rPr>
        <w:t>採</w:t>
      </w:r>
      <w:proofErr w:type="gramEnd"/>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w:t>
      </w:r>
      <w:proofErr w:type="gramStart"/>
      <w:r w:rsidR="00E8675F">
        <w:rPr>
          <w:rFonts w:hint="eastAsia"/>
        </w:rPr>
        <w:t>檔</w:t>
      </w:r>
      <w:proofErr w:type="gramEnd"/>
      <w:r w:rsidR="00E8675F">
        <w:rPr>
          <w:rFonts w:hint="eastAsia"/>
        </w:rPr>
        <w:t>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901AB1">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8</w:t>
      </w:r>
      <w:r w:rsidR="00901AB1">
        <w:fldChar w:fldCharType="end"/>
      </w:r>
      <w:r w:rsidR="00E8675F">
        <w:rPr>
          <w:rFonts w:hint="eastAsia"/>
        </w:rPr>
        <w:t>。</w:t>
      </w:r>
    </w:p>
    <w:p w14:paraId="08C24ACF" w14:textId="7A4335A8" w:rsidR="002B7CA7" w:rsidRDefault="0096525B" w:rsidP="00822701">
      <w:pPr>
        <w:ind w:left="480" w:firstLine="480"/>
      </w:pPr>
      <w:r>
        <w:rPr>
          <w:noProof/>
        </w:rPr>
        <w:drawing>
          <wp:inline distT="0" distB="0" distL="0" distR="0" wp14:anchorId="1FAEC3B7" wp14:editId="0534CDD9">
            <wp:extent cx="4449095" cy="3860800"/>
            <wp:effectExtent l="0" t="0" r="0" b="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p>
    <w:p w14:paraId="7F6E78A5" w14:textId="6AAE7308" w:rsidR="0096525B" w:rsidRDefault="0096525B" w:rsidP="00B66879">
      <w:pPr>
        <w:pStyle w:val="ac"/>
        <w:spacing w:after="180"/>
      </w:pPr>
      <w:bookmarkStart w:id="1136" w:name="_Ref105617065"/>
      <w:bookmarkStart w:id="1137" w:name="_Toc107522751"/>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8</w:t>
      </w:r>
      <w:r w:rsidR="0040572D">
        <w:fldChar w:fldCharType="end"/>
      </w:r>
      <w:bookmarkEnd w:id="1136"/>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137"/>
    </w:p>
    <w:p w14:paraId="15CCF590" w14:textId="1381E2B8" w:rsidR="005E7812" w:rsidRDefault="00F96A0F" w:rsidP="002C38A3">
      <w:pPr>
        <w:pStyle w:val="aa"/>
        <w:numPr>
          <w:ilvl w:val="0"/>
          <w:numId w:val="22"/>
        </w:numPr>
        <w:ind w:leftChars="0" w:firstLineChars="0"/>
      </w:pPr>
      <w:r>
        <w:rPr>
          <w:rFonts w:hint="eastAsia"/>
        </w:rPr>
        <w:lastRenderedPageBreak/>
        <w:t>資料儲存</w:t>
      </w:r>
      <w:r w:rsidR="00DE4382">
        <w:rPr>
          <w:rFonts w:hint="eastAsia"/>
        </w:rPr>
        <w:t>表單</w:t>
      </w:r>
    </w:p>
    <w:p w14:paraId="6E75D4CB" w14:textId="2EF06191" w:rsidR="00014E44" w:rsidRDefault="00F96A0F" w:rsidP="000A749E">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proofErr w:type="spellStart"/>
      <w:r w:rsidR="00076663">
        <w:t>InputField</w:t>
      </w:r>
      <w:proofErr w:type="spellEnd"/>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0A749E">
      <w:pPr>
        <w:ind w:left="480" w:firstLine="480"/>
      </w:pPr>
      <w:r>
        <w:rPr>
          <w:noProof/>
        </w:rPr>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5E96411F" w:rsidR="00D366DC" w:rsidRDefault="00FB514A" w:rsidP="00B66879">
      <w:pPr>
        <w:pStyle w:val="ac"/>
        <w:spacing w:after="180"/>
      </w:pPr>
      <w:bookmarkStart w:id="1138" w:name="_Toc107522752"/>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3</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9</w:t>
      </w:r>
      <w:r w:rsidR="0040572D">
        <w:fldChar w:fldCharType="end"/>
      </w:r>
      <w:r w:rsidR="008958F6">
        <w:rPr>
          <w:rFonts w:hint="eastAsia"/>
        </w:rPr>
        <w:t xml:space="preserve"> </w:t>
      </w:r>
      <w:r>
        <w:rPr>
          <w:rFonts w:hint="eastAsia"/>
        </w:rPr>
        <w:t>輸入框資料儲存之腳本</w:t>
      </w:r>
      <w:bookmarkEnd w:id="1138"/>
    </w:p>
    <w:p w14:paraId="156BF3A2" w14:textId="23F5CFC5" w:rsidR="00D366DC" w:rsidRDefault="00D366DC" w:rsidP="000A749E">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139" w:name="_Toc105773491"/>
      <w:bookmarkStart w:id="1140" w:name="_Toc106390819"/>
      <w:bookmarkStart w:id="1141" w:name="_Toc106814833"/>
      <w:bookmarkStart w:id="1142" w:name="_Toc106815073"/>
      <w:bookmarkStart w:id="1143" w:name="_Toc106974181"/>
      <w:bookmarkStart w:id="1144" w:name="_Toc106993742"/>
      <w:bookmarkStart w:id="1145" w:name="_Toc106993984"/>
      <w:bookmarkStart w:id="1146" w:name="_Toc107003477"/>
      <w:bookmarkStart w:id="1147" w:name="_Toc107003719"/>
      <w:bookmarkStart w:id="1148" w:name="_Toc107003959"/>
      <w:bookmarkStart w:id="1149" w:name="_Toc107005723"/>
      <w:bookmarkStart w:id="1150" w:name="_Toc107005963"/>
      <w:bookmarkStart w:id="1151" w:name="_Toc103337273"/>
      <w:bookmarkStart w:id="1152" w:name="_Toc105773492"/>
      <w:bookmarkStart w:id="1153" w:name="_Toc106390820"/>
      <w:bookmarkStart w:id="1154" w:name="_Toc106814834"/>
      <w:bookmarkStart w:id="1155" w:name="_Toc106815074"/>
      <w:bookmarkStart w:id="1156" w:name="_Toc106974182"/>
      <w:bookmarkStart w:id="1157" w:name="_Toc106993743"/>
      <w:bookmarkStart w:id="1158" w:name="_Toc106993985"/>
      <w:bookmarkStart w:id="1159" w:name="_Toc107003478"/>
      <w:bookmarkStart w:id="1160" w:name="_Toc107003720"/>
      <w:bookmarkStart w:id="1161" w:name="_Toc107003960"/>
      <w:bookmarkStart w:id="1162" w:name="_Toc107005724"/>
      <w:bookmarkStart w:id="1163" w:name="_Toc107005964"/>
      <w:bookmarkStart w:id="1164" w:name="_Toc103337274"/>
      <w:bookmarkStart w:id="1165" w:name="_Toc105773493"/>
      <w:bookmarkStart w:id="1166" w:name="_Toc106390821"/>
      <w:bookmarkStart w:id="1167" w:name="_Toc106814835"/>
      <w:bookmarkStart w:id="1168" w:name="_Toc106815075"/>
      <w:bookmarkStart w:id="1169" w:name="_Toc106974183"/>
      <w:bookmarkStart w:id="1170" w:name="_Toc106993744"/>
      <w:bookmarkStart w:id="1171" w:name="_Toc106993986"/>
      <w:bookmarkStart w:id="1172" w:name="_Toc107003479"/>
      <w:bookmarkStart w:id="1173" w:name="_Toc107003721"/>
      <w:bookmarkStart w:id="1174" w:name="_Toc107003961"/>
      <w:bookmarkStart w:id="1175" w:name="_Toc107005725"/>
      <w:bookmarkStart w:id="1176" w:name="_Toc107005965"/>
      <w:bookmarkStart w:id="1177" w:name="_Toc103337275"/>
      <w:bookmarkStart w:id="1178" w:name="_Toc105773494"/>
      <w:bookmarkStart w:id="1179" w:name="_Toc106390822"/>
      <w:bookmarkStart w:id="1180" w:name="_Toc106814836"/>
      <w:bookmarkStart w:id="1181" w:name="_Toc106815076"/>
      <w:bookmarkStart w:id="1182" w:name="_Toc106974184"/>
      <w:bookmarkStart w:id="1183" w:name="_Toc106993745"/>
      <w:bookmarkStart w:id="1184" w:name="_Toc106993987"/>
      <w:bookmarkStart w:id="1185" w:name="_Toc107003480"/>
      <w:bookmarkStart w:id="1186" w:name="_Toc107003722"/>
      <w:bookmarkStart w:id="1187" w:name="_Toc107003962"/>
      <w:bookmarkStart w:id="1188" w:name="_Toc107005726"/>
      <w:bookmarkStart w:id="1189" w:name="_Toc107005966"/>
      <w:bookmarkStart w:id="1190" w:name="_Toc103337276"/>
      <w:bookmarkStart w:id="1191" w:name="_Toc105773495"/>
      <w:bookmarkStart w:id="1192" w:name="_Toc106390823"/>
      <w:bookmarkStart w:id="1193" w:name="_Toc106814837"/>
      <w:bookmarkStart w:id="1194" w:name="_Toc106815077"/>
      <w:bookmarkStart w:id="1195" w:name="_Toc106974185"/>
      <w:bookmarkStart w:id="1196" w:name="_Toc106993746"/>
      <w:bookmarkStart w:id="1197" w:name="_Toc106993988"/>
      <w:bookmarkStart w:id="1198" w:name="_Toc107003481"/>
      <w:bookmarkStart w:id="1199" w:name="_Toc107003723"/>
      <w:bookmarkStart w:id="1200" w:name="_Toc107003963"/>
      <w:bookmarkStart w:id="1201" w:name="_Toc107005727"/>
      <w:bookmarkStart w:id="1202" w:name="_Toc107005967"/>
      <w:bookmarkStart w:id="1203" w:name="_Toc103337277"/>
      <w:bookmarkStart w:id="1204" w:name="_Toc105773496"/>
      <w:bookmarkStart w:id="1205" w:name="_Toc106390824"/>
      <w:bookmarkStart w:id="1206" w:name="_Toc106814838"/>
      <w:bookmarkStart w:id="1207" w:name="_Toc106815078"/>
      <w:bookmarkStart w:id="1208" w:name="_Toc106974186"/>
      <w:bookmarkStart w:id="1209" w:name="_Toc106993747"/>
      <w:bookmarkStart w:id="1210" w:name="_Toc106993989"/>
      <w:bookmarkStart w:id="1211" w:name="_Toc107003482"/>
      <w:bookmarkStart w:id="1212" w:name="_Toc107003724"/>
      <w:bookmarkStart w:id="1213" w:name="_Toc107003964"/>
      <w:bookmarkStart w:id="1214" w:name="_Toc107005728"/>
      <w:bookmarkStart w:id="1215" w:name="_Toc107005968"/>
      <w:bookmarkStart w:id="1216" w:name="_Toc103337278"/>
      <w:bookmarkStart w:id="1217" w:name="_Toc105773497"/>
      <w:bookmarkStart w:id="1218" w:name="_Toc106390825"/>
      <w:bookmarkStart w:id="1219" w:name="_Toc106814839"/>
      <w:bookmarkStart w:id="1220" w:name="_Toc106815079"/>
      <w:bookmarkStart w:id="1221" w:name="_Toc106974187"/>
      <w:bookmarkStart w:id="1222" w:name="_Toc106993748"/>
      <w:bookmarkStart w:id="1223" w:name="_Toc106993990"/>
      <w:bookmarkStart w:id="1224" w:name="_Toc107003483"/>
      <w:bookmarkStart w:id="1225" w:name="_Toc107003725"/>
      <w:bookmarkStart w:id="1226" w:name="_Toc107003965"/>
      <w:bookmarkStart w:id="1227" w:name="_Toc107005729"/>
      <w:bookmarkStart w:id="1228" w:name="_Toc107005969"/>
      <w:bookmarkStart w:id="1229" w:name="_Toc103337279"/>
      <w:bookmarkStart w:id="1230" w:name="_Toc105773498"/>
      <w:bookmarkStart w:id="1231" w:name="_Toc106390826"/>
      <w:bookmarkStart w:id="1232" w:name="_Toc106814840"/>
      <w:bookmarkStart w:id="1233" w:name="_Toc106815080"/>
      <w:bookmarkStart w:id="1234" w:name="_Toc106974188"/>
      <w:bookmarkStart w:id="1235" w:name="_Toc106993749"/>
      <w:bookmarkStart w:id="1236" w:name="_Toc106993991"/>
      <w:bookmarkStart w:id="1237" w:name="_Toc107003484"/>
      <w:bookmarkStart w:id="1238" w:name="_Toc107003726"/>
      <w:bookmarkStart w:id="1239" w:name="_Toc107003966"/>
      <w:bookmarkStart w:id="1240" w:name="_Toc107005730"/>
      <w:bookmarkStart w:id="1241" w:name="_Toc107005970"/>
      <w:bookmarkStart w:id="1242" w:name="_Toc103337280"/>
      <w:bookmarkStart w:id="1243" w:name="_Toc105773499"/>
      <w:bookmarkStart w:id="1244" w:name="_Toc106390827"/>
      <w:bookmarkStart w:id="1245" w:name="_Toc106814841"/>
      <w:bookmarkStart w:id="1246" w:name="_Toc106815081"/>
      <w:bookmarkStart w:id="1247" w:name="_Toc106974189"/>
      <w:bookmarkStart w:id="1248" w:name="_Toc106993750"/>
      <w:bookmarkStart w:id="1249" w:name="_Toc106993992"/>
      <w:bookmarkStart w:id="1250" w:name="_Toc107003485"/>
      <w:bookmarkStart w:id="1251" w:name="_Toc107003727"/>
      <w:bookmarkStart w:id="1252" w:name="_Toc107003967"/>
      <w:bookmarkStart w:id="1253" w:name="_Toc107005731"/>
      <w:bookmarkStart w:id="1254" w:name="_Toc107005971"/>
      <w:bookmarkStart w:id="1255" w:name="_Toc103337281"/>
      <w:bookmarkStart w:id="1256" w:name="_Toc105773500"/>
      <w:bookmarkStart w:id="1257" w:name="_Toc106390828"/>
      <w:bookmarkStart w:id="1258" w:name="_Toc106814842"/>
      <w:bookmarkStart w:id="1259" w:name="_Toc106815082"/>
      <w:bookmarkStart w:id="1260" w:name="_Toc106974190"/>
      <w:bookmarkStart w:id="1261" w:name="_Toc106993751"/>
      <w:bookmarkStart w:id="1262" w:name="_Toc106993993"/>
      <w:bookmarkStart w:id="1263" w:name="_Toc107003486"/>
      <w:bookmarkStart w:id="1264" w:name="_Toc107003728"/>
      <w:bookmarkStart w:id="1265" w:name="_Toc107003968"/>
      <w:bookmarkStart w:id="1266" w:name="_Toc107005732"/>
      <w:bookmarkStart w:id="1267" w:name="_Toc107005972"/>
      <w:bookmarkStart w:id="1268" w:name="_Toc103337282"/>
      <w:bookmarkStart w:id="1269" w:name="_Toc105773501"/>
      <w:bookmarkStart w:id="1270" w:name="_Toc106390829"/>
      <w:bookmarkStart w:id="1271" w:name="_Toc106814843"/>
      <w:bookmarkStart w:id="1272" w:name="_Toc106815083"/>
      <w:bookmarkStart w:id="1273" w:name="_Toc106974191"/>
      <w:bookmarkStart w:id="1274" w:name="_Toc106993752"/>
      <w:bookmarkStart w:id="1275" w:name="_Toc106993994"/>
      <w:bookmarkStart w:id="1276" w:name="_Toc107003487"/>
      <w:bookmarkStart w:id="1277" w:name="_Toc107003729"/>
      <w:bookmarkStart w:id="1278" w:name="_Toc107003969"/>
      <w:bookmarkStart w:id="1279" w:name="_Toc107005733"/>
      <w:bookmarkStart w:id="1280" w:name="_Toc107005973"/>
      <w:bookmarkStart w:id="1281" w:name="_Toc103337283"/>
      <w:bookmarkStart w:id="1282" w:name="_Toc105773502"/>
      <w:bookmarkStart w:id="1283" w:name="_Toc106390830"/>
      <w:bookmarkStart w:id="1284" w:name="_Toc106814844"/>
      <w:bookmarkStart w:id="1285" w:name="_Toc106815084"/>
      <w:bookmarkStart w:id="1286" w:name="_Toc106974192"/>
      <w:bookmarkStart w:id="1287" w:name="_Toc106993753"/>
      <w:bookmarkStart w:id="1288" w:name="_Toc106993995"/>
      <w:bookmarkStart w:id="1289" w:name="_Toc107003488"/>
      <w:bookmarkStart w:id="1290" w:name="_Toc107003730"/>
      <w:bookmarkStart w:id="1291" w:name="_Toc107003970"/>
      <w:bookmarkStart w:id="1292" w:name="_Toc107005734"/>
      <w:bookmarkStart w:id="1293" w:name="_Toc107005974"/>
      <w:bookmarkStart w:id="1294" w:name="_Toc103337284"/>
      <w:bookmarkStart w:id="1295" w:name="_Toc105773503"/>
      <w:bookmarkStart w:id="1296" w:name="_Toc106390831"/>
      <w:bookmarkStart w:id="1297" w:name="_Toc106814845"/>
      <w:bookmarkStart w:id="1298" w:name="_Toc106815085"/>
      <w:bookmarkStart w:id="1299" w:name="_Toc106974193"/>
      <w:bookmarkStart w:id="1300" w:name="_Toc106993754"/>
      <w:bookmarkStart w:id="1301" w:name="_Toc106993996"/>
      <w:bookmarkStart w:id="1302" w:name="_Toc107003489"/>
      <w:bookmarkStart w:id="1303" w:name="_Toc107003731"/>
      <w:bookmarkStart w:id="1304" w:name="_Toc107003971"/>
      <w:bookmarkStart w:id="1305" w:name="_Toc107005735"/>
      <w:bookmarkStart w:id="1306" w:name="_Toc107005975"/>
      <w:bookmarkStart w:id="1307" w:name="_Toc103337285"/>
      <w:bookmarkStart w:id="1308" w:name="_Toc105773504"/>
      <w:bookmarkStart w:id="1309" w:name="_Toc106390832"/>
      <w:bookmarkStart w:id="1310" w:name="_Toc106814846"/>
      <w:bookmarkStart w:id="1311" w:name="_Toc106815086"/>
      <w:bookmarkStart w:id="1312" w:name="_Toc106974194"/>
      <w:bookmarkStart w:id="1313" w:name="_Toc106993755"/>
      <w:bookmarkStart w:id="1314" w:name="_Toc106993997"/>
      <w:bookmarkStart w:id="1315" w:name="_Toc107003490"/>
      <w:bookmarkStart w:id="1316" w:name="_Toc107003732"/>
      <w:bookmarkStart w:id="1317" w:name="_Toc107003972"/>
      <w:bookmarkStart w:id="1318" w:name="_Toc107005736"/>
      <w:bookmarkStart w:id="1319" w:name="_Toc107005976"/>
      <w:bookmarkStart w:id="1320" w:name="_Toc103337286"/>
      <w:bookmarkStart w:id="1321" w:name="_Toc105773505"/>
      <w:bookmarkStart w:id="1322" w:name="_Toc106390833"/>
      <w:bookmarkStart w:id="1323" w:name="_Toc106814847"/>
      <w:bookmarkStart w:id="1324" w:name="_Toc106815087"/>
      <w:bookmarkStart w:id="1325" w:name="_Toc106974195"/>
      <w:bookmarkStart w:id="1326" w:name="_Toc106993756"/>
      <w:bookmarkStart w:id="1327" w:name="_Toc106993998"/>
      <w:bookmarkStart w:id="1328" w:name="_Toc107003491"/>
      <w:bookmarkStart w:id="1329" w:name="_Toc107003733"/>
      <w:bookmarkStart w:id="1330" w:name="_Toc107003973"/>
      <w:bookmarkStart w:id="1331" w:name="_Toc107005737"/>
      <w:bookmarkStart w:id="1332" w:name="_Toc107005977"/>
      <w:bookmarkStart w:id="1333" w:name="_Toc103337287"/>
      <w:bookmarkStart w:id="1334" w:name="_Toc105773506"/>
      <w:bookmarkStart w:id="1335" w:name="_Toc106390834"/>
      <w:bookmarkStart w:id="1336" w:name="_Toc106814848"/>
      <w:bookmarkStart w:id="1337" w:name="_Toc106815088"/>
      <w:bookmarkStart w:id="1338" w:name="_Toc106974196"/>
      <w:bookmarkStart w:id="1339" w:name="_Toc106993757"/>
      <w:bookmarkStart w:id="1340" w:name="_Toc106993999"/>
      <w:bookmarkStart w:id="1341" w:name="_Toc107003492"/>
      <w:bookmarkStart w:id="1342" w:name="_Toc107003734"/>
      <w:bookmarkStart w:id="1343" w:name="_Toc107003974"/>
      <w:bookmarkStart w:id="1344" w:name="_Toc107005738"/>
      <w:bookmarkStart w:id="1345" w:name="_Toc107005978"/>
      <w:bookmarkStart w:id="1346" w:name="_Toc103337288"/>
      <w:bookmarkStart w:id="1347" w:name="_Toc105773507"/>
      <w:bookmarkStart w:id="1348" w:name="_Toc106390835"/>
      <w:bookmarkStart w:id="1349" w:name="_Toc106814849"/>
      <w:bookmarkStart w:id="1350" w:name="_Toc106815089"/>
      <w:bookmarkStart w:id="1351" w:name="_Toc106974197"/>
      <w:bookmarkStart w:id="1352" w:name="_Toc106993758"/>
      <w:bookmarkStart w:id="1353" w:name="_Toc106994000"/>
      <w:bookmarkStart w:id="1354" w:name="_Toc107003493"/>
      <w:bookmarkStart w:id="1355" w:name="_Toc107003735"/>
      <w:bookmarkStart w:id="1356" w:name="_Toc107003975"/>
      <w:bookmarkStart w:id="1357" w:name="_Toc107005739"/>
      <w:bookmarkStart w:id="1358" w:name="_Toc107005979"/>
      <w:bookmarkStart w:id="1359" w:name="_Toc103337289"/>
      <w:bookmarkStart w:id="1360" w:name="_Toc105773508"/>
      <w:bookmarkStart w:id="1361" w:name="_Toc106390836"/>
      <w:bookmarkStart w:id="1362" w:name="_Toc106814850"/>
      <w:bookmarkStart w:id="1363" w:name="_Toc106815090"/>
      <w:bookmarkStart w:id="1364" w:name="_Toc106974198"/>
      <w:bookmarkStart w:id="1365" w:name="_Toc106993759"/>
      <w:bookmarkStart w:id="1366" w:name="_Toc106994001"/>
      <w:bookmarkStart w:id="1367" w:name="_Toc107003494"/>
      <w:bookmarkStart w:id="1368" w:name="_Toc107003736"/>
      <w:bookmarkStart w:id="1369" w:name="_Toc107003976"/>
      <w:bookmarkStart w:id="1370" w:name="_Toc107005740"/>
      <w:bookmarkStart w:id="1371" w:name="_Toc107005980"/>
      <w:bookmarkStart w:id="1372" w:name="_Toc103337290"/>
      <w:bookmarkStart w:id="1373" w:name="_Toc105773509"/>
      <w:bookmarkStart w:id="1374" w:name="_Toc106390837"/>
      <w:bookmarkStart w:id="1375" w:name="_Toc106814851"/>
      <w:bookmarkStart w:id="1376" w:name="_Toc106815091"/>
      <w:bookmarkStart w:id="1377" w:name="_Toc106974199"/>
      <w:bookmarkStart w:id="1378" w:name="_Toc106993760"/>
      <w:bookmarkStart w:id="1379" w:name="_Toc106994002"/>
      <w:bookmarkStart w:id="1380" w:name="_Toc107003495"/>
      <w:bookmarkStart w:id="1381" w:name="_Toc107003737"/>
      <w:bookmarkStart w:id="1382" w:name="_Toc107003977"/>
      <w:bookmarkStart w:id="1383" w:name="_Toc107005741"/>
      <w:bookmarkStart w:id="1384" w:name="_Toc107005981"/>
      <w:bookmarkStart w:id="1385" w:name="_Toc103337291"/>
      <w:bookmarkStart w:id="1386" w:name="_Toc105773510"/>
      <w:bookmarkStart w:id="1387" w:name="_Toc106390838"/>
      <w:bookmarkStart w:id="1388" w:name="_Toc106814852"/>
      <w:bookmarkStart w:id="1389" w:name="_Toc106815092"/>
      <w:bookmarkStart w:id="1390" w:name="_Toc106974200"/>
      <w:bookmarkStart w:id="1391" w:name="_Toc106993761"/>
      <w:bookmarkStart w:id="1392" w:name="_Toc106994003"/>
      <w:bookmarkStart w:id="1393" w:name="_Toc107003496"/>
      <w:bookmarkStart w:id="1394" w:name="_Toc107003738"/>
      <w:bookmarkStart w:id="1395" w:name="_Toc107003978"/>
      <w:bookmarkStart w:id="1396" w:name="_Toc107005742"/>
      <w:bookmarkStart w:id="1397" w:name="_Toc107005982"/>
      <w:bookmarkStart w:id="1398" w:name="_Toc103337292"/>
      <w:bookmarkStart w:id="1399" w:name="_Toc105773511"/>
      <w:bookmarkStart w:id="1400" w:name="_Toc106390839"/>
      <w:bookmarkStart w:id="1401" w:name="_Toc106814853"/>
      <w:bookmarkStart w:id="1402" w:name="_Toc106815093"/>
      <w:bookmarkStart w:id="1403" w:name="_Toc106974201"/>
      <w:bookmarkStart w:id="1404" w:name="_Toc106993762"/>
      <w:bookmarkStart w:id="1405" w:name="_Toc106994004"/>
      <w:bookmarkStart w:id="1406" w:name="_Toc107003497"/>
      <w:bookmarkStart w:id="1407" w:name="_Toc107003739"/>
      <w:bookmarkStart w:id="1408" w:name="_Toc107003979"/>
      <w:bookmarkStart w:id="1409" w:name="_Toc107005743"/>
      <w:bookmarkStart w:id="1410" w:name="_Toc107005983"/>
      <w:bookmarkStart w:id="1411" w:name="_Toc103337293"/>
      <w:bookmarkStart w:id="1412" w:name="_Toc105773512"/>
      <w:bookmarkStart w:id="1413" w:name="_Toc106390840"/>
      <w:bookmarkStart w:id="1414" w:name="_Toc106814854"/>
      <w:bookmarkStart w:id="1415" w:name="_Toc106815094"/>
      <w:bookmarkStart w:id="1416" w:name="_Toc106974202"/>
      <w:bookmarkStart w:id="1417" w:name="_Toc106993763"/>
      <w:bookmarkStart w:id="1418" w:name="_Toc106994005"/>
      <w:bookmarkStart w:id="1419" w:name="_Toc107003498"/>
      <w:bookmarkStart w:id="1420" w:name="_Toc107003740"/>
      <w:bookmarkStart w:id="1421" w:name="_Toc107003980"/>
      <w:bookmarkStart w:id="1422" w:name="_Toc107005744"/>
      <w:bookmarkStart w:id="1423" w:name="_Toc107005984"/>
      <w:bookmarkStart w:id="1424" w:name="_Toc103337294"/>
      <w:bookmarkStart w:id="1425" w:name="_Toc105773513"/>
      <w:bookmarkStart w:id="1426" w:name="_Toc106390841"/>
      <w:bookmarkStart w:id="1427" w:name="_Toc106814855"/>
      <w:bookmarkStart w:id="1428" w:name="_Toc106815095"/>
      <w:bookmarkStart w:id="1429" w:name="_Toc106974203"/>
      <w:bookmarkStart w:id="1430" w:name="_Toc106993764"/>
      <w:bookmarkStart w:id="1431" w:name="_Toc106994006"/>
      <w:bookmarkStart w:id="1432" w:name="_Toc107003499"/>
      <w:bookmarkStart w:id="1433" w:name="_Toc107003741"/>
      <w:bookmarkStart w:id="1434" w:name="_Toc107003981"/>
      <w:bookmarkStart w:id="1435" w:name="_Toc107005745"/>
      <w:bookmarkStart w:id="1436" w:name="_Toc107005985"/>
      <w:bookmarkStart w:id="1437" w:name="_Toc103337295"/>
      <w:bookmarkStart w:id="1438" w:name="_Toc105773514"/>
      <w:bookmarkStart w:id="1439" w:name="_Toc106390842"/>
      <w:bookmarkStart w:id="1440" w:name="_Toc106814856"/>
      <w:bookmarkStart w:id="1441" w:name="_Toc106815096"/>
      <w:bookmarkStart w:id="1442" w:name="_Toc106974204"/>
      <w:bookmarkStart w:id="1443" w:name="_Toc106993765"/>
      <w:bookmarkStart w:id="1444" w:name="_Toc106994007"/>
      <w:bookmarkStart w:id="1445" w:name="_Toc107003500"/>
      <w:bookmarkStart w:id="1446" w:name="_Toc107003742"/>
      <w:bookmarkStart w:id="1447" w:name="_Toc107003982"/>
      <w:bookmarkStart w:id="1448" w:name="_Toc107005746"/>
      <w:bookmarkStart w:id="1449" w:name="_Toc107005986"/>
      <w:bookmarkStart w:id="1450" w:name="_Toc103337296"/>
      <w:bookmarkStart w:id="1451" w:name="_Toc105773515"/>
      <w:bookmarkStart w:id="1452" w:name="_Toc106390843"/>
      <w:bookmarkStart w:id="1453" w:name="_Toc106814857"/>
      <w:bookmarkStart w:id="1454" w:name="_Toc106815097"/>
      <w:bookmarkStart w:id="1455" w:name="_Toc106974205"/>
      <w:bookmarkStart w:id="1456" w:name="_Toc106993766"/>
      <w:bookmarkStart w:id="1457" w:name="_Toc106994008"/>
      <w:bookmarkStart w:id="1458" w:name="_Toc107003501"/>
      <w:bookmarkStart w:id="1459" w:name="_Toc107003743"/>
      <w:bookmarkStart w:id="1460" w:name="_Toc107003983"/>
      <w:bookmarkStart w:id="1461" w:name="_Toc107005747"/>
      <w:bookmarkStart w:id="1462" w:name="_Toc107005987"/>
      <w:bookmarkStart w:id="1463" w:name="_Toc103337297"/>
      <w:bookmarkStart w:id="1464" w:name="_Toc105773516"/>
      <w:bookmarkStart w:id="1465" w:name="_Toc106390844"/>
      <w:bookmarkStart w:id="1466" w:name="_Toc106814858"/>
      <w:bookmarkStart w:id="1467" w:name="_Toc106815098"/>
      <w:bookmarkStart w:id="1468" w:name="_Toc106974206"/>
      <w:bookmarkStart w:id="1469" w:name="_Toc106993767"/>
      <w:bookmarkStart w:id="1470" w:name="_Toc106994009"/>
      <w:bookmarkStart w:id="1471" w:name="_Toc107003502"/>
      <w:bookmarkStart w:id="1472" w:name="_Toc107003744"/>
      <w:bookmarkStart w:id="1473" w:name="_Toc107003984"/>
      <w:bookmarkStart w:id="1474" w:name="_Toc107005748"/>
      <w:bookmarkStart w:id="1475" w:name="_Toc107005988"/>
      <w:bookmarkStart w:id="1476" w:name="_Toc103337298"/>
      <w:bookmarkStart w:id="1477" w:name="_Toc105773517"/>
      <w:bookmarkStart w:id="1478" w:name="_Toc106390845"/>
      <w:bookmarkStart w:id="1479" w:name="_Toc106814859"/>
      <w:bookmarkStart w:id="1480" w:name="_Toc106815099"/>
      <w:bookmarkStart w:id="1481" w:name="_Toc106974207"/>
      <w:bookmarkStart w:id="1482" w:name="_Toc106993768"/>
      <w:bookmarkStart w:id="1483" w:name="_Toc106994010"/>
      <w:bookmarkStart w:id="1484" w:name="_Toc107003503"/>
      <w:bookmarkStart w:id="1485" w:name="_Toc107003745"/>
      <w:bookmarkStart w:id="1486" w:name="_Toc107003985"/>
      <w:bookmarkStart w:id="1487" w:name="_Toc107005749"/>
      <w:bookmarkStart w:id="1488" w:name="_Toc107005989"/>
      <w:bookmarkStart w:id="1489" w:name="_Toc103337299"/>
      <w:bookmarkStart w:id="1490" w:name="_Toc105773518"/>
      <w:bookmarkStart w:id="1491" w:name="_Toc106390846"/>
      <w:bookmarkStart w:id="1492" w:name="_Toc106814860"/>
      <w:bookmarkStart w:id="1493" w:name="_Toc106815100"/>
      <w:bookmarkStart w:id="1494" w:name="_Toc106974208"/>
      <w:bookmarkStart w:id="1495" w:name="_Toc106993769"/>
      <w:bookmarkStart w:id="1496" w:name="_Toc106994011"/>
      <w:bookmarkStart w:id="1497" w:name="_Toc107003504"/>
      <w:bookmarkStart w:id="1498" w:name="_Toc107003746"/>
      <w:bookmarkStart w:id="1499" w:name="_Toc107003986"/>
      <w:bookmarkStart w:id="1500" w:name="_Toc107005750"/>
      <w:bookmarkStart w:id="1501" w:name="_Toc107005990"/>
      <w:bookmarkStart w:id="1502" w:name="_Toc103337300"/>
      <w:bookmarkStart w:id="1503" w:name="_Toc105773519"/>
      <w:bookmarkStart w:id="1504" w:name="_Toc106390847"/>
      <w:bookmarkStart w:id="1505" w:name="_Toc106814861"/>
      <w:bookmarkStart w:id="1506" w:name="_Toc106815101"/>
      <w:bookmarkStart w:id="1507" w:name="_Toc106974209"/>
      <w:bookmarkStart w:id="1508" w:name="_Toc106993770"/>
      <w:bookmarkStart w:id="1509" w:name="_Toc106994012"/>
      <w:bookmarkStart w:id="1510" w:name="_Toc107003505"/>
      <w:bookmarkStart w:id="1511" w:name="_Toc107003747"/>
      <w:bookmarkStart w:id="1512" w:name="_Toc107003987"/>
      <w:bookmarkStart w:id="1513" w:name="_Toc107005751"/>
      <w:bookmarkStart w:id="1514" w:name="_Toc107005991"/>
      <w:bookmarkStart w:id="1515" w:name="_Toc103337301"/>
      <w:bookmarkStart w:id="1516" w:name="_Toc105773520"/>
      <w:bookmarkStart w:id="1517" w:name="_Toc106390848"/>
      <w:bookmarkStart w:id="1518" w:name="_Toc106814862"/>
      <w:bookmarkStart w:id="1519" w:name="_Toc106815102"/>
      <w:bookmarkStart w:id="1520" w:name="_Toc106974210"/>
      <w:bookmarkStart w:id="1521" w:name="_Toc106993771"/>
      <w:bookmarkStart w:id="1522" w:name="_Toc106994013"/>
      <w:bookmarkStart w:id="1523" w:name="_Toc107003506"/>
      <w:bookmarkStart w:id="1524" w:name="_Toc107003748"/>
      <w:bookmarkStart w:id="1525" w:name="_Toc107003988"/>
      <w:bookmarkStart w:id="1526" w:name="_Toc107005752"/>
      <w:bookmarkStart w:id="1527" w:name="_Toc107005992"/>
      <w:bookmarkStart w:id="1528" w:name="_Toc103337302"/>
      <w:bookmarkStart w:id="1529" w:name="_Toc105773521"/>
      <w:bookmarkStart w:id="1530" w:name="_Toc106390849"/>
      <w:bookmarkStart w:id="1531" w:name="_Toc106814863"/>
      <w:bookmarkStart w:id="1532" w:name="_Toc106815103"/>
      <w:bookmarkStart w:id="1533" w:name="_Toc106974211"/>
      <w:bookmarkStart w:id="1534" w:name="_Toc106993772"/>
      <w:bookmarkStart w:id="1535" w:name="_Toc106994014"/>
      <w:bookmarkStart w:id="1536" w:name="_Toc107003507"/>
      <w:bookmarkStart w:id="1537" w:name="_Toc107003749"/>
      <w:bookmarkStart w:id="1538" w:name="_Toc107003989"/>
      <w:bookmarkStart w:id="1539" w:name="_Toc107005753"/>
      <w:bookmarkStart w:id="1540" w:name="_Toc107005993"/>
      <w:bookmarkStart w:id="1541" w:name="_Toc103337303"/>
      <w:bookmarkStart w:id="1542" w:name="_Toc105773522"/>
      <w:bookmarkStart w:id="1543" w:name="_Toc106390850"/>
      <w:bookmarkStart w:id="1544" w:name="_Toc106814864"/>
      <w:bookmarkStart w:id="1545" w:name="_Toc106815104"/>
      <w:bookmarkStart w:id="1546" w:name="_Toc106974212"/>
      <w:bookmarkStart w:id="1547" w:name="_Toc106993773"/>
      <w:bookmarkStart w:id="1548" w:name="_Toc106994015"/>
      <w:bookmarkStart w:id="1549" w:name="_Toc107003508"/>
      <w:bookmarkStart w:id="1550" w:name="_Toc107003750"/>
      <w:bookmarkStart w:id="1551" w:name="_Toc107003990"/>
      <w:bookmarkStart w:id="1552" w:name="_Toc107005754"/>
      <w:bookmarkStart w:id="1553" w:name="_Toc107005994"/>
      <w:bookmarkStart w:id="1554" w:name="_Toc103337304"/>
      <w:bookmarkStart w:id="1555" w:name="_Toc105773523"/>
      <w:bookmarkStart w:id="1556" w:name="_Toc106390851"/>
      <w:bookmarkStart w:id="1557" w:name="_Toc106814865"/>
      <w:bookmarkStart w:id="1558" w:name="_Toc106815105"/>
      <w:bookmarkStart w:id="1559" w:name="_Toc106974213"/>
      <w:bookmarkStart w:id="1560" w:name="_Toc106993774"/>
      <w:bookmarkStart w:id="1561" w:name="_Toc106994016"/>
      <w:bookmarkStart w:id="1562" w:name="_Toc107003509"/>
      <w:bookmarkStart w:id="1563" w:name="_Toc107003751"/>
      <w:bookmarkStart w:id="1564" w:name="_Toc107003991"/>
      <w:bookmarkStart w:id="1565" w:name="_Toc107005755"/>
      <w:bookmarkStart w:id="1566" w:name="_Toc107005995"/>
      <w:bookmarkStart w:id="1567" w:name="_Toc103337305"/>
      <w:bookmarkStart w:id="1568" w:name="_Toc105773524"/>
      <w:bookmarkStart w:id="1569" w:name="_Toc106390852"/>
      <w:bookmarkStart w:id="1570" w:name="_Toc106814866"/>
      <w:bookmarkStart w:id="1571" w:name="_Toc106815106"/>
      <w:bookmarkStart w:id="1572" w:name="_Toc106974214"/>
      <w:bookmarkStart w:id="1573" w:name="_Toc106993775"/>
      <w:bookmarkStart w:id="1574" w:name="_Toc106994017"/>
      <w:bookmarkStart w:id="1575" w:name="_Toc107003510"/>
      <w:bookmarkStart w:id="1576" w:name="_Toc107003752"/>
      <w:bookmarkStart w:id="1577" w:name="_Toc107003992"/>
      <w:bookmarkStart w:id="1578" w:name="_Toc107005756"/>
      <w:bookmarkStart w:id="1579" w:name="_Toc107005996"/>
      <w:bookmarkStart w:id="1580" w:name="_Toc103337306"/>
      <w:bookmarkStart w:id="1581" w:name="_Toc105773525"/>
      <w:bookmarkStart w:id="1582" w:name="_Toc106390853"/>
      <w:bookmarkStart w:id="1583" w:name="_Toc106814867"/>
      <w:bookmarkStart w:id="1584" w:name="_Toc106815107"/>
      <w:bookmarkStart w:id="1585" w:name="_Toc106974215"/>
      <w:bookmarkStart w:id="1586" w:name="_Toc106993776"/>
      <w:bookmarkStart w:id="1587" w:name="_Toc106994018"/>
      <w:bookmarkStart w:id="1588" w:name="_Toc107003511"/>
      <w:bookmarkStart w:id="1589" w:name="_Toc107003753"/>
      <w:bookmarkStart w:id="1590" w:name="_Toc107003993"/>
      <w:bookmarkStart w:id="1591" w:name="_Toc107005757"/>
      <w:bookmarkStart w:id="1592" w:name="_Toc107005997"/>
      <w:bookmarkStart w:id="1593" w:name="_Toc103337307"/>
      <w:bookmarkStart w:id="1594" w:name="_Toc105773526"/>
      <w:bookmarkStart w:id="1595" w:name="_Toc106390854"/>
      <w:bookmarkStart w:id="1596" w:name="_Toc106814868"/>
      <w:bookmarkStart w:id="1597" w:name="_Toc106815108"/>
      <w:bookmarkStart w:id="1598" w:name="_Toc106974216"/>
      <w:bookmarkStart w:id="1599" w:name="_Toc106993777"/>
      <w:bookmarkStart w:id="1600" w:name="_Toc106994019"/>
      <w:bookmarkStart w:id="1601" w:name="_Toc107003512"/>
      <w:bookmarkStart w:id="1602" w:name="_Toc107003754"/>
      <w:bookmarkStart w:id="1603" w:name="_Toc107003994"/>
      <w:bookmarkStart w:id="1604" w:name="_Toc107005758"/>
      <w:bookmarkStart w:id="1605" w:name="_Toc107005998"/>
      <w:bookmarkStart w:id="1606" w:name="_Toc103337308"/>
      <w:bookmarkStart w:id="1607" w:name="_Toc105773527"/>
      <w:bookmarkStart w:id="1608" w:name="_Toc106390855"/>
      <w:bookmarkStart w:id="1609" w:name="_Toc106814869"/>
      <w:bookmarkStart w:id="1610" w:name="_Toc106815109"/>
      <w:bookmarkStart w:id="1611" w:name="_Toc106974217"/>
      <w:bookmarkStart w:id="1612" w:name="_Toc106993778"/>
      <w:bookmarkStart w:id="1613" w:name="_Toc106994020"/>
      <w:bookmarkStart w:id="1614" w:name="_Toc107003513"/>
      <w:bookmarkStart w:id="1615" w:name="_Toc107003755"/>
      <w:bookmarkStart w:id="1616" w:name="_Toc107003995"/>
      <w:bookmarkStart w:id="1617" w:name="_Toc107005759"/>
      <w:bookmarkStart w:id="1618" w:name="_Toc107005999"/>
      <w:bookmarkStart w:id="1619" w:name="_Toc103337309"/>
      <w:bookmarkStart w:id="1620" w:name="_Toc105773528"/>
      <w:bookmarkStart w:id="1621" w:name="_Toc106390856"/>
      <w:bookmarkStart w:id="1622" w:name="_Toc106814870"/>
      <w:bookmarkStart w:id="1623" w:name="_Toc106815110"/>
      <w:bookmarkStart w:id="1624" w:name="_Toc106974218"/>
      <w:bookmarkStart w:id="1625" w:name="_Toc106993779"/>
      <w:bookmarkStart w:id="1626" w:name="_Toc106994021"/>
      <w:bookmarkStart w:id="1627" w:name="_Toc107003514"/>
      <w:bookmarkStart w:id="1628" w:name="_Toc107003756"/>
      <w:bookmarkStart w:id="1629" w:name="_Toc107003996"/>
      <w:bookmarkStart w:id="1630" w:name="_Toc107005760"/>
      <w:bookmarkStart w:id="1631" w:name="_Toc107006000"/>
      <w:bookmarkStart w:id="1632" w:name="_Toc103337310"/>
      <w:bookmarkStart w:id="1633" w:name="_Toc105773529"/>
      <w:bookmarkStart w:id="1634" w:name="_Toc106390857"/>
      <w:bookmarkStart w:id="1635" w:name="_Toc106814871"/>
      <w:bookmarkStart w:id="1636" w:name="_Toc106815111"/>
      <w:bookmarkStart w:id="1637" w:name="_Toc106974219"/>
      <w:bookmarkStart w:id="1638" w:name="_Toc106993780"/>
      <w:bookmarkStart w:id="1639" w:name="_Toc106994022"/>
      <w:bookmarkStart w:id="1640" w:name="_Toc107003515"/>
      <w:bookmarkStart w:id="1641" w:name="_Toc107003757"/>
      <w:bookmarkStart w:id="1642" w:name="_Toc107003997"/>
      <w:bookmarkStart w:id="1643" w:name="_Toc107005761"/>
      <w:bookmarkStart w:id="1644" w:name="_Toc107006001"/>
      <w:bookmarkStart w:id="1645" w:name="_Toc103337311"/>
      <w:bookmarkStart w:id="1646" w:name="_Toc105773530"/>
      <w:bookmarkStart w:id="1647" w:name="_Toc106390858"/>
      <w:bookmarkStart w:id="1648" w:name="_Toc106814872"/>
      <w:bookmarkStart w:id="1649" w:name="_Toc106815112"/>
      <w:bookmarkStart w:id="1650" w:name="_Toc106974220"/>
      <w:bookmarkStart w:id="1651" w:name="_Toc106993781"/>
      <w:bookmarkStart w:id="1652" w:name="_Toc106994023"/>
      <w:bookmarkStart w:id="1653" w:name="_Toc107003516"/>
      <w:bookmarkStart w:id="1654" w:name="_Toc107003758"/>
      <w:bookmarkStart w:id="1655" w:name="_Toc107003998"/>
      <w:bookmarkStart w:id="1656" w:name="_Toc107005762"/>
      <w:bookmarkStart w:id="1657" w:name="_Toc107006002"/>
      <w:bookmarkStart w:id="1658" w:name="_Toc103337312"/>
      <w:bookmarkStart w:id="1659" w:name="_Toc105773531"/>
      <w:bookmarkStart w:id="1660" w:name="_Toc106390859"/>
      <w:bookmarkStart w:id="1661" w:name="_Toc106814873"/>
      <w:bookmarkStart w:id="1662" w:name="_Toc106815113"/>
      <w:bookmarkStart w:id="1663" w:name="_Toc106974221"/>
      <w:bookmarkStart w:id="1664" w:name="_Toc106993782"/>
      <w:bookmarkStart w:id="1665" w:name="_Toc106994024"/>
      <w:bookmarkStart w:id="1666" w:name="_Toc107003517"/>
      <w:bookmarkStart w:id="1667" w:name="_Toc107003759"/>
      <w:bookmarkStart w:id="1668" w:name="_Toc107003999"/>
      <w:bookmarkStart w:id="1669" w:name="_Toc107005763"/>
      <w:bookmarkStart w:id="1670" w:name="_Toc107006003"/>
      <w:bookmarkStart w:id="1671" w:name="_Toc103337313"/>
      <w:bookmarkStart w:id="1672" w:name="_Toc105773532"/>
      <w:bookmarkStart w:id="1673" w:name="_Toc106390860"/>
      <w:bookmarkStart w:id="1674" w:name="_Toc106814874"/>
      <w:bookmarkStart w:id="1675" w:name="_Toc106815114"/>
      <w:bookmarkStart w:id="1676" w:name="_Toc106974222"/>
      <w:bookmarkStart w:id="1677" w:name="_Toc106993783"/>
      <w:bookmarkStart w:id="1678" w:name="_Toc106994025"/>
      <w:bookmarkStart w:id="1679" w:name="_Toc107003518"/>
      <w:bookmarkStart w:id="1680" w:name="_Toc107003760"/>
      <w:bookmarkStart w:id="1681" w:name="_Toc107004000"/>
      <w:bookmarkStart w:id="1682" w:name="_Toc107005764"/>
      <w:bookmarkStart w:id="1683" w:name="_Toc107006004"/>
      <w:bookmarkStart w:id="1684" w:name="_Toc103337314"/>
      <w:bookmarkStart w:id="1685" w:name="_Toc105773533"/>
      <w:bookmarkStart w:id="1686" w:name="_Toc106390861"/>
      <w:bookmarkStart w:id="1687" w:name="_Toc106814875"/>
      <w:bookmarkStart w:id="1688" w:name="_Toc106815115"/>
      <w:bookmarkStart w:id="1689" w:name="_Toc106974223"/>
      <w:bookmarkStart w:id="1690" w:name="_Toc106993784"/>
      <w:bookmarkStart w:id="1691" w:name="_Toc106994026"/>
      <w:bookmarkStart w:id="1692" w:name="_Toc107003519"/>
      <w:bookmarkStart w:id="1693" w:name="_Toc107003761"/>
      <w:bookmarkStart w:id="1694" w:name="_Toc107004001"/>
      <w:bookmarkStart w:id="1695" w:name="_Toc107005765"/>
      <w:bookmarkStart w:id="1696" w:name="_Toc107006005"/>
      <w:bookmarkStart w:id="1697" w:name="_Toc103337315"/>
      <w:bookmarkStart w:id="1698" w:name="_Toc105773534"/>
      <w:bookmarkStart w:id="1699" w:name="_Toc106390862"/>
      <w:bookmarkStart w:id="1700" w:name="_Toc106814876"/>
      <w:bookmarkStart w:id="1701" w:name="_Toc106815116"/>
      <w:bookmarkStart w:id="1702" w:name="_Toc106974224"/>
      <w:bookmarkStart w:id="1703" w:name="_Toc106993785"/>
      <w:bookmarkStart w:id="1704" w:name="_Toc106994027"/>
      <w:bookmarkStart w:id="1705" w:name="_Toc107003520"/>
      <w:bookmarkStart w:id="1706" w:name="_Toc107003762"/>
      <w:bookmarkStart w:id="1707" w:name="_Toc107004002"/>
      <w:bookmarkStart w:id="1708" w:name="_Toc107005766"/>
      <w:bookmarkStart w:id="1709" w:name="_Toc107006006"/>
      <w:bookmarkStart w:id="1710" w:name="_Toc103337316"/>
      <w:bookmarkStart w:id="1711" w:name="_Toc105773535"/>
      <w:bookmarkStart w:id="1712" w:name="_Toc106390863"/>
      <w:bookmarkStart w:id="1713" w:name="_Toc106814877"/>
      <w:bookmarkStart w:id="1714" w:name="_Toc106815117"/>
      <w:bookmarkStart w:id="1715" w:name="_Toc106974225"/>
      <w:bookmarkStart w:id="1716" w:name="_Toc106993786"/>
      <w:bookmarkStart w:id="1717" w:name="_Toc106994028"/>
      <w:bookmarkStart w:id="1718" w:name="_Toc107003521"/>
      <w:bookmarkStart w:id="1719" w:name="_Toc107003763"/>
      <w:bookmarkStart w:id="1720" w:name="_Toc107004003"/>
      <w:bookmarkStart w:id="1721" w:name="_Toc107005767"/>
      <w:bookmarkStart w:id="1722" w:name="_Toc107006007"/>
      <w:bookmarkStart w:id="1723" w:name="_Toc103337317"/>
      <w:bookmarkStart w:id="1724" w:name="_Toc105773536"/>
      <w:bookmarkStart w:id="1725" w:name="_Toc106390864"/>
      <w:bookmarkStart w:id="1726" w:name="_Toc106814878"/>
      <w:bookmarkStart w:id="1727" w:name="_Toc106815118"/>
      <w:bookmarkStart w:id="1728" w:name="_Toc106974226"/>
      <w:bookmarkStart w:id="1729" w:name="_Toc106993787"/>
      <w:bookmarkStart w:id="1730" w:name="_Toc106994029"/>
      <w:bookmarkStart w:id="1731" w:name="_Toc107003522"/>
      <w:bookmarkStart w:id="1732" w:name="_Toc107003764"/>
      <w:bookmarkStart w:id="1733" w:name="_Toc107004004"/>
      <w:bookmarkStart w:id="1734" w:name="_Toc107005768"/>
      <w:bookmarkStart w:id="1735" w:name="_Toc107006008"/>
      <w:bookmarkStart w:id="1736" w:name="_Toc103337318"/>
      <w:bookmarkStart w:id="1737" w:name="_Toc105773537"/>
      <w:bookmarkStart w:id="1738" w:name="_Toc106390865"/>
      <w:bookmarkStart w:id="1739" w:name="_Toc106814879"/>
      <w:bookmarkStart w:id="1740" w:name="_Toc106815119"/>
      <w:bookmarkStart w:id="1741" w:name="_Toc106974227"/>
      <w:bookmarkStart w:id="1742" w:name="_Toc106993788"/>
      <w:bookmarkStart w:id="1743" w:name="_Toc106994030"/>
      <w:bookmarkStart w:id="1744" w:name="_Toc107003523"/>
      <w:bookmarkStart w:id="1745" w:name="_Toc107003765"/>
      <w:bookmarkStart w:id="1746" w:name="_Toc107004005"/>
      <w:bookmarkStart w:id="1747" w:name="_Toc107005769"/>
      <w:bookmarkStart w:id="1748" w:name="_Toc107006009"/>
      <w:bookmarkStart w:id="1749" w:name="_Toc103337319"/>
      <w:bookmarkStart w:id="1750" w:name="_Toc105773538"/>
      <w:bookmarkStart w:id="1751" w:name="_Toc106390866"/>
      <w:bookmarkStart w:id="1752" w:name="_Toc106814880"/>
      <w:bookmarkStart w:id="1753" w:name="_Toc106815120"/>
      <w:bookmarkStart w:id="1754" w:name="_Toc106974228"/>
      <w:bookmarkStart w:id="1755" w:name="_Toc106993789"/>
      <w:bookmarkStart w:id="1756" w:name="_Toc106994031"/>
      <w:bookmarkStart w:id="1757" w:name="_Toc107003524"/>
      <w:bookmarkStart w:id="1758" w:name="_Toc107003766"/>
      <w:bookmarkStart w:id="1759" w:name="_Toc107004006"/>
      <w:bookmarkStart w:id="1760" w:name="_Toc107005770"/>
      <w:bookmarkStart w:id="1761" w:name="_Toc107006010"/>
      <w:bookmarkStart w:id="1762" w:name="_Toc103337320"/>
      <w:bookmarkStart w:id="1763" w:name="_Toc105773539"/>
      <w:bookmarkStart w:id="1764" w:name="_Toc106390867"/>
      <w:bookmarkStart w:id="1765" w:name="_Toc106814881"/>
      <w:bookmarkStart w:id="1766" w:name="_Toc106815121"/>
      <w:bookmarkStart w:id="1767" w:name="_Toc106974229"/>
      <w:bookmarkStart w:id="1768" w:name="_Toc106993790"/>
      <w:bookmarkStart w:id="1769" w:name="_Toc106994032"/>
      <w:bookmarkStart w:id="1770" w:name="_Toc107003525"/>
      <w:bookmarkStart w:id="1771" w:name="_Toc107003767"/>
      <w:bookmarkStart w:id="1772" w:name="_Toc107004007"/>
      <w:bookmarkStart w:id="1773" w:name="_Toc107005771"/>
      <w:bookmarkStart w:id="1774" w:name="_Toc107006011"/>
      <w:bookmarkStart w:id="1775" w:name="_Toc103337321"/>
      <w:bookmarkStart w:id="1776" w:name="_Toc105773540"/>
      <w:bookmarkStart w:id="1777" w:name="_Toc106390868"/>
      <w:bookmarkStart w:id="1778" w:name="_Toc106814882"/>
      <w:bookmarkStart w:id="1779" w:name="_Toc106815122"/>
      <w:bookmarkStart w:id="1780" w:name="_Toc106974230"/>
      <w:bookmarkStart w:id="1781" w:name="_Toc106993791"/>
      <w:bookmarkStart w:id="1782" w:name="_Toc106994033"/>
      <w:bookmarkStart w:id="1783" w:name="_Toc107003526"/>
      <w:bookmarkStart w:id="1784" w:name="_Toc107003768"/>
      <w:bookmarkStart w:id="1785" w:name="_Toc107004008"/>
      <w:bookmarkStart w:id="1786" w:name="_Toc107005772"/>
      <w:bookmarkStart w:id="1787" w:name="_Toc107006012"/>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r>
        <w:rPr>
          <w:rFonts w:hint="eastAsia"/>
        </w:rPr>
        <w:t xml:space="preserve">　</w:t>
      </w:r>
      <w:bookmarkStart w:id="1788" w:name="_Toc107613026"/>
      <w:r w:rsidR="00311DD0">
        <w:rPr>
          <w:rFonts w:hint="eastAsia"/>
        </w:rPr>
        <w:t>監測</w:t>
      </w:r>
      <w:r w:rsidR="0087118B">
        <w:rPr>
          <w:rFonts w:hint="eastAsia"/>
        </w:rPr>
        <w:t>成果與互動平台應用</w:t>
      </w:r>
      <w:bookmarkEnd w:id="1788"/>
    </w:p>
    <w:p w14:paraId="4BF5D88E" w14:textId="14427F77" w:rsidR="00835800" w:rsidRDefault="00835800" w:rsidP="0051604A">
      <w:pPr>
        <w:ind w:leftChars="0" w:left="0" w:firstLine="480"/>
        <w:jc w:val="both"/>
      </w:pPr>
      <w:r>
        <w:rPr>
          <w:rFonts w:hint="eastAsia"/>
        </w:rPr>
        <w:t>本章節</w:t>
      </w:r>
      <w:r w:rsidR="00824474">
        <w:rPr>
          <w:rFonts w:hint="eastAsia"/>
        </w:rPr>
        <w:t>將</w:t>
      </w:r>
      <w:r>
        <w:rPr>
          <w:rFonts w:hint="eastAsia"/>
        </w:rPr>
        <w:t>說明</w:t>
      </w:r>
      <w:r w:rsidR="0003212D">
        <w:rPr>
          <w:rFonts w:hint="eastAsia"/>
        </w:rPr>
        <w:t>監</w:t>
      </w:r>
      <w:r>
        <w:rPr>
          <w:rFonts w:hint="eastAsia"/>
        </w:rPr>
        <w:t>測得</w:t>
      </w:r>
      <w:r w:rsidR="00824474">
        <w:rPr>
          <w:rFonts w:hint="eastAsia"/>
        </w:rPr>
        <w:t>之</w:t>
      </w:r>
      <w:r w:rsidR="0003212D">
        <w:rPr>
          <w:rFonts w:hint="eastAsia"/>
        </w:rPr>
        <w:t>數據成</w:t>
      </w:r>
      <w:r w:rsidR="00D63952">
        <w:rPr>
          <w:rFonts w:hint="eastAsia"/>
        </w:rPr>
        <w:t>果</w:t>
      </w:r>
      <w:r w:rsidR="0003212D">
        <w:rPr>
          <w:rFonts w:hint="eastAsia"/>
        </w:rPr>
        <w:t>，說明其數據結果與</w:t>
      </w:r>
      <w:r w:rsidR="00302F5F">
        <w:rPr>
          <w:rFonts w:hint="eastAsia"/>
        </w:rPr>
        <w:t>分佈</w:t>
      </w:r>
      <w:r w:rsidR="0003212D">
        <w:rPr>
          <w:rFonts w:hint="eastAsia"/>
        </w:rPr>
        <w:t>狀態</w:t>
      </w:r>
      <w:r>
        <w:rPr>
          <w:rFonts w:hint="eastAsia"/>
        </w:rPr>
        <w:t>趨勢</w:t>
      </w:r>
      <w:r w:rsidR="0003212D">
        <w:rPr>
          <w:rFonts w:hint="eastAsia"/>
        </w:rPr>
        <w:t>，最後</w:t>
      </w:r>
      <w:r>
        <w:rPr>
          <w:rFonts w:hint="eastAsia"/>
        </w:rPr>
        <w:t>將數據匯入第</w:t>
      </w:r>
      <w:r>
        <w:rPr>
          <w:rFonts w:hint="eastAsia"/>
        </w:rPr>
        <w:t>3</w:t>
      </w:r>
      <w:r>
        <w:rPr>
          <w:rFonts w:hint="eastAsia"/>
        </w:rPr>
        <w:t>章所建置的</w:t>
      </w:r>
      <w:r w:rsidR="00D63952">
        <w:t>Unity</w:t>
      </w:r>
      <w:r w:rsidR="00D63952">
        <w:rPr>
          <w:rFonts w:hint="eastAsia"/>
        </w:rPr>
        <w:t>互動</w:t>
      </w:r>
      <w:r w:rsidR="00EE0748">
        <w:rPr>
          <w:rFonts w:hint="eastAsia"/>
        </w:rPr>
        <w:t>平台</w:t>
      </w:r>
      <w:r>
        <w:rPr>
          <w:rFonts w:hint="eastAsia"/>
        </w:rPr>
        <w:t>，</w:t>
      </w:r>
      <w:r w:rsidR="00EE0748">
        <w:rPr>
          <w:rFonts w:hint="eastAsia"/>
        </w:rPr>
        <w:t>進行後續趨勢呈現與狀態註記等應用</w:t>
      </w:r>
      <w:r w:rsidR="00460ADD">
        <w:rPr>
          <w:rFonts w:hint="eastAsia"/>
        </w:rPr>
        <w:t>。</w:t>
      </w:r>
    </w:p>
    <w:p w14:paraId="4A7E5841" w14:textId="77777777" w:rsidR="00205EE2" w:rsidRDefault="00205EE2" w:rsidP="00205EE2">
      <w:pPr>
        <w:pStyle w:val="21"/>
        <w:spacing w:before="360"/>
      </w:pPr>
      <w:r>
        <w:rPr>
          <w:rFonts w:hint="eastAsia"/>
        </w:rPr>
        <w:t xml:space="preserve">  </w:t>
      </w:r>
      <w:bookmarkStart w:id="1789" w:name="_Toc107613027"/>
      <w:r>
        <w:rPr>
          <w:rFonts w:hint="eastAsia"/>
        </w:rPr>
        <w:t>監測成果</w:t>
      </w:r>
      <w:bookmarkEnd w:id="1789"/>
    </w:p>
    <w:p w14:paraId="728D752A" w14:textId="3463AB30" w:rsidR="00D63952" w:rsidRDefault="00460ADD" w:rsidP="00D63952">
      <w:pPr>
        <w:ind w:leftChars="0" w:left="0" w:firstLine="480"/>
        <w:jc w:val="both"/>
      </w:pPr>
      <w:r>
        <w:rPr>
          <w:rFonts w:hint="eastAsia"/>
        </w:rPr>
        <w:t>本研究</w:t>
      </w:r>
      <w:r w:rsidR="00B7389E">
        <w:rPr>
          <w:rFonts w:hint="eastAsia"/>
        </w:rPr>
        <w:t>自</w:t>
      </w:r>
      <w:r w:rsidR="00B7389E">
        <w:rPr>
          <w:rFonts w:hint="eastAsia"/>
        </w:rPr>
        <w:t>2022/4/23</w:t>
      </w:r>
      <w:r w:rsidR="00B7389E">
        <w:rPr>
          <w:rFonts w:hint="eastAsia"/>
        </w:rPr>
        <w:t>開始接收監測數據，數據分析</w:t>
      </w:r>
      <w:proofErr w:type="gramStart"/>
      <w:r w:rsidR="00B7389E">
        <w:rPr>
          <w:rFonts w:hint="eastAsia"/>
        </w:rPr>
        <w:t>採</w:t>
      </w:r>
      <w:proofErr w:type="gramEnd"/>
      <w:r w:rsidR="00B7389E">
        <w:rPr>
          <w:rFonts w:hint="eastAsia"/>
        </w:rPr>
        <w:t>樣時間介於</w:t>
      </w:r>
      <w:r w:rsidR="00B7389E">
        <w:rPr>
          <w:rFonts w:hint="eastAsia"/>
        </w:rPr>
        <w:t>2022/4/23 ~2022/5/23</w:t>
      </w:r>
      <w:r w:rsidR="00B7389E">
        <w:rPr>
          <w:rFonts w:hint="eastAsia"/>
        </w:rPr>
        <w:t>，由於在</w:t>
      </w:r>
      <w:r w:rsidR="00F10D7D">
        <w:rPr>
          <w:rFonts w:hint="eastAsia"/>
        </w:rPr>
        <w:t>監測</w:t>
      </w:r>
      <w:proofErr w:type="gramStart"/>
      <w:r w:rsidR="00F10D7D">
        <w:rPr>
          <w:rFonts w:hint="eastAsia"/>
        </w:rPr>
        <w:t>期間感</w:t>
      </w:r>
      <w:proofErr w:type="gramEnd"/>
      <w:r w:rsidR="00F10D7D">
        <w:rPr>
          <w:rFonts w:hint="eastAsia"/>
        </w:rPr>
        <w:t>測設備曾受大雨、訊號不穩及電源供應等外在環境因素影響，致該期間有資料缺失等情況</w:t>
      </w:r>
      <w:r w:rsidR="004F683B">
        <w:rPr>
          <w:rFonts w:hint="eastAsia"/>
        </w:rPr>
        <w:t>，因此僅針對監測品質較為完整之數據進行分析</w:t>
      </w:r>
      <w:r w:rsidR="00824474">
        <w:rPr>
          <w:rFonts w:hint="eastAsia"/>
        </w:rPr>
        <w:t>與應用於</w:t>
      </w:r>
      <w:r w:rsidR="00824474">
        <w:t>Unity</w:t>
      </w:r>
      <w:r w:rsidR="00EE0748">
        <w:rPr>
          <w:rFonts w:hint="eastAsia"/>
        </w:rPr>
        <w:t>平台</w:t>
      </w:r>
      <w:r w:rsidR="00F71130">
        <w:rPr>
          <w:rFonts w:hint="eastAsia"/>
        </w:rPr>
        <w:t>。</w:t>
      </w:r>
    </w:p>
    <w:p w14:paraId="52730D0B" w14:textId="5E4600D2" w:rsidR="00BF676E" w:rsidRDefault="00BF676E" w:rsidP="00D63952">
      <w:pPr>
        <w:ind w:leftChars="0" w:left="0" w:firstLine="480"/>
        <w:jc w:val="both"/>
      </w:pPr>
      <w:r>
        <w:rPr>
          <w:rFonts w:hint="eastAsia"/>
        </w:rPr>
        <w:t>由於監測的車班與車種</w:t>
      </w:r>
      <w:proofErr w:type="gramStart"/>
      <w:r>
        <w:rPr>
          <w:rFonts w:hint="eastAsia"/>
        </w:rPr>
        <w:t>眾多，</w:t>
      </w:r>
      <w:proofErr w:type="gramEnd"/>
      <w:r>
        <w:rPr>
          <w:rFonts w:hint="eastAsia"/>
        </w:rPr>
        <w:t>因此從每日所監測的資料中各挑選一班自強號、普悠</w:t>
      </w:r>
      <w:proofErr w:type="gramStart"/>
      <w:r>
        <w:rPr>
          <w:rFonts w:hint="eastAsia"/>
        </w:rPr>
        <w:t>瑪</w:t>
      </w:r>
      <w:proofErr w:type="gramEnd"/>
      <w:r>
        <w:rPr>
          <w:rFonts w:hint="eastAsia"/>
        </w:rPr>
        <w:t>號及區間車通過時產生的數據進行比較，並分析監測期間的數值變化趨勢。</w:t>
      </w:r>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proofErr w:type="gramStart"/>
      <w:r w:rsidR="00E11811" w:rsidRPr="00E11811">
        <w:rPr>
          <w:rFonts w:hint="eastAsia"/>
        </w:rPr>
        <w:t>326</w:t>
      </w:r>
      <w:r w:rsidR="00E11811" w:rsidRPr="00E11811">
        <w:rPr>
          <w:rFonts w:hint="eastAsia"/>
        </w:rPr>
        <w:t>次普悠瑪</w:t>
      </w:r>
      <w:proofErr w:type="gramEnd"/>
      <w:r w:rsidR="00E11811" w:rsidRPr="00E11811">
        <w:rPr>
          <w:rFonts w:hint="eastAsia"/>
        </w:rPr>
        <w:t>號與</w:t>
      </w:r>
      <w:r w:rsidR="00E11811" w:rsidRPr="00E11811">
        <w:rPr>
          <w:rFonts w:hint="eastAsia"/>
        </w:rPr>
        <w:t>3228</w:t>
      </w:r>
      <w:r w:rsidR="00E11811" w:rsidRPr="00E11811">
        <w:rPr>
          <w:rFonts w:hint="eastAsia"/>
        </w:rPr>
        <w:t>車次區間車，</w:t>
      </w:r>
      <w:r w:rsidR="00EE0748">
        <w:rPr>
          <w:rFonts w:hint="eastAsia"/>
        </w:rPr>
        <w:t>因三班車的車種與動力型式有所不同，因此以此做為後續趨勢觀察的依據。</w:t>
      </w:r>
      <w:proofErr w:type="gramStart"/>
      <w:r w:rsidR="00E11811" w:rsidRPr="00E11811">
        <w:rPr>
          <w:rFonts w:hint="eastAsia"/>
        </w:rPr>
        <w:t>三</w:t>
      </w:r>
      <w:proofErr w:type="gramEnd"/>
      <w:r w:rsidR="00E11811" w:rsidRPr="00E11811">
        <w:rPr>
          <w:rFonts w:hint="eastAsia"/>
        </w:rPr>
        <w:t>車班之</w:t>
      </w:r>
      <w:r w:rsidR="00E11811">
        <w:rPr>
          <w:rFonts w:hint="eastAsia"/>
        </w:rPr>
        <w:t>詳細</w:t>
      </w:r>
      <w:r w:rsidR="00E11811" w:rsidRPr="00E11811">
        <w:rPr>
          <w:rFonts w:hint="eastAsia"/>
        </w:rPr>
        <w:t>資料如</w:t>
      </w:r>
      <w:r w:rsidR="00E11811">
        <w:fldChar w:fldCharType="begin"/>
      </w:r>
      <w:r w:rsidR="00E11811">
        <w:instrText xml:space="preserve"> </w:instrText>
      </w:r>
      <w:r w:rsidR="00E11811">
        <w:rPr>
          <w:rFonts w:hint="eastAsia"/>
        </w:rPr>
        <w:instrText>REF _Ref104591847 \h</w:instrText>
      </w:r>
      <w:r w:rsidR="00E11811">
        <w:instrText xml:space="preserve"> </w:instrText>
      </w:r>
      <w:r w:rsidR="00E11811">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1</w:t>
      </w:r>
      <w:r w:rsidR="00E11811">
        <w:fldChar w:fldCharType="end"/>
      </w:r>
      <w:r w:rsidR="00E11811" w:rsidRPr="00E11811">
        <w:rPr>
          <w:rFonts w:hint="eastAsia"/>
        </w:rPr>
        <w:t>。</w:t>
      </w:r>
    </w:p>
    <w:p w14:paraId="3A6E3AB0" w14:textId="59D99325" w:rsidR="00E11811" w:rsidRDefault="00E11811" w:rsidP="00E11811">
      <w:pPr>
        <w:pStyle w:val="ac"/>
        <w:spacing w:after="180"/>
      </w:pPr>
      <w:bookmarkStart w:id="1790" w:name="_Ref104591847"/>
      <w:bookmarkStart w:id="1791" w:name="_Toc107581467"/>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790"/>
      <w:r w:rsidR="008958F6">
        <w:rPr>
          <w:rFonts w:hint="eastAsia"/>
        </w:rPr>
        <w:t xml:space="preserve"> </w:t>
      </w:r>
      <w:r>
        <w:rPr>
          <w:rFonts w:hint="eastAsia"/>
        </w:rPr>
        <w:t>三車班之詳細車班資料</w:t>
      </w:r>
      <w:bookmarkEnd w:id="1791"/>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B66879">
        <w:trPr>
          <w:trHeight w:val="400"/>
          <w:jc w:val="center"/>
        </w:trPr>
        <w:tc>
          <w:tcPr>
            <w:tcW w:w="740" w:type="dxa"/>
            <w:vAlign w:val="center"/>
          </w:tcPr>
          <w:p w14:paraId="31CE55F8"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E11811">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E11811">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B66879">
        <w:trPr>
          <w:trHeight w:val="400"/>
          <w:jc w:val="center"/>
        </w:trPr>
        <w:tc>
          <w:tcPr>
            <w:tcW w:w="740" w:type="dxa"/>
            <w:vAlign w:val="center"/>
          </w:tcPr>
          <w:p w14:paraId="7793CB82" w14:textId="77777777" w:rsidR="00E11811" w:rsidRPr="00B66879" w:rsidRDefault="00E11811" w:rsidP="00E11811">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E11811">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E11811">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E11811">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B66879">
        <w:trPr>
          <w:trHeight w:val="400"/>
          <w:jc w:val="center"/>
        </w:trPr>
        <w:tc>
          <w:tcPr>
            <w:tcW w:w="740" w:type="dxa"/>
            <w:vAlign w:val="center"/>
          </w:tcPr>
          <w:p w14:paraId="20304763" w14:textId="77777777" w:rsidR="00E11811" w:rsidRPr="00B66879" w:rsidRDefault="00E11811" w:rsidP="00E11811">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E11811">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r w:rsidRPr="00B66879">
              <w:rPr>
                <w:rFonts w:hint="eastAsia"/>
                <w:sz w:val="20"/>
                <w:szCs w:val="20"/>
              </w:rPr>
              <w:t>號</w:t>
            </w:r>
          </w:p>
        </w:tc>
        <w:tc>
          <w:tcPr>
            <w:tcW w:w="1758" w:type="dxa"/>
            <w:vAlign w:val="center"/>
          </w:tcPr>
          <w:p w14:paraId="72EEA95C" w14:textId="77777777" w:rsidR="00E11811" w:rsidRPr="00B66879" w:rsidRDefault="00E11811" w:rsidP="00E11811">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B66879">
        <w:trPr>
          <w:trHeight w:val="400"/>
          <w:jc w:val="center"/>
        </w:trPr>
        <w:tc>
          <w:tcPr>
            <w:tcW w:w="740" w:type="dxa"/>
            <w:vAlign w:val="center"/>
          </w:tcPr>
          <w:p w14:paraId="283D2615" w14:textId="77777777" w:rsidR="00E11811" w:rsidRPr="00B66879" w:rsidRDefault="00E11811" w:rsidP="00E11811">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E11811">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E11811">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5620BA17" w:rsidR="00EE0748" w:rsidRDefault="00EE0748" w:rsidP="00D63952">
      <w:pPr>
        <w:ind w:leftChars="0" w:left="0" w:firstLine="480"/>
        <w:jc w:val="both"/>
      </w:pPr>
      <w:r>
        <w:rPr>
          <w:rFonts w:hint="eastAsia"/>
        </w:rPr>
        <w:t>本章節將針對</w:t>
      </w:r>
      <w:proofErr w:type="gramStart"/>
      <w:r>
        <w:rPr>
          <w:rFonts w:hint="eastAsia"/>
        </w:rPr>
        <w:t>三</w:t>
      </w:r>
      <w:proofErr w:type="gramEnd"/>
      <w:r>
        <w:rPr>
          <w:rFonts w:hint="eastAsia"/>
        </w:rPr>
        <w:t>班車</w:t>
      </w:r>
      <w:r w:rsidR="00E42ED7">
        <w:rPr>
          <w:rFonts w:hint="eastAsia"/>
        </w:rPr>
        <w:t>所產生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135B3629" w14:textId="160182C0" w:rsidR="0016138C" w:rsidRDefault="00F46ACA" w:rsidP="0016138C">
      <w:pPr>
        <w:pStyle w:val="31"/>
        <w:spacing w:before="360" w:after="180"/>
      </w:pPr>
      <w:bookmarkStart w:id="1792" w:name="_Toc105773542"/>
      <w:bookmarkStart w:id="1793" w:name="_Toc106390870"/>
      <w:bookmarkStart w:id="1794" w:name="_Toc106814884"/>
      <w:bookmarkStart w:id="1795" w:name="_Toc106815124"/>
      <w:bookmarkStart w:id="1796" w:name="_Toc106974232"/>
      <w:bookmarkStart w:id="1797" w:name="_Toc106993793"/>
      <w:bookmarkStart w:id="1798" w:name="_Toc106994035"/>
      <w:bookmarkStart w:id="1799" w:name="_Toc107003528"/>
      <w:bookmarkStart w:id="1800" w:name="_Toc107003770"/>
      <w:bookmarkStart w:id="1801" w:name="_Toc107004010"/>
      <w:bookmarkStart w:id="1802" w:name="_Toc107005774"/>
      <w:bookmarkStart w:id="1803" w:name="_Toc107006014"/>
      <w:bookmarkStart w:id="1804" w:name="_Toc105773543"/>
      <w:bookmarkStart w:id="1805" w:name="_Toc106390871"/>
      <w:bookmarkStart w:id="1806" w:name="_Toc106814885"/>
      <w:bookmarkStart w:id="1807" w:name="_Toc106815125"/>
      <w:bookmarkStart w:id="1808" w:name="_Toc106974233"/>
      <w:bookmarkStart w:id="1809" w:name="_Toc106993794"/>
      <w:bookmarkStart w:id="1810" w:name="_Toc106994036"/>
      <w:bookmarkStart w:id="1811" w:name="_Toc107003529"/>
      <w:bookmarkStart w:id="1812" w:name="_Toc107003771"/>
      <w:bookmarkStart w:id="1813" w:name="_Toc107004011"/>
      <w:bookmarkStart w:id="1814" w:name="_Toc107005775"/>
      <w:bookmarkStart w:id="1815" w:name="_Toc107006015"/>
      <w:bookmarkStart w:id="1816" w:name="_Toc105773544"/>
      <w:bookmarkStart w:id="1817" w:name="_Toc106390872"/>
      <w:bookmarkStart w:id="1818" w:name="_Toc106814886"/>
      <w:bookmarkStart w:id="1819" w:name="_Toc106815126"/>
      <w:bookmarkStart w:id="1820" w:name="_Toc106974234"/>
      <w:bookmarkStart w:id="1821" w:name="_Toc106993795"/>
      <w:bookmarkStart w:id="1822" w:name="_Toc106994037"/>
      <w:bookmarkStart w:id="1823" w:name="_Toc107003530"/>
      <w:bookmarkStart w:id="1824" w:name="_Toc107003772"/>
      <w:bookmarkStart w:id="1825" w:name="_Toc107004012"/>
      <w:bookmarkStart w:id="1826" w:name="_Toc107005776"/>
      <w:bookmarkStart w:id="1827" w:name="_Toc107006016"/>
      <w:bookmarkStart w:id="1828" w:name="_Toc105773545"/>
      <w:bookmarkStart w:id="1829" w:name="_Toc106390873"/>
      <w:bookmarkStart w:id="1830" w:name="_Toc106814887"/>
      <w:bookmarkStart w:id="1831" w:name="_Toc106815127"/>
      <w:bookmarkStart w:id="1832" w:name="_Toc106974235"/>
      <w:bookmarkStart w:id="1833" w:name="_Toc106993796"/>
      <w:bookmarkStart w:id="1834" w:name="_Toc106994038"/>
      <w:bookmarkStart w:id="1835" w:name="_Toc107003531"/>
      <w:bookmarkStart w:id="1836" w:name="_Toc107003773"/>
      <w:bookmarkStart w:id="1837" w:name="_Toc107004013"/>
      <w:bookmarkStart w:id="1838" w:name="_Toc107005777"/>
      <w:bookmarkStart w:id="1839" w:name="_Toc107006017"/>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r>
        <w:rPr>
          <w:rFonts w:hint="eastAsia"/>
        </w:rPr>
        <w:lastRenderedPageBreak/>
        <w:t xml:space="preserve"> </w:t>
      </w:r>
      <w:r w:rsidR="0016138C">
        <w:rPr>
          <w:rFonts w:hint="eastAsia"/>
        </w:rPr>
        <w:t xml:space="preserve"> </w:t>
      </w:r>
      <w:bookmarkStart w:id="1840" w:name="_Toc107613028"/>
      <w:bookmarkStart w:id="1841" w:name="_Ref107650402"/>
      <w:r w:rsidR="0068716B">
        <w:rPr>
          <w:rFonts w:hint="eastAsia"/>
        </w:rPr>
        <w:t>三車種</w:t>
      </w:r>
      <w:r w:rsidR="0016138C">
        <w:rPr>
          <w:rFonts w:hint="eastAsia"/>
        </w:rPr>
        <w:t>數據</w:t>
      </w:r>
      <w:r w:rsidR="00C72F70">
        <w:rPr>
          <w:rFonts w:hint="eastAsia"/>
        </w:rPr>
        <w:t>特性</w:t>
      </w:r>
      <w:r w:rsidR="0016138C">
        <w:rPr>
          <w:rFonts w:hint="eastAsia"/>
        </w:rPr>
        <w:t>說明</w:t>
      </w:r>
      <w:bookmarkEnd w:id="1840"/>
      <w:bookmarkEnd w:id="1841"/>
    </w:p>
    <w:p w14:paraId="4F54AC9A" w14:textId="23410B49" w:rsidR="004611DC" w:rsidRDefault="005F265C">
      <w:pPr>
        <w:ind w:leftChars="0" w:left="0" w:firstLine="480"/>
      </w:pPr>
      <w:r>
        <w:fldChar w:fldCharType="begin"/>
      </w:r>
      <w:r>
        <w:instrText xml:space="preserve"> </w:instrText>
      </w:r>
      <w:r>
        <w:rPr>
          <w:rFonts w:hint="eastAsia"/>
        </w:rPr>
        <w:instrText>REF _Ref105078091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fldChar w:fldCharType="separate"/>
      </w:r>
      <w:r w:rsidR="0001429D" w:rsidRPr="00F46ACA">
        <w:rPr>
          <w:rFonts w:hint="eastAsia"/>
          <w:sz w:val="20"/>
          <w:szCs w:val="20"/>
        </w:rPr>
        <w:t>圖</w:t>
      </w:r>
      <w:r w:rsidR="0001429D" w:rsidRPr="00F46ACA">
        <w:rPr>
          <w:rFonts w:hint="eastAsia"/>
          <w:sz w:val="20"/>
          <w:szCs w:val="20"/>
        </w:rPr>
        <w:t xml:space="preserve"> </w:t>
      </w:r>
      <w:r w:rsidR="0001429D">
        <w:rPr>
          <w:noProof/>
          <w:sz w:val="20"/>
          <w:szCs w:val="20"/>
        </w:rPr>
        <w:t>4</w:t>
      </w:r>
      <w:r w:rsidR="0001429D">
        <w:rPr>
          <w:sz w:val="20"/>
          <w:szCs w:val="20"/>
        </w:rPr>
        <w:noBreakHyphen/>
      </w:r>
      <w:r w:rsidR="0001429D">
        <w:rPr>
          <w:noProof/>
          <w:sz w:val="20"/>
          <w:szCs w:val="20"/>
        </w:rPr>
        <w:t>3</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408FF798" w:rsidR="0010543A" w:rsidRDefault="0010543A" w:rsidP="0010543A">
      <w:pPr>
        <w:ind w:leftChars="0" w:left="0" w:firstLine="480"/>
      </w:pPr>
      <w:r>
        <w:rPr>
          <w:rFonts w:hint="eastAsia"/>
        </w:rPr>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w:t>
      </w:r>
      <w:proofErr w:type="gramStart"/>
      <w:r>
        <w:rPr>
          <w:rFonts w:hint="eastAsia"/>
        </w:rPr>
        <w:t>自強號屬動力</w:t>
      </w:r>
      <w:proofErr w:type="gramEnd"/>
      <w:r>
        <w:rPr>
          <w:rFonts w:hint="eastAsia"/>
        </w:rPr>
        <w:t>集中式，頭尾配置較重之動力機車頭，因此產生之離心力與振動加速度較中間車廂大；應變量則僅於列車車頭通過時出現應變，而後則趨近於無應變。</w:t>
      </w:r>
    </w:p>
    <w:p w14:paraId="4AFDA170" w14:textId="16F533CA" w:rsidR="0041509E" w:rsidRDefault="00382FFB" w:rsidP="0041509E">
      <w:pPr>
        <w:ind w:leftChars="0" w:left="0" w:firstLine="480"/>
        <w:jc w:val="center"/>
      </w:pPr>
      <w:r>
        <w:rPr>
          <w:noProof/>
        </w:rPr>
        <w:drawing>
          <wp:inline distT="0" distB="0" distL="0" distR="0" wp14:anchorId="22E092F6" wp14:editId="569B092F">
            <wp:extent cx="4405630" cy="4800955"/>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414711" cy="4810851"/>
                    </a:xfrm>
                    <a:prstGeom prst="rect">
                      <a:avLst/>
                    </a:prstGeom>
                    <a:noFill/>
                  </pic:spPr>
                </pic:pic>
              </a:graphicData>
            </a:graphic>
          </wp:inline>
        </w:drawing>
      </w:r>
    </w:p>
    <w:p w14:paraId="3AEF1732" w14:textId="7F91DBF2" w:rsidR="0041509E" w:rsidRDefault="0041509E" w:rsidP="0041509E">
      <w:pPr>
        <w:pStyle w:val="ac"/>
        <w:spacing w:after="180"/>
      </w:pPr>
      <w:bookmarkStart w:id="1842" w:name="_Ref105078091"/>
      <w:bookmarkStart w:id="1843" w:name="_Toc107522753"/>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w:t>
      </w:r>
      <w:r w:rsidR="0040572D">
        <w:fldChar w:fldCharType="end"/>
      </w:r>
      <w:bookmarkStart w:id="1844" w:name="_Hlk104481587"/>
      <w:bookmarkEnd w:id="1842"/>
      <w:r>
        <w:rPr>
          <w:rFonts w:hint="eastAsia"/>
        </w:rPr>
        <w:t xml:space="preserve"> </w:t>
      </w:r>
      <w:r>
        <w:t>134</w:t>
      </w:r>
      <w:r>
        <w:rPr>
          <w:rFonts w:hint="eastAsia"/>
        </w:rPr>
        <w:t>次自強號通過所得之</w:t>
      </w:r>
      <w:bookmarkEnd w:id="1844"/>
      <w:r>
        <w:rPr>
          <w:rFonts w:hint="eastAsia"/>
        </w:rPr>
        <w:t>監測數據</w:t>
      </w:r>
      <w:bookmarkEnd w:id="1843"/>
    </w:p>
    <w:p w14:paraId="57D7D750" w14:textId="77777777" w:rsidR="0003212D" w:rsidRPr="0003212D" w:rsidRDefault="0003212D" w:rsidP="0003212D">
      <w:pPr>
        <w:ind w:left="480" w:firstLine="480"/>
      </w:pPr>
    </w:p>
    <w:p w14:paraId="4F1F3D97" w14:textId="14961D0A" w:rsidR="0010543A" w:rsidRDefault="0010543A" w:rsidP="0010543A">
      <w:pPr>
        <w:ind w:leftChars="0" w:left="0" w:firstLine="480"/>
      </w:pPr>
      <w:r>
        <w:rPr>
          <w:rFonts w:hint="eastAsia"/>
        </w:rPr>
        <w:t>普悠</w:t>
      </w:r>
      <w:proofErr w:type="gramStart"/>
      <w:r>
        <w:rPr>
          <w:rFonts w:hint="eastAsia"/>
        </w:rPr>
        <w:t>瑪</w:t>
      </w:r>
      <w:proofErr w:type="gramEnd"/>
      <w:r>
        <w:rPr>
          <w:rFonts w:hint="eastAsia"/>
        </w:rPr>
        <w:t>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w:t>
      </w:r>
      <w:proofErr w:type="gramStart"/>
      <w:r>
        <w:rPr>
          <w:rFonts w:hint="eastAsia"/>
        </w:rPr>
        <w:t>瑪</w:t>
      </w:r>
      <w:proofErr w:type="gramEnd"/>
      <w:r>
        <w:rPr>
          <w:rFonts w:hint="eastAsia"/>
        </w:rPr>
        <w:t>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77EECE83" w14:textId="7924B06C" w:rsidR="0041509E" w:rsidRDefault="000C69CC" w:rsidP="00F46ACA">
      <w:pPr>
        <w:ind w:leftChars="0" w:left="0" w:firstLine="480"/>
        <w:jc w:val="center"/>
      </w:pPr>
      <w:r>
        <w:rPr>
          <w:noProof/>
        </w:rPr>
        <w:drawing>
          <wp:inline distT="0" distB="0" distL="0" distR="0" wp14:anchorId="31BE00E6" wp14:editId="01B0DD41">
            <wp:extent cx="4755515" cy="547497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755515" cy="5474970"/>
                    </a:xfrm>
                    <a:prstGeom prst="rect">
                      <a:avLst/>
                    </a:prstGeom>
                    <a:noFill/>
                  </pic:spPr>
                </pic:pic>
              </a:graphicData>
            </a:graphic>
          </wp:inline>
        </w:drawing>
      </w:r>
    </w:p>
    <w:p w14:paraId="55AB4C17" w14:textId="432AECEB" w:rsidR="00F46ACA" w:rsidRDefault="00F46ACA" w:rsidP="00B66879">
      <w:pPr>
        <w:pStyle w:val="ac"/>
        <w:spacing w:after="180"/>
      </w:pPr>
      <w:bookmarkStart w:id="1845" w:name="_Toc107522754"/>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2</w:t>
      </w:r>
      <w:r w:rsidR="0040572D">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845"/>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10543A">
      <w:pPr>
        <w:ind w:leftChars="0" w:left="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w:t>
      </w:r>
      <w:proofErr w:type="gramStart"/>
      <w:r>
        <w:rPr>
          <w:rFonts w:hint="eastAsia"/>
        </w:rPr>
        <w:t>瑪</w:t>
      </w:r>
      <w:proofErr w:type="gramEnd"/>
      <w:r>
        <w:rPr>
          <w:rFonts w:hint="eastAsia"/>
        </w:rPr>
        <w:t>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0892E6AA" w:rsidR="0010543A" w:rsidRDefault="006536CB" w:rsidP="00F46ACA">
      <w:pPr>
        <w:ind w:leftChars="0" w:left="0" w:firstLine="480"/>
        <w:jc w:val="center"/>
      </w:pPr>
      <w:r>
        <w:rPr>
          <w:noProof/>
        </w:rPr>
        <w:drawing>
          <wp:inline distT="0" distB="0" distL="0" distR="0" wp14:anchorId="4341FCC7" wp14:editId="2B12BABE">
            <wp:extent cx="4810125" cy="556006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810125" cy="5560060"/>
                    </a:xfrm>
                    <a:prstGeom prst="rect">
                      <a:avLst/>
                    </a:prstGeom>
                    <a:noFill/>
                  </pic:spPr>
                </pic:pic>
              </a:graphicData>
            </a:graphic>
          </wp:inline>
        </w:drawing>
      </w:r>
    </w:p>
    <w:p w14:paraId="5EB94730" w14:textId="06472914" w:rsidR="00F46ACA" w:rsidRDefault="00F46ACA" w:rsidP="00F46ACA">
      <w:pPr>
        <w:ind w:leftChars="0" w:left="0" w:firstLine="400"/>
        <w:jc w:val="center"/>
        <w:rPr>
          <w:sz w:val="20"/>
          <w:szCs w:val="20"/>
        </w:rPr>
      </w:pPr>
      <w:bookmarkStart w:id="1846" w:name="_Ref104481616"/>
      <w:bookmarkStart w:id="1847" w:name="_Toc107522755"/>
      <w:r w:rsidRPr="00F46ACA">
        <w:rPr>
          <w:rFonts w:hint="eastAsia"/>
          <w:sz w:val="20"/>
          <w:szCs w:val="20"/>
        </w:rPr>
        <w:t>圖</w:t>
      </w:r>
      <w:r w:rsidRPr="00F46ACA">
        <w:rPr>
          <w:rFonts w:hint="eastAsia"/>
          <w:sz w:val="20"/>
          <w:szCs w:val="20"/>
        </w:rPr>
        <w:t xml:space="preserve"> </w:t>
      </w:r>
      <w:r w:rsidR="0040572D">
        <w:rPr>
          <w:sz w:val="20"/>
          <w:szCs w:val="20"/>
        </w:rPr>
        <w:fldChar w:fldCharType="begin"/>
      </w:r>
      <w:r w:rsidR="0040572D">
        <w:rPr>
          <w:sz w:val="20"/>
          <w:szCs w:val="20"/>
        </w:rPr>
        <w:instrText xml:space="preserve"> </w:instrText>
      </w:r>
      <w:r w:rsidR="0040572D">
        <w:rPr>
          <w:rFonts w:hint="eastAsia"/>
          <w:sz w:val="20"/>
          <w:szCs w:val="20"/>
        </w:rPr>
        <w:instrText>STYLEREF 1 \s</w:instrText>
      </w:r>
      <w:r w:rsidR="0040572D">
        <w:rPr>
          <w:sz w:val="20"/>
          <w:szCs w:val="20"/>
        </w:rPr>
        <w:instrText xml:space="preserve"> </w:instrText>
      </w:r>
      <w:r w:rsidR="0040572D">
        <w:rPr>
          <w:sz w:val="20"/>
          <w:szCs w:val="20"/>
        </w:rPr>
        <w:fldChar w:fldCharType="separate"/>
      </w:r>
      <w:r w:rsidR="0040572D">
        <w:rPr>
          <w:noProof/>
          <w:sz w:val="20"/>
          <w:szCs w:val="20"/>
        </w:rPr>
        <w:t>4</w:t>
      </w:r>
      <w:r w:rsidR="0040572D">
        <w:rPr>
          <w:sz w:val="20"/>
          <w:szCs w:val="20"/>
        </w:rPr>
        <w:fldChar w:fldCharType="end"/>
      </w:r>
      <w:r w:rsidR="0040572D">
        <w:rPr>
          <w:sz w:val="20"/>
          <w:szCs w:val="20"/>
        </w:rPr>
        <w:noBreakHyphen/>
      </w:r>
      <w:r w:rsidR="0040572D">
        <w:rPr>
          <w:sz w:val="20"/>
          <w:szCs w:val="20"/>
        </w:rPr>
        <w:fldChar w:fldCharType="begin"/>
      </w:r>
      <w:r w:rsidR="0040572D">
        <w:rPr>
          <w:sz w:val="20"/>
          <w:szCs w:val="20"/>
        </w:rPr>
        <w:instrText xml:space="preserve"> </w:instrText>
      </w:r>
      <w:r w:rsidR="0040572D">
        <w:rPr>
          <w:rFonts w:hint="eastAsia"/>
          <w:sz w:val="20"/>
          <w:szCs w:val="20"/>
        </w:rPr>
        <w:instrText xml:space="preserve">SEQ </w:instrText>
      </w:r>
      <w:r w:rsidR="0040572D">
        <w:rPr>
          <w:rFonts w:hint="eastAsia"/>
          <w:sz w:val="20"/>
          <w:szCs w:val="20"/>
        </w:rPr>
        <w:instrText>圖</w:instrText>
      </w:r>
      <w:r w:rsidR="0040572D">
        <w:rPr>
          <w:rFonts w:hint="eastAsia"/>
          <w:sz w:val="20"/>
          <w:szCs w:val="20"/>
        </w:rPr>
        <w:instrText xml:space="preserve"> \* ARABIC \s 1</w:instrText>
      </w:r>
      <w:r w:rsidR="0040572D">
        <w:rPr>
          <w:sz w:val="20"/>
          <w:szCs w:val="20"/>
        </w:rPr>
        <w:instrText xml:space="preserve"> </w:instrText>
      </w:r>
      <w:r w:rsidR="0040572D">
        <w:rPr>
          <w:sz w:val="20"/>
          <w:szCs w:val="20"/>
        </w:rPr>
        <w:fldChar w:fldCharType="separate"/>
      </w:r>
      <w:r w:rsidR="0040572D">
        <w:rPr>
          <w:noProof/>
          <w:sz w:val="20"/>
          <w:szCs w:val="20"/>
        </w:rPr>
        <w:t>3</w:t>
      </w:r>
      <w:r w:rsidR="0040572D">
        <w:rPr>
          <w:sz w:val="20"/>
          <w:szCs w:val="20"/>
        </w:rPr>
        <w:fldChar w:fldCharType="end"/>
      </w:r>
      <w:bookmarkEnd w:id="1846"/>
      <w:r w:rsidRPr="00F46ACA">
        <w:rPr>
          <w:rFonts w:hint="eastAsia"/>
          <w:sz w:val="20"/>
          <w:szCs w:val="20"/>
        </w:rPr>
        <w:t xml:space="preserve"> 3228</w:t>
      </w:r>
      <w:r w:rsidRPr="00F46ACA">
        <w:rPr>
          <w:rFonts w:hint="eastAsia"/>
          <w:sz w:val="20"/>
          <w:szCs w:val="20"/>
        </w:rPr>
        <w:t>次區間車通過所得之監測數據</w:t>
      </w:r>
      <w:bookmarkEnd w:id="1847"/>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58DF00AB" w:rsidR="005B73AF" w:rsidRDefault="005B73AF" w:rsidP="005B73AF">
      <w:pPr>
        <w:ind w:leftChars="0" w:left="0" w:firstLine="480"/>
      </w:pPr>
      <w:r>
        <w:rPr>
          <w:rFonts w:hint="eastAsia"/>
        </w:rPr>
        <w:lastRenderedPageBreak/>
        <w:t>為詳細比較三車種產生的數值差異，另外計算了橫向阻力與加速度的平均峰值，並藉由數據接收的時間差推算列車通過速度，資料</w:t>
      </w:r>
      <w:proofErr w:type="gramStart"/>
      <w:r>
        <w:rPr>
          <w:rFonts w:hint="eastAsia"/>
        </w:rPr>
        <w:t>詳列如</w:t>
      </w:r>
      <w:proofErr w:type="gramEnd"/>
      <w:r>
        <w:fldChar w:fldCharType="begin"/>
      </w:r>
      <w:r>
        <w:instrText xml:space="preserve"> </w:instrText>
      </w:r>
      <w:r>
        <w:rPr>
          <w:rFonts w:hint="eastAsia"/>
        </w:rPr>
        <w:instrText>REF _Ref104746181 \h</w:instrText>
      </w:r>
      <w:r>
        <w:instrText xml:space="preserve"> </w:instrText>
      </w:r>
      <w:r>
        <w:fldChar w:fldCharType="separate"/>
      </w:r>
      <w:r w:rsidR="0001429D">
        <w:rPr>
          <w:rFonts w:hint="eastAsia"/>
        </w:rPr>
        <w:t>表</w:t>
      </w:r>
      <w:r w:rsidR="0001429D">
        <w:t xml:space="preserve"> </w:t>
      </w:r>
      <w:r w:rsidR="0001429D">
        <w:rPr>
          <w:noProof/>
        </w:rPr>
        <w:t>4</w:t>
      </w:r>
      <w:r w:rsidR="0001429D">
        <w:noBreakHyphen/>
      </w:r>
      <w:r w:rsidR="0001429D">
        <w:rPr>
          <w:noProof/>
        </w:rPr>
        <w:t>2</w:t>
      </w:r>
      <w:r>
        <w:fldChar w:fldCharType="end"/>
      </w:r>
      <w:r>
        <w:rPr>
          <w:rFonts w:hint="eastAsia"/>
        </w:rPr>
        <w:t>。</w:t>
      </w:r>
    </w:p>
    <w:p w14:paraId="496949BF" w14:textId="77777777" w:rsidR="005B73AF" w:rsidRPr="005B73AF" w:rsidRDefault="005B73AF" w:rsidP="005B73AF">
      <w:pPr>
        <w:ind w:leftChars="0" w:left="0" w:firstLine="480"/>
      </w:pPr>
    </w:p>
    <w:p w14:paraId="7AD6C3F8" w14:textId="26855026" w:rsidR="005B73AF" w:rsidRDefault="005B73AF" w:rsidP="00B66879">
      <w:pPr>
        <w:pStyle w:val="ac"/>
        <w:spacing w:after="180"/>
        <w:ind w:left="480" w:firstLine="480"/>
      </w:pPr>
      <w:bookmarkStart w:id="1848" w:name="_Ref104746181"/>
      <w:bookmarkStart w:id="1849" w:name="_Toc107581468"/>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848"/>
      <w:r>
        <w:t xml:space="preserve"> </w:t>
      </w:r>
      <w:r>
        <w:rPr>
          <w:rFonts w:hint="eastAsia"/>
        </w:rPr>
        <w:t>各車種之監測數值與通過速度表</w:t>
      </w:r>
      <w:bookmarkEnd w:id="1849"/>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proofErr w:type="gramStart"/>
      <w:r w:rsidRPr="00B66879">
        <w:rPr>
          <w:rFonts w:hint="eastAsia"/>
          <w:sz w:val="20"/>
          <w:szCs w:val="20"/>
        </w:rPr>
        <w:t>註</w:t>
      </w:r>
      <w:proofErr w:type="gramEnd"/>
      <w:r w:rsidRPr="00B66879">
        <w:rPr>
          <w:sz w:val="20"/>
          <w:szCs w:val="20"/>
        </w:rPr>
        <w:t xml:space="preserve">: </w:t>
      </w:r>
      <w:r w:rsidRPr="00B66879">
        <w:rPr>
          <w:rFonts w:hint="eastAsia"/>
          <w:sz w:val="20"/>
          <w:szCs w:val="20"/>
        </w:rPr>
        <w:t>平均峰值為將橫向阻力與加速度</w:t>
      </w:r>
      <w:proofErr w:type="gramStart"/>
      <w:r w:rsidRPr="00B66879">
        <w:rPr>
          <w:rFonts w:hint="eastAsia"/>
          <w:sz w:val="20"/>
          <w:szCs w:val="20"/>
        </w:rPr>
        <w:t>峰值取平均</w:t>
      </w:r>
      <w:proofErr w:type="gramEnd"/>
      <w:r w:rsidRPr="00B66879">
        <w:rPr>
          <w:rFonts w:hint="eastAsia"/>
          <w:sz w:val="20"/>
          <w:szCs w:val="20"/>
        </w:rPr>
        <w:t>所得之數值</w:t>
      </w:r>
    </w:p>
    <w:p w14:paraId="20C029C9" w14:textId="77777777" w:rsidR="005B73AF" w:rsidRPr="005B73AF" w:rsidRDefault="005B73AF" w:rsidP="00F46ACA">
      <w:pPr>
        <w:ind w:leftChars="0" w:left="0" w:firstLine="400"/>
        <w:jc w:val="center"/>
        <w:rPr>
          <w:sz w:val="20"/>
          <w:szCs w:val="20"/>
        </w:rPr>
      </w:pPr>
    </w:p>
    <w:p w14:paraId="5AABF333" w14:textId="77777777" w:rsidR="00880F00" w:rsidRPr="00B66879" w:rsidRDefault="00880F00" w:rsidP="00F46ACA">
      <w:pPr>
        <w:ind w:leftChars="0" w:left="0" w:firstLine="400"/>
        <w:rPr>
          <w:sz w:val="20"/>
          <w:szCs w:val="20"/>
        </w:rPr>
      </w:pPr>
    </w:p>
    <w:p w14:paraId="3692581A" w14:textId="1A5629F4" w:rsidR="0016138C" w:rsidRPr="00BD57A9" w:rsidRDefault="00F46ACA" w:rsidP="00F46ACA">
      <w:pPr>
        <w:pStyle w:val="31"/>
        <w:spacing w:before="360" w:after="180"/>
        <w:rPr>
          <w:color w:val="000000" w:themeColor="text1"/>
        </w:rPr>
      </w:pPr>
      <w:r>
        <w:t xml:space="preserve"> </w:t>
      </w:r>
      <w:r w:rsidR="0016138C" w:rsidRPr="00F46ACA">
        <w:rPr>
          <w:rFonts w:hint="eastAsia"/>
        </w:rPr>
        <w:t xml:space="preserve"> </w:t>
      </w:r>
      <w:bookmarkStart w:id="1850" w:name="_Toc107613029"/>
      <w:r w:rsidR="0016138C" w:rsidRPr="00F46ACA">
        <w:rPr>
          <w:rFonts w:hint="eastAsia"/>
        </w:rPr>
        <w:t>數值</w:t>
      </w:r>
      <w:r w:rsidR="00BD57A9" w:rsidRPr="00F46ACA">
        <w:rPr>
          <w:rFonts w:hint="eastAsia"/>
        </w:rPr>
        <w:t>合理性</w:t>
      </w:r>
      <w:r w:rsidR="0016138C" w:rsidRPr="00F46ACA">
        <w:rPr>
          <w:rFonts w:hint="eastAsia"/>
        </w:rPr>
        <w:t>探討</w:t>
      </w:r>
      <w:bookmarkEnd w:id="1850"/>
    </w:p>
    <w:p w14:paraId="239027E5" w14:textId="4D5F4D9E" w:rsidR="00A63754" w:rsidRDefault="001360AA">
      <w:pPr>
        <w:ind w:leftChars="0" w:left="0" w:firstLine="480"/>
      </w:pPr>
      <w:r>
        <w:rPr>
          <w:rFonts w:hint="eastAsia"/>
        </w:rPr>
        <w:t>從</w:t>
      </w:r>
      <w:r w:rsidR="001F7E77">
        <w:rPr>
          <w:rFonts w:hint="eastAsia"/>
        </w:rPr>
        <w:t>前一</w:t>
      </w:r>
      <w:r>
        <w:rPr>
          <w:rFonts w:hint="eastAsia"/>
        </w:rPr>
        <w:t>節所得量測得之數值</w:t>
      </w:r>
      <w:r w:rsidR="001F7E77">
        <w:rPr>
          <w:rFonts w:hint="eastAsia"/>
        </w:rPr>
        <w:t>，分別針對動態橫向阻力、振動加速度與應變量探討</w:t>
      </w:r>
      <w:r>
        <w:rPr>
          <w:rFonts w:hint="eastAsia"/>
        </w:rPr>
        <w:t>合理性</w:t>
      </w:r>
      <w:r w:rsidR="001F7E77">
        <w:rPr>
          <w:rFonts w:hint="eastAsia"/>
        </w:rPr>
        <w:t>。</w:t>
      </w:r>
    </w:p>
    <w:p w14:paraId="0DAE0B7B" w14:textId="43E223F0" w:rsidR="00A63754" w:rsidRDefault="001360AA" w:rsidP="002C38A3">
      <w:pPr>
        <w:pStyle w:val="aa"/>
        <w:numPr>
          <w:ilvl w:val="0"/>
          <w:numId w:val="23"/>
        </w:numPr>
        <w:ind w:leftChars="0" w:firstLineChars="0"/>
      </w:pPr>
      <w:r>
        <w:rPr>
          <w:rFonts w:hint="eastAsia"/>
        </w:rPr>
        <w:t>動態橫向阻力</w:t>
      </w:r>
    </w:p>
    <w:p w14:paraId="55898C85" w14:textId="14BB58A1" w:rsidR="001360AA" w:rsidRDefault="001360AA">
      <w:pPr>
        <w:ind w:leftChars="0" w:left="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CC796C">
        <w:rPr>
          <w:rFonts w:hint="eastAsia"/>
        </w:rPr>
        <w:t>約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針對列車通過產生的離心力</w:t>
      </w:r>
      <w:r w:rsidR="008A44F8">
        <w:rPr>
          <w:rFonts w:hint="eastAsia"/>
        </w:rPr>
        <w:t>(</w:t>
      </w:r>
      <w:r w:rsidR="008A44F8">
        <w:rPr>
          <w:rFonts w:hint="eastAsia"/>
        </w:rPr>
        <w:t>含作用方向</w:t>
      </w:r>
      <w:r w:rsidR="008A44F8">
        <w:rPr>
          <w:rFonts w:hint="eastAsia"/>
        </w:rPr>
        <w:t>)</w:t>
      </w:r>
      <w:r w:rsidR="00CC796C">
        <w:rPr>
          <w:rFonts w:hint="eastAsia"/>
        </w:rPr>
        <w:t>進行</w:t>
      </w:r>
      <w:r w:rsidR="008A44F8">
        <w:rPr>
          <w:rFonts w:hint="eastAsia"/>
        </w:rPr>
        <w:t>考量。該路段曲線半徑為</w:t>
      </w:r>
      <w:r w:rsidR="008A44F8">
        <w:rPr>
          <w:rFonts w:hint="eastAsia"/>
        </w:rPr>
        <w:t>1780</w:t>
      </w:r>
      <w:r w:rsidR="008A44F8">
        <w:t>m</w:t>
      </w:r>
      <w:r w:rsidR="008A44F8">
        <w:rPr>
          <w:rFonts w:hint="eastAsia"/>
        </w:rPr>
        <w:t>，超高為</w:t>
      </w:r>
      <w:r w:rsidR="008A44F8">
        <w:rPr>
          <w:rFonts w:hint="eastAsia"/>
        </w:rPr>
        <w:t>45</w:t>
      </w:r>
      <w:r w:rsidR="008A44F8">
        <w:t>mm</w:t>
      </w:r>
      <w:r w:rsidR="008A44F8">
        <w:rPr>
          <w:rFonts w:hint="eastAsia"/>
        </w:rPr>
        <w:t>，</w:t>
      </w:r>
      <w:r w:rsidR="00100445">
        <w:rPr>
          <w:rFonts w:hint="eastAsia"/>
        </w:rPr>
        <w:t>以</w:t>
      </w:r>
      <w:r w:rsidR="00100445">
        <w:rPr>
          <w:rFonts w:hint="eastAsia"/>
        </w:rPr>
        <w:t>134</w:t>
      </w:r>
      <w:r w:rsidR="00100445">
        <w:rPr>
          <w:rFonts w:hint="eastAsia"/>
        </w:rPr>
        <w:t>次自強號</w:t>
      </w:r>
      <w:r w:rsidR="004A47EB">
        <w:rPr>
          <w:rFonts w:hint="eastAsia"/>
        </w:rPr>
        <w:t>為</w:t>
      </w:r>
      <w:r w:rsidR="00100445">
        <w:rPr>
          <w:rFonts w:hint="eastAsia"/>
        </w:rPr>
        <w:t>例，</w:t>
      </w:r>
      <w:r w:rsidR="008A44F8">
        <w:rPr>
          <w:rFonts w:hint="eastAsia"/>
        </w:rPr>
        <w:t>計算未被平衡之加速度為</w:t>
      </w:r>
      <w:r w:rsidR="008A44F8">
        <w:rPr>
          <w:rFonts w:hint="eastAsia"/>
        </w:rPr>
        <w:t>:</w:t>
      </w:r>
    </w:p>
    <w:p w14:paraId="5B5A9982" w14:textId="4F381D63" w:rsidR="001360AA" w:rsidRDefault="008A44F8" w:rsidP="002C38A3">
      <w:pPr>
        <w:pStyle w:val="aa"/>
        <w:numPr>
          <w:ilvl w:val="0"/>
          <w:numId w:val="24"/>
        </w:numPr>
        <w:ind w:leftChars="0" w:firstLineChars="0"/>
      </w:pPr>
      <w:r>
        <w:rPr>
          <w:rFonts w:hint="eastAsia"/>
        </w:rPr>
        <w:t>當通過速度為</w:t>
      </w:r>
      <w:r>
        <w:rPr>
          <w:rFonts w:hint="eastAsia"/>
        </w:rPr>
        <w:t>70</w:t>
      </w:r>
      <w:r w:rsidR="00AD0E52">
        <w:t>.7</w:t>
      </w:r>
      <w:r>
        <w:t>km/</w:t>
      </w:r>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 :</w:t>
      </w:r>
    </w:p>
    <w:p w14:paraId="32795475" w14:textId="7F2198AB"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22.5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2D162A03" w:rsidR="00AD0E52" w:rsidRPr="00E43849" w:rsidRDefault="00AD0E52">
      <w:pPr>
        <w:ind w:leftChars="0" w:left="0" w:firstLineChars="0" w:firstLine="0"/>
      </w:pPr>
      <m:oMathPara>
        <m:oMathParaPr>
          <m:jc m:val="center"/>
        </m:oMathParaPr>
        <m:oMath>
          <m:r>
            <w:rPr>
              <w:rFonts w:ascii="Cambria Math" w:hAnsi="Cambria Math"/>
            </w:rPr>
            <m:t>=22.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rPr>
            <m:t>22.5mm (</m:t>
          </m:r>
          <m:r>
            <m:rPr>
              <m:sty m:val="p"/>
            </m:rPr>
            <w:rPr>
              <w:rFonts w:ascii="Cambria Math" w:hAnsi="Cambria Math" w:hint="eastAsia"/>
            </w:rPr>
            <m:t>超高過量</m:t>
          </m:r>
          <m:r>
            <w:rPr>
              <w:rFonts w:ascii="Cambria Math" w:hAnsi="Cambria Math"/>
            </w:rPr>
            <m:t>)</m:t>
          </m:r>
        </m:oMath>
      </m:oMathPara>
    </w:p>
    <w:p w14:paraId="4656741B" w14:textId="0AC20731" w:rsidR="00E43849" w:rsidRDefault="00E43849">
      <w:pPr>
        <w:ind w:leftChars="0" w:left="0" w:firstLineChars="0" w:firstLine="0"/>
      </w:pPr>
      <w:r>
        <w:tab/>
      </w:r>
      <w:r>
        <w:tab/>
      </w:r>
      <w:r>
        <w:rPr>
          <w:rFonts w:hint="eastAsia"/>
        </w:rPr>
        <w:t>依據未被平衡之加速度與超高不足的關係式</w:t>
      </w:r>
      <w:r>
        <w:fldChar w:fldCharType="begin"/>
      </w:r>
      <w:r w:rsidR="0097213C">
        <w:rPr>
          <w:rFonts w:hint="eastAsia"/>
        </w:rPr>
        <w:instrText xml:space="preserve"> ADDIN EN.CITE &lt;EndNote&gt;&lt;Cite&gt;&lt;Author&gt;</w:instrText>
      </w:r>
      <w:r w:rsidR="0097213C">
        <w:rPr>
          <w:rFonts w:hint="eastAsia"/>
        </w:rPr>
        <w:instrText>陳鴻麟</w:instrText>
      </w:r>
      <w:r w:rsidR="0097213C">
        <w:rPr>
          <w:rFonts w:hint="eastAsia"/>
        </w:rPr>
        <w:instrText>&lt;/Author&gt;&lt;Year&gt;2018&lt;/Year&gt;&lt;RecNum&gt;51&lt;/RecNum&gt;&lt;DisplayText&gt;[28]&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97213C">
        <w:rPr>
          <w:rFonts w:hint="eastAsia"/>
        </w:rPr>
        <w:instrText>陳鴻麟</w:instrText>
      </w:r>
      <w:r w:rsidR="0097213C">
        <w:rPr>
          <w:rFonts w:hint="eastAsia"/>
        </w:rPr>
        <w:instrText>&lt;/style&gt;&lt;/author&gt;&lt;/authors&gt;&lt;/contributors&gt;&lt;titles&gt;&lt;title&gt;&lt;style face="normal" font="default" charset="136" size="100%"&gt;</w:instrText>
      </w:r>
      <w:r w:rsidR="0097213C">
        <w:rPr>
          <w:rFonts w:hint="eastAsia"/>
        </w:rPr>
        <w:instrText>鐵道工程實務</w:instrText>
      </w:r>
      <w:r w:rsidR="0097213C">
        <w:rPr>
          <w:rFonts w:hint="eastAsia"/>
        </w:rPr>
        <w:instrText>&lt;/style&gt;&lt;/title&gt;&lt;/titles&gt;&lt;pages&gt;3-33&lt;/pages&gt;&lt;dates&gt;&lt;year&gt;2018&lt;/year&gt;&lt;/dates&gt;&lt;pub-location&gt;&lt;style face="normal" font="default" charset="136" size="100%"&gt;</w:instrText>
      </w:r>
      <w:r w:rsidR="0097213C">
        <w:rPr>
          <w:rFonts w:hint="eastAsia"/>
        </w:rPr>
        <w:instrText>台北市</w:instrText>
      </w:r>
      <w:r w:rsidR="0097213C">
        <w:rPr>
          <w:rFonts w:hint="eastAsia"/>
        </w:rPr>
        <w:instrText>&lt;/style&gt;&lt;/pub-location&gt;&lt;publisher&gt;&lt;style face="normal" font="default" charset="136" size="100%"&gt;</w:instrText>
      </w:r>
      <w:r w:rsidR="0097213C">
        <w:rPr>
          <w:rFonts w:hint="eastAsia"/>
        </w:rPr>
        <w:instrText>詹氏書局</w:instrText>
      </w:r>
      <w:r w:rsidR="0097213C">
        <w:rPr>
          <w:rFonts w:hint="eastAsia"/>
        </w:rPr>
        <w:instrText>&lt;/style&gt;&lt;/publisher&gt;&lt;urls&gt;&lt;/urls&gt;&lt;/record&gt;&lt;/Cite&gt;&lt;/EndNote&gt;</w:instrText>
      </w:r>
      <w:r>
        <w:fldChar w:fldCharType="separate"/>
      </w:r>
      <w:r w:rsidR="0097213C">
        <w:rPr>
          <w:noProof/>
        </w:rPr>
        <w:t>[28]</w:t>
      </w:r>
      <w:r>
        <w:fldChar w:fldCharType="end"/>
      </w:r>
      <w:r>
        <w:rPr>
          <w:rFonts w:hint="eastAsia"/>
        </w:rPr>
        <w:t>:</w:t>
      </w:r>
    </w:p>
    <w:p w14:paraId="1BDA31F2" w14:textId="576604EE" w:rsidR="00E43849" w:rsidRPr="000C6687" w:rsidRDefault="00E43849">
      <w:pPr>
        <w:ind w:leftChars="0" w:left="0" w:firstLineChars="0" w:firstLine="0"/>
      </w:pPr>
      <m:oMathPara>
        <m:oMathParaPr>
          <m:jc m:val="center"/>
        </m:oMathParaPr>
        <m:oMath>
          <m:r>
            <w:rPr>
              <w:rFonts w:ascii="Cambria Math" w:hAnsi="Cambria Math"/>
            </w:rPr>
            <w:lastRenderedPageBreak/>
            <m:t xml:space="preserve">∆h= </m:t>
          </m:r>
          <m:f>
            <m:fPr>
              <m:ctrlPr>
                <w:rPr>
                  <w:rFonts w:ascii="Cambria Math" w:hAnsi="Cambria Math"/>
                  <w:i/>
                </w:rPr>
              </m:ctrlPr>
            </m:fPr>
            <m:num>
              <m:r>
                <w:rPr>
                  <w:rFonts w:ascii="Cambria Math" w:hAnsi="Cambria Math"/>
                </w:rPr>
                <m:t>S</m:t>
              </m:r>
            </m:num>
            <m:den>
              <m:r>
                <w:rPr>
                  <w:rFonts w:ascii="Cambria Math" w:hAnsi="Cambria Math"/>
                </w:rPr>
                <m:t>g</m:t>
              </m:r>
            </m:den>
          </m:f>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2</m:t>
                      </m:r>
                    </m:sup>
                  </m:sSubSup>
                </m:num>
                <m:den>
                  <m:r>
                    <w:rPr>
                      <w:rFonts w:ascii="Cambria Math" w:hAnsi="Cambria Math"/>
                    </w:rPr>
                    <m:t>R</m:t>
                  </m:r>
                </m:den>
              </m:f>
            </m:e>
          </m:d>
          <m:r>
            <w:rPr>
              <w:rFonts w:ascii="Cambria Math" w:hAnsi="Cambria Math"/>
            </w:rPr>
            <m:t>=</m:t>
          </m:r>
          <m:f>
            <m:fPr>
              <m:ctrlPr>
                <w:rPr>
                  <w:rFonts w:ascii="Cambria Math" w:hAnsi="Cambria Math"/>
                  <w:i/>
                </w:rPr>
              </m:ctrlPr>
            </m:fPr>
            <m:num>
              <m:r>
                <w:rPr>
                  <w:rFonts w:ascii="Cambria Math" w:hAnsi="Cambria Math"/>
                </w:rPr>
                <m:t>1067</m:t>
              </m:r>
            </m:num>
            <m:den>
              <m:r>
                <w:rPr>
                  <w:rFonts w:ascii="Cambria Math" w:hAnsi="Cambria Math"/>
                </w:rPr>
                <m:t>9.8</m:t>
              </m:r>
            </m:den>
          </m:f>
          <m:r>
            <w:rPr>
              <w:rFonts w:ascii="Cambria Math" w:hAnsi="Cambria Math"/>
            </w:rPr>
            <m:t>×α=109α</m:t>
          </m:r>
        </m:oMath>
      </m:oMathPara>
    </w:p>
    <w:p w14:paraId="16B4CE55" w14:textId="45ECF4F8" w:rsidR="000C6687" w:rsidRDefault="00CC09C8" w:rsidP="00B66879">
      <w:pPr>
        <w:ind w:leftChars="83" w:left="199" w:firstLineChars="0"/>
        <w:jc w:val="both"/>
      </w:pPr>
      <w:r>
        <w:rPr>
          <w:rFonts w:hint="eastAsia"/>
          <w:sz w:val="18"/>
          <w:szCs w:val="16"/>
        </w:rPr>
        <w:t xml:space="preserve">               </w:t>
      </w:r>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p>
    <w:p w14:paraId="2AB49A48" w14:textId="77777777" w:rsidR="00CC09C8" w:rsidRPr="00E43849" w:rsidRDefault="00CC09C8" w:rsidP="00B66879">
      <w:pPr>
        <w:ind w:leftChars="0" w:left="0" w:firstLineChars="0" w:firstLine="0"/>
      </w:pPr>
    </w:p>
    <w:p w14:paraId="4505B38F" w14:textId="570961FA" w:rsidR="00AD0E52" w:rsidRPr="00CB09F5" w:rsidRDefault="000C6687" w:rsidP="00AD0E52">
      <w:pPr>
        <w:pStyle w:val="aa"/>
        <w:ind w:leftChars="0" w:left="960" w:firstLineChars="0" w:firstLine="0"/>
      </w:pPr>
      <m:oMath>
        <m:r>
          <m:rPr>
            <m:sty m:val="p"/>
          </m:rPr>
          <w:rPr>
            <w:rFonts w:ascii="Cambria Math" w:hAnsi="Cambria Math"/>
          </w:rPr>
          <m:t>∴</m:t>
        </m:r>
        <m:r>
          <m:rPr>
            <m:sty m:val="p"/>
          </m:rPr>
          <w:rPr>
            <w:rFonts w:ascii="Cambria Math" w:hAnsi="Cambria Math" w:hint="eastAsia"/>
          </w:rPr>
          <m:t>未被平衡之加速度</m:t>
        </m:r>
        <m:r>
          <m:rPr>
            <m:sty m:val="p"/>
          </m:rPr>
          <w:rPr>
            <w:rFonts w:ascii="Cambria Math" w:hAnsi="Cambria Math"/>
          </w:rPr>
          <m:t>=</m:t>
        </m:r>
        <m:f>
          <m:fPr>
            <m:ctrlPr>
              <w:rPr>
                <w:rFonts w:ascii="Cambria Math" w:hAnsi="Cambria Math"/>
                <w:iCs/>
              </w:rPr>
            </m:ctrlPr>
          </m:fPr>
          <m:num>
            <m:r>
              <m:rPr>
                <m:sty m:val="p"/>
              </m:rPr>
              <w:rPr>
                <w:rFonts w:ascii="Cambria Math" w:hAnsi="Cambria Math" w:hint="eastAsia"/>
              </w:rPr>
              <m:t>超高不足量</m:t>
            </m:r>
          </m:num>
          <m:den>
            <m:r>
              <w:rPr>
                <w:rFonts w:ascii="Cambria Math" w:hAnsi="Cambria Math"/>
              </w:rPr>
              <m:t>109</m:t>
            </m:r>
          </m:den>
        </m:f>
        <m:r>
          <m:rPr>
            <m:sty m:val="p"/>
          </m:rPr>
          <w:rPr>
            <w:rFonts w:ascii="Cambria Math" w:hAnsi="Cambria Math"/>
          </w:rPr>
          <m:t>=</m:t>
        </m:r>
        <m:f>
          <m:fPr>
            <m:ctrlPr>
              <w:rPr>
                <w:rFonts w:ascii="Cambria Math" w:hAnsi="Cambria Math"/>
                <w:iCs/>
              </w:rPr>
            </m:ctrlPr>
          </m:fPr>
          <m:num>
            <m:r>
              <m:rPr>
                <m:sty m:val="p"/>
              </m:rPr>
              <w:rPr>
                <w:rFonts w:ascii="Cambria Math" w:hAnsi="Cambria Math"/>
              </w:rPr>
              <m:t>-22.5</m:t>
            </m:r>
          </m:num>
          <m:den>
            <m:r>
              <w:rPr>
                <w:rFonts w:ascii="Cambria Math" w:hAnsi="Cambria Math"/>
              </w:rPr>
              <m:t>109</m:t>
            </m:r>
          </m:den>
        </m:f>
        <m:r>
          <w:rPr>
            <w:rFonts w:ascii="Cambria Math" w:hAnsi="Cambria Math"/>
          </w:rPr>
          <m:t xml:space="preserve">= </m:t>
        </m:r>
        <m:r>
          <w:rPr>
            <w:rFonts w:ascii="Cambria Math" w:eastAsia="MS Gothic" w:hAnsi="Cambria Math"/>
          </w:rPr>
          <m:t>-</m:t>
        </m:r>
        <m:r>
          <w:rPr>
            <w:rFonts w:ascii="Cambria Math" w:hAnsi="Cambria Math"/>
          </w:rPr>
          <m:t xml:space="preserve">0.206 </m:t>
        </m:r>
        <w:bookmarkStart w:id="1851" w:name="_Hlk106117184"/>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bookmarkEnd w:id="1851"/>
      <w:r w:rsidR="00143EC3">
        <w:rPr>
          <w:rFonts w:hint="eastAsia"/>
        </w:rPr>
        <w:t xml:space="preserve"> (</w:t>
      </w:r>
      <w:r w:rsidR="00143EC3">
        <w:rPr>
          <w:rFonts w:hint="eastAsia"/>
        </w:rPr>
        <w:t>向心作用</w:t>
      </w:r>
      <w:r w:rsidR="00143EC3">
        <w:rPr>
          <w:rFonts w:hint="eastAsia"/>
        </w:rPr>
        <w:t>)</w:t>
      </w:r>
    </w:p>
    <w:p w14:paraId="6686CCE4" w14:textId="77777777" w:rsidR="00100445" w:rsidRPr="00B66879" w:rsidRDefault="00100445" w:rsidP="00B66879">
      <w:pPr>
        <w:ind w:leftChars="0" w:left="480" w:firstLineChars="0" w:firstLine="480"/>
        <w:rPr>
          <w:i/>
        </w:rPr>
      </w:pPr>
    </w:p>
    <w:p w14:paraId="3329DD1C" w14:textId="7FE2EA1C" w:rsidR="001360AA" w:rsidRPr="00100445" w:rsidRDefault="00100445" w:rsidP="00B66879">
      <w:pPr>
        <w:ind w:leftChars="0" w:left="0" w:firstLineChars="0" w:firstLine="480"/>
      </w:pPr>
      <w:r>
        <w:rPr>
          <w:rFonts w:hint="eastAsia"/>
        </w:rPr>
        <w:t>由於當此車速通過該路段時，為超高過量，因此是產生向心加速度</w:t>
      </w:r>
      <w:r w:rsidR="00A80113">
        <w:rPr>
          <w:rFonts w:hint="eastAsia"/>
        </w:rPr>
        <w:t>(</w:t>
      </w:r>
      <w:r w:rsidR="00A80113">
        <w:rPr>
          <w:rFonts w:hint="eastAsia"/>
        </w:rPr>
        <w:t>並非離心</w:t>
      </w:r>
      <w:r w:rsidR="00A80113">
        <w:rPr>
          <w:rFonts w:hint="eastAsia"/>
        </w:rPr>
        <w:t>)</w:t>
      </w:r>
      <w:r>
        <w:rPr>
          <w:rFonts w:hint="eastAsia"/>
        </w:rPr>
        <w:t>，表</w:t>
      </w:r>
      <w:r w:rsidR="00A80113">
        <w:rPr>
          <w:rFonts w:hint="eastAsia"/>
        </w:rPr>
        <w:t>示軌道系統</w:t>
      </w:r>
      <w:proofErr w:type="gramStart"/>
      <w:r w:rsidR="00A80113">
        <w:rPr>
          <w:rFonts w:hint="eastAsia"/>
        </w:rPr>
        <w:t>內軌側</w:t>
      </w:r>
      <w:proofErr w:type="gramEnd"/>
      <w:r w:rsidR="00A80113">
        <w:rPr>
          <w:rFonts w:hint="eastAsia"/>
        </w:rPr>
        <w:t>所承受的壓力多於</w:t>
      </w:r>
      <w:proofErr w:type="gramStart"/>
      <w:r w:rsidR="00A80113">
        <w:rPr>
          <w:rFonts w:hint="eastAsia"/>
        </w:rPr>
        <w:t>外軌側</w:t>
      </w:r>
      <w:proofErr w:type="gramEnd"/>
      <w:r w:rsidR="00717328">
        <w:rPr>
          <w:rFonts w:hint="eastAsia"/>
        </w:rPr>
        <w:t>，因此</w:t>
      </w:r>
      <w:r w:rsidR="0044543D">
        <w:rPr>
          <w:rFonts w:hint="eastAsia"/>
        </w:rPr>
        <w:t>可說明量測數值偏小的原因，而在外軌</w:t>
      </w:r>
      <w:proofErr w:type="gramStart"/>
      <w:r w:rsidR="0044543D">
        <w:rPr>
          <w:rFonts w:hint="eastAsia"/>
        </w:rPr>
        <w:t>所量得數值</w:t>
      </w:r>
      <w:proofErr w:type="gramEnd"/>
      <w:r w:rsidR="0044543D">
        <w:rPr>
          <w:rFonts w:hint="eastAsia"/>
        </w:rPr>
        <w:t>應為列車重力擠壓</w:t>
      </w:r>
      <w:proofErr w:type="gramStart"/>
      <w:r w:rsidR="0044543D">
        <w:rPr>
          <w:rFonts w:hint="eastAsia"/>
        </w:rPr>
        <w:t>道碴</w:t>
      </w:r>
      <w:r w:rsidR="00BC6E00">
        <w:rPr>
          <w:rFonts w:hint="eastAsia"/>
        </w:rPr>
        <w:t>所產生</w:t>
      </w:r>
      <w:proofErr w:type="gramEnd"/>
      <w:r w:rsidR="0044543D">
        <w:rPr>
          <w:rFonts w:hint="eastAsia"/>
        </w:rPr>
        <w:t>的壓力</w:t>
      </w:r>
      <w:r w:rsidR="00BC6E00">
        <w:rPr>
          <w:rFonts w:hint="eastAsia"/>
        </w:rPr>
        <w:t>。</w:t>
      </w:r>
    </w:p>
    <w:p w14:paraId="23198309" w14:textId="49347DEC" w:rsidR="001360AA" w:rsidRPr="00100445" w:rsidRDefault="001360AA">
      <w:pPr>
        <w:ind w:leftChars="0" w:left="0" w:firstLine="480"/>
      </w:pPr>
    </w:p>
    <w:p w14:paraId="7DCF9CE6" w14:textId="647F78F9" w:rsidR="001360AA" w:rsidRDefault="001360AA" w:rsidP="003E438C">
      <w:pPr>
        <w:pStyle w:val="aa"/>
        <w:numPr>
          <w:ilvl w:val="0"/>
          <w:numId w:val="38"/>
        </w:numPr>
        <w:ind w:leftChars="0" w:firstLineChars="0"/>
      </w:pPr>
      <w:r>
        <w:rPr>
          <w:rFonts w:hint="eastAsia"/>
        </w:rPr>
        <w:t>振動加速度</w:t>
      </w:r>
    </w:p>
    <w:p w14:paraId="1D382163" w14:textId="6113450C" w:rsidR="004B1432" w:rsidRDefault="00917C6A" w:rsidP="001B22F9">
      <w:pPr>
        <w:ind w:leftChars="0" w:left="0" w:firstLine="480"/>
      </w:pPr>
      <w:r>
        <w:rPr>
          <w:rFonts w:hint="eastAsia"/>
        </w:rPr>
        <w:t>本研究所測得之振動加速度</w:t>
      </w:r>
      <w:r w:rsidR="00D5222D">
        <w:rPr>
          <w:rFonts w:hint="eastAsia"/>
        </w:rPr>
        <w:t>，除少數</w:t>
      </w:r>
      <w:r w:rsidR="000B6754">
        <w:rPr>
          <w:rFonts w:hint="eastAsia"/>
        </w:rPr>
        <w:t>極值</w:t>
      </w:r>
      <w:proofErr w:type="gramStart"/>
      <w:r w:rsidR="000B6754">
        <w:rPr>
          <w:rFonts w:hint="eastAsia"/>
        </w:rPr>
        <w:t>以外，其餘</w:t>
      </w:r>
      <w:proofErr w:type="gramEnd"/>
      <w:r w:rsidR="000B6754">
        <w:rPr>
          <w:rFonts w:hint="eastAsia"/>
        </w:rPr>
        <w:t>所得之加速度</w:t>
      </w:r>
      <w:r>
        <w:rPr>
          <w:rFonts w:hint="eastAsia"/>
        </w:rPr>
        <w:t>約介於</w:t>
      </w:r>
      <w:r w:rsidR="000B6754">
        <w:rPr>
          <w:rFonts w:hint="eastAsia"/>
        </w:rPr>
        <w:t>0.3~0.6</w:t>
      </w:r>
      <w:r w:rsidR="00D5222D">
        <w:t>g</w:t>
      </w:r>
      <w:r w:rsidR="000B6754">
        <w:rPr>
          <w:rFonts w:hint="eastAsia"/>
        </w:rPr>
        <w:t>之間。</w:t>
      </w:r>
      <w:r w:rsidR="00A560C7">
        <w:rPr>
          <w:rFonts w:hint="eastAsia"/>
        </w:rPr>
        <w:t>參考</w:t>
      </w:r>
      <w:r w:rsidR="00D97E48">
        <w:rPr>
          <w:rFonts w:hint="eastAsia"/>
        </w:rPr>
        <w:t>白</w:t>
      </w:r>
      <w:proofErr w:type="gramStart"/>
      <w:r w:rsidR="00D97E48">
        <w:rPr>
          <w:rFonts w:hint="eastAsia"/>
        </w:rPr>
        <w:t>御</w:t>
      </w:r>
      <w:proofErr w:type="gramEnd"/>
      <w:r w:rsidR="00D97E48">
        <w:rPr>
          <w:rFonts w:hint="eastAsia"/>
        </w:rPr>
        <w:t>宏</w:t>
      </w:r>
      <w:r w:rsidR="00F47FFB">
        <w:fldChar w:fldCharType="begin"/>
      </w:r>
      <w:r w:rsidR="0097213C">
        <w:rPr>
          <w:rFonts w:hint="eastAsia"/>
        </w:rPr>
        <w:instrText xml:space="preserve"> ADDIN EN.CITE &lt;EndNote&gt;&lt;Cite&gt;&lt;Author&gt;</w:instrText>
      </w:r>
      <w:r w:rsidR="0097213C">
        <w:rPr>
          <w:rFonts w:hint="eastAsia"/>
        </w:rPr>
        <w:instrText>白御宏</w:instrText>
      </w:r>
      <w:r w:rsidR="0097213C">
        <w:rPr>
          <w:rFonts w:hint="eastAsia"/>
        </w:rPr>
        <w:instrText>&lt;/Author&gt;&lt;Year&gt;2018&lt;/Year&gt;&lt;RecNum&gt;49&lt;/RecNum&gt;&lt;DisplayText&gt;[29]&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97213C">
        <w:rPr>
          <w:rFonts w:hint="eastAsia"/>
        </w:rPr>
        <w:instrText>白御宏</w:instrText>
      </w:r>
      <w:r w:rsidR="0097213C">
        <w:rPr>
          <w:rFonts w:hint="eastAsia"/>
        </w:rPr>
        <w:instrText>&lt;/style&gt;&lt;/author&gt;&lt;/authors&gt;&lt;tertiary-authors&gt;&lt;author&gt;&lt;style face="normal" font="default" charset="136" size="100%"&gt;</w:instrText>
      </w:r>
      <w:r w:rsidR="0097213C">
        <w:rPr>
          <w:rFonts w:hint="eastAsia"/>
        </w:rPr>
        <w:instrText>郭振銘</w:instrText>
      </w:r>
      <w:r w:rsidR="0097213C">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97213C">
        <w:rPr>
          <w:rFonts w:hint="eastAsia"/>
        </w:rPr>
        <w:instrText>無道碴彈性基鈑軌道減振效能探討</w:instrText>
      </w:r>
      <w:r w:rsidR="0097213C">
        <w:rPr>
          <w:rFonts w:hint="eastAsia"/>
        </w:rPr>
        <w:instrText>&lt;/style&gt;&lt;/title&gt;&lt;secondary-title&gt;&lt;style face="normal" font="default" charset="136" size="100%"&gt;</w:instrText>
      </w:r>
      <w:r w:rsidR="0097213C">
        <w:rPr>
          <w:rFonts w:hint="eastAsia"/>
        </w:rPr>
        <w:instrText>土木工程學系</w:instrText>
      </w:r>
      <w:r w:rsidR="0097213C">
        <w:rPr>
          <w:rFonts w:hint="eastAsia"/>
        </w:rPr>
        <w:instrText>&lt;/style&gt;&lt;/secondary-title&gt;&lt;/titles&gt;&lt;pages&gt;110&lt;/pages&gt;&lt;dates&gt;&lt;year&gt;2018&lt;/year&gt;&lt;/dates&gt;&lt;pub-location&gt;&lt;style face="normal" font="default" charset="136" size="100%"&gt;</w:instrText>
      </w:r>
      <w:r w:rsidR="0097213C">
        <w:rPr>
          <w:rFonts w:hint="eastAsia"/>
        </w:rPr>
        <w:instrText>台南市</w:instrText>
      </w:r>
      <w:r w:rsidR="0097213C">
        <w:rPr>
          <w:rFonts w:hint="eastAsia"/>
        </w:rPr>
        <w:instrText>&lt;/style&gt;&lt;/pub-location&gt;&lt;publisher&gt;&lt;style face="normal" font="default" charset="136" size="100%"&gt;</w:instrText>
      </w:r>
      <w:r w:rsidR="0097213C">
        <w:rPr>
          <w:rFonts w:hint="eastAsia"/>
        </w:rPr>
        <w:instrText>國立成功大學</w:instrText>
      </w:r>
      <w:r w:rsidR="0097213C">
        <w:rPr>
          <w:rFonts w:hint="eastAsia"/>
        </w:rPr>
        <w:instrText>&lt;/style&gt;&lt;/publisher&gt;&lt;work-type&gt;&lt;style face="normal" font="default" charset="136" size="100%"&gt;</w:instrText>
      </w:r>
      <w:r w:rsidR="0097213C">
        <w:rPr>
          <w:rFonts w:hint="eastAsia"/>
        </w:rPr>
        <w:instrText>碩士論文</w:instrText>
      </w:r>
      <w:r w:rsidR="0097213C">
        <w:rPr>
          <w:rFonts w:hint="eastAsia"/>
        </w:rPr>
        <w:instrText>&lt;/style&gt;&lt;/work-type&gt;&lt;urls&gt;&lt;/urls&gt;&lt;/record&gt;&lt;/Ci</w:instrText>
      </w:r>
      <w:r w:rsidR="0097213C">
        <w:instrText>te&gt;&lt;/EndNote&gt;</w:instrText>
      </w:r>
      <w:r w:rsidR="00F47FFB">
        <w:fldChar w:fldCharType="separate"/>
      </w:r>
      <w:r w:rsidR="0097213C">
        <w:rPr>
          <w:noProof/>
        </w:rPr>
        <w:t>[29]</w:t>
      </w:r>
      <w:r w:rsidR="00F47FFB">
        <w:fldChar w:fldCharType="end"/>
      </w:r>
      <w:r w:rsidR="00E666BD">
        <w:rPr>
          <w:rFonts w:hint="eastAsia"/>
        </w:rPr>
        <w:t>於車行振動試驗中量測列車通過鐵路橋樑時，</w:t>
      </w:r>
      <w:r w:rsidR="00582FB6">
        <w:rPr>
          <w:rFonts w:hint="eastAsia"/>
        </w:rPr>
        <w:t>鋼軌、彈性基鈑與道床產生的</w:t>
      </w:r>
      <w:r w:rsidR="00D83614">
        <w:rPr>
          <w:rFonts w:hint="eastAsia"/>
        </w:rPr>
        <w:t>振動加速度</w:t>
      </w:r>
      <w:r w:rsidR="00582FB6">
        <w:rPr>
          <w:rFonts w:hint="eastAsia"/>
        </w:rPr>
        <w:t>，</w:t>
      </w:r>
      <w:r w:rsidR="00D83614">
        <w:rPr>
          <w:rFonts w:hint="eastAsia"/>
        </w:rPr>
        <w:t>由該研究的數據中，</w:t>
      </w:r>
      <w:r w:rsidR="000B6754">
        <w:rPr>
          <w:rFonts w:hint="eastAsia"/>
        </w:rPr>
        <w:t>列車通過二層行溪橋時，在</w:t>
      </w:r>
      <w:r w:rsidR="00D83614">
        <w:rPr>
          <w:rFonts w:hint="eastAsia"/>
        </w:rPr>
        <w:t>道床處所量得</w:t>
      </w:r>
      <w:r w:rsidR="000B6754">
        <w:rPr>
          <w:rFonts w:hint="eastAsia"/>
        </w:rPr>
        <w:t>自強號與區間車</w:t>
      </w:r>
      <w:r w:rsidR="00D83614">
        <w:rPr>
          <w:rFonts w:hint="eastAsia"/>
        </w:rPr>
        <w:t>的</w:t>
      </w:r>
      <w:r w:rsidR="000B6754">
        <w:rPr>
          <w:rFonts w:hint="eastAsia"/>
        </w:rPr>
        <w:t>振動加速度</w:t>
      </w:r>
      <w:r w:rsidR="001715AE">
        <w:rPr>
          <w:rFonts w:hint="eastAsia"/>
        </w:rPr>
        <w:t>數值分佈</w:t>
      </w:r>
      <w:r w:rsidR="00E55F8B">
        <w:rPr>
          <w:rFonts w:hint="eastAsia"/>
        </w:rPr>
        <w:t>分別</w:t>
      </w:r>
      <w:r w:rsidR="001715AE">
        <w:rPr>
          <w:rFonts w:hint="eastAsia"/>
        </w:rPr>
        <w:t>介</w:t>
      </w:r>
      <w:r w:rsidR="00E55F8B">
        <w:rPr>
          <w:rFonts w:hint="eastAsia"/>
        </w:rPr>
        <w:t>於</w:t>
      </w:r>
      <w:r w:rsidR="001715AE">
        <w:rPr>
          <w:rFonts w:hint="eastAsia"/>
        </w:rPr>
        <w:t>7.136~11.4m</w:t>
      </w:r>
      <w:r w:rsidR="001715AE">
        <w:t>/s</w:t>
      </w:r>
      <w:r w:rsidR="001715AE">
        <w:rPr>
          <w:vertAlign w:val="superscript"/>
        </w:rPr>
        <w:t>2</w:t>
      </w:r>
      <w:r w:rsidR="00E55F8B">
        <w:rPr>
          <w:rFonts w:hint="eastAsia"/>
        </w:rPr>
        <w:t xml:space="preserve"> </w:t>
      </w:r>
      <w:r w:rsidR="00BC54DA">
        <w:t>(0.727~1.162g)</w:t>
      </w:r>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Pr>
          <w:vertAlign w:val="superscript"/>
        </w:rPr>
        <w:t>2</w:t>
      </w:r>
      <w:r w:rsidR="00E55F8B">
        <w:rPr>
          <w:rFonts w:hint="eastAsia"/>
        </w:rPr>
        <w:t xml:space="preserve"> </w:t>
      </w:r>
      <w:r w:rsidR="00E25FF9">
        <w:t>(0.</w:t>
      </w:r>
      <w:r w:rsidR="00E25FF9">
        <w:rPr>
          <w:rFonts w:hint="eastAsia"/>
        </w:rPr>
        <w:t>323</w:t>
      </w:r>
      <w:r w:rsidR="00E25FF9">
        <w:t>~</w:t>
      </w:r>
      <w:r w:rsidR="00E25FF9">
        <w:rPr>
          <w:rFonts w:hint="eastAsia"/>
        </w:rPr>
        <w:t>0.524</w:t>
      </w:r>
      <w:r w:rsidR="00E25FF9">
        <w:t>g)</w:t>
      </w:r>
      <w:r w:rsidR="008B6874">
        <w:rPr>
          <w:rFonts w:hint="eastAsia"/>
        </w:rPr>
        <w:t>。因該路段為無道碴</w:t>
      </w:r>
      <w:r w:rsidR="00C045BF">
        <w:rPr>
          <w:rFonts w:hint="eastAsia"/>
        </w:rPr>
        <w:t>軌道，</w:t>
      </w:r>
      <w:r w:rsidR="003E438C">
        <w:rPr>
          <w:rFonts w:hint="eastAsia"/>
        </w:rPr>
        <w:t>整體</w:t>
      </w:r>
      <w:r w:rsidR="00E55F8B">
        <w:rPr>
          <w:rFonts w:hint="eastAsia"/>
        </w:rPr>
        <w:t>加速度值較本研究的道碴軌道大，但自強號的加速度值皆大於區間車</w:t>
      </w:r>
      <w:r w:rsidR="004E64A9">
        <w:rPr>
          <w:rFonts w:hint="eastAsia"/>
        </w:rPr>
        <w:t>，與本研究之趨勢相同</w:t>
      </w:r>
      <w:r w:rsidR="00E55F8B">
        <w:rPr>
          <w:rFonts w:hint="eastAsia"/>
        </w:rPr>
        <w:t>。</w:t>
      </w:r>
    </w:p>
    <w:p w14:paraId="23EA2235" w14:textId="098975DF" w:rsidR="001B22F9" w:rsidRDefault="001B22F9" w:rsidP="003E438C">
      <w:pPr>
        <w:ind w:leftChars="-118" w:left="-283" w:firstLineChars="0" w:firstLine="0"/>
        <w:jc w:val="both"/>
      </w:pPr>
      <w:r>
        <w:rPr>
          <w:noProof/>
        </w:rPr>
        <w:lastRenderedPageBreak/>
        <w:drawing>
          <wp:inline distT="0" distB="0" distL="0" distR="0" wp14:anchorId="0A87A1E2" wp14:editId="7130C5A2">
            <wp:extent cx="5909734" cy="196151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0308" cy="1968344"/>
                    </a:xfrm>
                    <a:prstGeom prst="rect">
                      <a:avLst/>
                    </a:prstGeom>
                    <a:noFill/>
                  </pic:spPr>
                </pic:pic>
              </a:graphicData>
            </a:graphic>
          </wp:inline>
        </w:drawing>
      </w:r>
    </w:p>
    <w:p w14:paraId="5B902226" w14:textId="7EB274B0" w:rsidR="00BC54DA" w:rsidRDefault="00BC54DA" w:rsidP="00B66879">
      <w:pPr>
        <w:pStyle w:val="ac"/>
        <w:spacing w:after="180"/>
      </w:pPr>
      <w:bookmarkStart w:id="1852" w:name="_Toc107522756"/>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4</w:t>
      </w:r>
      <w:r w:rsidR="0040572D">
        <w:fldChar w:fldCharType="end"/>
      </w:r>
      <w:r>
        <w:rPr>
          <w:rFonts w:hint="eastAsia"/>
        </w:rPr>
        <w:t xml:space="preserve"> </w:t>
      </w:r>
      <w:r>
        <w:rPr>
          <w:rFonts w:hint="eastAsia"/>
        </w:rPr>
        <w:t>車型振動於道床的振動數值</w:t>
      </w:r>
      <w:r>
        <w:fldChar w:fldCharType="begin"/>
      </w:r>
      <w:r w:rsidR="0097213C">
        <w:rPr>
          <w:rFonts w:hint="eastAsia"/>
        </w:rPr>
        <w:instrText xml:space="preserve"> ADDIN EN.CITE &lt;EndNote&gt;&lt;Cite&gt;&lt;Author&gt;</w:instrText>
      </w:r>
      <w:r w:rsidR="0097213C">
        <w:rPr>
          <w:rFonts w:hint="eastAsia"/>
        </w:rPr>
        <w:instrText>白御宏</w:instrText>
      </w:r>
      <w:r w:rsidR="0097213C">
        <w:rPr>
          <w:rFonts w:hint="eastAsia"/>
        </w:rPr>
        <w:instrText>&lt;/Author&gt;&lt;Year&gt;2018&lt;/Year&gt;&lt;RecNum&gt;49&lt;/RecNum&gt;&lt;DisplayText&gt;[29]&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97213C">
        <w:rPr>
          <w:rFonts w:hint="eastAsia"/>
        </w:rPr>
        <w:instrText>白御宏</w:instrText>
      </w:r>
      <w:r w:rsidR="0097213C">
        <w:rPr>
          <w:rFonts w:hint="eastAsia"/>
        </w:rPr>
        <w:instrText>&lt;/style&gt;&lt;/author&gt;&lt;/authors&gt;&lt;tertiary-authors&gt;&lt;author&gt;&lt;style face="normal" font="default" charset="136" size="100%"&gt;</w:instrText>
      </w:r>
      <w:r w:rsidR="0097213C">
        <w:rPr>
          <w:rFonts w:hint="eastAsia"/>
        </w:rPr>
        <w:instrText>郭振銘</w:instrText>
      </w:r>
      <w:r w:rsidR="0097213C">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97213C">
        <w:rPr>
          <w:rFonts w:hint="eastAsia"/>
        </w:rPr>
        <w:instrText>無道碴彈性基鈑軌道減振效能探討</w:instrText>
      </w:r>
      <w:r w:rsidR="0097213C">
        <w:rPr>
          <w:rFonts w:hint="eastAsia"/>
        </w:rPr>
        <w:instrText>&lt;/style&gt;&lt;/title&gt;&lt;secondary-title&gt;&lt;style face="normal" font="default" charset="136" size="100%"&gt;</w:instrText>
      </w:r>
      <w:r w:rsidR="0097213C">
        <w:rPr>
          <w:rFonts w:hint="eastAsia"/>
        </w:rPr>
        <w:instrText>土木工程學系</w:instrText>
      </w:r>
      <w:r w:rsidR="0097213C">
        <w:rPr>
          <w:rFonts w:hint="eastAsia"/>
        </w:rPr>
        <w:instrText>&lt;/style&gt;&lt;/secondary-title&gt;&lt;/titles&gt;&lt;pages&gt;110&lt;/pages&gt;&lt;dates&gt;&lt;year&gt;2018&lt;/year&gt;&lt;/dates&gt;&lt;pub-location&gt;&lt;style face="normal" font="default" charset="136" size="100%"&gt;</w:instrText>
      </w:r>
      <w:r w:rsidR="0097213C">
        <w:rPr>
          <w:rFonts w:hint="eastAsia"/>
        </w:rPr>
        <w:instrText>台南市</w:instrText>
      </w:r>
      <w:r w:rsidR="0097213C">
        <w:rPr>
          <w:rFonts w:hint="eastAsia"/>
        </w:rPr>
        <w:instrText>&lt;/style&gt;&lt;/pub-location&gt;&lt;publisher&gt;&lt;style face="normal" font="default" charset="136" size="100%"&gt;</w:instrText>
      </w:r>
      <w:r w:rsidR="0097213C">
        <w:rPr>
          <w:rFonts w:hint="eastAsia"/>
        </w:rPr>
        <w:instrText>國立成功大學</w:instrText>
      </w:r>
      <w:r w:rsidR="0097213C">
        <w:rPr>
          <w:rFonts w:hint="eastAsia"/>
        </w:rPr>
        <w:instrText>&lt;/style&gt;&lt;/publisher&gt;&lt;work-type&gt;&lt;style face="normal" font="default" charset="136" size="100%"&gt;</w:instrText>
      </w:r>
      <w:r w:rsidR="0097213C">
        <w:rPr>
          <w:rFonts w:hint="eastAsia"/>
        </w:rPr>
        <w:instrText>碩士論文</w:instrText>
      </w:r>
      <w:r w:rsidR="0097213C">
        <w:rPr>
          <w:rFonts w:hint="eastAsia"/>
        </w:rPr>
        <w:instrText>&lt;/style&gt;&lt;/work-type&gt;&lt;urls&gt;&lt;/urls&gt;&lt;/record&gt;&lt;/Ci</w:instrText>
      </w:r>
      <w:r w:rsidR="0097213C">
        <w:instrText>te&gt;&lt;/EndNote&gt;</w:instrText>
      </w:r>
      <w:r>
        <w:fldChar w:fldCharType="separate"/>
      </w:r>
      <w:bookmarkEnd w:id="1852"/>
      <w:r w:rsidR="0097213C">
        <w:rPr>
          <w:noProof/>
        </w:rPr>
        <w:t>[29]</w:t>
      </w:r>
      <w:r>
        <w:fldChar w:fldCharType="end"/>
      </w:r>
    </w:p>
    <w:p w14:paraId="71EC01F5" w14:textId="77777777" w:rsidR="00D83614" w:rsidRDefault="00D83614">
      <w:pPr>
        <w:ind w:leftChars="0" w:left="0" w:firstLine="480"/>
      </w:pPr>
    </w:p>
    <w:p w14:paraId="1392685F" w14:textId="3468339F" w:rsidR="00A63754" w:rsidRDefault="00635EEE" w:rsidP="003E438C">
      <w:pPr>
        <w:pStyle w:val="aa"/>
        <w:numPr>
          <w:ilvl w:val="0"/>
          <w:numId w:val="38"/>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w:t>
      </w:r>
      <w:proofErr w:type="gramStart"/>
      <w:r w:rsidR="00F45600" w:rsidRPr="00F45600">
        <w:rPr>
          <w:rFonts w:hint="eastAsia"/>
        </w:rPr>
        <w:t>採</w:t>
      </w:r>
      <w:proofErr w:type="gramEnd"/>
      <w:r w:rsidR="00F45600" w:rsidRPr="00F45600">
        <w:rPr>
          <w:rFonts w:hint="eastAsia"/>
        </w:rPr>
        <w:t>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71C04BF9" w14:textId="277EC03F" w:rsidR="00D448F6" w:rsidRDefault="00D448F6" w:rsidP="00AE319A">
      <w:pPr>
        <w:ind w:left="480" w:firstLine="480"/>
      </w:pPr>
    </w:p>
    <w:p w14:paraId="22BD14F7" w14:textId="0C29EE8C" w:rsidR="00EC6CB4" w:rsidRDefault="00EC6CB4">
      <w:pPr>
        <w:widowControl/>
        <w:spacing w:line="240" w:lineRule="auto"/>
        <w:ind w:leftChars="0" w:left="0" w:firstLineChars="0" w:firstLine="0"/>
      </w:pPr>
      <w:r>
        <w:br w:type="page"/>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53" w:name="_Toc107613030"/>
      <w:bookmarkStart w:id="1854" w:name="_Ref107651424"/>
      <w:r w:rsidR="00F46ACA">
        <w:rPr>
          <w:rFonts w:hint="eastAsia"/>
        </w:rPr>
        <w:t>狀態</w:t>
      </w:r>
      <w:r w:rsidR="00F46ACA" w:rsidRPr="00F233EA">
        <w:rPr>
          <w:rFonts w:hint="eastAsia"/>
        </w:rPr>
        <w:t>趨勢分析</w:t>
      </w:r>
      <w:bookmarkEnd w:id="1853"/>
      <w:bookmarkEnd w:id="1854"/>
    </w:p>
    <w:p w14:paraId="4C9D4D05" w14:textId="50851112" w:rsidR="004126D9" w:rsidRDefault="00DA3DED">
      <w:pPr>
        <w:ind w:leftChars="0" w:left="0" w:firstLineChars="0" w:firstLine="480"/>
      </w:pPr>
      <w:r>
        <w:rPr>
          <w:rFonts w:hint="eastAsia"/>
        </w:rPr>
        <w:t>為了解</w:t>
      </w:r>
      <w:r w:rsidR="00E413F8">
        <w:rPr>
          <w:rFonts w:hint="eastAsia"/>
        </w:rPr>
        <w:t>列車通過時的</w:t>
      </w:r>
      <w:r>
        <w:rPr>
          <w:rFonts w:hint="eastAsia"/>
        </w:rPr>
        <w:t>數據趨勢，針對前一節</w:t>
      </w:r>
      <w:r w:rsidR="00E413F8">
        <w:rPr>
          <w:rFonts w:hint="eastAsia"/>
        </w:rPr>
        <w:t>所述</w:t>
      </w:r>
      <w:r w:rsidR="005A17AB">
        <w:rPr>
          <w:rFonts w:hint="eastAsia"/>
        </w:rPr>
        <w:t>的</w:t>
      </w:r>
      <w:r w:rsidR="00E413F8">
        <w:rPr>
          <w:rFonts w:hint="eastAsia"/>
        </w:rPr>
        <w:t>三班車</w:t>
      </w:r>
      <w:r w:rsidR="005A17AB">
        <w:rPr>
          <w:rFonts w:hint="eastAsia"/>
        </w:rPr>
        <w:t>作為採集對象，</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2C38A3">
      <w:pPr>
        <w:pStyle w:val="aa"/>
        <w:numPr>
          <w:ilvl w:val="0"/>
          <w:numId w:val="25"/>
        </w:numPr>
        <w:ind w:leftChars="0" w:firstLineChars="0"/>
      </w:pPr>
      <w:r>
        <w:rPr>
          <w:rFonts w:hint="eastAsia"/>
        </w:rPr>
        <w:t>動態橫向阻力數據趨勢分析</w:t>
      </w:r>
    </w:p>
    <w:p w14:paraId="0FE15317" w14:textId="46BB5A6E" w:rsidR="004126D9" w:rsidRDefault="004126D9" w:rsidP="00AC5B22">
      <w:pPr>
        <w:ind w:leftChars="0" w:left="0" w:firstLineChars="0" w:firstLine="480"/>
      </w:pPr>
      <w:r>
        <w:fldChar w:fldCharType="begin"/>
      </w:r>
      <w:r>
        <w:instrText xml:space="preserve"> </w:instrText>
      </w:r>
      <w:r>
        <w:rPr>
          <w:rFonts w:hint="eastAsia"/>
        </w:rPr>
        <w:instrText>REF _Ref105443685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5</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然後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rsidP="00B66879">
      <w:pPr>
        <w:ind w:leftChars="0" w:left="0" w:firstLineChars="0" w:firstLine="480"/>
        <w:jc w:val="center"/>
      </w:pPr>
      <w:r>
        <w:rPr>
          <w:noProof/>
        </w:rPr>
        <w:drawing>
          <wp:inline distT="0" distB="0" distL="0" distR="0" wp14:anchorId="3B405215" wp14:editId="38F0ACD5">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840902" cy="5485298"/>
                    </a:xfrm>
                    <a:prstGeom prst="rect">
                      <a:avLst/>
                    </a:prstGeom>
                    <a:noFill/>
                  </pic:spPr>
                </pic:pic>
              </a:graphicData>
            </a:graphic>
          </wp:inline>
        </w:drawing>
      </w:r>
    </w:p>
    <w:p w14:paraId="2918E61B" w14:textId="6D0E3A4B" w:rsidR="00FE1AB9" w:rsidRDefault="00FE1AB9" w:rsidP="00FE1AB9">
      <w:pPr>
        <w:pStyle w:val="ac"/>
        <w:spacing w:after="180"/>
      </w:pPr>
      <w:bookmarkStart w:id="1855" w:name="_Ref105443685"/>
      <w:bookmarkStart w:id="1856" w:name="_Toc107522757"/>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5</w:t>
      </w:r>
      <w:r w:rsidR="0040572D">
        <w:fldChar w:fldCharType="end"/>
      </w:r>
      <w:bookmarkEnd w:id="1855"/>
      <w:r>
        <w:rPr>
          <w:rFonts w:hint="eastAsia"/>
        </w:rPr>
        <w:t xml:space="preserve"> </w:t>
      </w:r>
      <w:r>
        <w:rPr>
          <w:rFonts w:hint="eastAsia"/>
        </w:rPr>
        <w:t>三班車橫向阻力散佈趨勢與平均線圖</w:t>
      </w:r>
      <w:bookmarkEnd w:id="1856"/>
    </w:p>
    <w:p w14:paraId="3ADF0275" w14:textId="2D9A6F3B" w:rsidR="0039477C" w:rsidRPr="00F074BE" w:rsidRDefault="0039477C" w:rsidP="002C38A3">
      <w:pPr>
        <w:pStyle w:val="aa"/>
        <w:numPr>
          <w:ilvl w:val="0"/>
          <w:numId w:val="27"/>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AC5B22">
      <w:pPr>
        <w:ind w:leftChars="0" w:left="0" w:firstLineChars="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proofErr w:type="gramStart"/>
      <w:r w:rsidRPr="004126D9">
        <w:rPr>
          <w:rFonts w:hint="eastAsia"/>
        </w:rPr>
        <w:t>之間，</w:t>
      </w:r>
      <w:proofErr w:type="gramEnd"/>
      <w:r w:rsidRPr="004126D9">
        <w:rPr>
          <w:rFonts w:hint="eastAsia"/>
        </w:rPr>
        <w:t>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AC5B22">
      <w:pPr>
        <w:ind w:leftChars="0" w:left="0" w:firstLineChars="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w:t>
      </w:r>
      <w:proofErr w:type="gramStart"/>
      <w:r w:rsidR="00A9073C" w:rsidRPr="00A9073C">
        <w:rPr>
          <w:rFonts w:hint="eastAsia"/>
        </w:rPr>
        <w:t>車廂間的重量</w:t>
      </w:r>
      <w:proofErr w:type="gramEnd"/>
      <w:r w:rsidR="00A9073C" w:rsidRPr="00A9073C">
        <w:rPr>
          <w:rFonts w:hint="eastAsia"/>
        </w:rPr>
        <w:t>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AC5B22">
      <w:pPr>
        <w:ind w:leftChars="0" w:left="0" w:firstLineChars="0" w:firstLine="480"/>
      </w:pPr>
      <w:r>
        <w:rPr>
          <w:rFonts w:hint="eastAsia"/>
        </w:rPr>
        <w:t>普悠</w:t>
      </w:r>
      <w:proofErr w:type="gramStart"/>
      <w:r>
        <w:rPr>
          <w:rFonts w:hint="eastAsia"/>
        </w:rPr>
        <w:t>瑪</w:t>
      </w:r>
      <w:proofErr w:type="gramEnd"/>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proofErr w:type="gramStart"/>
      <w:r w:rsidR="00BF6BB2">
        <w:rPr>
          <w:rFonts w:hint="eastAsia"/>
        </w:rPr>
        <w:t>觀察到</w:t>
      </w:r>
      <w:r>
        <w:rPr>
          <w:rFonts w:hint="eastAsia"/>
        </w:rPr>
        <w:t>於</w:t>
      </w:r>
      <w:proofErr w:type="gramEnd"/>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AC5B22">
      <w:pPr>
        <w:ind w:leftChars="0" w:left="0" w:firstLineChars="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5E604068" w:rsidR="0087353D" w:rsidRDefault="00D17E58" w:rsidP="00AC5B22">
      <w:pPr>
        <w:ind w:leftChars="0" w:left="0" w:firstLineChars="0" w:firstLine="480"/>
      </w:pPr>
      <w:r w:rsidRPr="00D17E58">
        <w:rPr>
          <w:rFonts w:hint="eastAsia"/>
          <w:color w:val="000000" w:themeColor="text1"/>
        </w:rPr>
        <w:t>若平均各天的阻力平均值，發現</w:t>
      </w:r>
      <w:r w:rsidR="00AC5B22" w:rsidRPr="00D17E58">
        <w:rPr>
          <w:rFonts w:hint="eastAsia"/>
          <w:color w:val="000000" w:themeColor="text1"/>
        </w:rPr>
        <w:t>區間車有較大的橫向阻力值，</w:t>
      </w:r>
      <w:r w:rsidR="00FE1AB9" w:rsidRPr="00D17E58">
        <w:rPr>
          <w:rFonts w:hint="eastAsia"/>
          <w:color w:val="000000" w:themeColor="text1"/>
        </w:rPr>
        <w:t>詳</w:t>
      </w:r>
      <w:r w:rsidR="00FE1AB9" w:rsidRPr="00D17E58">
        <w:rPr>
          <w:color w:val="000000" w:themeColor="text1"/>
        </w:rPr>
        <w:fldChar w:fldCharType="begin"/>
      </w:r>
      <w:r w:rsidR="00FE1AB9" w:rsidRPr="00D17E58">
        <w:rPr>
          <w:color w:val="000000" w:themeColor="text1"/>
        </w:rPr>
        <w:instrText xml:space="preserve"> </w:instrText>
      </w:r>
      <w:r w:rsidR="00FE1AB9" w:rsidRPr="00D17E58">
        <w:rPr>
          <w:rFonts w:hint="eastAsia"/>
          <w:color w:val="000000" w:themeColor="text1"/>
        </w:rPr>
        <w:instrText>REF _Ref106147541 \h</w:instrText>
      </w:r>
      <w:r w:rsidR="00FE1AB9" w:rsidRPr="00D17E58">
        <w:rPr>
          <w:color w:val="000000" w:themeColor="text1"/>
        </w:rPr>
        <w:instrText xml:space="preserve"> </w:instrText>
      </w:r>
      <w:r w:rsidR="00A620DA" w:rsidRPr="00D17E58">
        <w:rPr>
          <w:color w:val="000000" w:themeColor="text1"/>
        </w:rPr>
        <w:instrText xml:space="preserve"> \* MERGEFORMAT </w:instrText>
      </w:r>
      <w:r w:rsidR="00FE1AB9" w:rsidRPr="00D17E58">
        <w:rPr>
          <w:color w:val="000000" w:themeColor="text1"/>
        </w:rPr>
      </w:r>
      <w:r w:rsidR="00FE1AB9" w:rsidRPr="00D17E58">
        <w:rPr>
          <w:color w:val="000000" w:themeColor="text1"/>
        </w:rPr>
        <w:fldChar w:fldCharType="separate"/>
      </w:r>
      <w:r w:rsidR="0001429D" w:rsidRPr="0001429D">
        <w:rPr>
          <w:rFonts w:hint="eastAsia"/>
          <w:color w:val="000000" w:themeColor="text1"/>
        </w:rPr>
        <w:t>表</w:t>
      </w:r>
      <w:r w:rsidR="0001429D" w:rsidRPr="0001429D">
        <w:rPr>
          <w:rFonts w:hint="eastAsia"/>
          <w:color w:val="000000" w:themeColor="text1"/>
        </w:rPr>
        <w:t xml:space="preserve"> </w:t>
      </w:r>
      <w:r w:rsidR="0001429D" w:rsidRPr="0001429D">
        <w:rPr>
          <w:noProof/>
          <w:color w:val="000000" w:themeColor="text1"/>
        </w:rPr>
        <w:t>4</w:t>
      </w:r>
      <w:r w:rsidR="0001429D" w:rsidRPr="0001429D">
        <w:rPr>
          <w:noProof/>
          <w:color w:val="000000" w:themeColor="text1"/>
        </w:rPr>
        <w:noBreakHyphen/>
        <w:t>3</w:t>
      </w:r>
      <w:r w:rsidR="00FE1AB9" w:rsidRPr="00D17E58">
        <w:rPr>
          <w:color w:val="000000" w:themeColor="text1"/>
        </w:rPr>
        <w:fldChar w:fldCharType="end"/>
      </w:r>
      <w:r w:rsidR="00FE1AB9" w:rsidRPr="00D17E58">
        <w:rPr>
          <w:rFonts w:hint="eastAsia"/>
          <w:color w:val="000000" w:themeColor="text1"/>
        </w:rPr>
        <w:t>，</w:t>
      </w:r>
      <w:r w:rsidR="00AC5B22" w:rsidRPr="00D17E58">
        <w:rPr>
          <w:rFonts w:hint="eastAsia"/>
          <w:color w:val="000000" w:themeColor="text1"/>
        </w:rPr>
        <w:t>可能是因為與有較高的通過速度</w:t>
      </w:r>
      <w:r w:rsidR="00E4088D" w:rsidRPr="00D17E58">
        <w:rPr>
          <w:rFonts w:hint="eastAsia"/>
          <w:color w:val="000000" w:themeColor="text1"/>
        </w:rPr>
        <w:t>與較小的變異</w:t>
      </w:r>
      <w:r w:rsidR="00AC5B22" w:rsidRPr="00D17E58">
        <w:rPr>
          <w:rFonts w:hint="eastAsia"/>
          <w:color w:val="000000" w:themeColor="text1"/>
        </w:rPr>
        <w:t>有關；</w:t>
      </w:r>
      <w:r w:rsidR="00AC5B22">
        <w:rPr>
          <w:rFonts w:hint="eastAsia"/>
        </w:rPr>
        <w:t>而自強號</w:t>
      </w:r>
      <w:r>
        <w:rPr>
          <w:rFonts w:hint="eastAsia"/>
        </w:rPr>
        <w:t>有最大的變異性。</w:t>
      </w:r>
    </w:p>
    <w:p w14:paraId="3A997588" w14:textId="77777777" w:rsidR="00D17E58" w:rsidRDefault="00D17E58" w:rsidP="00AC5B22">
      <w:pPr>
        <w:ind w:leftChars="0" w:left="0" w:firstLineChars="0" w:firstLine="480"/>
      </w:pPr>
    </w:p>
    <w:p w14:paraId="46463531" w14:textId="0BC99C0C" w:rsidR="002D0AB4" w:rsidRPr="00C55E56" w:rsidRDefault="00C55E56" w:rsidP="00C55E56">
      <w:pPr>
        <w:ind w:leftChars="0" w:left="0" w:firstLineChars="0" w:firstLine="480"/>
        <w:jc w:val="center"/>
        <w:rPr>
          <w:sz w:val="20"/>
          <w:szCs w:val="20"/>
        </w:rPr>
      </w:pPr>
      <w:bookmarkStart w:id="1857" w:name="_Ref106147541"/>
      <w:bookmarkStart w:id="1858" w:name="_Toc107581469"/>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01429D">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01429D">
        <w:rPr>
          <w:noProof/>
          <w:sz w:val="20"/>
          <w:szCs w:val="20"/>
        </w:rPr>
        <w:t>3</w:t>
      </w:r>
      <w:r w:rsidR="002F5A1F">
        <w:rPr>
          <w:sz w:val="20"/>
          <w:szCs w:val="20"/>
        </w:rPr>
        <w:fldChar w:fldCharType="end"/>
      </w:r>
      <w:bookmarkEnd w:id="1857"/>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58"/>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3621FABA" w14:textId="509C7574" w:rsidR="00C55E56" w:rsidRDefault="00C55E56" w:rsidP="00AC5B22">
      <w:pPr>
        <w:ind w:leftChars="0" w:left="0" w:firstLineChars="0" w:firstLine="480"/>
      </w:pPr>
    </w:p>
    <w:p w14:paraId="4F005147" w14:textId="4B0B9EC7" w:rsidR="0039477C" w:rsidRPr="00F074BE" w:rsidRDefault="0039477C" w:rsidP="002C38A3">
      <w:pPr>
        <w:pStyle w:val="aa"/>
        <w:numPr>
          <w:ilvl w:val="0"/>
          <w:numId w:val="27"/>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2135AB13" w:rsidR="002D0AB4" w:rsidRDefault="002D0AB4" w:rsidP="002D0AB4">
      <w:pPr>
        <w:ind w:leftChars="0" w:left="0" w:firstLineChars="0" w:firstLine="480"/>
      </w:pPr>
      <w:r>
        <w:rPr>
          <w:rFonts w:hint="eastAsia"/>
        </w:rPr>
        <w:t>另外，觀察數值趨勢線中，在各天阻力平均值趨勢線方面，皆呈現上升的趨勢，</w:t>
      </w:r>
      <w:r w:rsidRPr="007B796B">
        <w:rPr>
          <w:rFonts w:hint="eastAsia"/>
        </w:rPr>
        <w:t>推測應是該</w:t>
      </w:r>
      <w:proofErr w:type="gramStart"/>
      <w:r w:rsidRPr="007B796B">
        <w:rPr>
          <w:rFonts w:hint="eastAsia"/>
        </w:rPr>
        <w:t>區道肩</w:t>
      </w:r>
      <w:proofErr w:type="gramEnd"/>
      <w:r w:rsidRPr="007B796B">
        <w:rPr>
          <w:rFonts w:hint="eastAsia"/>
        </w:rPr>
        <w:t>的石碴趨於緊實，因此石碴提供較大</w:t>
      </w:r>
      <w:proofErr w:type="gramStart"/>
      <w:r w:rsidRPr="007B796B">
        <w:rPr>
          <w:rFonts w:hint="eastAsia"/>
        </w:rPr>
        <w:t>的反力所</w:t>
      </w:r>
      <w:proofErr w:type="gramEnd"/>
      <w:r w:rsidRPr="007B796B">
        <w:rPr>
          <w:rFonts w:hint="eastAsia"/>
        </w:rPr>
        <w:t>致</w:t>
      </w:r>
      <w:r>
        <w:rPr>
          <w:rFonts w:hint="eastAsia"/>
        </w:rPr>
        <w:t>，以區間車的阻力平均值上升趨勢最明顯。</w:t>
      </w:r>
    </w:p>
    <w:p w14:paraId="73DF2B63" w14:textId="62EAC7E0" w:rsidR="00852C1E" w:rsidRDefault="0039477C">
      <w:pPr>
        <w:ind w:leftChars="0" w:left="0" w:firstLineChars="0" w:firstLine="480"/>
      </w:pPr>
      <w:r>
        <w:rPr>
          <w:rFonts w:hint="eastAsia"/>
        </w:rPr>
        <w:t>在變異數趨勢線方面，</w:t>
      </w:r>
      <w:r w:rsidR="00A660D5">
        <w:rPr>
          <w:rFonts w:hint="eastAsia"/>
        </w:rPr>
        <w:t>其中以自強號增幅趨勢最明顯</w:t>
      </w:r>
      <w:r>
        <w:rPr>
          <w:rFonts w:hint="eastAsia"/>
        </w:rPr>
        <w:t>，而區間車呈現較穩定的狀態</w:t>
      </w:r>
      <w:r w:rsidR="00B11D13">
        <w:rPr>
          <w:rFonts w:hint="eastAsia"/>
        </w:rPr>
        <w:t>。</w:t>
      </w:r>
    </w:p>
    <w:p w14:paraId="215EAE7B" w14:textId="77777777" w:rsidR="00930008" w:rsidRDefault="00930008" w:rsidP="002C38A3">
      <w:pPr>
        <w:pStyle w:val="aa"/>
        <w:numPr>
          <w:ilvl w:val="0"/>
          <w:numId w:val="25"/>
        </w:numPr>
        <w:ind w:leftChars="0" w:firstLineChars="0"/>
      </w:pPr>
      <w:r>
        <w:rPr>
          <w:rFonts w:hint="eastAsia"/>
        </w:rPr>
        <w:lastRenderedPageBreak/>
        <w:t>振動加速度數據趨勢分析</w:t>
      </w:r>
    </w:p>
    <w:p w14:paraId="494864C7" w14:textId="6D67E3A4" w:rsidR="001B1DCC" w:rsidRDefault="001B1DCC" w:rsidP="001B1DCC">
      <w:pPr>
        <w:ind w:leftChars="0" w:left="0" w:firstLineChars="0" w:firstLine="480"/>
      </w:pPr>
      <w:r>
        <w:fldChar w:fldCharType="begin"/>
      </w:r>
      <w:r>
        <w:instrText xml:space="preserve"> </w:instrText>
      </w:r>
      <w:r>
        <w:rPr>
          <w:rFonts w:hint="eastAsia"/>
        </w:rPr>
        <w:instrText>REF _Ref105445243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6</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7087D977" w:rsidR="001B1DCC" w:rsidRDefault="001B1DCC" w:rsidP="001B1DCC">
      <w:pPr>
        <w:pStyle w:val="ac"/>
        <w:spacing w:after="180"/>
      </w:pPr>
      <w:bookmarkStart w:id="1859" w:name="_Ref105445243"/>
      <w:bookmarkStart w:id="1860" w:name="_Toc107522758"/>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6</w:t>
      </w:r>
      <w:r w:rsidR="0040572D">
        <w:fldChar w:fldCharType="end"/>
      </w:r>
      <w:bookmarkEnd w:id="1859"/>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60"/>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2C38A3">
      <w:pPr>
        <w:pStyle w:val="aa"/>
        <w:numPr>
          <w:ilvl w:val="0"/>
          <w:numId w:val="28"/>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D67195">
      <w:pPr>
        <w:ind w:leftChars="0" w:left="0" w:firstLineChars="0" w:firstLine="480"/>
      </w:pPr>
      <w:r w:rsidRPr="002236A0">
        <w:rPr>
          <w:rFonts w:hint="eastAsia"/>
        </w:rPr>
        <w:t>在振動加速度方面，因</w:t>
      </w:r>
      <w:proofErr w:type="gramStart"/>
      <w:r w:rsidRPr="002236A0">
        <w:rPr>
          <w:rFonts w:hint="eastAsia"/>
        </w:rPr>
        <w:t>受限感測</w:t>
      </w:r>
      <w:proofErr w:type="gramEnd"/>
      <w:r w:rsidRPr="002236A0">
        <w:rPr>
          <w:rFonts w:hint="eastAsia"/>
        </w:rPr>
        <w:t>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w:t>
      </w:r>
      <w:proofErr w:type="gramStart"/>
      <w:r w:rsidRPr="002236A0">
        <w:rPr>
          <w:rFonts w:hint="eastAsia"/>
        </w:rPr>
        <w:t>因此僅量到</w:t>
      </w:r>
      <w:proofErr w:type="gramEnd"/>
      <w:r w:rsidRPr="002236A0">
        <w:rPr>
          <w:rFonts w:hint="eastAsia"/>
        </w:rPr>
        <w:t>3g</w:t>
      </w:r>
      <w:r w:rsidRPr="002236A0">
        <w:rPr>
          <w:rFonts w:hint="eastAsia"/>
        </w:rPr>
        <w:t>的加速度值。</w:t>
      </w:r>
    </w:p>
    <w:p w14:paraId="4B05105D" w14:textId="77777777" w:rsidR="008C07D6" w:rsidRDefault="001E31EC" w:rsidP="0013048F">
      <w:pPr>
        <w:ind w:leftChars="0" w:left="0" w:firstLineChars="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13048F">
      <w:pPr>
        <w:ind w:leftChars="0" w:left="0" w:firstLineChars="0" w:firstLine="480"/>
      </w:pPr>
      <w:r>
        <w:rPr>
          <w:rFonts w:hint="eastAsia"/>
        </w:rPr>
        <w:t>普悠</w:t>
      </w:r>
      <w:proofErr w:type="gramStart"/>
      <w:r>
        <w:rPr>
          <w:rFonts w:hint="eastAsia"/>
        </w:rPr>
        <w:t>瑪</w:t>
      </w:r>
      <w:proofErr w:type="gramEnd"/>
      <w:r>
        <w:rPr>
          <w:rFonts w:hint="eastAsia"/>
        </w:rPr>
        <w:t>與區間車因都屬動力分散式車型，因此峰值分佈較集中，變異數較自強號小。</w:t>
      </w:r>
    </w:p>
    <w:p w14:paraId="2AB1C4FD" w14:textId="461A93EA" w:rsidR="00B021EC" w:rsidRDefault="00B021EC" w:rsidP="00661E81">
      <w:pPr>
        <w:ind w:leftChars="0" w:left="0" w:firstLineChars="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2E3D9724" w:rsidR="00B021EC" w:rsidRPr="00C55E56" w:rsidRDefault="00B021EC" w:rsidP="00B021EC">
      <w:pPr>
        <w:pStyle w:val="ac"/>
        <w:spacing w:after="180"/>
      </w:pPr>
      <w:bookmarkStart w:id="1861" w:name="_Ref107166384"/>
      <w:bookmarkStart w:id="1862" w:name="_Toc10758147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1861"/>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62"/>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2C38A3">
      <w:pPr>
        <w:pStyle w:val="aa"/>
        <w:numPr>
          <w:ilvl w:val="0"/>
          <w:numId w:val="29"/>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599CD247" w:rsidR="001310CE" w:rsidRDefault="00930008" w:rsidP="00930008">
      <w:pPr>
        <w:ind w:leftChars="0" w:left="0" w:firstLineChars="0" w:firstLine="480"/>
      </w:pPr>
      <w:r>
        <w:rPr>
          <w:rFonts w:hint="eastAsia"/>
        </w:rPr>
        <w:t>在加速度平均值與變異數的趨勢線中，自強號與區間車振動量呈現上升趨勢，而普悠</w:t>
      </w:r>
      <w:proofErr w:type="gramStart"/>
      <w:r>
        <w:rPr>
          <w:rFonts w:hint="eastAsia"/>
        </w:rPr>
        <w:t>瑪</w:t>
      </w:r>
      <w:proofErr w:type="gramEnd"/>
      <w:r>
        <w:rPr>
          <w:rFonts w:hint="eastAsia"/>
        </w:rPr>
        <w:t>則是呈現下降，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930008">
      <w:pPr>
        <w:ind w:leftChars="0" w:left="0" w:firstLineChars="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w:t>
      </w:r>
      <w:proofErr w:type="gramStart"/>
      <w:r>
        <w:rPr>
          <w:rFonts w:hint="eastAsia"/>
        </w:rPr>
        <w:t>瑪</w:t>
      </w:r>
      <w:proofErr w:type="gramEnd"/>
      <w:r>
        <w:rPr>
          <w:rFonts w:hint="eastAsia"/>
        </w:rPr>
        <w:t>和區間車則呈現穩定狀態。</w:t>
      </w:r>
    </w:p>
    <w:p w14:paraId="33F38ABB" w14:textId="547BC6B0" w:rsidR="005E1914" w:rsidRDefault="005E1914" w:rsidP="005E1914">
      <w:pPr>
        <w:ind w:left="480" w:firstLine="480"/>
      </w:pPr>
    </w:p>
    <w:p w14:paraId="2B8241EE" w14:textId="02E057CF" w:rsidR="005E1914" w:rsidRDefault="005E1914" w:rsidP="005E1914">
      <w:pPr>
        <w:ind w:left="480" w:firstLine="480"/>
      </w:pPr>
    </w:p>
    <w:p w14:paraId="73955911" w14:textId="77777777" w:rsidR="00A50167" w:rsidRDefault="00A50167" w:rsidP="005E1914">
      <w:pPr>
        <w:ind w:left="480" w:firstLine="480"/>
      </w:pPr>
    </w:p>
    <w:p w14:paraId="42FC3486" w14:textId="5E352889" w:rsidR="00F41C1E" w:rsidRDefault="00BF7FA6" w:rsidP="002C38A3">
      <w:pPr>
        <w:pStyle w:val="aa"/>
        <w:numPr>
          <w:ilvl w:val="0"/>
          <w:numId w:val="25"/>
        </w:numPr>
        <w:ind w:leftChars="0" w:firstLineChars="0"/>
      </w:pPr>
      <w:r>
        <w:rPr>
          <w:rFonts w:hint="eastAsia"/>
        </w:rPr>
        <w:lastRenderedPageBreak/>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B2001E">
      <w:pPr>
        <w:ind w:leftChars="0" w:left="0" w:firstLineChars="0" w:firstLine="480"/>
      </w:pPr>
      <w:r>
        <w:rPr>
          <w:rFonts w:hint="eastAsia"/>
        </w:rPr>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0A03BD1B" w:rsidR="00DB698F" w:rsidRDefault="00B2001E" w:rsidP="008A55E8">
      <w:pPr>
        <w:ind w:leftChars="0" w:left="0" w:firstLineChars="0" w:firstLine="480"/>
      </w:pPr>
      <w:r>
        <w:fldChar w:fldCharType="begin"/>
      </w:r>
      <w:r>
        <w:instrText xml:space="preserve"> </w:instrText>
      </w:r>
      <w:r>
        <w:rPr>
          <w:rFonts w:hint="eastAsia"/>
        </w:rPr>
        <w:instrText>REF _Ref104920868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7</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趨勢不是非常明顯</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0028E2">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5</w:t>
      </w:r>
      <w:r w:rsidR="000028E2">
        <w:fldChar w:fldCharType="end"/>
      </w:r>
      <w:r w:rsidR="00985809">
        <w:rPr>
          <w:rFonts w:hint="eastAsia"/>
        </w:rPr>
        <w:t>所示</w:t>
      </w:r>
      <w:r w:rsidR="00CE15AC">
        <w:rPr>
          <w:rFonts w:hint="eastAsia"/>
        </w:rPr>
        <w:t>，三車種皆屬低度相關</w:t>
      </w:r>
      <w:r w:rsidR="003D40B2">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2F4EFA3C" w:rsidR="00EC6CB4" w:rsidRDefault="00EC6CB4" w:rsidP="00EC6CB4">
      <w:pPr>
        <w:pStyle w:val="ac"/>
        <w:spacing w:after="180"/>
      </w:pPr>
      <w:bookmarkStart w:id="1863" w:name="_Ref104920868"/>
      <w:bookmarkStart w:id="1864" w:name="_Toc107522759"/>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7</w:t>
      </w:r>
      <w:r w:rsidR="0040572D">
        <w:fldChar w:fldCharType="end"/>
      </w:r>
      <w:bookmarkEnd w:id="1863"/>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64"/>
    </w:p>
    <w:p w14:paraId="3A233891" w14:textId="743DD50F" w:rsidR="00EC6CB4" w:rsidRPr="00EC6CB4" w:rsidRDefault="00EC6CB4" w:rsidP="008A55E8">
      <w:pPr>
        <w:ind w:leftChars="0" w:left="0" w:firstLineChars="0" w:firstLine="480"/>
      </w:pPr>
    </w:p>
    <w:p w14:paraId="03239E1C" w14:textId="2CA28165" w:rsidR="00EC6CB4" w:rsidRDefault="00EC6CB4" w:rsidP="008A55E8">
      <w:pPr>
        <w:ind w:leftChars="0" w:left="0" w:firstLineChars="0" w:firstLine="480"/>
      </w:pPr>
    </w:p>
    <w:p w14:paraId="524FBFA7" w14:textId="3281A698" w:rsidR="002D2B79" w:rsidRDefault="000E366C" w:rsidP="008A55E8">
      <w:pPr>
        <w:ind w:leftChars="0" w:left="0" w:firstLineChars="0" w:firstLine="480"/>
      </w:pPr>
      <w:r>
        <w:lastRenderedPageBreak/>
        <w:fldChar w:fldCharType="begin"/>
      </w:r>
      <w:r>
        <w:instrText xml:space="preserve"> </w:instrText>
      </w:r>
      <w:r>
        <w:rPr>
          <w:rFonts w:hint="eastAsia"/>
        </w:rPr>
        <w:instrText>REF _Ref105000152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8</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EC6CB4" w:rsidRPr="00EC6CB4">
        <w:rPr>
          <w:rFonts w:hint="eastAsia"/>
        </w:rPr>
        <w:t>雖通過速度</w:t>
      </w:r>
      <w:r w:rsidR="00EC6CB4">
        <w:rPr>
          <w:rFonts w:hint="eastAsia"/>
        </w:rPr>
        <w:t>與加速度</w:t>
      </w:r>
      <w:r w:rsidR="00EC6CB4" w:rsidRPr="00EC6CB4">
        <w:rPr>
          <w:rFonts w:hint="eastAsia"/>
        </w:rPr>
        <w:t>屬正相關但趨勢不是非常明顯</w:t>
      </w:r>
      <w:r w:rsidR="002703FD">
        <w:rPr>
          <w:rFonts w:hint="eastAsia"/>
        </w:rPr>
        <w:t>相關係數介於</w:t>
      </w:r>
      <w:r w:rsidR="002703FD">
        <w:rPr>
          <w:rFonts w:hint="eastAsia"/>
        </w:rPr>
        <w:t>0.</w:t>
      </w:r>
      <w:r w:rsidR="00831950">
        <w:rPr>
          <w:rFonts w:hint="eastAsia"/>
        </w:rPr>
        <w:t>193</w:t>
      </w:r>
      <w:r w:rsidR="002703FD">
        <w:rPr>
          <w:rFonts w:hint="eastAsia"/>
        </w:rPr>
        <w:t>~0.</w:t>
      </w:r>
      <w:r w:rsidR="00831950">
        <w:rPr>
          <w:rFonts w:hint="eastAsia"/>
        </w:rPr>
        <w:t>352</w:t>
      </w:r>
      <w:r w:rsidR="002703FD">
        <w:rPr>
          <w:rFonts w:hint="eastAsia"/>
        </w:rPr>
        <w:t>，</w:t>
      </w:r>
      <w:r w:rsidR="00831950">
        <w:rPr>
          <w:rFonts w:hint="eastAsia"/>
        </w:rPr>
        <w:t>兩者之間的相關性</w:t>
      </w:r>
      <w:r w:rsidR="00F33EE3">
        <w:rPr>
          <w:rFonts w:hint="eastAsia"/>
        </w:rPr>
        <w:t>不算明顯</w:t>
      </w:r>
    </w:p>
    <w:p w14:paraId="5A2C4DD8" w14:textId="694CABF8" w:rsidR="002D2B79" w:rsidRDefault="00831950" w:rsidP="002D2B79">
      <w:pPr>
        <w:ind w:leftChars="0" w:left="0" w:firstLineChars="0" w:firstLine="480"/>
      </w:pPr>
      <w:r>
        <w:rPr>
          <w:rFonts w:hint="eastAsia"/>
        </w:rPr>
        <w:t>因此可以</w:t>
      </w:r>
      <w:r w:rsidR="00AF0762">
        <w:rPr>
          <w:rFonts w:hint="eastAsia"/>
        </w:rPr>
        <w:t>說明</w:t>
      </w:r>
      <w:r>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數值大小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5D1A4648" w:rsidR="00DB698F" w:rsidRDefault="000E366C" w:rsidP="00B66879">
      <w:pPr>
        <w:pStyle w:val="ac"/>
        <w:spacing w:after="180"/>
      </w:pPr>
      <w:bookmarkStart w:id="1865" w:name="_Ref105000152"/>
      <w:bookmarkStart w:id="1866" w:name="_Toc107522760"/>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8</w:t>
      </w:r>
      <w:r w:rsidR="0040572D">
        <w:fldChar w:fldCharType="end"/>
      </w:r>
      <w:bookmarkEnd w:id="1865"/>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66"/>
    </w:p>
    <w:p w14:paraId="22D0EF85" w14:textId="3C3D4B0A" w:rsidR="009019AD" w:rsidRPr="000028E2" w:rsidRDefault="000028E2" w:rsidP="00B66879">
      <w:pPr>
        <w:pStyle w:val="ac"/>
        <w:spacing w:after="180"/>
      </w:pPr>
      <w:bookmarkStart w:id="1867" w:name="_Ref104924205"/>
      <w:bookmarkStart w:id="1868" w:name="_Toc10758147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bookmarkEnd w:id="1867"/>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68"/>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w:t>
            </w:r>
            <w:proofErr w:type="gramStart"/>
            <w:r w:rsidRPr="00B66879">
              <w:rPr>
                <w:rFonts w:hint="eastAsia"/>
                <w:sz w:val="20"/>
                <w:szCs w:val="18"/>
              </w:rPr>
              <w:t>瑪</w:t>
            </w:r>
            <w:proofErr w:type="gramEnd"/>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79CA53ED"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3A3E6CA8" w:rsidR="0087118B" w:rsidRDefault="0087118B" w:rsidP="0087118B">
      <w:pPr>
        <w:pStyle w:val="31"/>
        <w:spacing w:before="360" w:after="180"/>
      </w:pPr>
      <w:r>
        <w:rPr>
          <w:rFonts w:hint="eastAsia"/>
        </w:rPr>
        <w:lastRenderedPageBreak/>
        <w:t xml:space="preserve">  </w:t>
      </w:r>
      <w:bookmarkStart w:id="1869" w:name="_Toc107613031"/>
      <w:r w:rsidR="00A50167">
        <w:rPr>
          <w:rFonts w:hint="eastAsia"/>
        </w:rPr>
        <w:t>監測成果</w:t>
      </w:r>
      <w:r>
        <w:rPr>
          <w:rFonts w:hint="eastAsia"/>
        </w:rPr>
        <w:t>小結</w:t>
      </w:r>
      <w:bookmarkEnd w:id="1869"/>
    </w:p>
    <w:p w14:paraId="1D5BAC7A" w14:textId="2D1AE4F9" w:rsidR="0087118B" w:rsidRP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62699692" w14:textId="72A77A80" w:rsidR="0087118B" w:rsidRDefault="00382FFB" w:rsidP="002C38A3">
      <w:pPr>
        <w:pStyle w:val="aa"/>
        <w:widowControl/>
        <w:numPr>
          <w:ilvl w:val="0"/>
          <w:numId w:val="30"/>
        </w:numPr>
        <w:tabs>
          <w:tab w:val="left" w:pos="0"/>
        </w:tabs>
        <w:ind w:leftChars="0" w:left="567" w:firstLineChars="0" w:hanging="567"/>
      </w:pPr>
      <w:r>
        <w:rPr>
          <w:rFonts w:hint="eastAsia"/>
        </w:rPr>
        <w:t>因</w:t>
      </w:r>
      <w:proofErr w:type="gramStart"/>
      <w:r>
        <w:rPr>
          <w:rFonts w:hint="eastAsia"/>
        </w:rPr>
        <w:t>自強號屬動力</w:t>
      </w:r>
      <w:proofErr w:type="gramEnd"/>
      <w:r>
        <w:rPr>
          <w:rFonts w:hint="eastAsia"/>
        </w:rPr>
        <w:t>集中式之車型，列車頭尾機車頭與車廂間重量差異較大，因此</w:t>
      </w:r>
      <w:r w:rsidR="002B775F">
        <w:rPr>
          <w:rFonts w:hint="eastAsia"/>
        </w:rPr>
        <w:t>，</w:t>
      </w:r>
      <w:r>
        <w:rPr>
          <w:rFonts w:hint="eastAsia"/>
        </w:rPr>
        <w:t>當通過時</w:t>
      </w:r>
      <w:r w:rsidR="002B775F">
        <w:rPr>
          <w:rFonts w:hint="eastAsia"/>
        </w:rPr>
        <w:t>，橫向阻力與振動加速度值在頭尾兩端容易有較大的峰值產生。</w:t>
      </w:r>
      <w:r w:rsidR="00E45C23">
        <w:rPr>
          <w:rFonts w:hint="eastAsia"/>
        </w:rPr>
        <w:t>而普悠</w:t>
      </w:r>
      <w:proofErr w:type="gramStart"/>
      <w:r w:rsidR="00E45C23">
        <w:rPr>
          <w:rFonts w:hint="eastAsia"/>
        </w:rPr>
        <w:t>瑪</w:t>
      </w:r>
      <w:proofErr w:type="gramEnd"/>
      <w:r w:rsidR="00E45C23">
        <w:rPr>
          <w:rFonts w:hint="eastAsia"/>
        </w:rPr>
        <w:t>與區間車屬於動力分散式車型，車廂間重量差異小，因此中間車廂較自強號容易出現較大的峰值。</w:t>
      </w:r>
    </w:p>
    <w:p w14:paraId="4696044F" w14:textId="49B05AE7" w:rsidR="002B775F" w:rsidRDefault="00E45C23" w:rsidP="002C38A3">
      <w:pPr>
        <w:pStyle w:val="aa"/>
        <w:widowControl/>
        <w:numPr>
          <w:ilvl w:val="0"/>
          <w:numId w:val="30"/>
        </w:numPr>
        <w:tabs>
          <w:tab w:val="left" w:pos="1134"/>
        </w:tabs>
        <w:ind w:leftChars="0" w:left="567" w:firstLineChars="0" w:hanging="567"/>
      </w:pPr>
      <w:r>
        <w:rPr>
          <w:rFonts w:hint="eastAsia"/>
        </w:rPr>
        <w:t>由於列車通過監測站點之車速不高</w:t>
      </w:r>
      <w:r w:rsidR="00A40774">
        <w:rPr>
          <w:rFonts w:hint="eastAsia"/>
        </w:rPr>
        <w:t>，低於實際</w:t>
      </w:r>
      <w:proofErr w:type="gramStart"/>
      <w:r w:rsidR="00A40774">
        <w:rPr>
          <w:rFonts w:hint="eastAsia"/>
        </w:rPr>
        <w:t>佈</w:t>
      </w:r>
      <w:proofErr w:type="gramEnd"/>
      <w:r w:rsidR="00A40774">
        <w:rPr>
          <w:rFonts w:hint="eastAsia"/>
        </w:rPr>
        <w:t>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w:t>
      </w:r>
      <w:proofErr w:type="gramStart"/>
      <w:r w:rsidR="00A40774" w:rsidRPr="00A40774">
        <w:rPr>
          <w:rFonts w:hint="eastAsia"/>
        </w:rPr>
        <w:t>所量得數值</w:t>
      </w:r>
      <w:proofErr w:type="gramEnd"/>
      <w:r w:rsidR="00A40774" w:rsidRPr="00A40774">
        <w:rPr>
          <w:rFonts w:hint="eastAsia"/>
        </w:rPr>
        <w:t>應為列車重力擠壓</w:t>
      </w:r>
      <w:proofErr w:type="gramStart"/>
      <w:r w:rsidR="00A40774" w:rsidRPr="00A40774">
        <w:rPr>
          <w:rFonts w:hint="eastAsia"/>
        </w:rPr>
        <w:t>道碴所產生</w:t>
      </w:r>
      <w:proofErr w:type="gramEnd"/>
      <w:r w:rsidR="00A40774" w:rsidRPr="00A40774">
        <w:rPr>
          <w:rFonts w:hint="eastAsia"/>
        </w:rPr>
        <w:t>的壓力。</w:t>
      </w:r>
    </w:p>
    <w:p w14:paraId="0D9C3D3E" w14:textId="4BFA7D4D" w:rsidR="00A40774" w:rsidRDefault="004E64A9" w:rsidP="002C38A3">
      <w:pPr>
        <w:pStyle w:val="aa"/>
        <w:widowControl/>
        <w:numPr>
          <w:ilvl w:val="0"/>
          <w:numId w:val="30"/>
        </w:numPr>
        <w:tabs>
          <w:tab w:val="left" w:pos="1134"/>
        </w:tabs>
        <w:ind w:leftChars="0" w:left="567" w:firstLineChars="0" w:hanging="567"/>
      </w:pPr>
      <w:r>
        <w:rPr>
          <w:rFonts w:hint="eastAsia"/>
        </w:rPr>
        <w:t>研究所使用的應變</w:t>
      </w:r>
      <w:proofErr w:type="gramStart"/>
      <w:r>
        <w:rPr>
          <w:rFonts w:hint="eastAsia"/>
        </w:rPr>
        <w:t>計因只量得</w:t>
      </w:r>
      <w:proofErr w:type="gramEnd"/>
      <w:r w:rsidR="00411B6A">
        <w:rPr>
          <w:rFonts w:hint="eastAsia"/>
        </w:rPr>
        <w:t>列車剛通過之前</w:t>
      </w:r>
      <w:r w:rsidR="00411B6A">
        <w:rPr>
          <w:rFonts w:hint="eastAsia"/>
        </w:rPr>
        <w:t>2~3</w:t>
      </w:r>
      <w:r w:rsidR="00411B6A">
        <w:rPr>
          <w:rFonts w:hint="eastAsia"/>
        </w:rPr>
        <w:t>秒，之後則無應變，推斷此應變計</w:t>
      </w:r>
      <w:r w:rsidR="00E50571">
        <w:rPr>
          <w:rFonts w:hint="eastAsia"/>
        </w:rPr>
        <w:t>較</w:t>
      </w:r>
      <w:r w:rsidR="00411B6A">
        <w:rPr>
          <w:rFonts w:hint="eastAsia"/>
        </w:rPr>
        <w:t>不適合應用於監測列車之場合。</w:t>
      </w:r>
    </w:p>
    <w:p w14:paraId="63A5D2A7" w14:textId="5EA424E7" w:rsidR="00E50571" w:rsidRDefault="00E50571" w:rsidP="002C38A3">
      <w:pPr>
        <w:pStyle w:val="aa"/>
        <w:widowControl/>
        <w:numPr>
          <w:ilvl w:val="0"/>
          <w:numId w:val="30"/>
        </w:numPr>
        <w:tabs>
          <w:tab w:val="left" w:pos="1134"/>
        </w:tabs>
        <w:ind w:leftChars="0" w:left="567" w:firstLineChars="0" w:hanging="567"/>
      </w:pPr>
      <w:r>
        <w:rPr>
          <w:rFonts w:hint="eastAsia"/>
        </w:rPr>
        <w:t>因自強號為動力集中式車型，因此每天產生的監測數值皆有較大的變異性。</w:t>
      </w:r>
    </w:p>
    <w:p w14:paraId="77EA6372" w14:textId="35E11C85" w:rsidR="00BD5538" w:rsidRDefault="00BD5538" w:rsidP="002C38A3">
      <w:pPr>
        <w:pStyle w:val="aa"/>
        <w:numPr>
          <w:ilvl w:val="0"/>
          <w:numId w:val="30"/>
        </w:numPr>
        <w:ind w:leftChars="0" w:firstLineChars="0"/>
      </w:pPr>
      <w:r w:rsidRPr="00816B54">
        <w:fldChar w:fldCharType="begin"/>
      </w:r>
      <w:r w:rsidRPr="00816B54">
        <w:instrText xml:space="preserve"> REF _Ref107168343 \h </w:instrText>
      </w:r>
      <w:r>
        <w:instrText xml:space="preserve"> \* MERGEFORMAT </w:instrText>
      </w:r>
      <w:r w:rsidRPr="00816B54">
        <w:fldChar w:fldCharType="separate"/>
      </w:r>
      <w:r w:rsidR="0001429D">
        <w:rPr>
          <w:rFonts w:hint="eastAsia"/>
        </w:rPr>
        <w:t>表</w:t>
      </w:r>
      <w:r w:rsidR="0001429D">
        <w:rPr>
          <w:rFonts w:hint="eastAsia"/>
        </w:rPr>
        <w:t xml:space="preserve"> </w:t>
      </w:r>
      <w:r w:rsidR="0001429D">
        <w:rPr>
          <w:noProof/>
        </w:rPr>
        <w:t>4</w:t>
      </w:r>
      <w:r w:rsidR="0001429D">
        <w:rPr>
          <w:noProof/>
        </w:rPr>
        <w:noBreakHyphen/>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在</w:t>
      </w:r>
      <w:r w:rsidRPr="0051537A">
        <w:rPr>
          <w:rFonts w:hint="eastAsia"/>
        </w:rPr>
        <w:t>振動加速度方面，</w:t>
      </w:r>
      <w:r>
        <w:rPr>
          <w:rFonts w:hint="eastAsia"/>
        </w:rPr>
        <w:t>普悠</w:t>
      </w:r>
      <w:proofErr w:type="gramStart"/>
      <w:r>
        <w:rPr>
          <w:rFonts w:hint="eastAsia"/>
        </w:rPr>
        <w:t>瑪</w:t>
      </w:r>
      <w:proofErr w:type="gramEnd"/>
      <w:r>
        <w:rPr>
          <w:rFonts w:hint="eastAsia"/>
        </w:rPr>
        <w:t>加速度值呈現下降趨勢；變異程度則是自強號明顯增加，區間車與普悠</w:t>
      </w:r>
      <w:proofErr w:type="gramStart"/>
      <w:r>
        <w:rPr>
          <w:rFonts w:hint="eastAsia"/>
        </w:rPr>
        <w:t>瑪</w:t>
      </w:r>
      <w:proofErr w:type="gramEnd"/>
      <w:r>
        <w:rPr>
          <w:rFonts w:hint="eastAsia"/>
        </w:rPr>
        <w:t>則呈穩定狀態。</w:t>
      </w:r>
    </w:p>
    <w:p w14:paraId="7A3807C3" w14:textId="6648FFD9" w:rsidR="00BD5538" w:rsidRDefault="00BD5538" w:rsidP="00BD5538">
      <w:pPr>
        <w:pStyle w:val="ac"/>
        <w:spacing w:after="180"/>
        <w:ind w:left="480"/>
      </w:pPr>
      <w:bookmarkStart w:id="1870" w:name="_Ref107168343"/>
      <w:bookmarkStart w:id="1871" w:name="_Toc10758147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bookmarkEnd w:id="1870"/>
      <w:r>
        <w:rPr>
          <w:rFonts w:hint="eastAsia"/>
        </w:rPr>
        <w:t xml:space="preserve"> </w:t>
      </w:r>
      <w:r>
        <w:rPr>
          <w:rFonts w:hint="eastAsia"/>
        </w:rPr>
        <w:t>趨勢結果整理</w:t>
      </w:r>
      <w:bookmarkEnd w:id="1871"/>
    </w:p>
    <w:tbl>
      <w:tblPr>
        <w:tblStyle w:val="af9"/>
        <w:tblW w:w="0" w:type="auto"/>
        <w:jc w:val="center"/>
        <w:tblLook w:val="04A0" w:firstRow="1" w:lastRow="0" w:firstColumn="1" w:lastColumn="0" w:noHBand="0" w:noVBand="1"/>
      </w:tblPr>
      <w:tblGrid>
        <w:gridCol w:w="1531"/>
        <w:gridCol w:w="2835"/>
        <w:gridCol w:w="3061"/>
      </w:tblGrid>
      <w:tr w:rsidR="00BD5538" w14:paraId="04E2BA30" w14:textId="77777777" w:rsidTr="008D1757">
        <w:trPr>
          <w:trHeight w:val="469"/>
          <w:jc w:val="center"/>
        </w:trPr>
        <w:tc>
          <w:tcPr>
            <w:tcW w:w="1531"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2835"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061"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8D1757">
        <w:trPr>
          <w:trHeight w:val="483"/>
          <w:jc w:val="center"/>
        </w:trPr>
        <w:tc>
          <w:tcPr>
            <w:tcW w:w="1531"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2835" w:type="dxa"/>
            <w:vAlign w:val="center"/>
          </w:tcPr>
          <w:p w14:paraId="66440D68" w14:textId="77777777" w:rsidR="00BD5538" w:rsidRDefault="00BD5538" w:rsidP="00B66879">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BC34E4F"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061" w:type="dxa"/>
            <w:vAlign w:val="center"/>
          </w:tcPr>
          <w:p w14:paraId="6EA00C6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普悠</w:t>
            </w:r>
            <w:proofErr w:type="gramStart"/>
            <w:r>
              <w:rPr>
                <w:rFonts w:hint="eastAsia"/>
                <w:sz w:val="20"/>
                <w:szCs w:val="20"/>
              </w:rPr>
              <w:t>瑪</w:t>
            </w:r>
            <w:proofErr w:type="gramEnd"/>
            <w:r>
              <w:rPr>
                <w:rFonts w:hint="eastAsia"/>
                <w:sz w:val="20"/>
                <w:szCs w:val="20"/>
              </w:rPr>
              <w:t>呈現下降趨勢</w:t>
            </w:r>
          </w:p>
        </w:tc>
      </w:tr>
      <w:tr w:rsidR="00BD5538" w14:paraId="62FF83B1" w14:textId="77777777" w:rsidTr="008D1757">
        <w:trPr>
          <w:trHeight w:val="469"/>
          <w:jc w:val="center"/>
        </w:trPr>
        <w:tc>
          <w:tcPr>
            <w:tcW w:w="1531" w:type="dxa"/>
            <w:vAlign w:val="center"/>
          </w:tcPr>
          <w:p w14:paraId="61679C1C" w14:textId="0F9427C6" w:rsidR="00BD5538" w:rsidRPr="008138B4" w:rsidRDefault="00BD5538" w:rsidP="00B66879">
            <w:pPr>
              <w:ind w:leftChars="0" w:left="0" w:firstLineChars="0" w:firstLine="0"/>
              <w:jc w:val="center"/>
              <w:rPr>
                <w:sz w:val="20"/>
                <w:szCs w:val="20"/>
              </w:rPr>
            </w:pPr>
            <w:r>
              <w:rPr>
                <w:rFonts w:hint="eastAsia"/>
                <w:sz w:val="20"/>
                <w:szCs w:val="20"/>
              </w:rPr>
              <w:t>變異數趨勢</w:t>
            </w:r>
          </w:p>
        </w:tc>
        <w:tc>
          <w:tcPr>
            <w:tcW w:w="2835" w:type="dxa"/>
            <w:vAlign w:val="center"/>
          </w:tcPr>
          <w:p w14:paraId="5EDCCA25" w14:textId="77777777" w:rsidR="00BD5538" w:rsidRDefault="00BD5538" w:rsidP="00B66879">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743D477"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061" w:type="dxa"/>
            <w:vAlign w:val="center"/>
          </w:tcPr>
          <w:p w14:paraId="603AD01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sidRPr="00E32C39">
              <w:rPr>
                <w:rFonts w:hint="eastAsia"/>
                <w:sz w:val="20"/>
                <w:szCs w:val="20"/>
              </w:rPr>
              <w:t>普悠</w:t>
            </w:r>
            <w:proofErr w:type="gramStart"/>
            <w:r w:rsidRPr="00E32C39">
              <w:rPr>
                <w:rFonts w:hint="eastAsia"/>
                <w:sz w:val="20"/>
                <w:szCs w:val="20"/>
              </w:rPr>
              <w:t>瑪</w:t>
            </w:r>
            <w:proofErr w:type="gramEnd"/>
            <w:r w:rsidRPr="00E32C39">
              <w:rPr>
                <w:rFonts w:hint="eastAsia"/>
                <w:sz w:val="20"/>
                <w:szCs w:val="20"/>
              </w:rPr>
              <w:t>和區間車呈現穩定狀態</w:t>
            </w:r>
          </w:p>
        </w:tc>
      </w:tr>
    </w:tbl>
    <w:p w14:paraId="7F6C096B" w14:textId="7D9ACF81" w:rsidR="00BD5538" w:rsidRDefault="00BD5538" w:rsidP="002C38A3">
      <w:pPr>
        <w:pStyle w:val="aa"/>
        <w:numPr>
          <w:ilvl w:val="0"/>
          <w:numId w:val="30"/>
        </w:numPr>
        <w:ind w:leftChars="0" w:firstLineChars="0"/>
      </w:pPr>
      <w:r>
        <w:rPr>
          <w:rFonts w:hint="eastAsia"/>
        </w:rPr>
        <w:t>研究發現，雖</w:t>
      </w:r>
      <w:r w:rsidR="00AD603A">
        <w:rPr>
          <w:rFonts w:hint="eastAsia"/>
        </w:rPr>
        <w:t>然列車通過速度越快，橫向阻力與振動加速度值也有越大的現象，但推算其相關係數值不大，說明通過速度影響有限，可能還有其他因素所影響。</w:t>
      </w:r>
    </w:p>
    <w:p w14:paraId="6EB25231" w14:textId="77777777" w:rsidR="00BD5538" w:rsidRDefault="00BD5538" w:rsidP="002C38A3">
      <w:pPr>
        <w:pStyle w:val="aa"/>
        <w:widowControl/>
        <w:numPr>
          <w:ilvl w:val="0"/>
          <w:numId w:val="30"/>
        </w:numPr>
        <w:spacing w:line="240" w:lineRule="auto"/>
        <w:ind w:leftChars="0" w:firstLineChars="0"/>
      </w:pPr>
      <w:r>
        <w:br w:type="page"/>
      </w:r>
    </w:p>
    <w:p w14:paraId="440C6A58" w14:textId="77777777" w:rsidR="0087118B" w:rsidRDefault="0087118B"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72" w:name="_Toc107613032"/>
      <w:r w:rsidR="00752145">
        <w:rPr>
          <w:rFonts w:hint="eastAsia"/>
        </w:rPr>
        <w:t>互動平台</w:t>
      </w:r>
      <w:r w:rsidR="002823BE">
        <w:rPr>
          <w:rFonts w:hint="eastAsia"/>
        </w:rPr>
        <w:t>應用</w:t>
      </w:r>
      <w:bookmarkEnd w:id="1872"/>
    </w:p>
    <w:p w14:paraId="26528DFE" w14:textId="7E9CFE81"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3024D81A" w14:textId="3690DECA" w:rsidR="00DD25C4" w:rsidRDefault="00DD25C4" w:rsidP="00DD25C4">
      <w:pPr>
        <w:pStyle w:val="31"/>
        <w:spacing w:before="360" w:after="180"/>
      </w:pPr>
      <w:r>
        <w:rPr>
          <w:rFonts w:hint="eastAsia"/>
        </w:rPr>
        <w:t xml:space="preserve"> </w:t>
      </w:r>
      <w:bookmarkStart w:id="1873" w:name="_Toc107613033"/>
      <w:r>
        <w:rPr>
          <w:rFonts w:hint="eastAsia"/>
        </w:rPr>
        <w:t>串接監測數據</w:t>
      </w:r>
      <w:bookmarkEnd w:id="1873"/>
    </w:p>
    <w:p w14:paraId="1A234457" w14:textId="768BC885" w:rsidR="0005204B" w:rsidRDefault="005B53A8">
      <w:pPr>
        <w:ind w:left="480" w:firstLine="480"/>
      </w:pPr>
      <w:proofErr w:type="gramStart"/>
      <w:r>
        <w:rPr>
          <w:rFonts w:hint="eastAsia"/>
        </w:rPr>
        <w:t>本</w:t>
      </w:r>
      <w:r w:rsidR="006D5C3B">
        <w:rPr>
          <w:rFonts w:hint="eastAsia"/>
        </w:rPr>
        <w:t>部分</w:t>
      </w:r>
      <w:r w:rsidR="00336D48">
        <w:rPr>
          <w:rFonts w:hint="eastAsia"/>
        </w:rPr>
        <w:t>欲</w:t>
      </w:r>
      <w:r w:rsidR="006D5C3B">
        <w:rPr>
          <w:rFonts w:hint="eastAsia"/>
        </w:rPr>
        <w:t>將</w:t>
      </w:r>
      <w:proofErr w:type="gramEnd"/>
      <w:r w:rsidR="006D5C3B">
        <w:rPr>
          <w:rFonts w:hint="eastAsia"/>
        </w:rPr>
        <w:t>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proofErr w:type="gramStart"/>
      <w:r w:rsidR="00E40AE1">
        <w:rPr>
          <w:rFonts w:hint="eastAsia"/>
        </w:rPr>
        <w:t>三</w:t>
      </w:r>
      <w:proofErr w:type="gramEnd"/>
      <w:r w:rsidR="00E40AE1">
        <w:rPr>
          <w:rFonts w:hint="eastAsia"/>
        </w:rPr>
        <w:t>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D8625F">
        <w:fldChar w:fldCharType="begin"/>
      </w:r>
      <w:r w:rsidR="00D8625F">
        <w:instrText xml:space="preserve"> </w:instrText>
      </w:r>
      <w:r w:rsidR="00D8625F">
        <w:rPr>
          <w:rFonts w:hint="eastAsia"/>
        </w:rPr>
        <w:instrText>REF _Ref107651424 \r \h</w:instrText>
      </w:r>
      <w:r w:rsidR="00D8625F">
        <w:instrText xml:space="preserve"> </w:instrText>
      </w:r>
      <w:r w:rsidR="00D8625F">
        <w:fldChar w:fldCharType="separate"/>
      </w:r>
      <w:r w:rsidR="00D8625F">
        <w:t>4.1.3</w:t>
      </w:r>
      <w:r w:rsidR="00D8625F">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w:t>
      </w:r>
      <w:proofErr w:type="gramStart"/>
      <w:r w:rsidR="0005204B">
        <w:rPr>
          <w:rFonts w:hint="eastAsia"/>
        </w:rPr>
        <w:t>個</w:t>
      </w:r>
      <w:proofErr w:type="gramEnd"/>
      <w:r w:rsidR="0005204B">
        <w:rPr>
          <w:rFonts w:hint="eastAsia"/>
        </w:rPr>
        <w:t>檔案中。</w:t>
      </w:r>
    </w:p>
    <w:p w14:paraId="22F30F41" w14:textId="68D6477E" w:rsidR="00B361F5" w:rsidRDefault="007A3E8D">
      <w:pPr>
        <w:ind w:left="480" w:firstLine="480"/>
      </w:pPr>
      <w:r>
        <w:rPr>
          <w:rFonts w:hint="eastAsia"/>
        </w:rPr>
        <w:t>然後</w:t>
      </w:r>
      <w:r w:rsidR="009D56AF">
        <w:rPr>
          <w:rFonts w:hint="eastAsia"/>
        </w:rPr>
        <w:t>將</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Pr>
          <w:rFonts w:hint="eastAsia"/>
        </w:rPr>
        <w:t>A</w:t>
      </w:r>
      <w:r>
        <w:t>sset</w:t>
      </w:r>
      <w:r w:rsidR="00DD5535" w:rsidRPr="007A3E8D">
        <w:t xml:space="preserve"> </w:t>
      </w:r>
      <w:r w:rsidR="00DD5535">
        <w:rPr>
          <w:rFonts w:hint="eastAsia"/>
        </w:rPr>
        <w:t>路徑底下的新增的</w:t>
      </w:r>
      <w:proofErr w:type="spellStart"/>
      <w:r w:rsidRPr="007A3E8D">
        <w:t>StreamingAssets</w:t>
      </w:r>
      <w:proofErr w:type="spellEnd"/>
      <w:r>
        <w:rPr>
          <w:rFonts w:hint="eastAsia"/>
        </w:rPr>
        <w:t>資料夾</w:t>
      </w:r>
      <w:r w:rsidR="00DD5535">
        <w:rPr>
          <w:rFonts w:hint="eastAsia"/>
        </w:rPr>
        <w:t>裡面</w:t>
      </w:r>
      <w:bookmarkStart w:id="1874"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01429D">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Pr>
          <w:rFonts w:hint="eastAsia"/>
        </w:rPr>
        <w:t>，</w:t>
      </w:r>
      <w:r w:rsidR="00E46D9E">
        <w:rPr>
          <w:rFonts w:hint="eastAsia"/>
        </w:rPr>
        <w:t>並將該腳本附掛於對應物件</w:t>
      </w:r>
      <w:r w:rsidR="00E46D9E">
        <w:rPr>
          <w:rFonts w:hint="eastAsia"/>
        </w:rPr>
        <w:t>(</w:t>
      </w:r>
      <w:r w:rsidR="00E46D9E">
        <w:rPr>
          <w:rFonts w:hint="eastAsia"/>
        </w:rPr>
        <w:t>本研究以圖表</w:t>
      </w:r>
      <w:proofErr w:type="gramStart"/>
      <w:r w:rsidR="00E46D9E">
        <w:rPr>
          <w:rFonts w:hint="eastAsia"/>
        </w:rPr>
        <w:t>物件為附掛</w:t>
      </w:r>
      <w:proofErr w:type="gramEnd"/>
      <w:r w:rsidR="00E46D9E">
        <w:rPr>
          <w:rFonts w:hint="eastAsia"/>
        </w:rPr>
        <w:t>對象</w:t>
      </w:r>
      <w:r w:rsidR="00E46D9E">
        <w:rPr>
          <w:rFonts w:hint="eastAsia"/>
        </w:rPr>
        <w:t>)</w:t>
      </w:r>
      <w:r w:rsidR="00E46D9E">
        <w:rPr>
          <w:rFonts w:hint="eastAsia"/>
        </w:rPr>
        <w:t>，</w:t>
      </w:r>
      <w:r w:rsidR="009D56AF">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74"/>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5EF2A45E" w:rsidR="00F212A7" w:rsidRDefault="00F212A7" w:rsidP="00B66879">
      <w:pPr>
        <w:pStyle w:val="ac"/>
        <w:spacing w:after="180"/>
      </w:pPr>
      <w:bookmarkStart w:id="1875" w:name="_Toc107522761"/>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9</w:t>
      </w:r>
      <w:r w:rsidR="0040572D">
        <w:fldChar w:fldCharType="end"/>
      </w:r>
      <w:r w:rsidR="00DA22B5">
        <w:rPr>
          <w:rFonts w:hint="eastAsia"/>
        </w:rPr>
        <w:t xml:space="preserve"> </w:t>
      </w:r>
      <w:r>
        <w:rPr>
          <w:rFonts w:hint="eastAsia"/>
        </w:rPr>
        <w:t>檔案資料傳遞架構</w:t>
      </w:r>
      <w:bookmarkEnd w:id="1875"/>
    </w:p>
    <w:p w14:paraId="48BBE9DF" w14:textId="2371CECD" w:rsidR="00C157ED" w:rsidRDefault="00C157ED" w:rsidP="00C157ED">
      <w:pPr>
        <w:pStyle w:val="31"/>
        <w:spacing w:before="360" w:after="180"/>
      </w:pPr>
      <w:r>
        <w:rPr>
          <w:rFonts w:hint="eastAsia"/>
        </w:rPr>
        <w:t xml:space="preserve"> </w:t>
      </w:r>
      <w:bookmarkStart w:id="1876" w:name="_Toc107613034"/>
      <w:r>
        <w:rPr>
          <w:rFonts w:hint="eastAsia"/>
        </w:rPr>
        <w:t>數據</w:t>
      </w:r>
      <w:r w:rsidR="00205457">
        <w:rPr>
          <w:rFonts w:hint="eastAsia"/>
        </w:rPr>
        <w:t>呈現</w:t>
      </w:r>
      <w:r w:rsidR="00715A4F">
        <w:rPr>
          <w:rFonts w:hint="eastAsia"/>
        </w:rPr>
        <w:t>與</w:t>
      </w:r>
      <w:r w:rsidR="00DD019D">
        <w:rPr>
          <w:rFonts w:hint="eastAsia"/>
        </w:rPr>
        <w:t>狀態註記</w:t>
      </w:r>
      <w:bookmarkEnd w:id="1876"/>
    </w:p>
    <w:p w14:paraId="72876AB6" w14:textId="1D456485" w:rsidR="009D56AF"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因此</w:t>
      </w:r>
      <w:r w:rsidR="00437790">
        <w:rPr>
          <w:rFonts w:hint="eastAsia"/>
        </w:rPr>
        <w:t>養護人員即可在互動平台上自由點選按鈕，可以先選擇欲查看的監測項目，之後再點選車種，如此即可呈現</w:t>
      </w:r>
      <w:r w:rsidR="00437790" w:rsidRPr="00F129AE">
        <w:rPr>
          <w:rFonts w:hint="eastAsia"/>
        </w:rPr>
        <w:t>監測數據圖表</w:t>
      </w:r>
      <w:r w:rsidR="00437790">
        <w:rPr>
          <w:rFonts w:hint="eastAsia"/>
        </w:rPr>
        <w:t>於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r w:rsidR="00437790">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1</w:t>
      </w:r>
      <w:r w:rsidR="00437790">
        <w:fldChar w:fldCharType="end"/>
      </w:r>
      <w:r w:rsidR="00437790">
        <w:rPr>
          <w:rFonts w:hint="eastAsia"/>
        </w:rPr>
        <w:t>。</w:t>
      </w:r>
    </w:p>
    <w:p w14:paraId="71B0B719" w14:textId="1A889A5F" w:rsidR="00FB5A11" w:rsidRDefault="00FB5A11">
      <w:pPr>
        <w:widowControl/>
        <w:spacing w:line="240" w:lineRule="auto"/>
        <w:ind w:leftChars="0" w:left="0" w:firstLineChars="0" w:firstLine="0"/>
      </w:pPr>
    </w:p>
    <w:p w14:paraId="55A91EE3" w14:textId="64971A17" w:rsidR="00C157ED" w:rsidRDefault="008217DE" w:rsidP="008217DE">
      <w:pPr>
        <w:ind w:left="480" w:firstLineChars="0" w:firstLine="0"/>
        <w:jc w:val="both"/>
      </w:pPr>
      <w:r>
        <w:rPr>
          <w:noProof/>
        </w:rPr>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24"/>
                    <a:stretch>
                      <a:fillRect/>
                    </a:stretch>
                  </pic:blipFill>
                  <pic:spPr>
                    <a:xfrm>
                      <a:off x="0" y="0"/>
                      <a:ext cx="2666724" cy="1766285"/>
                    </a:xfrm>
                    <a:prstGeom prst="rect">
                      <a:avLst/>
                    </a:prstGeom>
                  </pic:spPr>
                </pic:pic>
              </a:graphicData>
            </a:graphic>
          </wp:inline>
        </w:drawing>
      </w:r>
    </w:p>
    <w:p w14:paraId="511C6BF0" w14:textId="7A788C8C" w:rsidR="00881550" w:rsidRDefault="008217DE" w:rsidP="00B66879">
      <w:pPr>
        <w:pStyle w:val="ac"/>
        <w:spacing w:after="180"/>
      </w:pPr>
      <w:bookmarkStart w:id="1877" w:name="_Toc107522762"/>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0</w:t>
      </w:r>
      <w:r w:rsidR="0040572D">
        <w:fldChar w:fldCharType="end"/>
      </w:r>
      <w:r w:rsidR="00DA22B5">
        <w:rPr>
          <w:rFonts w:hint="eastAsia"/>
        </w:rPr>
        <w:t xml:space="preserve"> </w:t>
      </w:r>
      <w:r>
        <w:rPr>
          <w:rFonts w:hint="eastAsia"/>
        </w:rPr>
        <w:t>進入模型頁面與監測站資訊頁面</w:t>
      </w:r>
      <w:bookmarkEnd w:id="1877"/>
    </w:p>
    <w:p w14:paraId="133FBA03" w14:textId="77777777" w:rsidR="00881550" w:rsidRDefault="00881550" w:rsidP="004C52AD">
      <w:pPr>
        <w:ind w:left="480" w:firstLine="480"/>
      </w:pPr>
    </w:p>
    <w:p w14:paraId="45B75426" w14:textId="149FB348" w:rsidR="00E46D9E" w:rsidRDefault="00E46D9E" w:rsidP="00B66879">
      <w:pPr>
        <w:ind w:leftChars="83" w:left="199" w:firstLineChars="83" w:firstLine="199"/>
        <w:jc w:val="center"/>
      </w:pPr>
      <w:r w:rsidRPr="00FB790A">
        <w:rPr>
          <w:noProof/>
        </w:rPr>
        <w:lastRenderedPageBreak/>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699551" cy="2054583"/>
                    </a:xfrm>
                    <a:prstGeom prst="rect">
                      <a:avLst/>
                    </a:prstGeom>
                  </pic:spPr>
                </pic:pic>
              </a:graphicData>
            </a:graphic>
          </wp:inline>
        </w:drawing>
      </w:r>
    </w:p>
    <w:p w14:paraId="25A5E62D" w14:textId="05B2D477" w:rsidR="00F212A7" w:rsidRDefault="00FB790A" w:rsidP="00B66879">
      <w:pPr>
        <w:pStyle w:val="ac"/>
        <w:spacing w:after="180"/>
      </w:pPr>
      <w:bookmarkStart w:id="1878" w:name="_Ref105675155"/>
      <w:bookmarkStart w:id="1879" w:name="_Toc107522763"/>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1</w:t>
      </w:r>
      <w:r w:rsidR="0040572D">
        <w:fldChar w:fldCharType="end"/>
      </w:r>
      <w:bookmarkEnd w:id="1878"/>
      <w:r w:rsidR="00DA22B5">
        <w:rPr>
          <w:rFonts w:hint="eastAsia"/>
        </w:rPr>
        <w:t xml:space="preserve"> </w:t>
      </w:r>
      <w:r>
        <w:rPr>
          <w:rFonts w:hint="eastAsia"/>
        </w:rPr>
        <w:t>U</w:t>
      </w:r>
      <w:r>
        <w:t>nity</w:t>
      </w:r>
      <w:r>
        <w:rPr>
          <w:rFonts w:hint="eastAsia"/>
        </w:rPr>
        <w:t>呈現數據圖表</w:t>
      </w:r>
      <w:bookmarkEnd w:id="1879"/>
    </w:p>
    <w:p w14:paraId="4625B48B" w14:textId="77777777" w:rsidR="005C45D2" w:rsidRPr="005C45D2" w:rsidRDefault="005C45D2" w:rsidP="005C45D2">
      <w:pPr>
        <w:ind w:left="480" w:firstLine="480"/>
      </w:pPr>
    </w:p>
    <w:p w14:paraId="4BCD1B1F" w14:textId="77777777" w:rsidR="005C45D2" w:rsidRDefault="005C45D2" w:rsidP="005C45D2">
      <w:pPr>
        <w:ind w:left="480" w:firstLine="480"/>
      </w:pPr>
      <w:r>
        <w:rPr>
          <w:rFonts w:hint="eastAsia"/>
        </w:rPr>
        <w:t>本研究亦設置狀態說明頁面，如</w:t>
      </w:r>
      <w:r>
        <w:fldChar w:fldCharType="begin"/>
      </w:r>
      <w:r>
        <w:instrText xml:space="preserve"> </w:instrText>
      </w:r>
      <w:r>
        <w:rPr>
          <w:rFonts w:hint="eastAsia"/>
        </w:rPr>
        <w:instrText>REF _Ref105711758 \h</w:instrText>
      </w:r>
      <w:r>
        <w:instrText xml:space="preserve"> </w:instrText>
      </w:r>
      <w:r>
        <w:fldChar w:fldCharType="separate"/>
      </w:r>
      <w:r>
        <w:rPr>
          <w:rFonts w:hint="eastAsia"/>
        </w:rPr>
        <w:t>圖</w:t>
      </w:r>
      <w:r>
        <w:rPr>
          <w:rFonts w:hint="eastAsia"/>
        </w:rPr>
        <w:t xml:space="preserve"> </w:t>
      </w:r>
      <w:r>
        <w:rPr>
          <w:noProof/>
        </w:rPr>
        <w:t>4</w:t>
      </w:r>
      <w:r>
        <w:noBreakHyphen/>
      </w:r>
      <w:r>
        <w:rPr>
          <w:noProof/>
        </w:rPr>
        <w:t>13</w:t>
      </w:r>
      <w:r>
        <w:fldChar w:fldCharType="end"/>
      </w:r>
      <w:r>
        <w:rPr>
          <w:rFonts w:hint="eastAsia"/>
        </w:rPr>
        <w:t>，可讓養護人員針對所監測的數據，記錄下目前的監測狀態或進行養護註記，完成後就可將狀態說明更新至軌道模型中，而養護人員再回到軌道模型頁面時亦可查閱近期之狀態說明，如此即完成該處養護的查檢工作。</w:t>
      </w:r>
    </w:p>
    <w:p w14:paraId="4458B118" w14:textId="1741BCED" w:rsidR="00F212A7" w:rsidRDefault="0037237D" w:rsidP="00B66879">
      <w:pPr>
        <w:ind w:leftChars="0" w:left="0" w:firstLineChars="0" w:firstLine="0"/>
        <w:jc w:val="center"/>
      </w:pPr>
      <w:r w:rsidRPr="0037237D">
        <w:rPr>
          <w:noProof/>
        </w:rPr>
        <w:drawing>
          <wp:inline distT="0" distB="0" distL="0" distR="0" wp14:anchorId="4FF9811A" wp14:editId="443964E0">
            <wp:extent cx="4000500" cy="1278270"/>
            <wp:effectExtent l="0" t="0" r="0"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l="2572" t="1220" r="2638" b="5487"/>
                    <a:stretch/>
                  </pic:blipFill>
                  <pic:spPr bwMode="auto">
                    <a:xfrm>
                      <a:off x="0" y="0"/>
                      <a:ext cx="4079649" cy="1303560"/>
                    </a:xfrm>
                    <a:prstGeom prst="rect">
                      <a:avLst/>
                    </a:prstGeom>
                    <a:ln>
                      <a:noFill/>
                    </a:ln>
                    <a:extLst>
                      <a:ext uri="{53640926-AAD7-44D8-BBD7-CCE9431645EC}">
                        <a14:shadowObscured xmlns:a14="http://schemas.microsoft.com/office/drawing/2010/main"/>
                      </a:ext>
                    </a:extLst>
                  </pic:spPr>
                </pic:pic>
              </a:graphicData>
            </a:graphic>
          </wp:inline>
        </w:drawing>
      </w:r>
    </w:p>
    <w:p w14:paraId="615CE36C" w14:textId="6850D069" w:rsidR="00DD019D" w:rsidRDefault="00DD019D" w:rsidP="00B66879">
      <w:pPr>
        <w:pStyle w:val="ac"/>
        <w:spacing w:after="180"/>
      </w:pPr>
      <w:bookmarkStart w:id="1880" w:name="_Toc107522764"/>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2</w:t>
      </w:r>
      <w:r w:rsidR="0040572D">
        <w:fldChar w:fldCharType="end"/>
      </w:r>
      <w:r w:rsidR="00DA22B5">
        <w:rPr>
          <w:rFonts w:hint="eastAsia"/>
        </w:rPr>
        <w:t xml:space="preserve"> </w:t>
      </w:r>
      <w:r>
        <w:rPr>
          <w:rFonts w:hint="eastAsia"/>
        </w:rPr>
        <w:t>狀態說明頁面</w:t>
      </w:r>
      <w:bookmarkEnd w:id="1880"/>
    </w:p>
    <w:p w14:paraId="64A9FFBB" w14:textId="3EA56EF5" w:rsidR="00F212A7" w:rsidRDefault="0037237D" w:rsidP="00B66879">
      <w:pPr>
        <w:ind w:leftChars="0" w:left="0" w:firstLineChars="0" w:firstLine="0"/>
        <w:jc w:val="center"/>
      </w:pPr>
      <w:r w:rsidRPr="0037237D">
        <w:rPr>
          <w:noProof/>
        </w:rPr>
        <w:drawing>
          <wp:inline distT="0" distB="0" distL="0" distR="0" wp14:anchorId="6B9E76CE" wp14:editId="623EDDBD">
            <wp:extent cx="3192780" cy="2028562"/>
            <wp:effectExtent l="0" t="0" r="0" b="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242101" cy="2059899"/>
                    </a:xfrm>
                    <a:prstGeom prst="rect">
                      <a:avLst/>
                    </a:prstGeom>
                  </pic:spPr>
                </pic:pic>
              </a:graphicData>
            </a:graphic>
          </wp:inline>
        </w:drawing>
      </w:r>
    </w:p>
    <w:p w14:paraId="6A86E8AD" w14:textId="49BCD332" w:rsidR="00DD019D" w:rsidRDefault="00DD019D" w:rsidP="00B66879">
      <w:pPr>
        <w:pStyle w:val="ac"/>
        <w:spacing w:after="180"/>
      </w:pPr>
      <w:bookmarkStart w:id="1881" w:name="_Ref105711758"/>
      <w:bookmarkStart w:id="1882" w:name="_Toc107522765"/>
      <w:r>
        <w:rPr>
          <w:rFonts w:hint="eastAsia"/>
        </w:rPr>
        <w:t>圖</w:t>
      </w:r>
      <w:r>
        <w:rPr>
          <w:rFonts w:hint="eastAsia"/>
        </w:rPr>
        <w:t xml:space="preserve"> </w:t>
      </w:r>
      <w:r w:rsidR="0040572D">
        <w:fldChar w:fldCharType="begin"/>
      </w:r>
      <w:r w:rsidR="0040572D">
        <w:instrText xml:space="preserve"> </w:instrText>
      </w:r>
      <w:r w:rsidR="0040572D">
        <w:rPr>
          <w:rFonts w:hint="eastAsia"/>
        </w:rPr>
        <w:instrText>STYLEREF 1 \s</w:instrText>
      </w:r>
      <w:r w:rsidR="0040572D">
        <w:instrText xml:space="preserve"> </w:instrText>
      </w:r>
      <w:r w:rsidR="0040572D">
        <w:fldChar w:fldCharType="separate"/>
      </w:r>
      <w:r w:rsidR="0040572D">
        <w:rPr>
          <w:noProof/>
        </w:rPr>
        <w:t>4</w:t>
      </w:r>
      <w:r w:rsidR="0040572D">
        <w:fldChar w:fldCharType="end"/>
      </w:r>
      <w:r w:rsidR="0040572D">
        <w:noBreakHyphen/>
      </w:r>
      <w:r w:rsidR="0040572D">
        <w:fldChar w:fldCharType="begin"/>
      </w:r>
      <w:r w:rsidR="0040572D">
        <w:instrText xml:space="preserve"> </w:instrText>
      </w:r>
      <w:r w:rsidR="0040572D">
        <w:rPr>
          <w:rFonts w:hint="eastAsia"/>
        </w:rPr>
        <w:instrText xml:space="preserve">SEQ </w:instrText>
      </w:r>
      <w:r w:rsidR="0040572D">
        <w:rPr>
          <w:rFonts w:hint="eastAsia"/>
        </w:rPr>
        <w:instrText>圖</w:instrText>
      </w:r>
      <w:r w:rsidR="0040572D">
        <w:rPr>
          <w:rFonts w:hint="eastAsia"/>
        </w:rPr>
        <w:instrText xml:space="preserve"> \* ARABIC \s 1</w:instrText>
      </w:r>
      <w:r w:rsidR="0040572D">
        <w:instrText xml:space="preserve"> </w:instrText>
      </w:r>
      <w:r w:rsidR="0040572D">
        <w:fldChar w:fldCharType="separate"/>
      </w:r>
      <w:r w:rsidR="0040572D">
        <w:rPr>
          <w:noProof/>
        </w:rPr>
        <w:t>13</w:t>
      </w:r>
      <w:r w:rsidR="0040572D">
        <w:fldChar w:fldCharType="end"/>
      </w:r>
      <w:bookmarkEnd w:id="1881"/>
      <w:r w:rsidR="00DA22B5">
        <w:rPr>
          <w:rFonts w:hint="eastAsia"/>
        </w:rPr>
        <w:t xml:space="preserve"> </w:t>
      </w:r>
      <w:r>
        <w:rPr>
          <w:rFonts w:hint="eastAsia"/>
        </w:rPr>
        <w:t>更新狀態說明於模型頁面</w:t>
      </w:r>
      <w:bookmarkEnd w:id="1882"/>
    </w:p>
    <w:p w14:paraId="758A165F" w14:textId="20CD73A1" w:rsidR="00451AC5" w:rsidRDefault="00451AC5">
      <w:pPr>
        <w:widowControl/>
        <w:spacing w:line="240" w:lineRule="auto"/>
        <w:ind w:leftChars="0" w:left="0" w:firstLineChars="0" w:firstLine="0"/>
      </w:pPr>
    </w:p>
    <w:p w14:paraId="39544F54" w14:textId="062E9A58" w:rsidR="003C5249" w:rsidRDefault="00CD54B3">
      <w:pPr>
        <w:pStyle w:val="1"/>
        <w:spacing w:after="360"/>
      </w:pPr>
      <w:r>
        <w:rPr>
          <w:rFonts w:hint="eastAsia"/>
        </w:rPr>
        <w:t xml:space="preserve">　</w:t>
      </w:r>
      <w:bookmarkStart w:id="1883" w:name="_Toc107613035"/>
      <w:r w:rsidR="0019348A" w:rsidRPr="00F037DC">
        <w:t>結</w:t>
      </w:r>
      <w:r w:rsidR="00BE64D8">
        <w:rPr>
          <w:rFonts w:hint="eastAsia"/>
        </w:rPr>
        <w:t>論與建議</w:t>
      </w:r>
      <w:bookmarkEnd w:id="1883"/>
    </w:p>
    <w:p w14:paraId="5DDE0642" w14:textId="12C08639" w:rsidR="009D3A90" w:rsidRDefault="009D3A90" w:rsidP="00AF0DE7">
      <w:pPr>
        <w:ind w:left="480" w:firstLine="480"/>
      </w:pPr>
      <w:r>
        <w:rPr>
          <w:rFonts w:hint="eastAsia"/>
        </w:rPr>
        <w:t>本研究為</w:t>
      </w:r>
      <w:proofErr w:type="gramStart"/>
      <w:r>
        <w:rPr>
          <w:rFonts w:hint="eastAsia"/>
        </w:rPr>
        <w:t>結合物聯網</w:t>
      </w:r>
      <w:proofErr w:type="gramEnd"/>
      <w:r>
        <w:rPr>
          <w:rFonts w:hint="eastAsia"/>
        </w:rPr>
        <w:t>與人機互動平台之初步應用，</w:t>
      </w:r>
      <w:r w:rsidR="00E50D1D" w:rsidRPr="00E50D1D">
        <w:rPr>
          <w:rFonts w:hint="eastAsia"/>
        </w:rPr>
        <w:t>將軌道</w:t>
      </w:r>
      <w:r>
        <w:rPr>
          <w:rFonts w:hint="eastAsia"/>
        </w:rPr>
        <w:t>監測</w:t>
      </w:r>
      <w:r w:rsidR="00E50D1D" w:rsidRPr="00E50D1D">
        <w:rPr>
          <w:rFonts w:hint="eastAsia"/>
        </w:rPr>
        <w:t>狀態透過無線</w:t>
      </w:r>
      <w:r>
        <w:rPr>
          <w:rFonts w:hint="eastAsia"/>
        </w:rPr>
        <w:t>傳輸</w:t>
      </w:r>
      <w:r w:rsidR="00E50D1D" w:rsidRPr="00E50D1D">
        <w:rPr>
          <w:rFonts w:hint="eastAsia"/>
        </w:rPr>
        <w:t>回傳，</w:t>
      </w:r>
      <w:r>
        <w:rPr>
          <w:rFonts w:hint="eastAsia"/>
        </w:rPr>
        <w:t>經分析其數據後，將趨勢</w:t>
      </w:r>
      <w:r w:rsidR="00E50D1D" w:rsidRPr="00E50D1D">
        <w:rPr>
          <w:rFonts w:hint="eastAsia"/>
        </w:rPr>
        <w:t>呈現於軌道互動平台</w:t>
      </w:r>
      <w:r>
        <w:rPr>
          <w:rFonts w:hint="eastAsia"/>
        </w:rPr>
        <w:t>。</w:t>
      </w:r>
      <w:r w:rsidR="00C91E71">
        <w:rPr>
          <w:rFonts w:hint="eastAsia"/>
        </w:rPr>
        <w:t>在經濟性與互動性的考量下，</w:t>
      </w:r>
      <w:r w:rsidR="00473CE3">
        <w:rPr>
          <w:rFonts w:hint="eastAsia"/>
        </w:rPr>
        <w:t>使用成本相對低廉的工具並且能</w:t>
      </w:r>
      <w:r w:rsidR="00AD7022">
        <w:rPr>
          <w:rFonts w:hint="eastAsia"/>
        </w:rPr>
        <w:t>達到長時間</w:t>
      </w:r>
      <w:r w:rsidR="00473CE3">
        <w:rPr>
          <w:rFonts w:hint="eastAsia"/>
        </w:rPr>
        <w:t>監測</w:t>
      </w:r>
      <w:r w:rsidR="00AD7022">
        <w:rPr>
          <w:rFonts w:hint="eastAsia"/>
        </w:rPr>
        <w:t>，為軌道監測</w:t>
      </w:r>
      <w:r w:rsidR="00C91E71">
        <w:rPr>
          <w:rFonts w:hint="eastAsia"/>
        </w:rPr>
        <w:t>提</w:t>
      </w:r>
      <w:r w:rsidR="00473CE3">
        <w:rPr>
          <w:rFonts w:hint="eastAsia"/>
        </w:rPr>
        <w:t>供</w:t>
      </w:r>
      <w:proofErr w:type="gramStart"/>
      <w:r w:rsidR="00473CE3">
        <w:rPr>
          <w:rFonts w:hint="eastAsia"/>
        </w:rPr>
        <w:t>一</w:t>
      </w:r>
      <w:proofErr w:type="gramEnd"/>
      <w:r w:rsidR="00473CE3">
        <w:rPr>
          <w:rFonts w:hint="eastAsia"/>
        </w:rPr>
        <w:t>可行方案與作</w:t>
      </w:r>
      <w:r w:rsidR="00C91E71">
        <w:rPr>
          <w:rFonts w:hint="eastAsia"/>
        </w:rPr>
        <w:t>業流程，希冀後續可實際應用於軌道養護單位，</w:t>
      </w:r>
      <w:r w:rsidR="00E50D1D" w:rsidRPr="00E50D1D">
        <w:rPr>
          <w:rFonts w:hint="eastAsia"/>
        </w:rPr>
        <w:t>提供養護</w:t>
      </w:r>
      <w:r w:rsidR="00C91E71">
        <w:rPr>
          <w:rFonts w:hint="eastAsia"/>
        </w:rPr>
        <w:t>管理</w:t>
      </w:r>
      <w:r w:rsidR="00E50D1D" w:rsidRPr="00E50D1D">
        <w:rPr>
          <w:rFonts w:hint="eastAsia"/>
        </w:rPr>
        <w:t>人員</w:t>
      </w:r>
      <w:r w:rsidR="00C91E71">
        <w:rPr>
          <w:rFonts w:hint="eastAsia"/>
        </w:rPr>
        <w:t>較有效率</w:t>
      </w:r>
      <w:r w:rsidR="00E50D1D" w:rsidRPr="00E50D1D">
        <w:rPr>
          <w:rFonts w:hint="eastAsia"/>
        </w:rPr>
        <w:t>的管理方式。</w:t>
      </w:r>
    </w:p>
    <w:p w14:paraId="488E2822" w14:textId="5F52FA3D" w:rsidR="002716BF" w:rsidRDefault="00AF0DE7" w:rsidP="00AF0DE7">
      <w:pPr>
        <w:ind w:left="480" w:firstLine="480"/>
      </w:pPr>
      <w:r w:rsidRPr="00AF0DE7">
        <w:rPr>
          <w:rFonts w:hint="eastAsia"/>
        </w:rPr>
        <w:t>本章節</w:t>
      </w:r>
      <w:r w:rsidR="00E50D1D">
        <w:rPr>
          <w:rFonts w:hint="eastAsia"/>
        </w:rPr>
        <w:t>即</w:t>
      </w:r>
      <w:r w:rsidRPr="00AF0DE7">
        <w:rPr>
          <w:rFonts w:hint="eastAsia"/>
        </w:rPr>
        <w:t>針對研究中各面向所獲成果以及所遇到的問題，</w:t>
      </w:r>
      <w:r>
        <w:rPr>
          <w:rFonts w:hint="eastAsia"/>
        </w:rPr>
        <w:t>說明結論</w:t>
      </w:r>
      <w:r w:rsidRPr="00AF0DE7">
        <w:rPr>
          <w:rFonts w:hint="eastAsia"/>
        </w:rPr>
        <w:t>與提出改善建議</w:t>
      </w:r>
      <w:r w:rsidR="00E50D1D">
        <w:rPr>
          <w:rFonts w:hint="eastAsia"/>
        </w:rPr>
        <w:t>，</w:t>
      </w:r>
      <w:r>
        <w:rPr>
          <w:rFonts w:hint="eastAsia"/>
        </w:rPr>
        <w:t>透過本研究之經驗，作為後續發展之基礎。</w:t>
      </w:r>
      <w:r w:rsidRPr="00AF0DE7">
        <w:rPr>
          <w:rFonts w:hint="eastAsia"/>
        </w:rPr>
        <w:t>將分成</w:t>
      </w:r>
      <w:r w:rsidR="009D3A90">
        <w:rPr>
          <w:rFonts w:hint="eastAsia"/>
        </w:rPr>
        <w:t>以下</w:t>
      </w:r>
      <w:r w:rsidRPr="00AF0DE7">
        <w:rPr>
          <w:rFonts w:hint="eastAsia"/>
        </w:rPr>
        <w:t>方面</w:t>
      </w:r>
      <w:r w:rsidR="009D3A90">
        <w:rPr>
          <w:rFonts w:hint="eastAsia"/>
        </w:rPr>
        <w:t>幾個</w:t>
      </w:r>
      <w:r w:rsidRPr="00AF0DE7">
        <w:rPr>
          <w:rFonts w:hint="eastAsia"/>
        </w:rPr>
        <w:t>進行說明</w:t>
      </w:r>
      <w:r w:rsidR="009D3A90">
        <w:rPr>
          <w:rFonts w:hint="eastAsia"/>
        </w:rPr>
        <w:t>:</w:t>
      </w:r>
    </w:p>
    <w:p w14:paraId="5EA1B059" w14:textId="6395644A" w:rsidR="002716BF" w:rsidRDefault="002716BF" w:rsidP="002716BF">
      <w:pPr>
        <w:ind w:left="480" w:firstLine="480"/>
      </w:pPr>
    </w:p>
    <w:p w14:paraId="405A6BF5" w14:textId="16A44D0D" w:rsidR="00141E0F" w:rsidRPr="0012707D" w:rsidRDefault="00141E0F" w:rsidP="00141E0F">
      <w:pPr>
        <w:pStyle w:val="aa"/>
        <w:ind w:firstLine="480"/>
        <w:rPr>
          <w:b/>
          <w:bCs/>
        </w:rPr>
      </w:pPr>
      <w:r w:rsidRPr="0012707D">
        <w:rPr>
          <w:rFonts w:hint="eastAsia"/>
          <w:b/>
          <w:bCs/>
        </w:rPr>
        <w:t>監測模組</w:t>
      </w:r>
    </w:p>
    <w:p w14:paraId="3B5E1D23" w14:textId="2C2D475C" w:rsidR="00BA4988" w:rsidRDefault="00E50D1D" w:rsidP="00E50D1D">
      <w:pPr>
        <w:pStyle w:val="aa"/>
        <w:numPr>
          <w:ilvl w:val="0"/>
          <w:numId w:val="1"/>
        </w:numPr>
        <w:ind w:leftChars="0" w:left="960" w:firstLineChars="0"/>
        <w:jc w:val="both"/>
      </w:pPr>
      <w:r>
        <w:rPr>
          <w:rFonts w:hint="eastAsia"/>
        </w:rPr>
        <w:t>使用</w:t>
      </w:r>
      <w:r>
        <w:t>Arduino</w:t>
      </w:r>
      <w:r w:rsidR="00141E0F">
        <w:rPr>
          <w:rFonts w:hint="eastAsia"/>
        </w:rPr>
        <w:t>開發板連結</w:t>
      </w:r>
      <w:r>
        <w:rPr>
          <w:rFonts w:hint="eastAsia"/>
        </w:rPr>
        <w:t>相關感測元件</w:t>
      </w:r>
      <w:r w:rsidR="00875581">
        <w:rPr>
          <w:rFonts w:hint="eastAsia"/>
        </w:rPr>
        <w:t>(</w:t>
      </w:r>
      <w:r w:rsidR="00875581" w:rsidRPr="00875581">
        <w:t>MPU6050,</w:t>
      </w:r>
      <w:r w:rsidR="00875581">
        <w:t xml:space="preserve"> </w:t>
      </w:r>
      <w:r w:rsidR="00875581" w:rsidRPr="00875581">
        <w:t>KSM 133, BF350-3AA</w:t>
      </w:r>
      <w:r w:rsidR="00875581">
        <w:rPr>
          <w:rFonts w:hint="eastAsia"/>
        </w:rPr>
        <w:t>)</w:t>
      </w:r>
      <w:r w:rsidR="00141E0F">
        <w:rPr>
          <w:rFonts w:hint="eastAsia"/>
        </w:rPr>
        <w:t>及無線傳輸模組</w:t>
      </w:r>
      <w:r w:rsidR="00141E0F">
        <w:rPr>
          <w:rFonts w:hint="eastAsia"/>
        </w:rPr>
        <w:t>(</w:t>
      </w:r>
      <w:r w:rsidR="00141E0F">
        <w:t>Cat M1</w:t>
      </w:r>
      <w:r w:rsidR="00141E0F">
        <w:rPr>
          <w:rFonts w:hint="eastAsia"/>
        </w:rPr>
        <w:t>)</w:t>
      </w:r>
      <w:r w:rsidR="00141E0F">
        <w:rPr>
          <w:rFonts w:hint="eastAsia"/>
        </w:rPr>
        <w:t>，可以</w:t>
      </w:r>
      <w:r>
        <w:rPr>
          <w:rFonts w:hint="eastAsia"/>
        </w:rPr>
        <w:t>組成</w:t>
      </w:r>
      <w:r w:rsidR="00141E0F">
        <w:rPr>
          <w:rFonts w:hint="eastAsia"/>
        </w:rPr>
        <w:t>低成本的軌道監測模組。</w:t>
      </w:r>
    </w:p>
    <w:p w14:paraId="7D1EDB52" w14:textId="77777777" w:rsidR="00C91E74" w:rsidRDefault="00C91E74" w:rsidP="00C91E74">
      <w:pPr>
        <w:pStyle w:val="aa"/>
        <w:numPr>
          <w:ilvl w:val="0"/>
          <w:numId w:val="1"/>
        </w:numPr>
        <w:ind w:leftChars="0" w:left="993" w:firstLineChars="0"/>
      </w:pPr>
      <w:r>
        <w:rPr>
          <w:rFonts w:hint="eastAsia"/>
        </w:rPr>
        <w:t>應變計之監測數據現象，僅能推測</w:t>
      </w:r>
      <w:r w:rsidRPr="002E0D56">
        <w:rPr>
          <w:rFonts w:hint="eastAsia"/>
        </w:rPr>
        <w:t>該模組較不適用於列車通過</w:t>
      </w:r>
      <w:r>
        <w:rPr>
          <w:rFonts w:hint="eastAsia"/>
        </w:rPr>
        <w:t>之</w:t>
      </w:r>
      <w:r w:rsidRPr="002E0D56">
        <w:rPr>
          <w:rFonts w:hint="eastAsia"/>
        </w:rPr>
        <w:t>監測</w:t>
      </w:r>
      <w:r>
        <w:rPr>
          <w:rFonts w:hint="eastAsia"/>
        </w:rPr>
        <w:t>，後續</w:t>
      </w:r>
      <w:proofErr w:type="gramStart"/>
      <w:r>
        <w:rPr>
          <w:rFonts w:hint="eastAsia"/>
        </w:rPr>
        <w:t>採</w:t>
      </w:r>
      <w:proofErr w:type="gramEnd"/>
      <w:r>
        <w:rPr>
          <w:rFonts w:hint="eastAsia"/>
        </w:rPr>
        <w:t>能適用此取樣頻率的模組。加速計與重量感測器則可如預期記錄列車通過時之振動與阻力值，也可初步觀察出趨勢，因此適用於軌道監測之場域。</w:t>
      </w:r>
    </w:p>
    <w:p w14:paraId="23D0CE5B" w14:textId="77777777" w:rsidR="00C91E74" w:rsidRDefault="00C91E74" w:rsidP="00C91E74">
      <w:pPr>
        <w:pStyle w:val="aa"/>
        <w:numPr>
          <w:ilvl w:val="0"/>
          <w:numId w:val="1"/>
        </w:numPr>
        <w:ind w:leftChars="0" w:left="993" w:firstLineChars="0"/>
        <w:jc w:val="both"/>
      </w:pPr>
      <w:r>
        <w:rPr>
          <w:rFonts w:hint="eastAsia"/>
        </w:rPr>
        <w:t>因研究所設定之取樣頻率僅以能獲得大致趨勢為目標，若</w:t>
      </w:r>
      <w:proofErr w:type="gramStart"/>
      <w:r>
        <w:rPr>
          <w:rFonts w:hint="eastAsia"/>
        </w:rPr>
        <w:t>欲更精準</w:t>
      </w:r>
      <w:proofErr w:type="gramEnd"/>
      <w:r>
        <w:rPr>
          <w:rFonts w:hint="eastAsia"/>
        </w:rPr>
        <w:t>擷取列車車軸之數據，建議應提高監測模組取樣頻率，如此可進一步針對車軸狀態做比較。</w:t>
      </w:r>
    </w:p>
    <w:p w14:paraId="1C892C63" w14:textId="77777777" w:rsidR="00C91E74" w:rsidRDefault="00C91E74" w:rsidP="00C91E74">
      <w:pPr>
        <w:pStyle w:val="aa"/>
        <w:numPr>
          <w:ilvl w:val="0"/>
          <w:numId w:val="1"/>
        </w:numPr>
        <w:ind w:leftChars="0" w:left="993" w:firstLineChars="0"/>
        <w:jc w:val="both"/>
      </w:pPr>
      <w:r>
        <w:rPr>
          <w:rFonts w:hint="eastAsia"/>
        </w:rPr>
        <w:t>Cat M1</w:t>
      </w:r>
      <w:r>
        <w:rPr>
          <w:rFonts w:hint="eastAsia"/>
        </w:rPr>
        <w:t>模組具有較高傳輸速率與低延遲的特性，較適合應用於監測列車短時間產生大量數據的情境；</w:t>
      </w:r>
      <w:proofErr w:type="spellStart"/>
      <w:r>
        <w:t>XBee</w:t>
      </w:r>
      <w:proofErr w:type="spellEnd"/>
      <w:r>
        <w:rPr>
          <w:rFonts w:hint="eastAsia"/>
        </w:rPr>
        <w:t>因須架設中繼站，所受限制較多且易受外在環境等因素影響，因此應用於軌道監測之效果有限。</w:t>
      </w:r>
    </w:p>
    <w:p w14:paraId="557895B3" w14:textId="77777777" w:rsidR="00C91E74" w:rsidRDefault="00C91E74" w:rsidP="00C91E74">
      <w:pPr>
        <w:pStyle w:val="aa"/>
        <w:numPr>
          <w:ilvl w:val="0"/>
          <w:numId w:val="1"/>
        </w:numPr>
        <w:ind w:leftChars="0" w:left="993" w:firstLineChars="0"/>
        <w:jc w:val="both"/>
      </w:pPr>
      <w:r>
        <w:rPr>
          <w:rFonts w:hint="eastAsia"/>
        </w:rPr>
        <w:lastRenderedPageBreak/>
        <w:t>在電源供應方面，可調整使用容量較大的電瓶</w:t>
      </w:r>
      <w:r>
        <w:rPr>
          <w:rFonts w:hint="eastAsia"/>
        </w:rPr>
        <w:t>(</w:t>
      </w:r>
      <w:r>
        <w:rPr>
          <w:rFonts w:hint="eastAsia"/>
        </w:rPr>
        <w:t>如電動機車電瓶、汽車電瓶等</w:t>
      </w:r>
      <w:r>
        <w:rPr>
          <w:rFonts w:hint="eastAsia"/>
        </w:rPr>
        <w:t>)</w:t>
      </w:r>
      <w:r>
        <w:rPr>
          <w:rFonts w:hint="eastAsia"/>
        </w:rPr>
        <w:t>以減少更換頻率。在太陽能板方面，可擴充其尺寸，以增加發電量。</w:t>
      </w:r>
    </w:p>
    <w:p w14:paraId="0E13D5AA" w14:textId="77777777" w:rsidR="00C91E74" w:rsidRDefault="00C91E74" w:rsidP="00C91E74">
      <w:pPr>
        <w:pStyle w:val="aa"/>
        <w:numPr>
          <w:ilvl w:val="0"/>
          <w:numId w:val="1"/>
        </w:numPr>
        <w:ind w:leftChars="0" w:left="993" w:firstLineChars="0"/>
        <w:jc w:val="both"/>
      </w:pPr>
      <w:r>
        <w:rPr>
          <w:rFonts w:hint="eastAsia"/>
        </w:rPr>
        <w:t>建議監測模組增加雷射測距或是超音波模組，當偵測到有列車通過時才啟動監測，如此可提高判斷有無列車通過的效率及減少資料後處理作業量。</w:t>
      </w:r>
    </w:p>
    <w:p w14:paraId="40ACC4E0" w14:textId="5C9DB7F5" w:rsidR="00626EBF" w:rsidRDefault="00626EBF" w:rsidP="002716BF">
      <w:pPr>
        <w:ind w:left="480" w:firstLine="480"/>
      </w:pPr>
    </w:p>
    <w:p w14:paraId="4FFBCB14" w14:textId="77777777" w:rsidR="00C91E74" w:rsidRDefault="00C91E74" w:rsidP="00C91E74">
      <w:pPr>
        <w:pStyle w:val="aa"/>
        <w:ind w:firstLine="480"/>
      </w:pPr>
    </w:p>
    <w:p w14:paraId="09AA8CDE" w14:textId="77777777" w:rsidR="00C91E74" w:rsidRPr="009C7AA1" w:rsidRDefault="00C91E74" w:rsidP="00C91E74">
      <w:pPr>
        <w:pStyle w:val="aa"/>
        <w:ind w:firstLine="480"/>
        <w:rPr>
          <w:b/>
          <w:bCs/>
        </w:rPr>
      </w:pPr>
      <w:r>
        <w:rPr>
          <w:rFonts w:hint="eastAsia"/>
          <w:b/>
          <w:bCs/>
        </w:rPr>
        <w:t>人機</w:t>
      </w:r>
      <w:r w:rsidRPr="009C7AA1">
        <w:rPr>
          <w:rFonts w:hint="eastAsia"/>
          <w:b/>
          <w:bCs/>
        </w:rPr>
        <w:t>互動平台</w:t>
      </w:r>
    </w:p>
    <w:p w14:paraId="6EEAE8E0" w14:textId="77777777" w:rsidR="00C91E74" w:rsidRDefault="00C91E74" w:rsidP="00C91E74">
      <w:pPr>
        <w:pStyle w:val="aa"/>
        <w:numPr>
          <w:ilvl w:val="0"/>
          <w:numId w:val="35"/>
        </w:numPr>
        <w:ind w:leftChars="0" w:left="993" w:firstLineChars="0"/>
        <w:jc w:val="both"/>
      </w:pPr>
      <w:r>
        <w:rPr>
          <w:rFonts w:hint="eastAsia"/>
        </w:rPr>
        <w:t>利用</w:t>
      </w:r>
      <w:r>
        <w:t>Civil 3D</w:t>
      </w:r>
      <w:r>
        <w:rPr>
          <w:rFonts w:hint="eastAsia"/>
        </w:rPr>
        <w:t>建立軌道模型具有較高的效率。惟在輸出至</w:t>
      </w:r>
      <w:r>
        <w:t>Unity</w:t>
      </w:r>
      <w:r>
        <w:rPr>
          <w:rFonts w:hint="eastAsia"/>
        </w:rPr>
        <w:t>平台時需透過</w:t>
      </w:r>
      <w:r>
        <w:t>SketchUp</w:t>
      </w:r>
      <w:r>
        <w:rPr>
          <w:rFonts w:hint="eastAsia"/>
        </w:rPr>
        <w:t>等第三方軟體協助。</w:t>
      </w:r>
    </w:p>
    <w:p w14:paraId="44F4DD79" w14:textId="77777777" w:rsidR="00C91E74" w:rsidRDefault="00C91E74" w:rsidP="00C91E74">
      <w:pPr>
        <w:pStyle w:val="aa"/>
        <w:numPr>
          <w:ilvl w:val="0"/>
          <w:numId w:val="35"/>
        </w:numPr>
        <w:ind w:leftChars="0" w:left="993" w:firstLineChars="0"/>
        <w:jc w:val="both"/>
      </w:pPr>
      <w:r>
        <w:rPr>
          <w:rFonts w:hint="eastAsia"/>
        </w:rPr>
        <w:t>經處理分析後之數據呈現於</w:t>
      </w:r>
      <w:r>
        <w:rPr>
          <w:rFonts w:hint="eastAsia"/>
        </w:rPr>
        <w:t>Unity</w:t>
      </w:r>
      <w:r>
        <w:rPr>
          <w:rFonts w:hint="eastAsia"/>
        </w:rPr>
        <w:t>互動平台，透過視覺化的圖表展示與狀態註記表單，可提升整體使用的互動性，提供管理人員較直觀的管理方式。</w:t>
      </w:r>
    </w:p>
    <w:p w14:paraId="00E14DCB" w14:textId="77777777" w:rsidR="00C91E74" w:rsidRDefault="00C91E74" w:rsidP="00C91E74">
      <w:pPr>
        <w:pStyle w:val="aa"/>
        <w:numPr>
          <w:ilvl w:val="0"/>
          <w:numId w:val="35"/>
        </w:numPr>
        <w:ind w:leftChars="0" w:left="993" w:firstLineChars="0"/>
        <w:jc w:val="both"/>
      </w:pPr>
      <w:r>
        <w:rPr>
          <w:rFonts w:hint="eastAsia"/>
        </w:rPr>
        <w:t>因</w:t>
      </w:r>
      <w:r>
        <w:rPr>
          <w:rFonts w:hint="eastAsia"/>
        </w:rPr>
        <w:t>U</w:t>
      </w:r>
      <w:r>
        <w:t>nity</w:t>
      </w:r>
      <w:r>
        <w:rPr>
          <w:rFonts w:hint="eastAsia"/>
        </w:rPr>
        <w:t>具有較高互動性與操作性，在功能開發上可依需求彈性調整，且可延伸應用於不同平台與穿戴裝置，因此適合作為互動平台的開發工具。</w:t>
      </w:r>
    </w:p>
    <w:p w14:paraId="5E720843" w14:textId="77777777" w:rsidR="00C91E74" w:rsidRDefault="00C91E74" w:rsidP="00C91E74">
      <w:pPr>
        <w:pStyle w:val="aa"/>
        <w:numPr>
          <w:ilvl w:val="0"/>
          <w:numId w:val="35"/>
        </w:numPr>
        <w:ind w:leftChars="0" w:left="993" w:firstLineChars="0"/>
        <w:jc w:val="both"/>
      </w:pPr>
      <w:r>
        <w:rPr>
          <w:rFonts w:hint="eastAsia"/>
        </w:rPr>
        <w:t>欲呈現數據之</w:t>
      </w:r>
      <w:r>
        <w:rPr>
          <w:rFonts w:hint="eastAsia"/>
        </w:rPr>
        <w:t>.c</w:t>
      </w:r>
      <w:r>
        <w:t>sv</w:t>
      </w:r>
      <w:r>
        <w:rPr>
          <w:rFonts w:hint="eastAsia"/>
        </w:rPr>
        <w:t>檔需存放於專案指定路徑，才能使互動平台隨時調用。</w:t>
      </w:r>
    </w:p>
    <w:p w14:paraId="57B3CFED" w14:textId="77777777" w:rsidR="00C91E74" w:rsidRDefault="00C91E74" w:rsidP="00C91E74">
      <w:pPr>
        <w:pStyle w:val="aa"/>
        <w:numPr>
          <w:ilvl w:val="0"/>
          <w:numId w:val="35"/>
        </w:numPr>
        <w:ind w:leftChars="0" w:left="960" w:firstLineChars="0"/>
        <w:jc w:val="both"/>
      </w:pPr>
      <w:r>
        <w:rPr>
          <w:rFonts w:hint="eastAsia"/>
        </w:rPr>
        <w:t>狀態註記表單</w:t>
      </w:r>
      <w:r w:rsidRPr="009C7AA1">
        <w:rPr>
          <w:rFonts w:hint="eastAsia"/>
        </w:rPr>
        <w:t>可以考量與雲端資料庫連接，能夠讓養護管理人員輸入更多資訊並且能使資訊方便</w:t>
      </w:r>
      <w:proofErr w:type="gramStart"/>
      <w:r w:rsidRPr="009C7AA1">
        <w:rPr>
          <w:rFonts w:hint="eastAsia"/>
        </w:rPr>
        <w:t>儲存與供日後</w:t>
      </w:r>
      <w:proofErr w:type="gramEnd"/>
      <w:r w:rsidRPr="009C7AA1">
        <w:rPr>
          <w:rFonts w:hint="eastAsia"/>
        </w:rPr>
        <w:t>分享使用。</w:t>
      </w:r>
    </w:p>
    <w:p w14:paraId="29A70D6B" w14:textId="08BA8C6E" w:rsidR="00C91E74" w:rsidRPr="00C91E74" w:rsidRDefault="00C91E74" w:rsidP="002716BF">
      <w:pPr>
        <w:ind w:left="480" w:firstLine="480"/>
      </w:pPr>
    </w:p>
    <w:p w14:paraId="77AA012B" w14:textId="77777777" w:rsidR="00C91E74" w:rsidRDefault="00C91E74" w:rsidP="002716BF">
      <w:pPr>
        <w:ind w:left="480" w:firstLine="480"/>
      </w:pPr>
    </w:p>
    <w:p w14:paraId="6BEC3828" w14:textId="3CE819CE" w:rsidR="00626EBF" w:rsidRPr="00243F4E" w:rsidRDefault="00432487" w:rsidP="00243F4E">
      <w:pPr>
        <w:ind w:leftChars="0" w:left="480" w:firstLineChars="0" w:firstLine="480"/>
        <w:rPr>
          <w:b/>
          <w:bCs/>
        </w:rPr>
      </w:pPr>
      <w:r w:rsidRPr="00243F4E">
        <w:rPr>
          <w:rFonts w:hint="eastAsia"/>
          <w:b/>
          <w:bCs/>
        </w:rPr>
        <w:t>狀態趨勢觀察</w:t>
      </w:r>
    </w:p>
    <w:p w14:paraId="3FC71017" w14:textId="77777777" w:rsidR="00365CBB" w:rsidRDefault="00365CBB" w:rsidP="002C38A3">
      <w:pPr>
        <w:pStyle w:val="aa"/>
        <w:numPr>
          <w:ilvl w:val="0"/>
          <w:numId w:val="33"/>
        </w:numPr>
        <w:ind w:leftChars="0" w:left="960"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7FE4FB65" w14:textId="5D1F23BB" w:rsidR="00243F4E" w:rsidRDefault="00243F4E" w:rsidP="002C38A3">
      <w:pPr>
        <w:pStyle w:val="aa"/>
        <w:numPr>
          <w:ilvl w:val="0"/>
          <w:numId w:val="33"/>
        </w:numPr>
        <w:ind w:leftChars="0" w:left="960" w:firstLineChars="0"/>
        <w:jc w:val="both"/>
      </w:pPr>
      <w:proofErr w:type="gramStart"/>
      <w:r w:rsidRPr="00243F4E">
        <w:rPr>
          <w:rFonts w:hint="eastAsia"/>
        </w:rPr>
        <w:t>三</w:t>
      </w:r>
      <w:proofErr w:type="gramEnd"/>
      <w:r w:rsidRPr="00243F4E">
        <w:rPr>
          <w:rFonts w:hint="eastAsia"/>
        </w:rPr>
        <w:t>班車的動態橫向阻力呈現微幅上升的趨勢，</w:t>
      </w:r>
      <w:r w:rsidR="0025284C">
        <w:rPr>
          <w:rFonts w:hint="eastAsia"/>
        </w:rPr>
        <w:t>以區間車上升較明顯</w:t>
      </w:r>
      <w:r w:rsidR="00911C3A">
        <w:rPr>
          <w:rFonts w:hint="eastAsia"/>
        </w:rPr>
        <w:t>；</w:t>
      </w:r>
      <w:r w:rsidRPr="00243F4E">
        <w:rPr>
          <w:rFonts w:hint="eastAsia"/>
        </w:rPr>
        <w:t>振動加速度方面，自強號與區間車呈現微幅</w:t>
      </w:r>
      <w:r w:rsidR="00365CBB">
        <w:rPr>
          <w:rFonts w:hint="eastAsia"/>
        </w:rPr>
        <w:t>上升</w:t>
      </w:r>
      <w:r w:rsidRPr="00243F4E">
        <w:rPr>
          <w:rFonts w:hint="eastAsia"/>
        </w:rPr>
        <w:t>，</w:t>
      </w:r>
      <w:r w:rsidR="00365CBB">
        <w:rPr>
          <w:rFonts w:hint="eastAsia"/>
        </w:rPr>
        <w:t>而</w:t>
      </w:r>
      <w:r w:rsidR="0012707D" w:rsidRPr="0012707D">
        <w:rPr>
          <w:rFonts w:hint="eastAsia"/>
        </w:rPr>
        <w:t>普悠</w:t>
      </w:r>
      <w:proofErr w:type="gramStart"/>
      <w:r w:rsidR="0012707D" w:rsidRPr="0012707D">
        <w:rPr>
          <w:rFonts w:hint="eastAsia"/>
        </w:rPr>
        <w:t>瑪</w:t>
      </w:r>
      <w:proofErr w:type="gramEnd"/>
      <w:r w:rsidR="0012707D" w:rsidRPr="0012707D">
        <w:rPr>
          <w:rFonts w:hint="eastAsia"/>
        </w:rPr>
        <w:t>呈現下降趨勢</w:t>
      </w:r>
      <w:r w:rsidRPr="00243F4E">
        <w:rPr>
          <w:rFonts w:hint="eastAsia"/>
        </w:rPr>
        <w:t>。</w:t>
      </w:r>
    </w:p>
    <w:p w14:paraId="7C6C5635" w14:textId="0EC9682D" w:rsidR="00243F4E" w:rsidRDefault="00243F4E" w:rsidP="002C38A3">
      <w:pPr>
        <w:pStyle w:val="aa"/>
        <w:numPr>
          <w:ilvl w:val="0"/>
          <w:numId w:val="33"/>
        </w:numPr>
        <w:ind w:leftChars="0" w:left="960" w:firstLineChars="0"/>
        <w:jc w:val="both"/>
      </w:pPr>
      <w:r>
        <w:rPr>
          <w:rFonts w:hint="eastAsia"/>
        </w:rPr>
        <w:lastRenderedPageBreak/>
        <w:t>在變異性的趨勢中，橫向阻力變異數皆呈現上升</w:t>
      </w:r>
      <w:r w:rsidR="0025284C">
        <w:rPr>
          <w:rFonts w:hint="eastAsia"/>
        </w:rPr>
        <w:t>趨勢，以自強號上升最明顯。在振動加速度變異數方面，僅有自強號有明顯上升，</w:t>
      </w:r>
      <w:r w:rsidR="0025284C" w:rsidRPr="0025284C">
        <w:rPr>
          <w:rFonts w:hint="eastAsia"/>
        </w:rPr>
        <w:t>普悠</w:t>
      </w:r>
      <w:proofErr w:type="gramStart"/>
      <w:r w:rsidR="0025284C" w:rsidRPr="0025284C">
        <w:rPr>
          <w:rFonts w:hint="eastAsia"/>
        </w:rPr>
        <w:t>瑪</w:t>
      </w:r>
      <w:proofErr w:type="gramEnd"/>
      <w:r w:rsidR="0025284C" w:rsidRPr="0025284C">
        <w:rPr>
          <w:rFonts w:hint="eastAsia"/>
        </w:rPr>
        <w:t>和區間車呈現穩定狀態</w:t>
      </w:r>
      <w:r w:rsidR="0025284C">
        <w:rPr>
          <w:rFonts w:hint="eastAsia"/>
        </w:rPr>
        <w:t>。</w:t>
      </w:r>
    </w:p>
    <w:p w14:paraId="4360D6C5" w14:textId="20D00D4B" w:rsidR="00B75CE9" w:rsidRDefault="00B75CE9" w:rsidP="002C38A3">
      <w:pPr>
        <w:pStyle w:val="aa"/>
        <w:numPr>
          <w:ilvl w:val="0"/>
          <w:numId w:val="33"/>
        </w:numPr>
        <w:ind w:leftChars="0" w:left="960" w:firstLineChars="0"/>
        <w:jc w:val="both"/>
      </w:pPr>
      <w:r>
        <w:rPr>
          <w:rFonts w:hint="eastAsia"/>
        </w:rPr>
        <w:t>因發現</w:t>
      </w:r>
      <w:r w:rsidR="00365CBB">
        <w:rPr>
          <w:rFonts w:hint="eastAsia"/>
        </w:rPr>
        <w:t>列車通過之速度小於</w:t>
      </w:r>
      <w:proofErr w:type="gramStart"/>
      <w:r w:rsidR="00E3773E">
        <w:rPr>
          <w:rFonts w:hint="eastAsia"/>
        </w:rPr>
        <w:t>佈</w:t>
      </w:r>
      <w:proofErr w:type="gramEnd"/>
      <w:r w:rsidR="00E3773E">
        <w:rPr>
          <w:rFonts w:hint="eastAsia"/>
        </w:rPr>
        <w:t>設超高的平衡車速</w:t>
      </w:r>
      <w:r>
        <w:rPr>
          <w:rFonts w:hint="eastAsia"/>
        </w:rPr>
        <w:t>，產生向心加速度使</w:t>
      </w:r>
      <w:proofErr w:type="gramStart"/>
      <w:r>
        <w:rPr>
          <w:rFonts w:hint="eastAsia"/>
        </w:rPr>
        <w:t>外軌量</w:t>
      </w:r>
      <w:r w:rsidR="00911C3A">
        <w:rPr>
          <w:rFonts w:hint="eastAsia"/>
        </w:rPr>
        <w:t>得</w:t>
      </w:r>
      <w:proofErr w:type="gramEnd"/>
      <w:r>
        <w:rPr>
          <w:rFonts w:hint="eastAsia"/>
        </w:rPr>
        <w:t>數值偏小，如</w:t>
      </w:r>
      <w:r w:rsidR="00E3773E">
        <w:rPr>
          <w:rFonts w:hint="eastAsia"/>
        </w:rPr>
        <w:t>能</w:t>
      </w:r>
      <w:r>
        <w:rPr>
          <w:rFonts w:hint="eastAsia"/>
        </w:rPr>
        <w:t>於</w:t>
      </w:r>
      <w:proofErr w:type="gramStart"/>
      <w:r>
        <w:rPr>
          <w:rFonts w:hint="eastAsia"/>
        </w:rPr>
        <w:t>內軌側</w:t>
      </w:r>
      <w:proofErr w:type="gramEnd"/>
      <w:r w:rsidR="00E3773E">
        <w:rPr>
          <w:rFonts w:hint="eastAsia"/>
        </w:rPr>
        <w:t>也</w:t>
      </w:r>
      <w:r>
        <w:rPr>
          <w:rFonts w:hint="eastAsia"/>
        </w:rPr>
        <w:t>裝置</w:t>
      </w:r>
      <w:r w:rsidR="00E3773E">
        <w:rPr>
          <w:rFonts w:hint="eastAsia"/>
        </w:rPr>
        <w:t>感測模組</w:t>
      </w:r>
      <w:r>
        <w:rPr>
          <w:rFonts w:hint="eastAsia"/>
        </w:rPr>
        <w:t>，則可以得到較全面的數據。</w:t>
      </w:r>
    </w:p>
    <w:p w14:paraId="0DC5F85F" w14:textId="3CD6602F" w:rsidR="0025284C" w:rsidRDefault="0025284C" w:rsidP="0025284C">
      <w:pPr>
        <w:pStyle w:val="aa"/>
        <w:ind w:firstLine="480"/>
      </w:pPr>
    </w:p>
    <w:p w14:paraId="090C8F3B" w14:textId="1440A188" w:rsidR="00432487" w:rsidRDefault="00432487" w:rsidP="002716BF">
      <w:pPr>
        <w:ind w:left="480" w:firstLine="480"/>
      </w:pPr>
    </w:p>
    <w:p w14:paraId="0E819568" w14:textId="014BF095" w:rsidR="009C7AA1" w:rsidRPr="009C7AA1" w:rsidRDefault="009C7AA1" w:rsidP="002716BF">
      <w:pPr>
        <w:ind w:left="480" w:firstLine="480"/>
        <w:rPr>
          <w:b/>
          <w:bCs/>
        </w:rPr>
      </w:pPr>
      <w:r w:rsidRPr="009C7AA1">
        <w:rPr>
          <w:rFonts w:hint="eastAsia"/>
          <w:b/>
          <w:bCs/>
        </w:rPr>
        <w:t>後續應用</w:t>
      </w:r>
    </w:p>
    <w:p w14:paraId="5137A16F" w14:textId="50476E26" w:rsidR="00473CE3" w:rsidRDefault="009C7AA1" w:rsidP="002C38A3">
      <w:pPr>
        <w:pStyle w:val="aa"/>
        <w:numPr>
          <w:ilvl w:val="0"/>
          <w:numId w:val="36"/>
        </w:numPr>
        <w:ind w:leftChars="0" w:left="993" w:firstLineChars="0"/>
        <w:jc w:val="both"/>
      </w:pPr>
      <w:r>
        <w:rPr>
          <w:rFonts w:hint="eastAsia"/>
        </w:rPr>
        <w:t>建議於</w:t>
      </w:r>
      <w:r w:rsidR="001211E6">
        <w:rPr>
          <w:rFonts w:hint="eastAsia"/>
        </w:rPr>
        <w:t>各種線形</w:t>
      </w:r>
      <w:r>
        <w:rPr>
          <w:rFonts w:hint="eastAsia"/>
        </w:rPr>
        <w:t>路段</w:t>
      </w:r>
      <w:proofErr w:type="gramStart"/>
      <w:r>
        <w:rPr>
          <w:rFonts w:hint="eastAsia"/>
        </w:rPr>
        <w:t>佈</w:t>
      </w:r>
      <w:proofErr w:type="gramEnd"/>
      <w:r>
        <w:rPr>
          <w:rFonts w:hint="eastAsia"/>
        </w:rPr>
        <w:t>設</w:t>
      </w:r>
      <w:r w:rsidR="001211E6">
        <w:rPr>
          <w:rFonts w:hint="eastAsia"/>
        </w:rPr>
        <w:t>監測</w:t>
      </w:r>
      <w:r>
        <w:rPr>
          <w:rFonts w:hint="eastAsia"/>
        </w:rPr>
        <w:t>模組，如能於其他小半徑路段</w:t>
      </w:r>
      <w:proofErr w:type="gramStart"/>
      <w:r>
        <w:rPr>
          <w:rFonts w:hint="eastAsia"/>
        </w:rPr>
        <w:t>量測則較</w:t>
      </w:r>
      <w:proofErr w:type="gramEnd"/>
      <w:r>
        <w:rPr>
          <w:rFonts w:hint="eastAsia"/>
        </w:rPr>
        <w:t>能進一步看出曲率半徑</w:t>
      </w:r>
      <w:proofErr w:type="gramStart"/>
      <w:r>
        <w:rPr>
          <w:rFonts w:hint="eastAsia"/>
        </w:rPr>
        <w:t>對道碴</w:t>
      </w:r>
      <w:proofErr w:type="gramEnd"/>
      <w:r>
        <w:rPr>
          <w:rFonts w:hint="eastAsia"/>
        </w:rPr>
        <w:t>阻力之影響</w:t>
      </w:r>
      <w:r w:rsidR="00AD7022">
        <w:rPr>
          <w:rFonts w:hint="eastAsia"/>
        </w:rPr>
        <w:t>。</w:t>
      </w:r>
    </w:p>
    <w:p w14:paraId="2CCDA28C" w14:textId="59622750" w:rsidR="009C7AA1" w:rsidRPr="00EF79FF" w:rsidRDefault="009C7AA1" w:rsidP="002C38A3">
      <w:pPr>
        <w:pStyle w:val="aa"/>
        <w:numPr>
          <w:ilvl w:val="0"/>
          <w:numId w:val="36"/>
        </w:numPr>
        <w:ind w:leftChars="0" w:left="960" w:firstLineChars="0"/>
        <w:jc w:val="both"/>
      </w:pPr>
      <w:r>
        <w:rPr>
          <w:rFonts w:hint="eastAsia"/>
        </w:rPr>
        <w:t>建議後續可導入</w:t>
      </w:r>
      <w:r w:rsidRPr="002873E2">
        <w:t>Microsoft HoloLens</w:t>
      </w:r>
      <w:r>
        <w:rPr>
          <w:rFonts w:hint="eastAsia"/>
        </w:rPr>
        <w:t>與</w:t>
      </w:r>
      <w:r>
        <w:rPr>
          <w:rFonts w:hint="eastAsia"/>
        </w:rPr>
        <w:t>H</w:t>
      </w:r>
      <w:r>
        <w:t xml:space="preserve">TC </w:t>
      </w:r>
      <w:proofErr w:type="spellStart"/>
      <w:r>
        <w:t>Vive</w:t>
      </w:r>
      <w:proofErr w:type="spellEnd"/>
      <w:r>
        <w:rPr>
          <w:rFonts w:hint="eastAsia"/>
        </w:rPr>
        <w:t>等穿戴裝置，結合虛擬實境與</w:t>
      </w:r>
      <w:proofErr w:type="gramStart"/>
      <w:r>
        <w:rPr>
          <w:rFonts w:hint="eastAsia"/>
        </w:rPr>
        <w:t>擴增實境</w:t>
      </w:r>
      <w:proofErr w:type="gramEnd"/>
      <w:r>
        <w:rPr>
          <w:rFonts w:hint="eastAsia"/>
        </w:rPr>
        <w:t>等技術，使該互動介面能</w:t>
      </w:r>
      <w:proofErr w:type="gramStart"/>
      <w:r>
        <w:rPr>
          <w:rFonts w:hint="eastAsia"/>
        </w:rPr>
        <w:t>達到實虛整合</w:t>
      </w:r>
      <w:proofErr w:type="gramEnd"/>
      <w:r>
        <w:rPr>
          <w:rFonts w:hint="eastAsia"/>
        </w:rPr>
        <w:t>的</w:t>
      </w:r>
      <w:r w:rsidR="00006F40">
        <w:rPr>
          <w:rFonts w:hint="eastAsia"/>
        </w:rPr>
        <w:t>階段</w:t>
      </w:r>
      <w:r w:rsidR="008311FD">
        <w:rPr>
          <w:rFonts w:hint="eastAsia"/>
        </w:rPr>
        <w:t>，</w:t>
      </w:r>
      <w:r>
        <w:rPr>
          <w:rFonts w:hint="eastAsia"/>
        </w:rPr>
        <w:t>並能</w:t>
      </w:r>
      <w:r w:rsidR="00336362">
        <w:rPr>
          <w:rFonts w:hint="eastAsia"/>
        </w:rPr>
        <w:t>實際</w:t>
      </w:r>
      <w:r>
        <w:rPr>
          <w:rFonts w:hint="eastAsia"/>
        </w:rPr>
        <w:t>應用於軌道工務的養護作業之中。</w:t>
      </w:r>
    </w:p>
    <w:p w14:paraId="62CF622E" w14:textId="78DFB8A3" w:rsidR="009C7AA1" w:rsidRDefault="009C7AA1">
      <w:pPr>
        <w:widowControl/>
        <w:spacing w:line="240" w:lineRule="auto"/>
        <w:ind w:leftChars="0" w:left="0" w:firstLineChars="0" w:firstLine="0"/>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1884" w:name="_Toc107613036"/>
      <w:r>
        <w:rPr>
          <w:rFonts w:hint="eastAsia"/>
        </w:rPr>
        <w:t>參考文獻</w:t>
      </w:r>
      <w:bookmarkEnd w:id="1884"/>
    </w:p>
    <w:p w14:paraId="17A9042E" w14:textId="77777777" w:rsidR="0097213C" w:rsidRPr="0097213C" w:rsidRDefault="00C12F2B" w:rsidP="0097213C">
      <w:pPr>
        <w:pStyle w:val="EndNoteBibliography"/>
        <w:ind w:left="480" w:firstLine="480"/>
      </w:pPr>
      <w:r>
        <w:fldChar w:fldCharType="begin"/>
      </w:r>
      <w:r>
        <w:instrText xml:space="preserve"> ADDIN EN.REFLIST </w:instrText>
      </w:r>
      <w:r>
        <w:fldChar w:fldCharType="separate"/>
      </w:r>
      <w:r w:rsidR="0097213C" w:rsidRPr="0097213C">
        <w:rPr>
          <w:rFonts w:hint="eastAsia"/>
        </w:rPr>
        <w:t>[1]</w:t>
      </w:r>
      <w:r w:rsidR="0097213C" w:rsidRPr="0097213C">
        <w:rPr>
          <w:rFonts w:hint="eastAsia"/>
        </w:rPr>
        <w:tab/>
      </w:r>
      <w:r w:rsidR="0097213C" w:rsidRPr="0097213C">
        <w:rPr>
          <w:rFonts w:hint="eastAsia"/>
        </w:rPr>
        <w:t>黃民仁、張欽亮</w:t>
      </w:r>
      <w:r w:rsidR="0097213C" w:rsidRPr="0097213C">
        <w:rPr>
          <w:rFonts w:hint="eastAsia"/>
        </w:rPr>
        <w:t xml:space="preserve">, </w:t>
      </w:r>
      <w:r w:rsidR="0097213C" w:rsidRPr="0097213C">
        <w:rPr>
          <w:rFonts w:hint="eastAsia"/>
          <w:i/>
        </w:rPr>
        <w:t>新世紀鐵路工程學</w:t>
      </w:r>
      <w:r w:rsidR="0097213C" w:rsidRPr="0097213C">
        <w:rPr>
          <w:rFonts w:hint="eastAsia"/>
        </w:rPr>
        <w:t xml:space="preserve">. </w:t>
      </w:r>
      <w:r w:rsidR="0097213C" w:rsidRPr="0097213C">
        <w:rPr>
          <w:rFonts w:hint="eastAsia"/>
        </w:rPr>
        <w:t>台北市</w:t>
      </w:r>
      <w:r w:rsidR="0097213C" w:rsidRPr="0097213C">
        <w:rPr>
          <w:rFonts w:hint="eastAsia"/>
        </w:rPr>
        <w:t xml:space="preserve">: </w:t>
      </w:r>
      <w:r w:rsidR="0097213C" w:rsidRPr="0097213C">
        <w:rPr>
          <w:rFonts w:hint="eastAsia"/>
        </w:rPr>
        <w:t>文笙書局</w:t>
      </w:r>
      <w:r w:rsidR="0097213C" w:rsidRPr="0097213C">
        <w:rPr>
          <w:rFonts w:hint="eastAsia"/>
        </w:rPr>
        <w:t>, 2007.</w:t>
      </w:r>
    </w:p>
    <w:p w14:paraId="33AC251E" w14:textId="77777777" w:rsidR="0097213C" w:rsidRPr="0097213C" w:rsidRDefault="0097213C" w:rsidP="0097213C">
      <w:pPr>
        <w:pStyle w:val="EndNoteBibliography"/>
        <w:ind w:left="480" w:firstLine="480"/>
      </w:pPr>
      <w:r w:rsidRPr="0097213C">
        <w:rPr>
          <w:rFonts w:hint="eastAsia"/>
        </w:rPr>
        <w:t>[2]</w:t>
      </w:r>
      <w:r w:rsidRPr="0097213C">
        <w:rPr>
          <w:rFonts w:hint="eastAsia"/>
        </w:rPr>
        <w:tab/>
      </w:r>
      <w:r w:rsidRPr="0097213C">
        <w:rPr>
          <w:rFonts w:hint="eastAsia"/>
        </w:rPr>
        <w:t>交通部</w:t>
      </w:r>
      <w:r w:rsidRPr="0097213C">
        <w:rPr>
          <w:rFonts w:hint="eastAsia"/>
        </w:rPr>
        <w:t>.  "</w:t>
      </w:r>
      <w:r w:rsidRPr="0097213C">
        <w:rPr>
          <w:rFonts w:hint="eastAsia"/>
          <w:i/>
        </w:rPr>
        <w:t>1067</w:t>
      </w:r>
      <w:r w:rsidRPr="0097213C">
        <w:rPr>
          <w:rFonts w:hint="eastAsia"/>
          <w:i/>
        </w:rPr>
        <w:t>公厘軌距鐵路長焊鋼軌舖設及養護規範</w:t>
      </w:r>
      <w:r w:rsidRPr="0097213C">
        <w:rPr>
          <w:rFonts w:hint="eastAsia"/>
        </w:rPr>
        <w:t>." 2018.</w:t>
      </w:r>
    </w:p>
    <w:p w14:paraId="4487F14B" w14:textId="77777777" w:rsidR="0097213C" w:rsidRPr="0097213C" w:rsidRDefault="0097213C" w:rsidP="0097213C">
      <w:pPr>
        <w:pStyle w:val="EndNoteBibliography"/>
        <w:ind w:left="480" w:firstLine="480"/>
      </w:pPr>
      <w:r w:rsidRPr="0097213C">
        <w:rPr>
          <w:rFonts w:hint="eastAsia"/>
        </w:rPr>
        <w:t>[3]</w:t>
      </w:r>
      <w:r w:rsidRPr="0097213C">
        <w:rPr>
          <w:rFonts w:hint="eastAsia"/>
        </w:rPr>
        <w:tab/>
      </w:r>
      <w:r w:rsidRPr="0097213C">
        <w:rPr>
          <w:rFonts w:hint="eastAsia"/>
        </w:rPr>
        <w:t>交通部</w:t>
      </w:r>
      <w:r w:rsidRPr="0097213C">
        <w:rPr>
          <w:rFonts w:hint="eastAsia"/>
        </w:rPr>
        <w:t>.  "</w:t>
      </w:r>
      <w:r w:rsidRPr="0097213C">
        <w:rPr>
          <w:rFonts w:hint="eastAsia"/>
          <w:i/>
        </w:rPr>
        <w:t>1067mm</w:t>
      </w:r>
      <w:r w:rsidRPr="0097213C">
        <w:rPr>
          <w:rFonts w:hint="eastAsia"/>
          <w:i/>
        </w:rPr>
        <w:t>軌距軌道養護檢查規範</w:t>
      </w:r>
      <w:r w:rsidRPr="0097213C">
        <w:rPr>
          <w:rFonts w:hint="eastAsia"/>
        </w:rPr>
        <w:t>." 2021.</w:t>
      </w:r>
    </w:p>
    <w:p w14:paraId="01F1E583" w14:textId="77777777" w:rsidR="0097213C" w:rsidRPr="0097213C" w:rsidRDefault="0097213C" w:rsidP="0097213C">
      <w:pPr>
        <w:pStyle w:val="EndNoteBibliography"/>
        <w:ind w:left="480" w:firstLine="480"/>
      </w:pPr>
      <w:r w:rsidRPr="0097213C">
        <w:rPr>
          <w:rFonts w:hint="eastAsia"/>
        </w:rPr>
        <w:t>[4]</w:t>
      </w:r>
      <w:r w:rsidRPr="0097213C">
        <w:rPr>
          <w:rFonts w:hint="eastAsia"/>
        </w:rPr>
        <w:tab/>
      </w:r>
      <w:r w:rsidRPr="0097213C">
        <w:rPr>
          <w:rFonts w:hint="eastAsia"/>
        </w:rPr>
        <w:t>張泰源</w:t>
      </w:r>
      <w:r w:rsidRPr="0097213C">
        <w:rPr>
          <w:rFonts w:hint="eastAsia"/>
        </w:rPr>
        <w:t>, "IoT</w:t>
      </w:r>
      <w:r w:rsidRPr="0097213C">
        <w:rPr>
          <w:rFonts w:hint="eastAsia"/>
        </w:rPr>
        <w:t>技術於工程管理之應用</w:t>
      </w:r>
      <w:r w:rsidRPr="0097213C">
        <w:rPr>
          <w:rFonts w:hint="eastAsia"/>
        </w:rPr>
        <w:t xml:space="preserve">," </w:t>
      </w:r>
      <w:r w:rsidRPr="0097213C">
        <w:rPr>
          <w:rFonts w:hint="eastAsia"/>
          <w:i/>
        </w:rPr>
        <w:t>中鼎集團電子報</w:t>
      </w:r>
      <w:r w:rsidRPr="0097213C">
        <w:rPr>
          <w:rFonts w:hint="eastAsia"/>
          <w:i/>
        </w:rPr>
        <w:t xml:space="preserve">, </w:t>
      </w:r>
      <w:r w:rsidRPr="0097213C">
        <w:rPr>
          <w:rFonts w:hint="eastAsia"/>
        </w:rPr>
        <w:t>vol. 468, 2021.</w:t>
      </w:r>
    </w:p>
    <w:p w14:paraId="39C91318" w14:textId="77777777" w:rsidR="0097213C" w:rsidRPr="0097213C" w:rsidRDefault="0097213C" w:rsidP="0097213C">
      <w:pPr>
        <w:pStyle w:val="EndNoteBibliography"/>
        <w:ind w:left="480" w:firstLine="480"/>
      </w:pPr>
      <w:r w:rsidRPr="0097213C">
        <w:rPr>
          <w:rFonts w:hint="eastAsia"/>
        </w:rPr>
        <w:t>[5]</w:t>
      </w:r>
      <w:r w:rsidRPr="0097213C">
        <w:rPr>
          <w:rFonts w:hint="eastAsia"/>
        </w:rPr>
        <w:tab/>
      </w:r>
      <w:r w:rsidRPr="0097213C">
        <w:rPr>
          <w:rFonts w:hint="eastAsia"/>
        </w:rPr>
        <w:t>林暐力</w:t>
      </w:r>
      <w:r w:rsidRPr="0097213C">
        <w:rPr>
          <w:rFonts w:hint="eastAsia"/>
        </w:rPr>
        <w:t>, "</w:t>
      </w:r>
      <w:r w:rsidRPr="0097213C">
        <w:rPr>
          <w:rFonts w:hint="eastAsia"/>
        </w:rPr>
        <w:t>低成本三軸加速規應用於橋梁安全監測可行性之評估</w:t>
      </w:r>
      <w:r w:rsidRPr="0097213C">
        <w:rPr>
          <w:rFonts w:hint="eastAsia"/>
        </w:rPr>
        <w:t xml:space="preserve">," </w:t>
      </w:r>
      <w:r w:rsidRPr="0097213C">
        <w:rPr>
          <w:rFonts w:hint="eastAsia"/>
        </w:rPr>
        <w:t>碩士論文</w:t>
      </w:r>
      <w:r w:rsidRPr="0097213C">
        <w:rPr>
          <w:rFonts w:hint="eastAsia"/>
        </w:rPr>
        <w:t xml:space="preserve">, </w:t>
      </w:r>
      <w:r w:rsidRPr="0097213C">
        <w:rPr>
          <w:rFonts w:hint="eastAsia"/>
        </w:rPr>
        <w:t>營建工程系</w:t>
      </w:r>
      <w:r w:rsidRPr="0097213C">
        <w:rPr>
          <w:rFonts w:hint="eastAsia"/>
        </w:rPr>
        <w:t xml:space="preserve">, </w:t>
      </w:r>
      <w:r w:rsidRPr="0097213C">
        <w:rPr>
          <w:rFonts w:hint="eastAsia"/>
        </w:rPr>
        <w:t>國立臺灣科技大學</w:t>
      </w:r>
      <w:r w:rsidRPr="0097213C">
        <w:rPr>
          <w:rFonts w:hint="eastAsia"/>
        </w:rPr>
        <w:t xml:space="preserve">, </w:t>
      </w:r>
      <w:r w:rsidRPr="0097213C">
        <w:rPr>
          <w:rFonts w:hint="eastAsia"/>
        </w:rPr>
        <w:t>台北市</w:t>
      </w:r>
      <w:r w:rsidRPr="0097213C">
        <w:rPr>
          <w:rFonts w:hint="eastAsia"/>
        </w:rPr>
        <w:t xml:space="preserve">, 2018. </w:t>
      </w:r>
    </w:p>
    <w:p w14:paraId="6CF2796B" w14:textId="77777777" w:rsidR="0097213C" w:rsidRPr="0097213C" w:rsidRDefault="0097213C" w:rsidP="0097213C">
      <w:pPr>
        <w:pStyle w:val="EndNoteBibliography"/>
        <w:ind w:left="480" w:firstLine="480"/>
      </w:pPr>
      <w:r w:rsidRPr="0097213C">
        <w:rPr>
          <w:rFonts w:hint="eastAsia"/>
        </w:rPr>
        <w:t>[6]</w:t>
      </w:r>
      <w:r w:rsidRPr="0097213C">
        <w:rPr>
          <w:rFonts w:hint="eastAsia"/>
        </w:rPr>
        <w:tab/>
      </w:r>
      <w:r w:rsidRPr="0097213C">
        <w:rPr>
          <w:rFonts w:hint="eastAsia"/>
        </w:rPr>
        <w:t>李艾璉</w:t>
      </w:r>
      <w:r w:rsidRPr="0097213C">
        <w:rPr>
          <w:rFonts w:hint="eastAsia"/>
        </w:rPr>
        <w:t>, "</w:t>
      </w:r>
      <w:r w:rsidRPr="0097213C">
        <w:rPr>
          <w:rFonts w:hint="eastAsia"/>
        </w:rPr>
        <w:t>結合</w:t>
      </w:r>
      <w:r w:rsidRPr="0097213C">
        <w:rPr>
          <w:rFonts w:hint="eastAsia"/>
        </w:rPr>
        <w:t>Arduino</w:t>
      </w:r>
      <w:r w:rsidRPr="0097213C">
        <w:rPr>
          <w:rFonts w:hint="eastAsia"/>
        </w:rPr>
        <w:t>與舒適度指標於</w:t>
      </w:r>
      <w:r w:rsidRPr="0097213C">
        <w:rPr>
          <w:rFonts w:hint="eastAsia"/>
        </w:rPr>
        <w:t>Revit</w:t>
      </w:r>
      <w:r w:rsidRPr="0097213C">
        <w:rPr>
          <w:rFonts w:hint="eastAsia"/>
        </w:rPr>
        <w:t>平台之展示</w:t>
      </w:r>
      <w:r w:rsidRPr="0097213C">
        <w:rPr>
          <w:rFonts w:hint="eastAsia"/>
        </w:rPr>
        <w:t xml:space="preserve">," </w:t>
      </w:r>
      <w:r w:rsidRPr="0097213C">
        <w:rPr>
          <w:rFonts w:hint="eastAsia"/>
        </w:rPr>
        <w:t>碩士論文</w:t>
      </w:r>
      <w:r w:rsidRPr="0097213C">
        <w:rPr>
          <w:rFonts w:hint="eastAsia"/>
        </w:rPr>
        <w:t xml:space="preserve">, </w:t>
      </w:r>
      <w:r w:rsidRPr="0097213C">
        <w:rPr>
          <w:rFonts w:hint="eastAsia"/>
        </w:rPr>
        <w:t>土木工程系所</w:t>
      </w:r>
      <w:r w:rsidRPr="0097213C">
        <w:rPr>
          <w:rFonts w:hint="eastAsia"/>
        </w:rPr>
        <w:t xml:space="preserve">, </w:t>
      </w:r>
      <w:r w:rsidRPr="0097213C">
        <w:rPr>
          <w:rFonts w:hint="eastAsia"/>
        </w:rPr>
        <w:t>國立交通大學</w:t>
      </w:r>
      <w:r w:rsidRPr="0097213C">
        <w:rPr>
          <w:rFonts w:hint="eastAsia"/>
        </w:rPr>
        <w:t xml:space="preserve">, 2020. </w:t>
      </w:r>
    </w:p>
    <w:p w14:paraId="180F9795" w14:textId="77777777" w:rsidR="0097213C" w:rsidRPr="0097213C" w:rsidRDefault="0097213C" w:rsidP="0097213C">
      <w:pPr>
        <w:pStyle w:val="EndNoteBibliography"/>
        <w:ind w:left="480" w:firstLine="480"/>
      </w:pPr>
      <w:r w:rsidRPr="0097213C">
        <w:rPr>
          <w:rFonts w:hint="eastAsia"/>
        </w:rPr>
        <w:t>[7]</w:t>
      </w:r>
      <w:r w:rsidRPr="0097213C">
        <w:rPr>
          <w:rFonts w:hint="eastAsia"/>
        </w:rPr>
        <w:tab/>
      </w:r>
      <w:r w:rsidRPr="0097213C">
        <w:rPr>
          <w:rFonts w:hint="eastAsia"/>
        </w:rPr>
        <w:t>呂欣倫</w:t>
      </w:r>
      <w:r w:rsidRPr="0097213C">
        <w:rPr>
          <w:rFonts w:hint="eastAsia"/>
        </w:rPr>
        <w:t>, "</w:t>
      </w:r>
      <w:r w:rsidRPr="0097213C">
        <w:rPr>
          <w:rFonts w:hint="eastAsia"/>
        </w:rPr>
        <w:t>結合</w:t>
      </w:r>
      <w:r w:rsidRPr="0097213C">
        <w:rPr>
          <w:rFonts w:hint="eastAsia"/>
        </w:rPr>
        <w:t>BIM</w:t>
      </w:r>
      <w:r w:rsidRPr="0097213C">
        <w:rPr>
          <w:rFonts w:hint="eastAsia"/>
        </w:rPr>
        <w:t>與</w:t>
      </w:r>
      <w:r w:rsidRPr="0097213C">
        <w:rPr>
          <w:rFonts w:hint="eastAsia"/>
        </w:rPr>
        <w:t>Unity</w:t>
      </w:r>
      <w:r w:rsidRPr="0097213C">
        <w:rPr>
          <w:rFonts w:hint="eastAsia"/>
        </w:rPr>
        <w:t>技術互動式呈現住家節電樣式與教育</w:t>
      </w:r>
      <w:r w:rsidRPr="0097213C">
        <w:rPr>
          <w:rFonts w:hint="eastAsia"/>
        </w:rPr>
        <w:t xml:space="preserve">," </w:t>
      </w:r>
      <w:r w:rsidRPr="0097213C">
        <w:rPr>
          <w:rFonts w:hint="eastAsia"/>
        </w:rPr>
        <w:t>碩士論文</w:t>
      </w:r>
      <w:r w:rsidRPr="0097213C">
        <w:rPr>
          <w:rFonts w:hint="eastAsia"/>
        </w:rPr>
        <w:t xml:space="preserve">, </w:t>
      </w:r>
      <w:r w:rsidRPr="0097213C">
        <w:rPr>
          <w:rFonts w:hint="eastAsia"/>
        </w:rPr>
        <w:t>土木工程學系</w:t>
      </w:r>
      <w:r w:rsidRPr="0097213C">
        <w:rPr>
          <w:rFonts w:hint="eastAsia"/>
        </w:rPr>
        <w:t xml:space="preserve">, </w:t>
      </w:r>
      <w:r w:rsidRPr="0097213C">
        <w:rPr>
          <w:rFonts w:hint="eastAsia"/>
        </w:rPr>
        <w:t>國立中央大學</w:t>
      </w:r>
      <w:r w:rsidRPr="0097213C">
        <w:rPr>
          <w:rFonts w:hint="eastAsia"/>
        </w:rPr>
        <w:t xml:space="preserve">, </w:t>
      </w:r>
      <w:r w:rsidRPr="0097213C">
        <w:rPr>
          <w:rFonts w:hint="eastAsia"/>
        </w:rPr>
        <w:t>桃園市</w:t>
      </w:r>
      <w:r w:rsidRPr="0097213C">
        <w:rPr>
          <w:rFonts w:hint="eastAsia"/>
        </w:rPr>
        <w:t xml:space="preserve">, 2016. </w:t>
      </w:r>
    </w:p>
    <w:p w14:paraId="38316B0F" w14:textId="21555445" w:rsidR="0097213C" w:rsidRPr="0097213C" w:rsidRDefault="0097213C" w:rsidP="0097213C">
      <w:pPr>
        <w:pStyle w:val="EndNoteBibliography"/>
        <w:ind w:left="480" w:firstLine="480"/>
      </w:pPr>
      <w:r w:rsidRPr="0097213C">
        <w:t>[8]</w:t>
      </w:r>
      <w:r w:rsidRPr="0097213C">
        <w:tab/>
        <w:t xml:space="preserve">"Tengo Interactive VR Training Solutions for Russian Railways." </w:t>
      </w:r>
      <w:hyperlink r:id="rId128" w:history="1">
        <w:r w:rsidRPr="0097213C">
          <w:rPr>
            <w:rStyle w:val="ab"/>
          </w:rPr>
          <w:t>https://www.youtube.com/watch?v=_10mU0NES5U&amp;ab_channel=TengoInteractive</w:t>
        </w:r>
      </w:hyperlink>
      <w:r w:rsidRPr="0097213C">
        <w:t>.</w:t>
      </w:r>
    </w:p>
    <w:p w14:paraId="1CA305BB" w14:textId="77777777" w:rsidR="0097213C" w:rsidRPr="0097213C" w:rsidRDefault="0097213C" w:rsidP="0097213C">
      <w:pPr>
        <w:pStyle w:val="EndNoteBibliography"/>
        <w:ind w:left="480" w:firstLine="480"/>
      </w:pPr>
      <w:r w:rsidRPr="0097213C">
        <w:rPr>
          <w:rFonts w:hint="eastAsia"/>
        </w:rPr>
        <w:t>[9]</w:t>
      </w:r>
      <w:r w:rsidRPr="0097213C">
        <w:rPr>
          <w:rFonts w:hint="eastAsia"/>
        </w:rPr>
        <w:tab/>
      </w:r>
      <w:r w:rsidRPr="0097213C">
        <w:rPr>
          <w:rFonts w:hint="eastAsia"/>
        </w:rPr>
        <w:t>陳沛璇</w:t>
      </w:r>
      <w:r w:rsidRPr="0097213C">
        <w:rPr>
          <w:rFonts w:hint="eastAsia"/>
        </w:rPr>
        <w:t>, "</w:t>
      </w:r>
      <w:r w:rsidRPr="0097213C">
        <w:rPr>
          <w:rFonts w:hint="eastAsia"/>
        </w:rPr>
        <w:t>利用虛擬實境訓練工程師指揮鋼構組立之作業</w:t>
      </w:r>
      <w:r w:rsidRPr="0097213C">
        <w:rPr>
          <w:rFonts w:hint="eastAsia"/>
        </w:rPr>
        <w:t>-</w:t>
      </w:r>
      <w:r w:rsidRPr="0097213C">
        <w:rPr>
          <w:rFonts w:hint="eastAsia"/>
        </w:rPr>
        <w:t>以山月吊橋為例</w:t>
      </w:r>
      <w:r w:rsidRPr="0097213C">
        <w:rPr>
          <w:rFonts w:hint="eastAsia"/>
        </w:rPr>
        <w:t xml:space="preserve">," </w:t>
      </w:r>
      <w:r w:rsidRPr="0097213C">
        <w:rPr>
          <w:rFonts w:hint="eastAsia"/>
        </w:rPr>
        <w:t>碩士論文</w:t>
      </w:r>
      <w:r w:rsidRPr="0097213C">
        <w:rPr>
          <w:rFonts w:hint="eastAsia"/>
        </w:rPr>
        <w:t xml:space="preserve">, </w:t>
      </w:r>
      <w:r w:rsidRPr="0097213C">
        <w:rPr>
          <w:rFonts w:hint="eastAsia"/>
        </w:rPr>
        <w:t>土木工程學系</w:t>
      </w:r>
      <w:r w:rsidRPr="0097213C">
        <w:rPr>
          <w:rFonts w:hint="eastAsia"/>
        </w:rPr>
        <w:t xml:space="preserve">, </w:t>
      </w:r>
      <w:r w:rsidRPr="0097213C">
        <w:rPr>
          <w:rFonts w:hint="eastAsia"/>
        </w:rPr>
        <w:t>國立成功大學</w:t>
      </w:r>
      <w:r w:rsidRPr="0097213C">
        <w:rPr>
          <w:rFonts w:hint="eastAsia"/>
        </w:rPr>
        <w:t xml:space="preserve">, </w:t>
      </w:r>
      <w:r w:rsidRPr="0097213C">
        <w:rPr>
          <w:rFonts w:hint="eastAsia"/>
        </w:rPr>
        <w:t>台南市</w:t>
      </w:r>
      <w:r w:rsidRPr="0097213C">
        <w:rPr>
          <w:rFonts w:hint="eastAsia"/>
        </w:rPr>
        <w:t xml:space="preserve">, 2021. </w:t>
      </w:r>
    </w:p>
    <w:p w14:paraId="0A47225B" w14:textId="50628646" w:rsidR="0097213C" w:rsidRPr="0097213C" w:rsidRDefault="0097213C" w:rsidP="0097213C">
      <w:pPr>
        <w:pStyle w:val="EndNoteBibliography"/>
        <w:ind w:left="480" w:firstLine="480"/>
      </w:pPr>
      <w:r w:rsidRPr="0097213C">
        <w:t>[10]</w:t>
      </w:r>
      <w:r w:rsidRPr="0097213C">
        <w:tab/>
        <w:t xml:space="preserve">A. Nikitin, N. Reshetnikova, I. Sitnikov, and O. Karelova, "VR Training for Railway Wagons Maintenance: architecture and implementation," </w:t>
      </w:r>
      <w:r w:rsidRPr="0097213C">
        <w:rPr>
          <w:i/>
        </w:rPr>
        <w:t xml:space="preserve">Procedia Computer Science, </w:t>
      </w:r>
      <w:r w:rsidRPr="0097213C">
        <w:t xml:space="preserve">vol. 176, pp. 622-631, 2020/01/01/ 2020, doi: </w:t>
      </w:r>
      <w:hyperlink r:id="rId129" w:history="1">
        <w:r w:rsidRPr="0097213C">
          <w:rPr>
            <w:rStyle w:val="ab"/>
          </w:rPr>
          <w:t>https://doi.org/10.1016/j.procs.2020.08.064</w:t>
        </w:r>
      </w:hyperlink>
      <w:r w:rsidRPr="0097213C">
        <w:t>.</w:t>
      </w:r>
    </w:p>
    <w:p w14:paraId="3BE45C8D" w14:textId="6D18E3C1" w:rsidR="0097213C" w:rsidRPr="0097213C" w:rsidRDefault="0097213C" w:rsidP="0097213C">
      <w:pPr>
        <w:pStyle w:val="EndNoteBibliography"/>
        <w:ind w:left="480" w:firstLine="480"/>
      </w:pPr>
      <w:r w:rsidRPr="0097213C">
        <w:rPr>
          <w:rFonts w:hint="eastAsia"/>
        </w:rPr>
        <w:t>[11]</w:t>
      </w:r>
      <w:r w:rsidRPr="0097213C">
        <w:rPr>
          <w:rFonts w:hint="eastAsia"/>
        </w:rPr>
        <w:tab/>
      </w:r>
      <w:r w:rsidRPr="0097213C">
        <w:rPr>
          <w:rFonts w:hint="eastAsia"/>
        </w:rPr>
        <w:t>台灣物聯科技</w:t>
      </w:r>
      <w:r w:rsidRPr="0097213C">
        <w:rPr>
          <w:rFonts w:hint="eastAsia"/>
        </w:rPr>
        <w:t>. "Arduino</w:t>
      </w:r>
      <w:r w:rsidRPr="0097213C">
        <w:rPr>
          <w:rFonts w:hint="eastAsia"/>
        </w:rPr>
        <w:t>與樹莓派哪款開發板更適合你</w:t>
      </w:r>
      <w:r w:rsidRPr="0097213C">
        <w:rPr>
          <w:rFonts w:hint="eastAsia"/>
        </w:rPr>
        <w:t xml:space="preserve">." </w:t>
      </w:r>
      <w:hyperlink r:id="rId130" w:history="1">
        <w:r w:rsidRPr="0097213C">
          <w:rPr>
            <w:rStyle w:val="ab"/>
            <w:rFonts w:hint="eastAsia"/>
          </w:rPr>
          <w:t>https://www.taiwaniot.com.tw/news/arduino%E8%88%87%E6%A8%B9%E8%8E%93%E6%B4%BE-%E5%93%AA%E6%AC%BE%E9%96%8B%E7%99%BC%E6%9D%BF%E</w:t>
        </w:r>
        <w:r w:rsidRPr="0097213C">
          <w:rPr>
            <w:rStyle w:val="ab"/>
          </w:rPr>
          <w:t>6%9B%B4%E9%81%A9%E5%90%88%E4%BD%A0/</w:t>
        </w:r>
      </w:hyperlink>
      <w:r w:rsidRPr="0097213C">
        <w:t>.</w:t>
      </w:r>
    </w:p>
    <w:p w14:paraId="45AD8DCB" w14:textId="6BA13877" w:rsidR="0097213C" w:rsidRPr="0097213C" w:rsidRDefault="0097213C" w:rsidP="0097213C">
      <w:pPr>
        <w:pStyle w:val="EndNoteBibliography"/>
        <w:ind w:left="480" w:firstLine="480"/>
      </w:pPr>
      <w:r w:rsidRPr="0097213C">
        <w:rPr>
          <w:rFonts w:hint="eastAsia"/>
        </w:rPr>
        <w:t>[12]</w:t>
      </w:r>
      <w:r w:rsidRPr="0097213C">
        <w:rPr>
          <w:rFonts w:hint="eastAsia"/>
        </w:rPr>
        <w:tab/>
        <w:t>"Arduino Uno</w:t>
      </w:r>
      <w:r w:rsidRPr="0097213C">
        <w:rPr>
          <w:rFonts w:hint="eastAsia"/>
        </w:rPr>
        <w:t>功能簡介</w:t>
      </w:r>
      <w:r w:rsidRPr="0097213C">
        <w:rPr>
          <w:rFonts w:hint="eastAsia"/>
        </w:rPr>
        <w:t xml:space="preserve">." </w:t>
      </w:r>
      <w:hyperlink r:id="rId131" w:history="1">
        <w:r w:rsidRPr="0097213C">
          <w:rPr>
            <w:rStyle w:val="ab"/>
            <w:rFonts w:hint="eastAsia"/>
          </w:rPr>
          <w:t>https://openhome.cc/Gossip/Books/mBlockArduino1-3and1-4.html</w:t>
        </w:r>
      </w:hyperlink>
      <w:r w:rsidRPr="0097213C">
        <w:rPr>
          <w:rFonts w:hint="eastAsia"/>
        </w:rPr>
        <w:t>.</w:t>
      </w:r>
    </w:p>
    <w:p w14:paraId="6E50DF5A" w14:textId="77777777" w:rsidR="0097213C" w:rsidRPr="0097213C" w:rsidRDefault="0097213C" w:rsidP="0097213C">
      <w:pPr>
        <w:pStyle w:val="EndNoteBibliography"/>
        <w:ind w:left="480" w:firstLine="480"/>
      </w:pPr>
      <w:r w:rsidRPr="0097213C">
        <w:rPr>
          <w:rFonts w:hint="eastAsia"/>
        </w:rPr>
        <w:t>[13]</w:t>
      </w:r>
      <w:r w:rsidRPr="0097213C">
        <w:rPr>
          <w:rFonts w:hint="eastAsia"/>
        </w:rPr>
        <w:tab/>
      </w:r>
      <w:r w:rsidRPr="0097213C">
        <w:rPr>
          <w:rFonts w:hint="eastAsia"/>
        </w:rPr>
        <w:t>趙英傑</w:t>
      </w:r>
      <w:r w:rsidRPr="0097213C">
        <w:rPr>
          <w:rFonts w:hint="eastAsia"/>
        </w:rPr>
        <w:t xml:space="preserve">, </w:t>
      </w:r>
      <w:r w:rsidRPr="0097213C">
        <w:rPr>
          <w:rFonts w:hint="eastAsia"/>
          <w:i/>
        </w:rPr>
        <w:t>超圖解</w:t>
      </w:r>
      <w:r w:rsidRPr="0097213C">
        <w:rPr>
          <w:rFonts w:hint="eastAsia"/>
          <w:i/>
        </w:rPr>
        <w:t>Arduino</w:t>
      </w:r>
      <w:r w:rsidRPr="0097213C">
        <w:rPr>
          <w:rFonts w:hint="eastAsia"/>
          <w:i/>
        </w:rPr>
        <w:t>互動設計入門</w:t>
      </w:r>
      <w:r w:rsidRPr="0097213C">
        <w:rPr>
          <w:rFonts w:hint="eastAsia"/>
        </w:rPr>
        <w:t xml:space="preserve">. </w:t>
      </w:r>
      <w:r w:rsidRPr="0097213C">
        <w:rPr>
          <w:rFonts w:hint="eastAsia"/>
        </w:rPr>
        <w:t>台北市</w:t>
      </w:r>
      <w:r w:rsidRPr="0097213C">
        <w:rPr>
          <w:rFonts w:hint="eastAsia"/>
        </w:rPr>
        <w:t xml:space="preserve">: </w:t>
      </w:r>
      <w:r w:rsidRPr="0097213C">
        <w:rPr>
          <w:rFonts w:hint="eastAsia"/>
        </w:rPr>
        <w:t>旗標科技</w:t>
      </w:r>
      <w:r w:rsidRPr="0097213C">
        <w:rPr>
          <w:rFonts w:hint="eastAsia"/>
        </w:rPr>
        <w:t>, 2020.</w:t>
      </w:r>
    </w:p>
    <w:p w14:paraId="1507EFED" w14:textId="77777777" w:rsidR="0097213C" w:rsidRPr="0097213C" w:rsidRDefault="0097213C" w:rsidP="0097213C">
      <w:pPr>
        <w:pStyle w:val="EndNoteBibliography"/>
        <w:ind w:left="480" w:firstLine="480"/>
      </w:pPr>
      <w:r w:rsidRPr="0097213C">
        <w:rPr>
          <w:rFonts w:hint="eastAsia"/>
        </w:rPr>
        <w:t>[14]</w:t>
      </w:r>
      <w:r w:rsidRPr="0097213C">
        <w:rPr>
          <w:rFonts w:hint="eastAsia"/>
        </w:rPr>
        <w:tab/>
      </w:r>
      <w:r w:rsidRPr="0097213C">
        <w:rPr>
          <w:rFonts w:hint="eastAsia"/>
        </w:rPr>
        <w:t>楊明豐</w:t>
      </w:r>
      <w:r w:rsidRPr="0097213C">
        <w:rPr>
          <w:rFonts w:hint="eastAsia"/>
        </w:rPr>
        <w:t xml:space="preserve">, </w:t>
      </w:r>
      <w:r w:rsidRPr="0097213C">
        <w:rPr>
          <w:rFonts w:hint="eastAsia"/>
          <w:i/>
        </w:rPr>
        <w:t>Arduino</w:t>
      </w:r>
      <w:r w:rsidRPr="0097213C">
        <w:rPr>
          <w:rFonts w:hint="eastAsia"/>
          <w:i/>
        </w:rPr>
        <w:t>最佳入門與應用</w:t>
      </w:r>
      <w:r w:rsidRPr="0097213C">
        <w:rPr>
          <w:rFonts w:hint="eastAsia"/>
          <w:i/>
        </w:rPr>
        <w:t xml:space="preserve">: </w:t>
      </w:r>
      <w:r w:rsidRPr="0097213C">
        <w:rPr>
          <w:rFonts w:hint="eastAsia"/>
          <w:i/>
        </w:rPr>
        <w:t>打造互動設計輕鬆學</w:t>
      </w:r>
      <w:r w:rsidRPr="0097213C">
        <w:rPr>
          <w:rFonts w:hint="eastAsia"/>
          <w:i/>
        </w:rPr>
        <w:t xml:space="preserve"> (</w:t>
      </w:r>
      <w:r w:rsidRPr="0097213C">
        <w:rPr>
          <w:rFonts w:hint="eastAsia"/>
          <w:i/>
        </w:rPr>
        <w:t>第</w:t>
      </w:r>
      <w:r w:rsidRPr="0097213C">
        <w:rPr>
          <w:rFonts w:hint="eastAsia"/>
          <w:i/>
        </w:rPr>
        <w:t>3</w:t>
      </w:r>
      <w:r w:rsidRPr="0097213C">
        <w:rPr>
          <w:rFonts w:hint="eastAsia"/>
          <w:i/>
        </w:rPr>
        <w:t>版</w:t>
      </w:r>
      <w:r w:rsidRPr="0097213C">
        <w:rPr>
          <w:rFonts w:hint="eastAsia"/>
          <w:i/>
        </w:rPr>
        <w:t>)</w:t>
      </w:r>
      <w:r w:rsidRPr="0097213C">
        <w:rPr>
          <w:rFonts w:hint="eastAsia"/>
        </w:rPr>
        <w:t xml:space="preserve">. </w:t>
      </w:r>
      <w:r w:rsidRPr="0097213C">
        <w:rPr>
          <w:rFonts w:hint="eastAsia"/>
        </w:rPr>
        <w:t>台北市</w:t>
      </w:r>
      <w:r w:rsidRPr="0097213C">
        <w:rPr>
          <w:rFonts w:hint="eastAsia"/>
        </w:rPr>
        <w:t xml:space="preserve">: </w:t>
      </w:r>
      <w:r w:rsidRPr="0097213C">
        <w:rPr>
          <w:rFonts w:hint="eastAsia"/>
        </w:rPr>
        <w:t>碁峰資訊股份有限公司</w:t>
      </w:r>
      <w:r w:rsidRPr="0097213C">
        <w:rPr>
          <w:rFonts w:hint="eastAsia"/>
        </w:rPr>
        <w:t>, 2021.</w:t>
      </w:r>
    </w:p>
    <w:p w14:paraId="694C056A" w14:textId="0BB9BD89" w:rsidR="0097213C" w:rsidRPr="0097213C" w:rsidRDefault="0097213C" w:rsidP="0097213C">
      <w:pPr>
        <w:pStyle w:val="EndNoteBibliography"/>
        <w:ind w:left="480" w:firstLine="480"/>
      </w:pPr>
      <w:r w:rsidRPr="0097213C">
        <w:rPr>
          <w:rFonts w:hint="eastAsia"/>
        </w:rPr>
        <w:t>[15]</w:t>
      </w:r>
      <w:r w:rsidRPr="0097213C">
        <w:rPr>
          <w:rFonts w:hint="eastAsia"/>
        </w:rPr>
        <w:tab/>
      </w:r>
      <w:r w:rsidRPr="0097213C">
        <w:rPr>
          <w:rFonts w:hint="eastAsia"/>
        </w:rPr>
        <w:t>陸向陽</w:t>
      </w:r>
      <w:r w:rsidRPr="0097213C">
        <w:rPr>
          <w:rFonts w:hint="eastAsia"/>
        </w:rPr>
        <w:t>. "</w:t>
      </w:r>
      <w:r w:rsidRPr="0097213C">
        <w:rPr>
          <w:rFonts w:hint="eastAsia"/>
        </w:rPr>
        <w:t>【</w:t>
      </w:r>
      <w:r w:rsidRPr="0097213C">
        <w:rPr>
          <w:rFonts w:hint="eastAsia"/>
        </w:rPr>
        <w:t>Maker</w:t>
      </w:r>
      <w:r w:rsidRPr="0097213C">
        <w:rPr>
          <w:rFonts w:hint="eastAsia"/>
        </w:rPr>
        <w:t>進階】認識</w:t>
      </w:r>
      <w:r w:rsidRPr="0097213C">
        <w:rPr>
          <w:rFonts w:hint="eastAsia"/>
        </w:rPr>
        <w:t>UART</w:t>
      </w:r>
      <w:r w:rsidRPr="0097213C">
        <w:rPr>
          <w:rFonts w:hint="eastAsia"/>
        </w:rPr>
        <w:t>、</w:t>
      </w:r>
      <w:r w:rsidRPr="0097213C">
        <w:rPr>
          <w:rFonts w:hint="eastAsia"/>
        </w:rPr>
        <w:t>I2C</w:t>
      </w:r>
      <w:r w:rsidRPr="0097213C">
        <w:rPr>
          <w:rFonts w:hint="eastAsia"/>
        </w:rPr>
        <w:t>、</w:t>
      </w:r>
      <w:r w:rsidRPr="0097213C">
        <w:rPr>
          <w:rFonts w:hint="eastAsia"/>
        </w:rPr>
        <w:t>SPI</w:t>
      </w:r>
      <w:r w:rsidRPr="0097213C">
        <w:rPr>
          <w:rFonts w:hint="eastAsia"/>
        </w:rPr>
        <w:t>三介面特性</w:t>
      </w:r>
      <w:r w:rsidRPr="0097213C">
        <w:rPr>
          <w:rFonts w:hint="eastAsia"/>
        </w:rPr>
        <w:t xml:space="preserve">." </w:t>
      </w:r>
      <w:hyperlink r:id="rId132" w:history="1">
        <w:r w:rsidRPr="0097213C">
          <w:rPr>
            <w:rStyle w:val="ab"/>
            <w:rFonts w:hint="eastAsia"/>
          </w:rPr>
          <w:t>https://makerpro.cc/2016/07/learning-interfaces-about-uart-i2c-spi/</w:t>
        </w:r>
      </w:hyperlink>
      <w:r w:rsidRPr="0097213C">
        <w:rPr>
          <w:rFonts w:hint="eastAsia"/>
        </w:rPr>
        <w:t>.</w:t>
      </w:r>
    </w:p>
    <w:p w14:paraId="443D0E2E" w14:textId="68382E2F" w:rsidR="0097213C" w:rsidRPr="0097213C" w:rsidRDefault="0097213C" w:rsidP="0097213C">
      <w:pPr>
        <w:pStyle w:val="EndNoteBibliography"/>
        <w:ind w:left="480" w:firstLine="480"/>
      </w:pPr>
      <w:r w:rsidRPr="0097213C">
        <w:rPr>
          <w:rFonts w:hint="eastAsia"/>
        </w:rPr>
        <w:t>[16]</w:t>
      </w:r>
      <w:r w:rsidRPr="0097213C">
        <w:rPr>
          <w:rFonts w:hint="eastAsia"/>
        </w:rPr>
        <w:tab/>
        <w:t>"XBee</w:t>
      </w:r>
      <w:r w:rsidRPr="0097213C">
        <w:rPr>
          <w:rFonts w:hint="eastAsia"/>
        </w:rPr>
        <w:t>模組通訊實驗（二）：認識</w:t>
      </w:r>
      <w:r w:rsidRPr="0097213C">
        <w:rPr>
          <w:rFonts w:hint="eastAsia"/>
        </w:rPr>
        <w:t xml:space="preserve">XBee." </w:t>
      </w:r>
      <w:hyperlink r:id="rId133" w:history="1">
        <w:r w:rsidRPr="0097213C">
          <w:rPr>
            <w:rStyle w:val="ab"/>
            <w:rFonts w:hint="eastAsia"/>
          </w:rPr>
          <w:t>https://swf.com.tw/?p=770</w:t>
        </w:r>
      </w:hyperlink>
      <w:r w:rsidRPr="0097213C">
        <w:rPr>
          <w:rFonts w:hint="eastAsia"/>
        </w:rPr>
        <w:t>.</w:t>
      </w:r>
    </w:p>
    <w:p w14:paraId="7777A606" w14:textId="5451A243" w:rsidR="0097213C" w:rsidRPr="0097213C" w:rsidRDefault="0097213C" w:rsidP="0097213C">
      <w:pPr>
        <w:pStyle w:val="EndNoteBibliography"/>
        <w:ind w:left="480" w:firstLine="480"/>
      </w:pPr>
      <w:r w:rsidRPr="0097213C">
        <w:rPr>
          <w:rFonts w:hint="eastAsia"/>
        </w:rPr>
        <w:t>[17]</w:t>
      </w:r>
      <w:r w:rsidRPr="0097213C">
        <w:rPr>
          <w:rFonts w:hint="eastAsia"/>
        </w:rPr>
        <w:tab/>
      </w:r>
      <w:r w:rsidRPr="0097213C">
        <w:rPr>
          <w:rFonts w:hint="eastAsia"/>
        </w:rPr>
        <w:t>何紹彭</w:t>
      </w:r>
      <w:r w:rsidRPr="0097213C">
        <w:rPr>
          <w:rFonts w:hint="eastAsia"/>
        </w:rPr>
        <w:t>. "Wi-Fi</w:t>
      </w:r>
      <w:r w:rsidRPr="0097213C">
        <w:rPr>
          <w:rFonts w:hint="eastAsia"/>
        </w:rPr>
        <w:t>、藍牙、</w:t>
      </w:r>
      <w:r w:rsidRPr="0097213C">
        <w:rPr>
          <w:rFonts w:hint="eastAsia"/>
        </w:rPr>
        <w:t>ZigBee</w:t>
      </w:r>
      <w:r w:rsidRPr="0097213C">
        <w:rPr>
          <w:rFonts w:hint="eastAsia"/>
        </w:rPr>
        <w:t>－無線通訊三強，誰主沉浮？</w:t>
      </w:r>
      <w:r w:rsidRPr="0097213C">
        <w:rPr>
          <w:rFonts w:hint="eastAsia"/>
        </w:rPr>
        <w:t xml:space="preserve">." </w:t>
      </w:r>
      <w:hyperlink r:id="rId134" w:history="1">
        <w:r w:rsidRPr="0097213C">
          <w:rPr>
            <w:rStyle w:val="ab"/>
            <w:rFonts w:hint="eastAsia"/>
          </w:rPr>
          <w:t>http://www.ibtmag.com.tw/new_article.asp?ar_id=24983</w:t>
        </w:r>
      </w:hyperlink>
      <w:r w:rsidRPr="0097213C">
        <w:rPr>
          <w:rFonts w:hint="eastAsia"/>
        </w:rPr>
        <w:t>.</w:t>
      </w:r>
    </w:p>
    <w:p w14:paraId="6AD26C66" w14:textId="77777777" w:rsidR="0097213C" w:rsidRPr="0097213C" w:rsidRDefault="0097213C" w:rsidP="0097213C">
      <w:pPr>
        <w:pStyle w:val="EndNoteBibliography"/>
        <w:ind w:left="480" w:firstLine="480"/>
      </w:pPr>
      <w:r w:rsidRPr="0097213C">
        <w:rPr>
          <w:rFonts w:hint="eastAsia"/>
        </w:rPr>
        <w:t>[18]</w:t>
      </w:r>
      <w:r w:rsidRPr="0097213C">
        <w:rPr>
          <w:rFonts w:hint="eastAsia"/>
        </w:rPr>
        <w:tab/>
      </w:r>
      <w:r w:rsidRPr="0097213C">
        <w:rPr>
          <w:rFonts w:hint="eastAsia"/>
        </w:rPr>
        <w:t>郭晉瑋</w:t>
      </w:r>
      <w:r w:rsidRPr="0097213C">
        <w:rPr>
          <w:rFonts w:hint="eastAsia"/>
        </w:rPr>
        <w:t>, "</w:t>
      </w:r>
      <w:r w:rsidRPr="0097213C">
        <w:rPr>
          <w:rFonts w:hint="eastAsia"/>
        </w:rPr>
        <w:t>以軸箱頻率響應函數矩陣量測輪軌力</w:t>
      </w:r>
      <w:r w:rsidRPr="0097213C">
        <w:rPr>
          <w:rFonts w:hint="eastAsia"/>
        </w:rPr>
        <w:t xml:space="preserve">," </w:t>
      </w:r>
      <w:r w:rsidRPr="0097213C">
        <w:rPr>
          <w:rFonts w:hint="eastAsia"/>
        </w:rPr>
        <w:t>碩士論文</w:t>
      </w:r>
      <w:r w:rsidRPr="0097213C">
        <w:rPr>
          <w:rFonts w:hint="eastAsia"/>
        </w:rPr>
        <w:t xml:space="preserve">, </w:t>
      </w:r>
      <w:r w:rsidRPr="0097213C">
        <w:rPr>
          <w:rFonts w:hint="eastAsia"/>
        </w:rPr>
        <w:t>土木工程學系</w:t>
      </w:r>
      <w:r w:rsidRPr="0097213C">
        <w:rPr>
          <w:rFonts w:hint="eastAsia"/>
        </w:rPr>
        <w:t xml:space="preserve">, </w:t>
      </w:r>
      <w:r w:rsidRPr="0097213C">
        <w:rPr>
          <w:rFonts w:hint="eastAsia"/>
        </w:rPr>
        <w:t>國立成功大學</w:t>
      </w:r>
      <w:r w:rsidRPr="0097213C">
        <w:rPr>
          <w:rFonts w:hint="eastAsia"/>
        </w:rPr>
        <w:t xml:space="preserve">, </w:t>
      </w:r>
      <w:r w:rsidRPr="0097213C">
        <w:rPr>
          <w:rFonts w:hint="eastAsia"/>
        </w:rPr>
        <w:t>台南市</w:t>
      </w:r>
      <w:r w:rsidRPr="0097213C">
        <w:rPr>
          <w:rFonts w:hint="eastAsia"/>
        </w:rPr>
        <w:t xml:space="preserve">, 2020. </w:t>
      </w:r>
    </w:p>
    <w:p w14:paraId="7099AF96" w14:textId="062C3CB6" w:rsidR="0097213C" w:rsidRPr="0097213C" w:rsidRDefault="0097213C" w:rsidP="0097213C">
      <w:pPr>
        <w:pStyle w:val="EndNoteBibliography"/>
        <w:ind w:left="480" w:firstLine="480"/>
      </w:pPr>
      <w:r w:rsidRPr="0097213C">
        <w:rPr>
          <w:rFonts w:hint="eastAsia"/>
        </w:rPr>
        <w:t>[19]</w:t>
      </w:r>
      <w:r w:rsidRPr="0097213C">
        <w:rPr>
          <w:rFonts w:hint="eastAsia"/>
        </w:rPr>
        <w:tab/>
      </w:r>
      <w:r w:rsidRPr="0097213C">
        <w:rPr>
          <w:rFonts w:hint="eastAsia"/>
        </w:rPr>
        <w:t>雲里物里科技</w:t>
      </w:r>
      <w:r w:rsidRPr="0097213C">
        <w:rPr>
          <w:rFonts w:hint="eastAsia"/>
        </w:rPr>
        <w:t>. "</w:t>
      </w:r>
      <w:r w:rsidRPr="0097213C">
        <w:rPr>
          <w:rFonts w:hint="eastAsia"/>
        </w:rPr>
        <w:t>物聯網中六種無線通信技術的對比</w:t>
      </w:r>
      <w:r w:rsidRPr="0097213C">
        <w:rPr>
          <w:rFonts w:hint="eastAsia"/>
        </w:rPr>
        <w:t xml:space="preserve">." </w:t>
      </w:r>
      <w:hyperlink r:id="rId135" w:history="1">
        <w:r w:rsidRPr="0097213C">
          <w:rPr>
            <w:rStyle w:val="ab"/>
            <w:rFonts w:hint="eastAsia"/>
          </w:rPr>
          <w:t>https://ppfocus.com/0/di2629059.html</w:t>
        </w:r>
      </w:hyperlink>
      <w:r w:rsidRPr="0097213C">
        <w:rPr>
          <w:rFonts w:hint="eastAsia"/>
        </w:rPr>
        <w:t>.</w:t>
      </w:r>
    </w:p>
    <w:p w14:paraId="2BADCFDB" w14:textId="233D480D" w:rsidR="0097213C" w:rsidRPr="0097213C" w:rsidRDefault="0097213C" w:rsidP="0097213C">
      <w:pPr>
        <w:pStyle w:val="EndNoteBibliography"/>
        <w:ind w:left="480" w:firstLine="480"/>
      </w:pPr>
      <w:r w:rsidRPr="0097213C">
        <w:t>[20]</w:t>
      </w:r>
      <w:r w:rsidRPr="0097213C">
        <w:tab/>
        <w:t xml:space="preserve">"LTE-M." Wikipedia. </w:t>
      </w:r>
      <w:hyperlink r:id="rId136" w:history="1">
        <w:r w:rsidRPr="0097213C">
          <w:rPr>
            <w:rStyle w:val="ab"/>
          </w:rPr>
          <w:t>https://en.wikipedia.org/wiki/LTE-M?fbclid=IwAR0KL2R8lhKixWptwcEHQb-uRiWkkru3dS-WBWzWGIWBYUnc-3SoV5IXxn4</w:t>
        </w:r>
      </w:hyperlink>
      <w:r w:rsidRPr="0097213C">
        <w:t>.</w:t>
      </w:r>
    </w:p>
    <w:p w14:paraId="085E5E33" w14:textId="72345A11" w:rsidR="0097213C" w:rsidRPr="0097213C" w:rsidRDefault="0097213C" w:rsidP="0097213C">
      <w:pPr>
        <w:pStyle w:val="EndNoteBibliography"/>
        <w:ind w:left="480" w:firstLine="480"/>
      </w:pPr>
      <w:r w:rsidRPr="0097213C">
        <w:t>[21</w:t>
      </w:r>
      <w:r w:rsidRPr="0097213C">
        <w:rPr>
          <w:rFonts w:hint="eastAsia"/>
        </w:rPr>
        <w:t>]</w:t>
      </w:r>
      <w:r w:rsidRPr="0097213C">
        <w:rPr>
          <w:rFonts w:hint="eastAsia"/>
        </w:rPr>
        <w:tab/>
        <w:t>"</w:t>
      </w:r>
      <w:r w:rsidRPr="0097213C">
        <w:rPr>
          <w:rFonts w:hint="eastAsia"/>
        </w:rPr>
        <w:t>什麼是</w:t>
      </w:r>
      <w:r w:rsidRPr="0097213C">
        <w:rPr>
          <w:rFonts w:hint="eastAsia"/>
        </w:rPr>
        <w:t>NB-IoT?</w:t>
      </w:r>
      <w:r w:rsidRPr="0097213C">
        <w:rPr>
          <w:rFonts w:hint="eastAsia"/>
        </w:rPr>
        <w:t>什麼是</w:t>
      </w:r>
      <w:r w:rsidRPr="0097213C">
        <w:rPr>
          <w:rFonts w:hint="eastAsia"/>
        </w:rPr>
        <w:t xml:space="preserve">LTE CatM1?" </w:t>
      </w:r>
      <w:hyperlink r:id="rId137" w:history="1">
        <w:r w:rsidRPr="0097213C">
          <w:rPr>
            <w:rStyle w:val="ab"/>
            <w:rFonts w:hint="eastAsia"/>
          </w:rPr>
          <w:t>https://kknews.cc/zh-tw/tech/vprzke2.html</w:t>
        </w:r>
      </w:hyperlink>
      <w:r w:rsidRPr="0097213C">
        <w:rPr>
          <w:rFonts w:hint="eastAsia"/>
        </w:rPr>
        <w:t>.</w:t>
      </w:r>
    </w:p>
    <w:p w14:paraId="54A5CD8E" w14:textId="0A18B62D" w:rsidR="0097213C" w:rsidRPr="0097213C" w:rsidRDefault="0097213C" w:rsidP="0097213C">
      <w:pPr>
        <w:pStyle w:val="EndNoteBibliography"/>
        <w:ind w:left="480" w:firstLine="480"/>
      </w:pPr>
      <w:r w:rsidRPr="0097213C">
        <w:rPr>
          <w:rFonts w:hint="eastAsia"/>
        </w:rPr>
        <w:t>[22]</w:t>
      </w:r>
      <w:r w:rsidRPr="0097213C">
        <w:rPr>
          <w:rFonts w:hint="eastAsia"/>
        </w:rPr>
        <w:tab/>
      </w:r>
      <w:r w:rsidRPr="0097213C">
        <w:rPr>
          <w:rFonts w:hint="eastAsia"/>
        </w:rPr>
        <w:t>中華電信</w:t>
      </w:r>
      <w:r w:rsidRPr="0097213C">
        <w:rPr>
          <w:rFonts w:hint="eastAsia"/>
        </w:rPr>
        <w:t>. "IOT</w:t>
      </w:r>
      <w:r w:rsidRPr="0097213C">
        <w:rPr>
          <w:rFonts w:hint="eastAsia"/>
        </w:rPr>
        <w:t>智慧聯網大平台</w:t>
      </w:r>
      <w:r w:rsidRPr="0097213C">
        <w:rPr>
          <w:rFonts w:hint="eastAsia"/>
        </w:rPr>
        <w:t xml:space="preserve">." </w:t>
      </w:r>
      <w:hyperlink r:id="rId138" w:history="1">
        <w:r w:rsidRPr="0097213C">
          <w:rPr>
            <w:rStyle w:val="ab"/>
            <w:rFonts w:hint="eastAsia"/>
          </w:rPr>
          <w:t>https://iot.cht.com.tw/iot/developer/tutorialQa</w:t>
        </w:r>
      </w:hyperlink>
      <w:r w:rsidRPr="0097213C">
        <w:rPr>
          <w:rFonts w:hint="eastAsia"/>
        </w:rPr>
        <w:t>.</w:t>
      </w:r>
    </w:p>
    <w:p w14:paraId="583DE149" w14:textId="77777777" w:rsidR="0097213C" w:rsidRPr="0097213C" w:rsidRDefault="0097213C" w:rsidP="0097213C">
      <w:pPr>
        <w:pStyle w:val="EndNoteBibliography"/>
        <w:ind w:left="480" w:firstLine="480"/>
      </w:pPr>
      <w:r w:rsidRPr="0097213C">
        <w:rPr>
          <w:rFonts w:hint="eastAsia"/>
        </w:rPr>
        <w:t>[23]</w:t>
      </w:r>
      <w:r w:rsidRPr="0097213C">
        <w:rPr>
          <w:rFonts w:hint="eastAsia"/>
        </w:rPr>
        <w:tab/>
      </w:r>
      <w:r w:rsidRPr="0097213C">
        <w:rPr>
          <w:rFonts w:hint="eastAsia"/>
        </w:rPr>
        <w:t>廖國偉</w:t>
      </w:r>
      <w:r w:rsidRPr="0097213C">
        <w:rPr>
          <w:rFonts w:hint="eastAsia"/>
        </w:rPr>
        <w:t>, "</w:t>
      </w:r>
      <w:r w:rsidRPr="0097213C">
        <w:rPr>
          <w:rFonts w:hint="eastAsia"/>
        </w:rPr>
        <w:t>以</w:t>
      </w:r>
      <w:r w:rsidRPr="0097213C">
        <w:rPr>
          <w:rFonts w:hint="eastAsia"/>
        </w:rPr>
        <w:t xml:space="preserve"> NB-IoT </w:t>
      </w:r>
      <w:r w:rsidRPr="0097213C">
        <w:rPr>
          <w:rFonts w:hint="eastAsia"/>
        </w:rPr>
        <w:t>與免控制點位移量測技術進行水土保持設施之安全檢測與評估</w:t>
      </w:r>
      <w:r w:rsidRPr="0097213C">
        <w:rPr>
          <w:rFonts w:hint="eastAsia"/>
        </w:rPr>
        <w:t xml:space="preserve"> " </w:t>
      </w:r>
      <w:r w:rsidRPr="0097213C">
        <w:rPr>
          <w:rFonts w:hint="eastAsia"/>
        </w:rPr>
        <w:t>行政院農業委員會水土保持局</w:t>
      </w:r>
      <w:r w:rsidRPr="0097213C">
        <w:rPr>
          <w:rFonts w:hint="eastAsia"/>
        </w:rPr>
        <w:t xml:space="preserve">, 107 </w:t>
      </w:r>
      <w:r w:rsidRPr="0097213C">
        <w:rPr>
          <w:rFonts w:hint="eastAsia"/>
        </w:rPr>
        <w:t>保發</w:t>
      </w:r>
      <w:r w:rsidRPr="0097213C">
        <w:rPr>
          <w:rFonts w:hint="eastAsia"/>
        </w:rPr>
        <w:t>-11.1-</w:t>
      </w:r>
      <w:r w:rsidRPr="0097213C">
        <w:rPr>
          <w:rFonts w:hint="eastAsia"/>
        </w:rPr>
        <w:t>保</w:t>
      </w:r>
      <w:r w:rsidRPr="0097213C">
        <w:rPr>
          <w:rFonts w:hint="eastAsia"/>
        </w:rPr>
        <w:t xml:space="preserve">-01-06-001(11), 2018. </w:t>
      </w:r>
    </w:p>
    <w:p w14:paraId="79DB13CE" w14:textId="5CD1E8E0" w:rsidR="0097213C" w:rsidRPr="0097213C" w:rsidRDefault="0097213C" w:rsidP="0097213C">
      <w:pPr>
        <w:pStyle w:val="EndNoteBibliography"/>
        <w:ind w:left="480" w:firstLine="480"/>
      </w:pPr>
      <w:r w:rsidRPr="0097213C">
        <w:t>[24]</w:t>
      </w:r>
      <w:r w:rsidRPr="0097213C">
        <w:tab/>
        <w:t>"Uni</w:t>
      </w:r>
      <w:r w:rsidRPr="0097213C">
        <w:rPr>
          <w:rFonts w:hint="eastAsia"/>
        </w:rPr>
        <w:t xml:space="preserve">ty vs Unreal : </w:t>
      </w:r>
      <w:r w:rsidRPr="0097213C">
        <w:rPr>
          <w:rFonts w:hint="eastAsia"/>
        </w:rPr>
        <w:t>兩大遊戲引擎優缺點比較</w:t>
      </w:r>
      <w:r w:rsidRPr="0097213C">
        <w:rPr>
          <w:rFonts w:hint="eastAsia"/>
        </w:rPr>
        <w:t xml:space="preserve">." </w:t>
      </w:r>
      <w:hyperlink r:id="rId139" w:history="1">
        <w:r w:rsidRPr="0097213C">
          <w:rPr>
            <w:rStyle w:val="ab"/>
            <w:rFonts w:hint="eastAsia"/>
          </w:rPr>
          <w:t>http://13.231.129.69/2020/12/24/unity-vs-unreal-%E5%85%A9%E5%A4%A7%E9%81%8A%E6%88%B2%E5%BC%95%E6%93%8E%E5%84%AA%E7%BC%BA%E9%BB%9E%E6%AF%94%E8%BC%83/</w:t>
        </w:r>
      </w:hyperlink>
      <w:r w:rsidRPr="0097213C">
        <w:rPr>
          <w:rFonts w:hint="eastAsia"/>
        </w:rPr>
        <w:t>.</w:t>
      </w:r>
    </w:p>
    <w:p w14:paraId="13C82351" w14:textId="77777777" w:rsidR="0097213C" w:rsidRPr="0097213C" w:rsidRDefault="0097213C" w:rsidP="0097213C">
      <w:pPr>
        <w:pStyle w:val="EndNoteBibliography"/>
        <w:ind w:left="480" w:firstLine="480"/>
      </w:pPr>
      <w:r w:rsidRPr="0097213C">
        <w:rPr>
          <w:rFonts w:hint="eastAsia"/>
        </w:rPr>
        <w:t>[25]</w:t>
      </w:r>
      <w:r w:rsidRPr="0097213C">
        <w:rPr>
          <w:rFonts w:hint="eastAsia"/>
        </w:rPr>
        <w:tab/>
      </w:r>
      <w:r w:rsidRPr="0097213C">
        <w:rPr>
          <w:rFonts w:hint="eastAsia"/>
        </w:rPr>
        <w:t>白瓊珊</w:t>
      </w:r>
      <w:r w:rsidRPr="0097213C">
        <w:rPr>
          <w:rFonts w:hint="eastAsia"/>
        </w:rPr>
        <w:t>, "</w:t>
      </w:r>
      <w:r w:rsidRPr="0097213C">
        <w:rPr>
          <w:rFonts w:hint="eastAsia"/>
        </w:rPr>
        <w:t>利用</w:t>
      </w:r>
      <w:r w:rsidRPr="0097213C">
        <w:rPr>
          <w:rFonts w:hint="eastAsia"/>
        </w:rPr>
        <w:t>Civil 3D</w:t>
      </w:r>
      <w:r w:rsidRPr="0097213C">
        <w:rPr>
          <w:rFonts w:hint="eastAsia"/>
        </w:rPr>
        <w:t>建立</w:t>
      </w:r>
      <w:r w:rsidRPr="0097213C">
        <w:rPr>
          <w:rFonts w:hint="eastAsia"/>
        </w:rPr>
        <w:t>3D</w:t>
      </w:r>
      <w:r w:rsidRPr="0097213C">
        <w:rPr>
          <w:rFonts w:hint="eastAsia"/>
        </w:rPr>
        <w:t>道路廊道模型</w:t>
      </w:r>
      <w:r w:rsidRPr="0097213C">
        <w:rPr>
          <w:rFonts w:hint="eastAsia"/>
        </w:rPr>
        <w:t xml:space="preserve">," </w:t>
      </w:r>
      <w:r w:rsidRPr="0097213C">
        <w:rPr>
          <w:rFonts w:hint="eastAsia"/>
        </w:rPr>
        <w:t>碩士論文</w:t>
      </w:r>
      <w:r w:rsidRPr="0097213C">
        <w:rPr>
          <w:rFonts w:hint="eastAsia"/>
        </w:rPr>
        <w:t xml:space="preserve">, </w:t>
      </w:r>
      <w:r w:rsidRPr="0097213C">
        <w:rPr>
          <w:rFonts w:hint="eastAsia"/>
        </w:rPr>
        <w:t>營建工程系碩士班</w:t>
      </w:r>
      <w:r w:rsidRPr="0097213C">
        <w:rPr>
          <w:rFonts w:hint="eastAsia"/>
        </w:rPr>
        <w:t xml:space="preserve">, </w:t>
      </w:r>
      <w:r w:rsidRPr="0097213C">
        <w:rPr>
          <w:rFonts w:hint="eastAsia"/>
        </w:rPr>
        <w:t>朝陽科技大學</w:t>
      </w:r>
      <w:r w:rsidRPr="0097213C">
        <w:rPr>
          <w:rFonts w:hint="eastAsia"/>
        </w:rPr>
        <w:t xml:space="preserve">, </w:t>
      </w:r>
      <w:r w:rsidRPr="0097213C">
        <w:rPr>
          <w:rFonts w:hint="eastAsia"/>
        </w:rPr>
        <w:t>台中市</w:t>
      </w:r>
      <w:r w:rsidRPr="0097213C">
        <w:rPr>
          <w:rFonts w:hint="eastAsia"/>
        </w:rPr>
        <w:t xml:space="preserve">, 2013. </w:t>
      </w:r>
    </w:p>
    <w:p w14:paraId="1A6CEE80" w14:textId="77777777" w:rsidR="0097213C" w:rsidRPr="0097213C" w:rsidRDefault="0097213C" w:rsidP="0097213C">
      <w:pPr>
        <w:pStyle w:val="EndNoteBibliography"/>
        <w:ind w:left="480" w:firstLine="480"/>
      </w:pPr>
      <w:r w:rsidRPr="0097213C">
        <w:rPr>
          <w:rFonts w:hint="eastAsia"/>
        </w:rPr>
        <w:t>[26]</w:t>
      </w:r>
      <w:r w:rsidRPr="0097213C">
        <w:rPr>
          <w:rFonts w:hint="eastAsia"/>
        </w:rPr>
        <w:tab/>
      </w:r>
      <w:r w:rsidRPr="0097213C">
        <w:rPr>
          <w:rFonts w:hint="eastAsia"/>
        </w:rPr>
        <w:t>林煒埕</w:t>
      </w:r>
      <w:r w:rsidRPr="0097213C">
        <w:rPr>
          <w:rFonts w:hint="eastAsia"/>
        </w:rPr>
        <w:t>, "</w:t>
      </w:r>
      <w:r w:rsidRPr="0097213C">
        <w:rPr>
          <w:rFonts w:hint="eastAsia"/>
        </w:rPr>
        <w:t>結合建築資訊模型及混合實境建構輔助機電工程施工之協同系統</w:t>
      </w:r>
      <w:r w:rsidRPr="0097213C">
        <w:rPr>
          <w:rFonts w:hint="eastAsia"/>
        </w:rPr>
        <w:t xml:space="preserve">," </w:t>
      </w:r>
      <w:r w:rsidRPr="0097213C">
        <w:rPr>
          <w:rFonts w:hint="eastAsia"/>
        </w:rPr>
        <w:t>碩士論文</w:t>
      </w:r>
      <w:r w:rsidRPr="0097213C">
        <w:rPr>
          <w:rFonts w:hint="eastAsia"/>
        </w:rPr>
        <w:t xml:space="preserve">, </w:t>
      </w:r>
      <w:r w:rsidRPr="0097213C">
        <w:rPr>
          <w:rFonts w:hint="eastAsia"/>
        </w:rPr>
        <w:t>土木工程學系</w:t>
      </w:r>
      <w:r w:rsidRPr="0097213C">
        <w:rPr>
          <w:rFonts w:hint="eastAsia"/>
        </w:rPr>
        <w:t xml:space="preserve">, </w:t>
      </w:r>
      <w:r w:rsidRPr="0097213C">
        <w:rPr>
          <w:rFonts w:hint="eastAsia"/>
        </w:rPr>
        <w:t>國立成功大學</w:t>
      </w:r>
      <w:r w:rsidRPr="0097213C">
        <w:rPr>
          <w:rFonts w:hint="eastAsia"/>
        </w:rPr>
        <w:t xml:space="preserve">, </w:t>
      </w:r>
      <w:r w:rsidRPr="0097213C">
        <w:rPr>
          <w:rFonts w:hint="eastAsia"/>
        </w:rPr>
        <w:t>台南市</w:t>
      </w:r>
      <w:r w:rsidRPr="0097213C">
        <w:rPr>
          <w:rFonts w:hint="eastAsia"/>
        </w:rPr>
        <w:t xml:space="preserve">, 2021. </w:t>
      </w:r>
    </w:p>
    <w:p w14:paraId="711EA452" w14:textId="4BADE754" w:rsidR="0097213C" w:rsidRPr="0097213C" w:rsidRDefault="0097213C" w:rsidP="0097213C">
      <w:pPr>
        <w:pStyle w:val="EndNoteBibliography"/>
        <w:ind w:left="480" w:firstLine="480"/>
      </w:pPr>
      <w:r w:rsidRPr="0097213C">
        <w:t>[27]</w:t>
      </w:r>
      <w:r w:rsidRPr="0097213C">
        <w:tab/>
        <w:t xml:space="preserve">"XCharts." </w:t>
      </w:r>
      <w:hyperlink r:id="rId140" w:history="1">
        <w:r w:rsidRPr="0097213C">
          <w:rPr>
            <w:rStyle w:val="ab"/>
          </w:rPr>
          <w:t>https://github.com/XCharts-Team</w:t>
        </w:r>
      </w:hyperlink>
      <w:r w:rsidRPr="0097213C">
        <w:t>.</w:t>
      </w:r>
    </w:p>
    <w:p w14:paraId="00EDC481" w14:textId="77777777" w:rsidR="0097213C" w:rsidRPr="0097213C" w:rsidRDefault="0097213C" w:rsidP="0097213C">
      <w:pPr>
        <w:pStyle w:val="EndNoteBibliography"/>
        <w:ind w:left="480" w:firstLine="480"/>
      </w:pPr>
      <w:r w:rsidRPr="0097213C">
        <w:rPr>
          <w:rFonts w:hint="eastAsia"/>
        </w:rPr>
        <w:t>[28]</w:t>
      </w:r>
      <w:r w:rsidRPr="0097213C">
        <w:rPr>
          <w:rFonts w:hint="eastAsia"/>
        </w:rPr>
        <w:tab/>
      </w:r>
      <w:r w:rsidRPr="0097213C">
        <w:rPr>
          <w:rFonts w:hint="eastAsia"/>
        </w:rPr>
        <w:t>陳鴻麟</w:t>
      </w:r>
      <w:r w:rsidRPr="0097213C">
        <w:rPr>
          <w:rFonts w:hint="eastAsia"/>
        </w:rPr>
        <w:t xml:space="preserve">, </w:t>
      </w:r>
      <w:r w:rsidRPr="0097213C">
        <w:rPr>
          <w:rFonts w:hint="eastAsia"/>
          <w:i/>
        </w:rPr>
        <w:t>鐵道工程實務</w:t>
      </w:r>
      <w:r w:rsidRPr="0097213C">
        <w:rPr>
          <w:rFonts w:hint="eastAsia"/>
        </w:rPr>
        <w:t xml:space="preserve">. </w:t>
      </w:r>
      <w:r w:rsidRPr="0097213C">
        <w:rPr>
          <w:rFonts w:hint="eastAsia"/>
        </w:rPr>
        <w:t>台北市</w:t>
      </w:r>
      <w:r w:rsidRPr="0097213C">
        <w:rPr>
          <w:rFonts w:hint="eastAsia"/>
        </w:rPr>
        <w:t xml:space="preserve">: </w:t>
      </w:r>
      <w:r w:rsidRPr="0097213C">
        <w:rPr>
          <w:rFonts w:hint="eastAsia"/>
        </w:rPr>
        <w:t>詹氏書局</w:t>
      </w:r>
      <w:r w:rsidRPr="0097213C">
        <w:rPr>
          <w:rFonts w:hint="eastAsia"/>
        </w:rPr>
        <w:t>, 2018, pp. 3-33.</w:t>
      </w:r>
    </w:p>
    <w:p w14:paraId="3694CFB0" w14:textId="77777777" w:rsidR="0097213C" w:rsidRPr="0097213C" w:rsidRDefault="0097213C" w:rsidP="0097213C">
      <w:pPr>
        <w:pStyle w:val="EndNoteBibliography"/>
        <w:ind w:left="480" w:firstLine="480"/>
      </w:pPr>
      <w:r w:rsidRPr="0097213C">
        <w:rPr>
          <w:rFonts w:hint="eastAsia"/>
        </w:rPr>
        <w:t>[29]</w:t>
      </w:r>
      <w:r w:rsidRPr="0097213C">
        <w:rPr>
          <w:rFonts w:hint="eastAsia"/>
        </w:rPr>
        <w:tab/>
      </w:r>
      <w:r w:rsidRPr="0097213C">
        <w:rPr>
          <w:rFonts w:hint="eastAsia"/>
        </w:rPr>
        <w:t>白御宏</w:t>
      </w:r>
      <w:r w:rsidRPr="0097213C">
        <w:rPr>
          <w:rFonts w:hint="eastAsia"/>
        </w:rPr>
        <w:t>, "</w:t>
      </w:r>
      <w:r w:rsidRPr="0097213C">
        <w:rPr>
          <w:rFonts w:hint="eastAsia"/>
        </w:rPr>
        <w:t>無道碴彈性基鈑軌道減振效能探討</w:t>
      </w:r>
      <w:r w:rsidRPr="0097213C">
        <w:rPr>
          <w:rFonts w:hint="eastAsia"/>
        </w:rPr>
        <w:t xml:space="preserve">," </w:t>
      </w:r>
      <w:r w:rsidRPr="0097213C">
        <w:rPr>
          <w:rFonts w:hint="eastAsia"/>
        </w:rPr>
        <w:t>碩士論文</w:t>
      </w:r>
      <w:r w:rsidRPr="0097213C">
        <w:rPr>
          <w:rFonts w:hint="eastAsia"/>
        </w:rPr>
        <w:t xml:space="preserve">, </w:t>
      </w:r>
      <w:r w:rsidRPr="0097213C">
        <w:rPr>
          <w:rFonts w:hint="eastAsia"/>
        </w:rPr>
        <w:t>土木工程學系</w:t>
      </w:r>
      <w:r w:rsidRPr="0097213C">
        <w:rPr>
          <w:rFonts w:hint="eastAsia"/>
        </w:rPr>
        <w:t xml:space="preserve">, </w:t>
      </w:r>
      <w:r w:rsidRPr="0097213C">
        <w:rPr>
          <w:rFonts w:hint="eastAsia"/>
        </w:rPr>
        <w:t>國立成功大學</w:t>
      </w:r>
      <w:r w:rsidRPr="0097213C">
        <w:rPr>
          <w:rFonts w:hint="eastAsia"/>
        </w:rPr>
        <w:t xml:space="preserve">, </w:t>
      </w:r>
      <w:r w:rsidRPr="0097213C">
        <w:rPr>
          <w:rFonts w:hint="eastAsia"/>
        </w:rPr>
        <w:t>台南市</w:t>
      </w:r>
      <w:r w:rsidRPr="0097213C">
        <w:rPr>
          <w:rFonts w:hint="eastAsia"/>
        </w:rPr>
        <w:t xml:space="preserve">, 2018. </w:t>
      </w:r>
    </w:p>
    <w:p w14:paraId="5935006A" w14:textId="3C983778" w:rsidR="004343FD" w:rsidRDefault="00C12F2B" w:rsidP="0068716B">
      <w:pPr>
        <w:pStyle w:val="af6"/>
        <w:adjustRightInd/>
        <w:ind w:left="480" w:hanging="480"/>
      </w:pPr>
      <w:r>
        <w:fldChar w:fldCharType="end"/>
      </w:r>
    </w:p>
    <w:p w14:paraId="01F1C5B1" w14:textId="32D5B1CD" w:rsidR="0072188E" w:rsidRPr="00991A9C" w:rsidRDefault="0072188E" w:rsidP="00ED7131">
      <w:pPr>
        <w:pStyle w:val="af6"/>
        <w:ind w:left="480" w:hanging="480"/>
      </w:pPr>
    </w:p>
    <w:sectPr w:rsidR="0072188E" w:rsidRPr="00991A9C" w:rsidSect="00D82679">
      <w:headerReference w:type="even" r:id="rId141"/>
      <w:headerReference w:type="default" r:id="rId142"/>
      <w:footerReference w:type="default" r:id="rId143"/>
      <w:headerReference w:type="first" r:id="rId144"/>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878C3" w14:textId="77777777" w:rsidR="00BA3F91" w:rsidRDefault="00BA3F91" w:rsidP="0024516C">
      <w:pPr>
        <w:ind w:left="480" w:firstLine="480"/>
      </w:pPr>
      <w:r>
        <w:separator/>
      </w:r>
    </w:p>
  </w:endnote>
  <w:endnote w:type="continuationSeparator" w:id="0">
    <w:p w14:paraId="2E4CE207" w14:textId="77777777" w:rsidR="00BA3F91" w:rsidRDefault="00BA3F91"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92898" w14:textId="77777777" w:rsidR="00BA3F91" w:rsidRDefault="00BA3F91" w:rsidP="0024516C">
      <w:pPr>
        <w:ind w:left="480" w:firstLine="480"/>
      </w:pPr>
      <w:r>
        <w:separator/>
      </w:r>
    </w:p>
  </w:footnote>
  <w:footnote w:type="continuationSeparator" w:id="0">
    <w:p w14:paraId="3CE8E583" w14:textId="77777777" w:rsidR="00BA3F91" w:rsidRDefault="00BA3F91"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BA3F91">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BA3F91"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BA3F91">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BA3F91">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BA3F91">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BA3F91">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BA3F91">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BA3F91">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BA3F91">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1567013"/>
    <w:multiLevelType w:val="hybridMultilevel"/>
    <w:tmpl w:val="59F2FA7E"/>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1"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05C51745"/>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3"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4" w15:restartNumberingAfterBreak="0">
    <w:nsid w:val="12FF65A9"/>
    <w:multiLevelType w:val="hybridMultilevel"/>
    <w:tmpl w:val="98CC69A2"/>
    <w:lvl w:ilvl="0" w:tplc="4E0210DE">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7"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8"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9"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0" w15:restartNumberingAfterBreak="0">
    <w:nsid w:val="3703219A"/>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1"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2" w15:restartNumberingAfterBreak="0">
    <w:nsid w:val="39244F25"/>
    <w:multiLevelType w:val="hybridMultilevel"/>
    <w:tmpl w:val="E264967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3"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4"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4ECA5D55"/>
    <w:multiLevelType w:val="hybridMultilevel"/>
    <w:tmpl w:val="F21A866A"/>
    <w:lvl w:ilvl="0" w:tplc="0E4493E0">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0" w15:restartNumberingAfterBreak="0">
    <w:nsid w:val="577E398C"/>
    <w:multiLevelType w:val="hybridMultilevel"/>
    <w:tmpl w:val="2AD0EE1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1" w15:restartNumberingAfterBreak="0">
    <w:nsid w:val="59CD52C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2"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3"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4"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5" w15:restartNumberingAfterBreak="0">
    <w:nsid w:val="6AC020CB"/>
    <w:multiLevelType w:val="hybridMultilevel"/>
    <w:tmpl w:val="C734CEFE"/>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6" w15:restartNumberingAfterBreak="0">
    <w:nsid w:val="70B52A61"/>
    <w:multiLevelType w:val="hybridMultilevel"/>
    <w:tmpl w:val="8C9A974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7" w15:restartNumberingAfterBreak="0">
    <w:nsid w:val="758E0C4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8"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9"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0"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2" w15:restartNumberingAfterBreak="0">
    <w:nsid w:val="7B3E4933"/>
    <w:multiLevelType w:val="hybridMultilevel"/>
    <w:tmpl w:val="5CDE30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num w:numId="1" w16cid:durableId="1243024444">
    <w:abstractNumId w:val="13"/>
  </w:num>
  <w:num w:numId="2" w16cid:durableId="1698309042">
    <w:abstractNumId w:val="17"/>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91500942">
    <w:abstractNumId w:val="41"/>
  </w:num>
  <w:num w:numId="14" w16cid:durableId="1609195312">
    <w:abstractNumId w:val="24"/>
  </w:num>
  <w:num w:numId="15" w16cid:durableId="1042442550">
    <w:abstractNumId w:val="15"/>
  </w:num>
  <w:num w:numId="16" w16cid:durableId="602035193">
    <w:abstractNumId w:val="39"/>
  </w:num>
  <w:num w:numId="17" w16cid:durableId="360396195">
    <w:abstractNumId w:val="34"/>
  </w:num>
  <w:num w:numId="18" w16cid:durableId="1548564620">
    <w:abstractNumId w:val="36"/>
  </w:num>
  <w:num w:numId="19" w16cid:durableId="972054510">
    <w:abstractNumId w:val="38"/>
  </w:num>
  <w:num w:numId="20" w16cid:durableId="764502208">
    <w:abstractNumId w:val="16"/>
  </w:num>
  <w:num w:numId="21" w16cid:durableId="1012294590">
    <w:abstractNumId w:val="32"/>
  </w:num>
  <w:num w:numId="22" w16cid:durableId="1123039384">
    <w:abstractNumId w:val="27"/>
  </w:num>
  <w:num w:numId="23" w16cid:durableId="2116904618">
    <w:abstractNumId w:val="19"/>
  </w:num>
  <w:num w:numId="24" w16cid:durableId="1932549130">
    <w:abstractNumId w:val="18"/>
  </w:num>
  <w:num w:numId="25" w16cid:durableId="1169759423">
    <w:abstractNumId w:val="29"/>
  </w:num>
  <w:num w:numId="26" w16cid:durableId="1035619504">
    <w:abstractNumId w:val="28"/>
  </w:num>
  <w:num w:numId="27" w16cid:durableId="1014267523">
    <w:abstractNumId w:val="33"/>
  </w:num>
  <w:num w:numId="28" w16cid:durableId="336079175">
    <w:abstractNumId w:val="21"/>
  </w:num>
  <w:num w:numId="29" w16cid:durableId="2048722173">
    <w:abstractNumId w:val="23"/>
  </w:num>
  <w:num w:numId="30" w16cid:durableId="1363172740">
    <w:abstractNumId w:val="25"/>
  </w:num>
  <w:num w:numId="31" w16cid:durableId="367338196">
    <w:abstractNumId w:val="40"/>
  </w:num>
  <w:num w:numId="32" w16cid:durableId="1485077852">
    <w:abstractNumId w:val="26"/>
  </w:num>
  <w:num w:numId="33" w16cid:durableId="1488790952">
    <w:abstractNumId w:val="20"/>
  </w:num>
  <w:num w:numId="34" w16cid:durableId="576323985">
    <w:abstractNumId w:val="37"/>
  </w:num>
  <w:num w:numId="35" w16cid:durableId="1570844603">
    <w:abstractNumId w:val="12"/>
  </w:num>
  <w:num w:numId="36" w16cid:durableId="1329674804">
    <w:abstractNumId w:val="31"/>
  </w:num>
  <w:num w:numId="37" w16cid:durableId="1147433027">
    <w:abstractNumId w:val="11"/>
  </w:num>
  <w:num w:numId="38" w16cid:durableId="1089960177">
    <w:abstractNumId w:val="14"/>
  </w:num>
  <w:num w:numId="39" w16cid:durableId="1903638133">
    <w:abstractNumId w:val="35"/>
  </w:num>
  <w:num w:numId="40" w16cid:durableId="368385723">
    <w:abstractNumId w:val="22"/>
  </w:num>
  <w:num w:numId="41" w16cid:durableId="1942058192">
    <w:abstractNumId w:val="30"/>
  </w:num>
  <w:num w:numId="42" w16cid:durableId="1742170866">
    <w:abstractNumId w:val="42"/>
  </w:num>
  <w:num w:numId="43" w16cid:durableId="1274287294">
    <w:abstractNumId w:val="10"/>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characterSpacingControl w:val="doNotCompress"/>
  <w:hdrShapeDefaults>
    <o:shapedefaults v:ext="edit" spidmax="2053">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9&lt;/item&gt;&lt;item&gt;40&lt;/item&gt;&lt;item&gt;41&lt;/item&gt;&lt;item&gt;42&lt;/item&gt;&lt;item&gt;49&lt;/item&gt;&lt;item&gt;50&lt;/item&gt;&lt;item&gt;51&lt;/item&gt;&lt;item&gt;52&lt;/item&gt;&lt;item&gt;53&lt;/item&gt;&lt;item&gt;55&lt;/item&gt;&lt;item&gt;56&lt;/item&gt;&lt;item&gt;57&lt;/item&gt;&lt;item&gt;60&lt;/item&gt;&lt;item&gt;61&lt;/item&gt;&lt;item&gt;62&lt;/item&gt;&lt;item&gt;63&lt;/item&gt;&lt;item&gt;64&lt;/item&gt;&lt;item&gt;65&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DA"/>
    <w:rsid w:val="00021A7F"/>
    <w:rsid w:val="00021C3F"/>
    <w:rsid w:val="00021CA7"/>
    <w:rsid w:val="000229C4"/>
    <w:rsid w:val="00022EAB"/>
    <w:rsid w:val="00022F10"/>
    <w:rsid w:val="000233F1"/>
    <w:rsid w:val="00023856"/>
    <w:rsid w:val="00023B8B"/>
    <w:rsid w:val="00023D30"/>
    <w:rsid w:val="0002426A"/>
    <w:rsid w:val="000242CB"/>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BC5"/>
    <w:rsid w:val="0003380B"/>
    <w:rsid w:val="00033DE2"/>
    <w:rsid w:val="00033E09"/>
    <w:rsid w:val="0003400A"/>
    <w:rsid w:val="00034727"/>
    <w:rsid w:val="0003544A"/>
    <w:rsid w:val="00035813"/>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5B"/>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3F59"/>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70C"/>
    <w:rsid w:val="000C67C2"/>
    <w:rsid w:val="000C69CC"/>
    <w:rsid w:val="000C71C2"/>
    <w:rsid w:val="000C72C3"/>
    <w:rsid w:val="000C74D0"/>
    <w:rsid w:val="000D0FAB"/>
    <w:rsid w:val="000D148F"/>
    <w:rsid w:val="000D2355"/>
    <w:rsid w:val="000D24BB"/>
    <w:rsid w:val="000D2D59"/>
    <w:rsid w:val="000D3BA4"/>
    <w:rsid w:val="000D4114"/>
    <w:rsid w:val="000D4CA4"/>
    <w:rsid w:val="000D51E1"/>
    <w:rsid w:val="000D5A57"/>
    <w:rsid w:val="000D5ABF"/>
    <w:rsid w:val="000D5C0C"/>
    <w:rsid w:val="000D6448"/>
    <w:rsid w:val="000D6785"/>
    <w:rsid w:val="000D6BF2"/>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8A5"/>
    <w:rsid w:val="00134AD1"/>
    <w:rsid w:val="00134C5C"/>
    <w:rsid w:val="001354E9"/>
    <w:rsid w:val="00135931"/>
    <w:rsid w:val="00135B1C"/>
    <w:rsid w:val="00135CE0"/>
    <w:rsid w:val="00135CF7"/>
    <w:rsid w:val="001360AA"/>
    <w:rsid w:val="00136401"/>
    <w:rsid w:val="00136A48"/>
    <w:rsid w:val="00137B27"/>
    <w:rsid w:val="00137C13"/>
    <w:rsid w:val="001405F6"/>
    <w:rsid w:val="00141E0F"/>
    <w:rsid w:val="00141E73"/>
    <w:rsid w:val="00141EF2"/>
    <w:rsid w:val="00141F9E"/>
    <w:rsid w:val="0014220E"/>
    <w:rsid w:val="00142270"/>
    <w:rsid w:val="00142A23"/>
    <w:rsid w:val="00142C5C"/>
    <w:rsid w:val="00143038"/>
    <w:rsid w:val="001430D9"/>
    <w:rsid w:val="001433C9"/>
    <w:rsid w:val="00143A22"/>
    <w:rsid w:val="00143EC3"/>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562"/>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3F92"/>
    <w:rsid w:val="001852B4"/>
    <w:rsid w:val="00185777"/>
    <w:rsid w:val="00185803"/>
    <w:rsid w:val="001859CF"/>
    <w:rsid w:val="0018621A"/>
    <w:rsid w:val="00186615"/>
    <w:rsid w:val="00186829"/>
    <w:rsid w:val="00186B67"/>
    <w:rsid w:val="001873B1"/>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89"/>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95"/>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1F7E77"/>
    <w:rsid w:val="00200144"/>
    <w:rsid w:val="002004DF"/>
    <w:rsid w:val="00200F43"/>
    <w:rsid w:val="0020143A"/>
    <w:rsid w:val="0020148A"/>
    <w:rsid w:val="002015E5"/>
    <w:rsid w:val="002015F0"/>
    <w:rsid w:val="002018D8"/>
    <w:rsid w:val="00201BDB"/>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ECD"/>
    <w:rsid w:val="00211F59"/>
    <w:rsid w:val="002128AF"/>
    <w:rsid w:val="00212C7E"/>
    <w:rsid w:val="00213544"/>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BB4"/>
    <w:rsid w:val="00257DCB"/>
    <w:rsid w:val="00260D60"/>
    <w:rsid w:val="00260D9F"/>
    <w:rsid w:val="0026150E"/>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AB5"/>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0BC6"/>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A6F"/>
    <w:rsid w:val="002960EF"/>
    <w:rsid w:val="00296217"/>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CDB"/>
    <w:rsid w:val="002A2DF4"/>
    <w:rsid w:val="002A305D"/>
    <w:rsid w:val="002A3DD4"/>
    <w:rsid w:val="002A435C"/>
    <w:rsid w:val="002A45CD"/>
    <w:rsid w:val="002A47D5"/>
    <w:rsid w:val="002A492F"/>
    <w:rsid w:val="002A493E"/>
    <w:rsid w:val="002A49C1"/>
    <w:rsid w:val="002A4BD7"/>
    <w:rsid w:val="002A4DEB"/>
    <w:rsid w:val="002A5174"/>
    <w:rsid w:val="002A5385"/>
    <w:rsid w:val="002A53D8"/>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7EC"/>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8"/>
    <w:rsid w:val="002F052E"/>
    <w:rsid w:val="002F0671"/>
    <w:rsid w:val="002F0A65"/>
    <w:rsid w:val="002F0E3C"/>
    <w:rsid w:val="002F13CB"/>
    <w:rsid w:val="002F13E3"/>
    <w:rsid w:val="002F1EDD"/>
    <w:rsid w:val="002F2175"/>
    <w:rsid w:val="002F237A"/>
    <w:rsid w:val="002F2B37"/>
    <w:rsid w:val="002F2FD9"/>
    <w:rsid w:val="002F30EC"/>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7AE"/>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4E95"/>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3C76"/>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3CE6"/>
    <w:rsid w:val="00364630"/>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3C"/>
    <w:rsid w:val="003C51D9"/>
    <w:rsid w:val="003C5249"/>
    <w:rsid w:val="003C5B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38C"/>
    <w:rsid w:val="003E4CF3"/>
    <w:rsid w:val="003E54CD"/>
    <w:rsid w:val="003E62F4"/>
    <w:rsid w:val="003E660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719"/>
    <w:rsid w:val="0040572D"/>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EF"/>
    <w:rsid w:val="00413411"/>
    <w:rsid w:val="004137CD"/>
    <w:rsid w:val="00414127"/>
    <w:rsid w:val="00414A0B"/>
    <w:rsid w:val="00414BF7"/>
    <w:rsid w:val="00414E95"/>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6E3"/>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0E"/>
    <w:rsid w:val="0043612A"/>
    <w:rsid w:val="004364D7"/>
    <w:rsid w:val="004364FA"/>
    <w:rsid w:val="00436696"/>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8FF"/>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201B"/>
    <w:rsid w:val="00462337"/>
    <w:rsid w:val="0046234E"/>
    <w:rsid w:val="00463889"/>
    <w:rsid w:val="00463A2C"/>
    <w:rsid w:val="00463E60"/>
    <w:rsid w:val="0046477F"/>
    <w:rsid w:val="004648C6"/>
    <w:rsid w:val="00464A2C"/>
    <w:rsid w:val="00465102"/>
    <w:rsid w:val="0046527C"/>
    <w:rsid w:val="00466383"/>
    <w:rsid w:val="00466748"/>
    <w:rsid w:val="00466BFD"/>
    <w:rsid w:val="00466E2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7BE"/>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3962"/>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FE7"/>
    <w:rsid w:val="004C1014"/>
    <w:rsid w:val="004C1860"/>
    <w:rsid w:val="004C1C22"/>
    <w:rsid w:val="004C1FD5"/>
    <w:rsid w:val="004C21C1"/>
    <w:rsid w:val="004C23B9"/>
    <w:rsid w:val="004C2E91"/>
    <w:rsid w:val="004C31E8"/>
    <w:rsid w:val="004C3327"/>
    <w:rsid w:val="004C3367"/>
    <w:rsid w:val="004C35BA"/>
    <w:rsid w:val="004C39E3"/>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497"/>
    <w:rsid w:val="004E1900"/>
    <w:rsid w:val="004E2152"/>
    <w:rsid w:val="004E2656"/>
    <w:rsid w:val="004E26C1"/>
    <w:rsid w:val="004E2B64"/>
    <w:rsid w:val="004E3900"/>
    <w:rsid w:val="004E4356"/>
    <w:rsid w:val="004E4ACE"/>
    <w:rsid w:val="004E53BA"/>
    <w:rsid w:val="004E5483"/>
    <w:rsid w:val="004E5CDF"/>
    <w:rsid w:val="004E62F1"/>
    <w:rsid w:val="004E64A9"/>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282"/>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279"/>
    <w:rsid w:val="005649B1"/>
    <w:rsid w:val="00565C14"/>
    <w:rsid w:val="00565CF9"/>
    <w:rsid w:val="00565DDB"/>
    <w:rsid w:val="00566125"/>
    <w:rsid w:val="00566DEE"/>
    <w:rsid w:val="00570676"/>
    <w:rsid w:val="00570767"/>
    <w:rsid w:val="0057083F"/>
    <w:rsid w:val="00570E4B"/>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5B15"/>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3C7"/>
    <w:rsid w:val="005A658E"/>
    <w:rsid w:val="005A66A6"/>
    <w:rsid w:val="005A6EE7"/>
    <w:rsid w:val="005A6F9E"/>
    <w:rsid w:val="005A709D"/>
    <w:rsid w:val="005A7AC9"/>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9F0"/>
    <w:rsid w:val="005C2AAF"/>
    <w:rsid w:val="005C2EDA"/>
    <w:rsid w:val="005C3507"/>
    <w:rsid w:val="005C37DE"/>
    <w:rsid w:val="005C3B16"/>
    <w:rsid w:val="005C3D81"/>
    <w:rsid w:val="005C3DD8"/>
    <w:rsid w:val="005C45D2"/>
    <w:rsid w:val="005C4664"/>
    <w:rsid w:val="005C4A2F"/>
    <w:rsid w:val="005C4CCC"/>
    <w:rsid w:val="005C5449"/>
    <w:rsid w:val="005C6435"/>
    <w:rsid w:val="005C6768"/>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2EF6"/>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70F0"/>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E55"/>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0816"/>
    <w:rsid w:val="00614643"/>
    <w:rsid w:val="006147D0"/>
    <w:rsid w:val="006148CA"/>
    <w:rsid w:val="00614923"/>
    <w:rsid w:val="00614C84"/>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B56"/>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36CB"/>
    <w:rsid w:val="00653A18"/>
    <w:rsid w:val="00653B8F"/>
    <w:rsid w:val="006545B0"/>
    <w:rsid w:val="0065467E"/>
    <w:rsid w:val="00654BE2"/>
    <w:rsid w:val="0065586C"/>
    <w:rsid w:val="006561B1"/>
    <w:rsid w:val="00656F1A"/>
    <w:rsid w:val="00660A1A"/>
    <w:rsid w:val="0066123C"/>
    <w:rsid w:val="00661525"/>
    <w:rsid w:val="00661E81"/>
    <w:rsid w:val="00662054"/>
    <w:rsid w:val="00662640"/>
    <w:rsid w:val="00662827"/>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7AE"/>
    <w:rsid w:val="00671F53"/>
    <w:rsid w:val="00672011"/>
    <w:rsid w:val="00672047"/>
    <w:rsid w:val="0067260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F9E"/>
    <w:rsid w:val="00684583"/>
    <w:rsid w:val="00684738"/>
    <w:rsid w:val="006847CC"/>
    <w:rsid w:val="0068502C"/>
    <w:rsid w:val="006851FA"/>
    <w:rsid w:val="00685283"/>
    <w:rsid w:val="00685B05"/>
    <w:rsid w:val="00686D9E"/>
    <w:rsid w:val="00686F84"/>
    <w:rsid w:val="00686FC3"/>
    <w:rsid w:val="0068716B"/>
    <w:rsid w:val="0068730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278"/>
    <w:rsid w:val="006C04DF"/>
    <w:rsid w:val="006C08A1"/>
    <w:rsid w:val="006C0ACA"/>
    <w:rsid w:val="006C0B2D"/>
    <w:rsid w:val="006C0C70"/>
    <w:rsid w:val="006C0D22"/>
    <w:rsid w:val="006C12FF"/>
    <w:rsid w:val="006C21BB"/>
    <w:rsid w:val="006C2359"/>
    <w:rsid w:val="006C23F4"/>
    <w:rsid w:val="006C25DB"/>
    <w:rsid w:val="006C268C"/>
    <w:rsid w:val="006C2761"/>
    <w:rsid w:val="006C280B"/>
    <w:rsid w:val="006C2D6F"/>
    <w:rsid w:val="006C2E9A"/>
    <w:rsid w:val="006C2F06"/>
    <w:rsid w:val="006C310B"/>
    <w:rsid w:val="006C3156"/>
    <w:rsid w:val="006C3274"/>
    <w:rsid w:val="006C3324"/>
    <w:rsid w:val="006C3746"/>
    <w:rsid w:val="006C37E6"/>
    <w:rsid w:val="006C3A33"/>
    <w:rsid w:val="006C3EC2"/>
    <w:rsid w:val="006C49BD"/>
    <w:rsid w:val="006C4B34"/>
    <w:rsid w:val="006C4DE3"/>
    <w:rsid w:val="006C5448"/>
    <w:rsid w:val="006C5BD0"/>
    <w:rsid w:val="006C5E41"/>
    <w:rsid w:val="006C617A"/>
    <w:rsid w:val="006C664E"/>
    <w:rsid w:val="006C6C97"/>
    <w:rsid w:val="006C79BB"/>
    <w:rsid w:val="006C7B82"/>
    <w:rsid w:val="006D0170"/>
    <w:rsid w:val="006D0524"/>
    <w:rsid w:val="006D06D1"/>
    <w:rsid w:val="006D1667"/>
    <w:rsid w:val="006D1AB7"/>
    <w:rsid w:val="006D2686"/>
    <w:rsid w:val="006D2E51"/>
    <w:rsid w:val="006D2EDD"/>
    <w:rsid w:val="006D3062"/>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3DA3"/>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408C"/>
    <w:rsid w:val="007153DE"/>
    <w:rsid w:val="007153EB"/>
    <w:rsid w:val="00715A4F"/>
    <w:rsid w:val="00715D39"/>
    <w:rsid w:val="00715E9F"/>
    <w:rsid w:val="00715ED7"/>
    <w:rsid w:val="00716125"/>
    <w:rsid w:val="0071642B"/>
    <w:rsid w:val="007167D8"/>
    <w:rsid w:val="0071686D"/>
    <w:rsid w:val="00716975"/>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99D"/>
    <w:rsid w:val="00774A84"/>
    <w:rsid w:val="00774DE9"/>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97E57"/>
    <w:rsid w:val="007A0137"/>
    <w:rsid w:val="007A03C2"/>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7B8"/>
    <w:rsid w:val="007B3933"/>
    <w:rsid w:val="007B45BA"/>
    <w:rsid w:val="007B47E4"/>
    <w:rsid w:val="007B4A4C"/>
    <w:rsid w:val="007B51A8"/>
    <w:rsid w:val="007B5522"/>
    <w:rsid w:val="007B5524"/>
    <w:rsid w:val="007B5772"/>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46F"/>
    <w:rsid w:val="007D46EE"/>
    <w:rsid w:val="007D4C1A"/>
    <w:rsid w:val="007D4CDB"/>
    <w:rsid w:val="007D4E6A"/>
    <w:rsid w:val="007D51D1"/>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7FD"/>
    <w:rsid w:val="00804F2E"/>
    <w:rsid w:val="00805B7D"/>
    <w:rsid w:val="008060CE"/>
    <w:rsid w:val="008063B1"/>
    <w:rsid w:val="00806529"/>
    <w:rsid w:val="00806544"/>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539"/>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27C0D"/>
    <w:rsid w:val="008300D8"/>
    <w:rsid w:val="008304C5"/>
    <w:rsid w:val="00830E83"/>
    <w:rsid w:val="008311FD"/>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44F"/>
    <w:rsid w:val="008508A8"/>
    <w:rsid w:val="008512DB"/>
    <w:rsid w:val="00851845"/>
    <w:rsid w:val="00851DCE"/>
    <w:rsid w:val="0085230A"/>
    <w:rsid w:val="008526F5"/>
    <w:rsid w:val="00852B18"/>
    <w:rsid w:val="00852C1E"/>
    <w:rsid w:val="00853147"/>
    <w:rsid w:val="00854C6C"/>
    <w:rsid w:val="00854F2A"/>
    <w:rsid w:val="008557D6"/>
    <w:rsid w:val="0085581F"/>
    <w:rsid w:val="0085712D"/>
    <w:rsid w:val="00857332"/>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B42"/>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8F6"/>
    <w:rsid w:val="00895A8E"/>
    <w:rsid w:val="00895B9A"/>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1DA"/>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1C99"/>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4CB"/>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290"/>
    <w:rsid w:val="0090059E"/>
    <w:rsid w:val="00900817"/>
    <w:rsid w:val="00900872"/>
    <w:rsid w:val="00900BA6"/>
    <w:rsid w:val="00900E0C"/>
    <w:rsid w:val="00900EBA"/>
    <w:rsid w:val="0090152E"/>
    <w:rsid w:val="009015E7"/>
    <w:rsid w:val="00901849"/>
    <w:rsid w:val="009019AD"/>
    <w:rsid w:val="00901AB1"/>
    <w:rsid w:val="009021C3"/>
    <w:rsid w:val="009025C9"/>
    <w:rsid w:val="009034EC"/>
    <w:rsid w:val="009038F7"/>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1C3A"/>
    <w:rsid w:val="0091209E"/>
    <w:rsid w:val="009128D8"/>
    <w:rsid w:val="00912A6C"/>
    <w:rsid w:val="00912EE3"/>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B3"/>
    <w:rsid w:val="00940D7B"/>
    <w:rsid w:val="00942A26"/>
    <w:rsid w:val="00942C3B"/>
    <w:rsid w:val="00942DD8"/>
    <w:rsid w:val="00943828"/>
    <w:rsid w:val="009439DF"/>
    <w:rsid w:val="009443DD"/>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108B"/>
    <w:rsid w:val="0096200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3C2"/>
    <w:rsid w:val="0096646A"/>
    <w:rsid w:val="0096647B"/>
    <w:rsid w:val="0096699D"/>
    <w:rsid w:val="00966B17"/>
    <w:rsid w:val="00967140"/>
    <w:rsid w:val="00967260"/>
    <w:rsid w:val="00967D2C"/>
    <w:rsid w:val="009700FF"/>
    <w:rsid w:val="00970533"/>
    <w:rsid w:val="0097064B"/>
    <w:rsid w:val="00970727"/>
    <w:rsid w:val="009708EA"/>
    <w:rsid w:val="00970A71"/>
    <w:rsid w:val="00970F76"/>
    <w:rsid w:val="00971DB7"/>
    <w:rsid w:val="00971E69"/>
    <w:rsid w:val="009720EA"/>
    <w:rsid w:val="0097213C"/>
    <w:rsid w:val="009726AD"/>
    <w:rsid w:val="00972BBD"/>
    <w:rsid w:val="009732A2"/>
    <w:rsid w:val="00973309"/>
    <w:rsid w:val="009735CD"/>
    <w:rsid w:val="00973635"/>
    <w:rsid w:val="00974171"/>
    <w:rsid w:val="00974276"/>
    <w:rsid w:val="00974431"/>
    <w:rsid w:val="009749BE"/>
    <w:rsid w:val="009749C8"/>
    <w:rsid w:val="00974AF9"/>
    <w:rsid w:val="00975013"/>
    <w:rsid w:val="0097560C"/>
    <w:rsid w:val="009756F3"/>
    <w:rsid w:val="009757A3"/>
    <w:rsid w:val="00975869"/>
    <w:rsid w:val="00975AF0"/>
    <w:rsid w:val="00975B81"/>
    <w:rsid w:val="00975CB0"/>
    <w:rsid w:val="009765DF"/>
    <w:rsid w:val="009769FD"/>
    <w:rsid w:val="00977109"/>
    <w:rsid w:val="00977F01"/>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6D65"/>
    <w:rsid w:val="00987A4A"/>
    <w:rsid w:val="00987C2F"/>
    <w:rsid w:val="00987D9B"/>
    <w:rsid w:val="00990147"/>
    <w:rsid w:val="0099054B"/>
    <w:rsid w:val="00990866"/>
    <w:rsid w:val="00990CF0"/>
    <w:rsid w:val="00991821"/>
    <w:rsid w:val="0099187F"/>
    <w:rsid w:val="00991A94"/>
    <w:rsid w:val="00991A9C"/>
    <w:rsid w:val="00991ABC"/>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BD4"/>
    <w:rsid w:val="009B2F97"/>
    <w:rsid w:val="009B303A"/>
    <w:rsid w:val="009B3267"/>
    <w:rsid w:val="009B36CE"/>
    <w:rsid w:val="009B414C"/>
    <w:rsid w:val="009B436F"/>
    <w:rsid w:val="009B4B2B"/>
    <w:rsid w:val="009B4BFA"/>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CD9"/>
    <w:rsid w:val="009D2015"/>
    <w:rsid w:val="009D2FA4"/>
    <w:rsid w:val="009D35EC"/>
    <w:rsid w:val="009D3772"/>
    <w:rsid w:val="009D3A90"/>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C"/>
    <w:rsid w:val="009E0CA6"/>
    <w:rsid w:val="009E0D4F"/>
    <w:rsid w:val="009E111A"/>
    <w:rsid w:val="009E12AD"/>
    <w:rsid w:val="009E141F"/>
    <w:rsid w:val="009E1EC0"/>
    <w:rsid w:val="009E1FC9"/>
    <w:rsid w:val="009E31D0"/>
    <w:rsid w:val="009E35F2"/>
    <w:rsid w:val="009E399A"/>
    <w:rsid w:val="009E3CBF"/>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48E"/>
    <w:rsid w:val="00A21584"/>
    <w:rsid w:val="00A21839"/>
    <w:rsid w:val="00A21AC0"/>
    <w:rsid w:val="00A21BEA"/>
    <w:rsid w:val="00A21D50"/>
    <w:rsid w:val="00A21E46"/>
    <w:rsid w:val="00A22403"/>
    <w:rsid w:val="00A2266E"/>
    <w:rsid w:val="00A2267D"/>
    <w:rsid w:val="00A22742"/>
    <w:rsid w:val="00A22CE6"/>
    <w:rsid w:val="00A23031"/>
    <w:rsid w:val="00A24869"/>
    <w:rsid w:val="00A24CA3"/>
    <w:rsid w:val="00A24EB2"/>
    <w:rsid w:val="00A24EFF"/>
    <w:rsid w:val="00A24F5F"/>
    <w:rsid w:val="00A25434"/>
    <w:rsid w:val="00A25ECD"/>
    <w:rsid w:val="00A2634E"/>
    <w:rsid w:val="00A2752D"/>
    <w:rsid w:val="00A2776F"/>
    <w:rsid w:val="00A27B02"/>
    <w:rsid w:val="00A27B19"/>
    <w:rsid w:val="00A27C55"/>
    <w:rsid w:val="00A27E07"/>
    <w:rsid w:val="00A30835"/>
    <w:rsid w:val="00A309E8"/>
    <w:rsid w:val="00A31133"/>
    <w:rsid w:val="00A31179"/>
    <w:rsid w:val="00A312D1"/>
    <w:rsid w:val="00A315A3"/>
    <w:rsid w:val="00A31660"/>
    <w:rsid w:val="00A31911"/>
    <w:rsid w:val="00A31AE7"/>
    <w:rsid w:val="00A32E56"/>
    <w:rsid w:val="00A33586"/>
    <w:rsid w:val="00A335EE"/>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862"/>
    <w:rsid w:val="00A4397D"/>
    <w:rsid w:val="00A440B8"/>
    <w:rsid w:val="00A4413E"/>
    <w:rsid w:val="00A44BCE"/>
    <w:rsid w:val="00A44DC0"/>
    <w:rsid w:val="00A4529A"/>
    <w:rsid w:val="00A45571"/>
    <w:rsid w:val="00A4581A"/>
    <w:rsid w:val="00A45F92"/>
    <w:rsid w:val="00A46396"/>
    <w:rsid w:val="00A46CAA"/>
    <w:rsid w:val="00A46CF9"/>
    <w:rsid w:val="00A4740D"/>
    <w:rsid w:val="00A50167"/>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7237"/>
    <w:rsid w:val="00A6741D"/>
    <w:rsid w:val="00A6748C"/>
    <w:rsid w:val="00A6759D"/>
    <w:rsid w:val="00A67996"/>
    <w:rsid w:val="00A70506"/>
    <w:rsid w:val="00A7055E"/>
    <w:rsid w:val="00A70958"/>
    <w:rsid w:val="00A7179D"/>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3279"/>
    <w:rsid w:val="00A83C3E"/>
    <w:rsid w:val="00A843C6"/>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31DD"/>
    <w:rsid w:val="00AA3214"/>
    <w:rsid w:val="00AA3965"/>
    <w:rsid w:val="00AA3E0A"/>
    <w:rsid w:val="00AA41FB"/>
    <w:rsid w:val="00AA5771"/>
    <w:rsid w:val="00AA594C"/>
    <w:rsid w:val="00AA5B9C"/>
    <w:rsid w:val="00AA62DF"/>
    <w:rsid w:val="00AA62E6"/>
    <w:rsid w:val="00AA66F1"/>
    <w:rsid w:val="00AA6952"/>
    <w:rsid w:val="00AA6CB7"/>
    <w:rsid w:val="00AA6E8B"/>
    <w:rsid w:val="00AA7F90"/>
    <w:rsid w:val="00AB0243"/>
    <w:rsid w:val="00AB0486"/>
    <w:rsid w:val="00AB04F9"/>
    <w:rsid w:val="00AB0DAB"/>
    <w:rsid w:val="00AB0E60"/>
    <w:rsid w:val="00AB0FE6"/>
    <w:rsid w:val="00AB2112"/>
    <w:rsid w:val="00AB212A"/>
    <w:rsid w:val="00AB232B"/>
    <w:rsid w:val="00AB2CE6"/>
    <w:rsid w:val="00AB3190"/>
    <w:rsid w:val="00AB31EB"/>
    <w:rsid w:val="00AB403C"/>
    <w:rsid w:val="00AB4045"/>
    <w:rsid w:val="00AB444B"/>
    <w:rsid w:val="00AB4DFD"/>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633F"/>
    <w:rsid w:val="00AC67EB"/>
    <w:rsid w:val="00AC6952"/>
    <w:rsid w:val="00AC69C2"/>
    <w:rsid w:val="00AC75AB"/>
    <w:rsid w:val="00AC7787"/>
    <w:rsid w:val="00AC7D5B"/>
    <w:rsid w:val="00AD078E"/>
    <w:rsid w:val="00AD07BB"/>
    <w:rsid w:val="00AD094A"/>
    <w:rsid w:val="00AD0E52"/>
    <w:rsid w:val="00AD1106"/>
    <w:rsid w:val="00AD1443"/>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4FB1"/>
    <w:rsid w:val="00AD505F"/>
    <w:rsid w:val="00AD5740"/>
    <w:rsid w:val="00AD57DE"/>
    <w:rsid w:val="00AD59C1"/>
    <w:rsid w:val="00AD5ACD"/>
    <w:rsid w:val="00AD5C37"/>
    <w:rsid w:val="00AD5FA8"/>
    <w:rsid w:val="00AD5FFE"/>
    <w:rsid w:val="00AD603A"/>
    <w:rsid w:val="00AD619A"/>
    <w:rsid w:val="00AD6808"/>
    <w:rsid w:val="00AD68FD"/>
    <w:rsid w:val="00AD6D1C"/>
    <w:rsid w:val="00AD6F6B"/>
    <w:rsid w:val="00AD6F7B"/>
    <w:rsid w:val="00AD7022"/>
    <w:rsid w:val="00AD776D"/>
    <w:rsid w:val="00AD7A69"/>
    <w:rsid w:val="00AE0BFA"/>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0E66"/>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6BB"/>
    <w:rsid w:val="00B038A7"/>
    <w:rsid w:val="00B049FD"/>
    <w:rsid w:val="00B04C3D"/>
    <w:rsid w:val="00B04EA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0E1"/>
    <w:rsid w:val="00B15434"/>
    <w:rsid w:val="00B156B2"/>
    <w:rsid w:val="00B157FC"/>
    <w:rsid w:val="00B15B09"/>
    <w:rsid w:val="00B1692F"/>
    <w:rsid w:val="00B16AD9"/>
    <w:rsid w:val="00B16BE5"/>
    <w:rsid w:val="00B16C78"/>
    <w:rsid w:val="00B16E59"/>
    <w:rsid w:val="00B17409"/>
    <w:rsid w:val="00B17583"/>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26A"/>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2F3"/>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192"/>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0DA2"/>
    <w:rsid w:val="00B91467"/>
    <w:rsid w:val="00B91507"/>
    <w:rsid w:val="00B92283"/>
    <w:rsid w:val="00B92D2C"/>
    <w:rsid w:val="00B933A9"/>
    <w:rsid w:val="00B93800"/>
    <w:rsid w:val="00B93FFA"/>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3F91"/>
    <w:rsid w:val="00BA4094"/>
    <w:rsid w:val="00BA4988"/>
    <w:rsid w:val="00BA4C99"/>
    <w:rsid w:val="00BA4CDF"/>
    <w:rsid w:val="00BA4DF0"/>
    <w:rsid w:val="00BA54C4"/>
    <w:rsid w:val="00BA6185"/>
    <w:rsid w:val="00BA6973"/>
    <w:rsid w:val="00BA6E23"/>
    <w:rsid w:val="00BA6F9E"/>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E2"/>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0CF"/>
    <w:rsid w:val="00BE251A"/>
    <w:rsid w:val="00BE2787"/>
    <w:rsid w:val="00BE28E3"/>
    <w:rsid w:val="00BE36AF"/>
    <w:rsid w:val="00BE37B3"/>
    <w:rsid w:val="00BE426C"/>
    <w:rsid w:val="00BE50C2"/>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2ACA"/>
    <w:rsid w:val="00BF35CA"/>
    <w:rsid w:val="00BF37C2"/>
    <w:rsid w:val="00BF414D"/>
    <w:rsid w:val="00BF4CEB"/>
    <w:rsid w:val="00BF5080"/>
    <w:rsid w:val="00BF50F3"/>
    <w:rsid w:val="00BF560E"/>
    <w:rsid w:val="00BF58B8"/>
    <w:rsid w:val="00BF614E"/>
    <w:rsid w:val="00BF6162"/>
    <w:rsid w:val="00BF6492"/>
    <w:rsid w:val="00BF676E"/>
    <w:rsid w:val="00BF6B2A"/>
    <w:rsid w:val="00BF6BB2"/>
    <w:rsid w:val="00BF7343"/>
    <w:rsid w:val="00BF7511"/>
    <w:rsid w:val="00BF7FA6"/>
    <w:rsid w:val="00C00940"/>
    <w:rsid w:val="00C00B37"/>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A3B"/>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1BB2"/>
    <w:rsid w:val="00C423EA"/>
    <w:rsid w:val="00C42461"/>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3EA"/>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4D86"/>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2311"/>
    <w:rsid w:val="00C72356"/>
    <w:rsid w:val="00C7284C"/>
    <w:rsid w:val="00C72DEE"/>
    <w:rsid w:val="00C72E32"/>
    <w:rsid w:val="00C72F70"/>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D8F"/>
    <w:rsid w:val="00C76FF3"/>
    <w:rsid w:val="00C7724F"/>
    <w:rsid w:val="00C77CE7"/>
    <w:rsid w:val="00C801E2"/>
    <w:rsid w:val="00C80260"/>
    <w:rsid w:val="00C8062D"/>
    <w:rsid w:val="00C808A7"/>
    <w:rsid w:val="00C811BD"/>
    <w:rsid w:val="00C811C4"/>
    <w:rsid w:val="00C816A9"/>
    <w:rsid w:val="00C81706"/>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1E74"/>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8FA"/>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510"/>
    <w:rsid w:val="00D03C3D"/>
    <w:rsid w:val="00D03CA3"/>
    <w:rsid w:val="00D04D75"/>
    <w:rsid w:val="00D04DA8"/>
    <w:rsid w:val="00D05B02"/>
    <w:rsid w:val="00D0624D"/>
    <w:rsid w:val="00D06A8B"/>
    <w:rsid w:val="00D06C12"/>
    <w:rsid w:val="00D06C28"/>
    <w:rsid w:val="00D06DB8"/>
    <w:rsid w:val="00D06F89"/>
    <w:rsid w:val="00D10082"/>
    <w:rsid w:val="00D10C3F"/>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0B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7D"/>
    <w:rsid w:val="00D61668"/>
    <w:rsid w:val="00D61B4F"/>
    <w:rsid w:val="00D61D86"/>
    <w:rsid w:val="00D61FFF"/>
    <w:rsid w:val="00D62059"/>
    <w:rsid w:val="00D62DE4"/>
    <w:rsid w:val="00D62F32"/>
    <w:rsid w:val="00D6338F"/>
    <w:rsid w:val="00D635D4"/>
    <w:rsid w:val="00D6363C"/>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25F"/>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ACC"/>
    <w:rsid w:val="00DC0B7F"/>
    <w:rsid w:val="00DC0DFF"/>
    <w:rsid w:val="00DC0F5E"/>
    <w:rsid w:val="00DC1107"/>
    <w:rsid w:val="00DC124E"/>
    <w:rsid w:val="00DC1295"/>
    <w:rsid w:val="00DC14EE"/>
    <w:rsid w:val="00DC161D"/>
    <w:rsid w:val="00DC17C9"/>
    <w:rsid w:val="00DC1DF8"/>
    <w:rsid w:val="00DC243B"/>
    <w:rsid w:val="00DC246D"/>
    <w:rsid w:val="00DC29C1"/>
    <w:rsid w:val="00DC3A68"/>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9A5"/>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3B5"/>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0FD"/>
    <w:rsid w:val="00E02A3E"/>
    <w:rsid w:val="00E02E6D"/>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93D"/>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39"/>
    <w:rsid w:val="00E32CC1"/>
    <w:rsid w:val="00E330F6"/>
    <w:rsid w:val="00E33240"/>
    <w:rsid w:val="00E3357E"/>
    <w:rsid w:val="00E33929"/>
    <w:rsid w:val="00E33989"/>
    <w:rsid w:val="00E34701"/>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4DD"/>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175"/>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D0A"/>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131"/>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6C1"/>
    <w:rsid w:val="00F25CAC"/>
    <w:rsid w:val="00F25FA2"/>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3EE"/>
    <w:rsid w:val="00F51614"/>
    <w:rsid w:val="00F51797"/>
    <w:rsid w:val="00F51E32"/>
    <w:rsid w:val="00F52A66"/>
    <w:rsid w:val="00F52D81"/>
    <w:rsid w:val="00F52DF9"/>
    <w:rsid w:val="00F53D78"/>
    <w:rsid w:val="00F540B5"/>
    <w:rsid w:val="00F54127"/>
    <w:rsid w:val="00F54183"/>
    <w:rsid w:val="00F541D7"/>
    <w:rsid w:val="00F54219"/>
    <w:rsid w:val="00F54277"/>
    <w:rsid w:val="00F549D7"/>
    <w:rsid w:val="00F54A7C"/>
    <w:rsid w:val="00F54B2B"/>
    <w:rsid w:val="00F55018"/>
    <w:rsid w:val="00F55170"/>
    <w:rsid w:val="00F554EB"/>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47C"/>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BFB"/>
    <w:rsid w:val="00F74FCF"/>
    <w:rsid w:val="00F7564E"/>
    <w:rsid w:val="00F75EA4"/>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367"/>
    <w:rsid w:val="00F86522"/>
    <w:rsid w:val="00F865ED"/>
    <w:rsid w:val="00F867EA"/>
    <w:rsid w:val="00F876E8"/>
    <w:rsid w:val="00F87EDC"/>
    <w:rsid w:val="00F902ED"/>
    <w:rsid w:val="00F9059F"/>
    <w:rsid w:val="00F905D7"/>
    <w:rsid w:val="00F90648"/>
    <w:rsid w:val="00F90F04"/>
    <w:rsid w:val="00F91141"/>
    <w:rsid w:val="00F912F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97AE6"/>
    <w:rsid w:val="00FA0642"/>
    <w:rsid w:val="00FA0953"/>
    <w:rsid w:val="00FA0C60"/>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38B"/>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image" Target="media/image9.png"/><Relationship Id="rId42" Type="http://schemas.openxmlformats.org/officeDocument/2006/relationships/image" Target="media/image21.png"/><Relationship Id="rId63" Type="http://schemas.openxmlformats.org/officeDocument/2006/relationships/image" Target="media/image42.png"/><Relationship Id="rId84" Type="http://schemas.openxmlformats.org/officeDocument/2006/relationships/image" Target="media/image63.png"/><Relationship Id="rId138" Type="http://schemas.openxmlformats.org/officeDocument/2006/relationships/hyperlink" Target="https://iot.cht.com.tw/iot/developer/tutorialQa" TargetMode="External"/><Relationship Id="rId107" Type="http://schemas.openxmlformats.org/officeDocument/2006/relationships/image" Target="media/image80.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2.png"/><Relationship Id="rId74" Type="http://schemas.openxmlformats.org/officeDocument/2006/relationships/image" Target="media/image53.png"/><Relationship Id="rId128" Type="http://schemas.openxmlformats.org/officeDocument/2006/relationships/hyperlink" Target="https://www.youtube.com/watch?v=_10mU0NES5U&amp;ab_channel=TengoInteractive" TargetMode="External"/><Relationship Id="rId5" Type="http://schemas.openxmlformats.org/officeDocument/2006/relationships/webSettings" Target="webSettings.xml"/><Relationship Id="rId90" Type="http://schemas.openxmlformats.org/officeDocument/2006/relationships/diagramLayout" Target="diagrams/layout2.xml"/><Relationship Id="rId95" Type="http://schemas.openxmlformats.org/officeDocument/2006/relationships/image" Target="media/image68.png"/><Relationship Id="rId22" Type="http://schemas.openxmlformats.org/officeDocument/2006/relationships/image" Target="media/image10.png"/><Relationship Id="rId27" Type="http://schemas.openxmlformats.org/officeDocument/2006/relationships/header" Target="header6.xml"/><Relationship Id="rId43" Type="http://schemas.openxmlformats.org/officeDocument/2006/relationships/image" Target="media/image22.png"/><Relationship Id="rId48" Type="http://schemas.openxmlformats.org/officeDocument/2006/relationships/image" Target="media/image27.jpe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6.png"/><Relationship Id="rId118" Type="http://schemas.openxmlformats.org/officeDocument/2006/relationships/image" Target="media/image91.png"/><Relationship Id="rId134" Type="http://schemas.openxmlformats.org/officeDocument/2006/relationships/hyperlink" Target="http://www.ibtmag.com.tw/new_article.asp?ar_id=24983" TargetMode="External"/><Relationship Id="rId139" Type="http://schemas.openxmlformats.org/officeDocument/2006/relationships/hyperlink" Target="http://13.231.129.69/2020/12/24/unity-vs-unreal-%E5%85%A9%E5%A4%A7%E9%81%8A%E6%88%B2%E5%BC%95%E6%93%8E%E5%84%AA%E7%BC%BA%E9%BB%9E%E6%AF%94%E8%BC%83/" TargetMode="External"/><Relationship Id="rId80" Type="http://schemas.openxmlformats.org/officeDocument/2006/relationships/image" Target="media/image59.png"/><Relationship Id="rId85" Type="http://schemas.openxmlformats.org/officeDocument/2006/relationships/image" Target="media/image64.png"/><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diagramColors" Target="diagrams/colors1.xml"/><Relationship Id="rId59" Type="http://schemas.openxmlformats.org/officeDocument/2006/relationships/image" Target="media/image38.pn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7.png"/><Relationship Id="rId129" Type="http://schemas.openxmlformats.org/officeDocument/2006/relationships/hyperlink" Target="https://doi.org/10.1016/j.procs.2020.08.064" TargetMode="External"/><Relationship Id="rId54" Type="http://schemas.openxmlformats.org/officeDocument/2006/relationships/image" Target="media/image33.jpeg"/><Relationship Id="rId70" Type="http://schemas.openxmlformats.org/officeDocument/2006/relationships/image" Target="media/image49.png"/><Relationship Id="rId75" Type="http://schemas.openxmlformats.org/officeDocument/2006/relationships/image" Target="media/image54.jpeg"/><Relationship Id="rId91" Type="http://schemas.openxmlformats.org/officeDocument/2006/relationships/diagramQuickStyle" Target="diagrams/quickStyle2.xml"/><Relationship Id="rId96" Type="http://schemas.openxmlformats.org/officeDocument/2006/relationships/image" Target="media/image69.png"/><Relationship Id="rId140" Type="http://schemas.openxmlformats.org/officeDocument/2006/relationships/hyperlink" Target="https://github.com/XCharts-Team" TargetMode="Externa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28.jpeg"/><Relationship Id="rId114" Type="http://schemas.openxmlformats.org/officeDocument/2006/relationships/image" Target="media/image87.png"/><Relationship Id="rId119" Type="http://schemas.openxmlformats.org/officeDocument/2006/relationships/image" Target="media/image92.png"/><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jpeg"/><Relationship Id="rId81" Type="http://schemas.openxmlformats.org/officeDocument/2006/relationships/image" Target="media/image60.jpeg"/><Relationship Id="rId86" Type="http://schemas.openxmlformats.org/officeDocument/2006/relationships/hyperlink" Target="https://www.ni.com/zh-tw.html" TargetMode="External"/><Relationship Id="rId130" Type="http://schemas.openxmlformats.org/officeDocument/2006/relationships/hyperlink" Target="https://www.taiwaniot.com.tw/news/arduino%E8%88%87%E6%A8%B9%E8%8E%93%E6%B4%BE-%E5%93%AA%E6%AC%BE%E9%96%8B%E7%99%BC%E6%9D%BF%E6%9B%B4%E9%81%A9%E5%90%88%E4%BD%A0/" TargetMode="External"/><Relationship Id="rId135" Type="http://schemas.openxmlformats.org/officeDocument/2006/relationships/hyperlink" Target="https://ppfocus.com/0/di2629059.html" TargetMode="External"/><Relationship Id="rId13" Type="http://schemas.openxmlformats.org/officeDocument/2006/relationships/footer" Target="footer3.xml"/><Relationship Id="rId18" Type="http://schemas.openxmlformats.org/officeDocument/2006/relationships/image" Target="media/image6.png"/><Relationship Id="rId39" Type="http://schemas.microsoft.com/office/2007/relationships/diagramDrawing" Target="diagrams/drawing1.xml"/><Relationship Id="rId109" Type="http://schemas.openxmlformats.org/officeDocument/2006/relationships/image" Target="media/image82.png"/><Relationship Id="rId34" Type="http://schemas.openxmlformats.org/officeDocument/2006/relationships/image" Target="media/image18.png"/><Relationship Id="rId50" Type="http://schemas.openxmlformats.org/officeDocument/2006/relationships/image" Target="media/image29.jp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image" Target="media/image93.png"/><Relationship Id="rId125" Type="http://schemas.openxmlformats.org/officeDocument/2006/relationships/image" Target="media/image98.png"/><Relationship Id="rId141" Type="http://schemas.openxmlformats.org/officeDocument/2006/relationships/header" Target="header7.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diagramColors" Target="diagrams/colors2.xml"/><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header" Target="header4.xml"/><Relationship Id="rId40" Type="http://schemas.openxmlformats.org/officeDocument/2006/relationships/image" Target="media/image19.png"/><Relationship Id="rId45" Type="http://schemas.openxmlformats.org/officeDocument/2006/relationships/image" Target="media/image24.jpeg"/><Relationship Id="rId66" Type="http://schemas.openxmlformats.org/officeDocument/2006/relationships/image" Target="media/image45.jpeg"/><Relationship Id="rId87" Type="http://schemas.openxmlformats.org/officeDocument/2006/relationships/image" Target="media/image65.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hyperlink" Target="https://openhome.cc/Gossip/Books/mBlockArduino1-3and1-4.html" TargetMode="External"/><Relationship Id="rId136" Type="http://schemas.openxmlformats.org/officeDocument/2006/relationships/hyperlink" Target="https://en.wikipedia.org/wiki/LTE-M?fbclid=IwAR0KL2R8lhKixWptwcEHQb-uRiWkkru3dS-WBWzWGIWBYUnc-3SoV5IXxn4" TargetMode="External"/><Relationship Id="rId61" Type="http://schemas.openxmlformats.org/officeDocument/2006/relationships/image" Target="media/image40.jpeg"/><Relationship Id="rId82" Type="http://schemas.openxmlformats.org/officeDocument/2006/relationships/image" Target="media/image61.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diagramData" Target="diagrams/data1.xml"/><Relationship Id="rId56" Type="http://schemas.openxmlformats.org/officeDocument/2006/relationships/image" Target="media/image35.jpeg"/><Relationship Id="rId77" Type="http://schemas.openxmlformats.org/officeDocument/2006/relationships/image" Target="media/image56.jpe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9.png"/><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51.png"/><Relationship Id="rId93" Type="http://schemas.microsoft.com/office/2007/relationships/diagramDrawing" Target="diagrams/drawing2.xml"/><Relationship Id="rId98" Type="http://schemas.openxmlformats.org/officeDocument/2006/relationships/image" Target="media/image71.png"/><Relationship Id="rId121" Type="http://schemas.openxmlformats.org/officeDocument/2006/relationships/image" Target="media/image94.png"/><Relationship Id="rId142" Type="http://schemas.openxmlformats.org/officeDocument/2006/relationships/header" Target="header8.xm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25.png"/><Relationship Id="rId67" Type="http://schemas.openxmlformats.org/officeDocument/2006/relationships/image" Target="media/image46.jpeg"/><Relationship Id="rId116" Type="http://schemas.openxmlformats.org/officeDocument/2006/relationships/image" Target="media/image89.png"/><Relationship Id="rId137" Type="http://schemas.openxmlformats.org/officeDocument/2006/relationships/hyperlink" Target="https://kknews.cc/zh-tw/tech/vprzke2.html" TargetMode="External"/><Relationship Id="rId20" Type="http://schemas.openxmlformats.org/officeDocument/2006/relationships/image" Target="media/image8.png"/><Relationship Id="rId41" Type="http://schemas.openxmlformats.org/officeDocument/2006/relationships/image" Target="media/image20.png"/><Relationship Id="rId62" Type="http://schemas.openxmlformats.org/officeDocument/2006/relationships/image" Target="media/image41.png"/><Relationship Id="rId83" Type="http://schemas.openxmlformats.org/officeDocument/2006/relationships/image" Target="media/image62.png"/><Relationship Id="rId88" Type="http://schemas.openxmlformats.org/officeDocument/2006/relationships/image" Target="media/image66.png"/><Relationship Id="rId111" Type="http://schemas.openxmlformats.org/officeDocument/2006/relationships/image" Target="media/image84.png"/><Relationship Id="rId132" Type="http://schemas.openxmlformats.org/officeDocument/2006/relationships/hyperlink" Target="https://makerpro.cc/2016/07/learning-interfaces-about-uart-i2c-spi/" TargetMode="External"/><Relationship Id="rId15" Type="http://schemas.openxmlformats.org/officeDocument/2006/relationships/image" Target="media/image3.png"/><Relationship Id="rId36" Type="http://schemas.openxmlformats.org/officeDocument/2006/relationships/diagramLayout" Target="diagrams/layout1.xml"/><Relationship Id="rId57" Type="http://schemas.openxmlformats.org/officeDocument/2006/relationships/image" Target="media/image36.png"/><Relationship Id="rId106" Type="http://schemas.openxmlformats.org/officeDocument/2006/relationships/image" Target="media/image79.png"/><Relationship Id="rId127" Type="http://schemas.openxmlformats.org/officeDocument/2006/relationships/image" Target="media/image100.png"/><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1.jpeg"/><Relationship Id="rId73" Type="http://schemas.openxmlformats.org/officeDocument/2006/relationships/image" Target="media/image52.png"/><Relationship Id="rId78" Type="http://schemas.openxmlformats.org/officeDocument/2006/relationships/image" Target="media/image57.jpe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png"/><Relationship Id="rId14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footer" Target="footer4.xml"/><Relationship Id="rId47" Type="http://schemas.openxmlformats.org/officeDocument/2006/relationships/image" Target="media/image26.png"/><Relationship Id="rId68" Type="http://schemas.openxmlformats.org/officeDocument/2006/relationships/image" Target="media/image47.png"/><Relationship Id="rId89" Type="http://schemas.openxmlformats.org/officeDocument/2006/relationships/diagramData" Target="diagrams/data2.xml"/><Relationship Id="rId112" Type="http://schemas.openxmlformats.org/officeDocument/2006/relationships/image" Target="media/image85.png"/><Relationship Id="rId133" Type="http://schemas.openxmlformats.org/officeDocument/2006/relationships/hyperlink" Target="https://swf.com.tw/?p=770" TargetMode="External"/><Relationship Id="rId16" Type="http://schemas.openxmlformats.org/officeDocument/2006/relationships/image" Target="media/image4.png"/><Relationship Id="rId37" Type="http://schemas.openxmlformats.org/officeDocument/2006/relationships/diagramQuickStyle" Target="diagrams/quickStyle1.xml"/><Relationship Id="rId58" Type="http://schemas.openxmlformats.org/officeDocument/2006/relationships/image" Target="media/image37.png"/><Relationship Id="rId79" Type="http://schemas.openxmlformats.org/officeDocument/2006/relationships/image" Target="media/image58.png"/><Relationship Id="rId102" Type="http://schemas.openxmlformats.org/officeDocument/2006/relationships/image" Target="media/image75.png"/><Relationship Id="rId123" Type="http://schemas.openxmlformats.org/officeDocument/2006/relationships/image" Target="media/image96.png"/><Relationship Id="rId144" Type="http://schemas.openxmlformats.org/officeDocument/2006/relationships/header" Target="header9.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開發工具與感測元件</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無線傳輸模組</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整合製作</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BD7EA412-4113-47E0-AAAD-4E0CF94E9037}">
      <dgm:prSet custT="1"/>
      <dgm:spPr/>
      <dgm:t>
        <a:bodyPr/>
        <a:lstStyle/>
        <a:p>
          <a:r>
            <a:rPr lang="zh-TW" altLang="en-US" sz="1000" b="0">
              <a:latin typeface="標楷體" panose="03000509000000000000" pitchFamily="65" charset="-120"/>
              <a:ea typeface="標楷體" panose="03000509000000000000" pitchFamily="65" charset="-120"/>
            </a:rPr>
            <a:t>現地安裝</a:t>
          </a:r>
        </a:p>
      </dgm:t>
    </dgm:pt>
    <dgm:pt modelId="{1D536D8E-4971-435E-A4BC-05007A6FF798}" type="parTrans" cxnId="{53F57D60-D3E4-445D-A405-5188EE360497}">
      <dgm:prSet/>
      <dgm:spPr/>
      <dgm:t>
        <a:bodyPr/>
        <a:lstStyle/>
        <a:p>
          <a:endParaRPr lang="zh-TW" altLang="en-US"/>
        </a:p>
      </dgm:t>
    </dgm:pt>
    <dgm:pt modelId="{3D589537-A07F-4830-B603-8A824AD94C05}" type="sibTrans" cxnId="{53F57D60-D3E4-445D-A405-5188EE360497}">
      <dgm:prSet/>
      <dgm:spPr/>
      <dgm:t>
        <a:bodyPr/>
        <a:lstStyle/>
        <a:p>
          <a:endParaRPr lang="zh-TW" altLang="en-US"/>
        </a:p>
      </dgm:t>
    </dgm:pt>
    <dgm:pt modelId="{45B0C4CF-DB3E-44AD-9FDD-566391EE721A}">
      <dgm:prSet custT="1"/>
      <dgm:spPr/>
      <dgm:t>
        <a:bodyPr/>
        <a:lstStyle/>
        <a:p>
          <a:r>
            <a:rPr lang="zh-TW" altLang="en-US" sz="1000" b="0">
              <a:latin typeface="標楷體" panose="03000509000000000000" pitchFamily="65" charset="-120"/>
              <a:ea typeface="標楷體" panose="03000509000000000000" pitchFamily="65" charset="-120"/>
            </a:rPr>
            <a:t>監測與傳輸功能測試</a:t>
          </a:r>
        </a:p>
      </dgm:t>
    </dgm:pt>
    <dgm:pt modelId="{04586BC0-AA4F-402F-A466-83D7D061FA7C}" type="parTrans" cxnId="{AF84A7C0-2A51-43FA-A8DB-2A3F2BC24D51}">
      <dgm:prSet/>
      <dgm:spPr/>
      <dgm:t>
        <a:bodyPr/>
        <a:lstStyle/>
        <a:p>
          <a:endParaRPr lang="zh-TW" altLang="en-US"/>
        </a:p>
      </dgm:t>
    </dgm:pt>
    <dgm:pt modelId="{BE4A091B-2FAD-4182-940F-1FF54DFF64F0}" type="sibTrans" cxnId="{AF84A7C0-2A51-43FA-A8DB-2A3F2BC24D51}">
      <dgm:prSet/>
      <dgm:spPr/>
      <dgm:t>
        <a:bodyPr/>
        <a:lstStyle/>
        <a:p>
          <a:endParaRPr lang="zh-TW" altLang="en-US"/>
        </a:p>
      </dgm:t>
    </dgm:pt>
    <dgm:pt modelId="{6A79373E-67F9-43DA-81C3-5DB48088877E}">
      <dgm:prSet custT="1"/>
      <dgm:spPr/>
      <dgm:t>
        <a:bodyPr/>
        <a:lstStyle/>
        <a:p>
          <a:r>
            <a:rPr lang="zh-TW" altLang="en-US" sz="1000" b="0">
              <a:latin typeface="標楷體" panose="03000509000000000000" pitchFamily="65" charset="-120"/>
              <a:ea typeface="標楷體" panose="03000509000000000000" pitchFamily="65" charset="-120"/>
            </a:rPr>
            <a:t>接收數據與處理</a:t>
          </a:r>
        </a:p>
      </dgm:t>
    </dgm:pt>
    <dgm:pt modelId="{CBCA5247-5D46-49C1-9902-91A3B5A81A36}" type="parTrans" cxnId="{F82F7A95-D8D7-4A3A-BD88-4D640D7DA49D}">
      <dgm:prSet/>
      <dgm:spPr/>
      <dgm:t>
        <a:bodyPr/>
        <a:lstStyle/>
        <a:p>
          <a:endParaRPr lang="zh-TW" altLang="en-US"/>
        </a:p>
      </dgm:t>
    </dgm:pt>
    <dgm:pt modelId="{E5F96A1F-0443-441C-A16D-665FE726F5C1}" type="sibTrans" cxnId="{F82F7A95-D8D7-4A3A-BD88-4D640D7DA49D}">
      <dgm:prSet/>
      <dgm:spPr/>
      <dgm:t>
        <a:bodyPr/>
        <a:lstStyle/>
        <a:p>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6" custScaleX="268432" custScaleY="63674">
        <dgm:presLayoutVars>
          <dgm:bulletEnabled val="1"/>
        </dgm:presLayoutVars>
      </dgm:prSet>
      <dgm:spPr/>
    </dgm:pt>
    <dgm:pt modelId="{5BF768DE-82C8-4395-9C50-29DFF467BF61}" type="pres">
      <dgm:prSet presAssocID="{E8E5D77C-CCF2-47A7-ADD5-C083159FD737}" presName="sibTrans" presStyleLbl="sibTrans2D1" presStyleIdx="0" presStyleCnt="5"/>
      <dgm:spPr/>
    </dgm:pt>
    <dgm:pt modelId="{335A1527-38DD-4F38-BC18-CDFF3C3BF84A}" type="pres">
      <dgm:prSet presAssocID="{E8E5D77C-CCF2-47A7-ADD5-C083159FD737}" presName="connectorText" presStyleLbl="sibTrans2D1" presStyleIdx="0" presStyleCnt="5"/>
      <dgm:spPr/>
    </dgm:pt>
    <dgm:pt modelId="{2D573336-EEF2-4297-9BBC-4E5395B5576D}" type="pres">
      <dgm:prSet presAssocID="{000710FE-3346-4AE3-9DC8-F6E7DBEF910A}" presName="node" presStyleLbl="node1" presStyleIdx="1" presStyleCnt="6" custScaleX="268432" custScaleY="63674">
        <dgm:presLayoutVars>
          <dgm:bulletEnabled val="1"/>
        </dgm:presLayoutVars>
      </dgm:prSet>
      <dgm:spPr/>
    </dgm:pt>
    <dgm:pt modelId="{7AEA81FD-BF76-454D-A50B-DAB538FDCBE5}" type="pres">
      <dgm:prSet presAssocID="{1DFF93B5-6671-4FDF-BA2D-190CDCAD1A15}" presName="sibTrans" presStyleLbl="sibTrans2D1" presStyleIdx="1" presStyleCnt="5"/>
      <dgm:spPr/>
    </dgm:pt>
    <dgm:pt modelId="{B7FDC703-26D7-422D-AA73-03C7840C8F58}" type="pres">
      <dgm:prSet presAssocID="{1DFF93B5-6671-4FDF-BA2D-190CDCAD1A15}" presName="connectorText" presStyleLbl="sibTrans2D1" presStyleIdx="1" presStyleCnt="5"/>
      <dgm:spPr/>
    </dgm:pt>
    <dgm:pt modelId="{2BCC4910-0EFE-4C92-B5B6-973F39DB7F68}" type="pres">
      <dgm:prSet presAssocID="{63B8436F-B65C-485C-8D94-D6BD5726BA71}" presName="node" presStyleLbl="node1" presStyleIdx="2" presStyleCnt="6" custScaleX="268432" custScaleY="63674">
        <dgm:presLayoutVars>
          <dgm:bulletEnabled val="1"/>
        </dgm:presLayoutVars>
      </dgm:prSet>
      <dgm:spPr/>
    </dgm:pt>
    <dgm:pt modelId="{15FA6EB5-193E-41DA-8536-923EBE3F5E40}" type="pres">
      <dgm:prSet presAssocID="{D2744F95-911B-43AE-BA3A-8CF77A71B81E}" presName="sibTrans" presStyleLbl="sibTrans2D1" presStyleIdx="2" presStyleCnt="5"/>
      <dgm:spPr/>
    </dgm:pt>
    <dgm:pt modelId="{4FD7F092-6086-45F9-BBC8-5260990309DF}" type="pres">
      <dgm:prSet presAssocID="{D2744F95-911B-43AE-BA3A-8CF77A71B81E}" presName="connectorText" presStyleLbl="sibTrans2D1" presStyleIdx="2" presStyleCnt="5"/>
      <dgm:spPr/>
    </dgm:pt>
    <dgm:pt modelId="{0E7B6BE5-CF67-411B-B55F-39385CFA65DB}" type="pres">
      <dgm:prSet presAssocID="{BD7EA412-4113-47E0-AAAD-4E0CF94E9037}" presName="node" presStyleLbl="node1" presStyleIdx="3" presStyleCnt="6" custScaleX="268432" custScaleY="63674">
        <dgm:presLayoutVars>
          <dgm:bulletEnabled val="1"/>
        </dgm:presLayoutVars>
      </dgm:prSet>
      <dgm:spPr/>
    </dgm:pt>
    <dgm:pt modelId="{84D40545-2B87-4F89-9A27-E0305C2A5577}" type="pres">
      <dgm:prSet presAssocID="{3D589537-A07F-4830-B603-8A824AD94C05}" presName="sibTrans" presStyleLbl="sibTrans2D1" presStyleIdx="3" presStyleCnt="5"/>
      <dgm:spPr/>
    </dgm:pt>
    <dgm:pt modelId="{A896A2BC-1E5C-43EC-9C93-7704D1E529D7}" type="pres">
      <dgm:prSet presAssocID="{3D589537-A07F-4830-B603-8A824AD94C05}" presName="connectorText" presStyleLbl="sibTrans2D1" presStyleIdx="3" presStyleCnt="5"/>
      <dgm:spPr/>
    </dgm:pt>
    <dgm:pt modelId="{BC1C0BB1-753A-4741-84D4-FF6E85989660}" type="pres">
      <dgm:prSet presAssocID="{45B0C4CF-DB3E-44AD-9FDD-566391EE721A}" presName="node" presStyleLbl="node1" presStyleIdx="4" presStyleCnt="6" custScaleX="268432" custScaleY="63674">
        <dgm:presLayoutVars>
          <dgm:bulletEnabled val="1"/>
        </dgm:presLayoutVars>
      </dgm:prSet>
      <dgm:spPr/>
    </dgm:pt>
    <dgm:pt modelId="{0AEEEBB5-AEE8-42F2-B21A-761B2D4D2B52}" type="pres">
      <dgm:prSet presAssocID="{BE4A091B-2FAD-4182-940F-1FF54DFF64F0}" presName="sibTrans" presStyleLbl="sibTrans2D1" presStyleIdx="4" presStyleCnt="5"/>
      <dgm:spPr/>
    </dgm:pt>
    <dgm:pt modelId="{16DF2166-684C-457A-928D-A03C4A3360F8}" type="pres">
      <dgm:prSet presAssocID="{BE4A091B-2FAD-4182-940F-1FF54DFF64F0}" presName="connectorText" presStyleLbl="sibTrans2D1" presStyleIdx="4" presStyleCnt="5"/>
      <dgm:spPr/>
    </dgm:pt>
    <dgm:pt modelId="{7F9BEDF7-3189-4303-9D11-ABA5263988A6}" type="pres">
      <dgm:prSet presAssocID="{6A79373E-67F9-43DA-81C3-5DB48088877E}" presName="node" presStyleLbl="node1" presStyleIdx="5" presStyleCnt="6" custScaleX="268432" custScaleY="63674">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4E54180B-775B-46BE-A9F4-48A4A86A5B08}" type="presOf" srcId="{3D589537-A07F-4830-B603-8A824AD94C05}" destId="{84D40545-2B87-4F89-9A27-E0305C2A5577}" srcOrd="0" destOrd="0" presId="urn:microsoft.com/office/officeart/2005/8/layout/process2"/>
    <dgm:cxn modelId="{E8AAA10D-616B-4422-86A9-6A3DF4B84F72}" srcId="{2B5658A6-D6B5-414C-A9F5-8D2BA6D9F7A7}" destId="{63B8436F-B65C-485C-8D94-D6BD5726BA71}" srcOrd="2" destOrd="0" parTransId="{708072C0-E28B-46D0-9055-45CB4FF35635}" sibTransId="{D2744F95-911B-43AE-BA3A-8CF77A71B81E}"/>
    <dgm:cxn modelId="{135E0C19-EBD0-4FB9-AFB2-8CB68DA0BA1E}" type="presOf" srcId="{BE4A091B-2FAD-4182-940F-1FF54DFF64F0}" destId="{0AEEEBB5-AEE8-42F2-B21A-761B2D4D2B52}" srcOrd="0" destOrd="0" presId="urn:microsoft.com/office/officeart/2005/8/layout/process2"/>
    <dgm:cxn modelId="{1284561A-9A5B-4DB7-AC92-4342929ADC22}" type="presOf" srcId="{BE4A091B-2FAD-4182-940F-1FF54DFF64F0}" destId="{16DF2166-684C-457A-928D-A03C4A3360F8}" srcOrd="1" destOrd="0" presId="urn:microsoft.com/office/officeart/2005/8/layout/process2"/>
    <dgm:cxn modelId="{0F413F28-7552-45CF-96F5-45C2A9701959}" type="presOf" srcId="{D2744F95-911B-43AE-BA3A-8CF77A71B81E}" destId="{4FD7F092-6086-45F9-BBC8-5260990309DF}" srcOrd="1" destOrd="0" presId="urn:microsoft.com/office/officeart/2005/8/layout/process2"/>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53F57D60-D3E4-445D-A405-5188EE360497}" srcId="{2B5658A6-D6B5-414C-A9F5-8D2BA6D9F7A7}" destId="{BD7EA412-4113-47E0-AAAD-4E0CF94E9037}" srcOrd="3" destOrd="0" parTransId="{1D536D8E-4971-435E-A4BC-05007A6FF798}" sibTransId="{3D589537-A07F-4830-B603-8A824AD94C05}"/>
    <dgm:cxn modelId="{51BB174C-2474-4369-B722-E6CE4ABF4A5F}" type="presOf" srcId="{6A79373E-67F9-43DA-81C3-5DB48088877E}" destId="{7F9BEDF7-3189-4303-9D11-ABA5263988A6}" srcOrd="0" destOrd="0" presId="urn:microsoft.com/office/officeart/2005/8/layout/process2"/>
    <dgm:cxn modelId="{B9CD6B51-3FB6-49F0-B579-D26A07A4BB9E}" type="presOf" srcId="{BD7EA412-4113-47E0-AAAD-4E0CF94E9037}" destId="{0E7B6BE5-CF67-411B-B55F-39385CFA65DB}"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87745F80-2D17-4C3B-A1CD-F73465585561}" type="presOf" srcId="{45B0C4CF-DB3E-44AD-9FDD-566391EE721A}" destId="{BC1C0BB1-753A-4741-84D4-FF6E85989660}"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F82F7A95-D8D7-4A3A-BD88-4D640D7DA49D}" srcId="{2B5658A6-D6B5-414C-A9F5-8D2BA6D9F7A7}" destId="{6A79373E-67F9-43DA-81C3-5DB48088877E}" srcOrd="5" destOrd="0" parTransId="{CBCA5247-5D46-49C1-9902-91A3B5A81A36}" sibTransId="{E5F96A1F-0443-441C-A16D-665FE726F5C1}"/>
    <dgm:cxn modelId="{5815EDA8-4E05-4808-BDBD-C4791D5D5F61}" type="presOf" srcId="{1DFF93B5-6671-4FDF-BA2D-190CDCAD1A15}" destId="{B7FDC703-26D7-422D-AA73-03C7840C8F58}" srcOrd="1" destOrd="0" presId="urn:microsoft.com/office/officeart/2005/8/layout/process2"/>
    <dgm:cxn modelId="{AF84A7C0-2A51-43FA-A8DB-2A3F2BC24D51}" srcId="{2B5658A6-D6B5-414C-A9F5-8D2BA6D9F7A7}" destId="{45B0C4CF-DB3E-44AD-9FDD-566391EE721A}" srcOrd="4" destOrd="0" parTransId="{04586BC0-AA4F-402F-A466-83D7D061FA7C}" sibTransId="{BE4A091B-2FAD-4182-940F-1FF54DFF64F0}"/>
    <dgm:cxn modelId="{B7DACDC4-95FE-4B4C-B3C7-F9288D202087}" type="presOf" srcId="{E8E5D77C-CCF2-47A7-ADD5-C083159FD737}" destId="{5BF768DE-82C8-4395-9C50-29DFF467BF61}" srcOrd="0" destOrd="0" presId="urn:microsoft.com/office/officeart/2005/8/layout/process2"/>
    <dgm:cxn modelId="{18EE66C5-7369-42E9-9587-9BBBA8CE6651}" type="presOf" srcId="{3D589537-A07F-4830-B603-8A824AD94C05}" destId="{A896A2BC-1E5C-43EC-9C93-7704D1E529D7}" srcOrd="1" destOrd="0" presId="urn:microsoft.com/office/officeart/2005/8/layout/process2"/>
    <dgm:cxn modelId="{AA846CCA-7F4F-4A7F-9497-6D934956147A}" type="presOf" srcId="{D2744F95-911B-43AE-BA3A-8CF77A71B81E}" destId="{15FA6EB5-193E-41DA-8536-923EBE3F5E40}"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 modelId="{554FF3AA-3AF1-459A-BA4A-77B3F5B7A594}" type="presParOf" srcId="{6CEEF904-FDF8-43C3-A97A-3685E23D3277}" destId="{15FA6EB5-193E-41DA-8536-923EBE3F5E40}" srcOrd="5" destOrd="0" presId="urn:microsoft.com/office/officeart/2005/8/layout/process2"/>
    <dgm:cxn modelId="{ECE470CE-AC7E-4006-ACB0-174B845204CC}" type="presParOf" srcId="{15FA6EB5-193E-41DA-8536-923EBE3F5E40}" destId="{4FD7F092-6086-45F9-BBC8-5260990309DF}" srcOrd="0" destOrd="0" presId="urn:microsoft.com/office/officeart/2005/8/layout/process2"/>
    <dgm:cxn modelId="{1EBC8A63-2F38-4836-9FBD-BE9DBCA4366E}" type="presParOf" srcId="{6CEEF904-FDF8-43C3-A97A-3685E23D3277}" destId="{0E7B6BE5-CF67-411B-B55F-39385CFA65DB}" srcOrd="6" destOrd="0" presId="urn:microsoft.com/office/officeart/2005/8/layout/process2"/>
    <dgm:cxn modelId="{BD603A84-A2A7-4C06-B731-D53F9FEAC4F5}" type="presParOf" srcId="{6CEEF904-FDF8-43C3-A97A-3685E23D3277}" destId="{84D40545-2B87-4F89-9A27-E0305C2A5577}" srcOrd="7" destOrd="0" presId="urn:microsoft.com/office/officeart/2005/8/layout/process2"/>
    <dgm:cxn modelId="{61C14756-D95F-44C3-8F48-58EB4CE9E56D}" type="presParOf" srcId="{84D40545-2B87-4F89-9A27-E0305C2A5577}" destId="{A896A2BC-1E5C-43EC-9C93-7704D1E529D7}" srcOrd="0" destOrd="0" presId="urn:microsoft.com/office/officeart/2005/8/layout/process2"/>
    <dgm:cxn modelId="{C30839DB-DBBD-4570-9B0F-AF36FD961977}" type="presParOf" srcId="{6CEEF904-FDF8-43C3-A97A-3685E23D3277}" destId="{BC1C0BB1-753A-4741-84D4-FF6E85989660}" srcOrd="8" destOrd="0" presId="urn:microsoft.com/office/officeart/2005/8/layout/process2"/>
    <dgm:cxn modelId="{A7A92C80-5D70-4F7D-BE0B-FF3C46876E08}" type="presParOf" srcId="{6CEEF904-FDF8-43C3-A97A-3685E23D3277}" destId="{0AEEEBB5-AEE8-42F2-B21A-761B2D4D2B52}" srcOrd="9" destOrd="0" presId="urn:microsoft.com/office/officeart/2005/8/layout/process2"/>
    <dgm:cxn modelId="{11A81854-99B2-446A-AB14-11383CC83888}" type="presParOf" srcId="{0AEEEBB5-AEE8-42F2-B21A-761B2D4D2B52}" destId="{16DF2166-684C-457A-928D-A03C4A3360F8}" srcOrd="0" destOrd="0" presId="urn:microsoft.com/office/officeart/2005/8/layout/process2"/>
    <dgm:cxn modelId="{64DB4CA5-0D07-44BB-8BB5-9AF31698FDD4}" type="presParOf" srcId="{6CEEF904-FDF8-43C3-A97A-3685E23D3277}" destId="{7F9BEDF7-3189-4303-9D11-ABA5263988A6}" srcOrd="10" destOrd="0" presId="urn:microsoft.com/office/officeart/2005/8/layout/process2"/>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958985" y="155"/>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開發工具與感測元件</a:t>
          </a:r>
        </a:p>
      </dsp:txBody>
      <dsp:txXfrm>
        <a:off x="969597" y="10767"/>
        <a:ext cx="2728055" cy="341080"/>
      </dsp:txXfrm>
    </dsp:sp>
    <dsp:sp modelId="{5BF768DE-82C8-4395-9C50-29DFF467BF61}">
      <dsp:nvSpPr>
        <dsp:cNvPr id="0" name=""/>
        <dsp:cNvSpPr/>
      </dsp:nvSpPr>
      <dsp:spPr>
        <a:xfrm rot="5400000">
          <a:off x="2226937" y="376685"/>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2256810" y="398022"/>
        <a:ext cx="153629" cy="149362"/>
      </dsp:txXfrm>
    </dsp:sp>
    <dsp:sp modelId="{2D573336-EEF2-4297-9BBC-4E5395B5576D}">
      <dsp:nvSpPr>
        <dsp:cNvPr id="0" name=""/>
        <dsp:cNvSpPr/>
      </dsp:nvSpPr>
      <dsp:spPr>
        <a:xfrm>
          <a:off x="958985" y="646960"/>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無線傳輸模組</a:t>
          </a:r>
        </a:p>
      </dsp:txBody>
      <dsp:txXfrm>
        <a:off x="969597" y="657572"/>
        <a:ext cx="2728055" cy="341080"/>
      </dsp:txXfrm>
    </dsp:sp>
    <dsp:sp modelId="{7AEA81FD-BF76-454D-A50B-DAB538FDCBE5}">
      <dsp:nvSpPr>
        <dsp:cNvPr id="0" name=""/>
        <dsp:cNvSpPr/>
      </dsp:nvSpPr>
      <dsp:spPr>
        <a:xfrm rot="5400000">
          <a:off x="2226937" y="1023490"/>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2256810" y="1044827"/>
        <a:ext cx="153629" cy="149362"/>
      </dsp:txXfrm>
    </dsp:sp>
    <dsp:sp modelId="{2BCC4910-0EFE-4C92-B5B6-973F39DB7F68}">
      <dsp:nvSpPr>
        <dsp:cNvPr id="0" name=""/>
        <dsp:cNvSpPr/>
      </dsp:nvSpPr>
      <dsp:spPr>
        <a:xfrm>
          <a:off x="958985" y="1293765"/>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整合製作</a:t>
          </a:r>
        </a:p>
      </dsp:txBody>
      <dsp:txXfrm>
        <a:off x="969597" y="1304377"/>
        <a:ext cx="2728055" cy="341080"/>
      </dsp:txXfrm>
    </dsp:sp>
    <dsp:sp modelId="{15FA6EB5-193E-41DA-8536-923EBE3F5E40}">
      <dsp:nvSpPr>
        <dsp:cNvPr id="0" name=""/>
        <dsp:cNvSpPr/>
      </dsp:nvSpPr>
      <dsp:spPr>
        <a:xfrm rot="5400000">
          <a:off x="2226937" y="1670295"/>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p>
      </dsp:txBody>
      <dsp:txXfrm rot="-5400000">
        <a:off x="2256810" y="1691632"/>
        <a:ext cx="153629" cy="149362"/>
      </dsp:txXfrm>
    </dsp:sp>
    <dsp:sp modelId="{0E7B6BE5-CF67-411B-B55F-39385CFA65DB}">
      <dsp:nvSpPr>
        <dsp:cNvPr id="0" name=""/>
        <dsp:cNvSpPr/>
      </dsp:nvSpPr>
      <dsp:spPr>
        <a:xfrm>
          <a:off x="958985" y="1940569"/>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rPr>
            <a:t>現地安裝</a:t>
          </a:r>
        </a:p>
      </dsp:txBody>
      <dsp:txXfrm>
        <a:off x="969597" y="1951181"/>
        <a:ext cx="2728055" cy="341080"/>
      </dsp:txXfrm>
    </dsp:sp>
    <dsp:sp modelId="{84D40545-2B87-4F89-9A27-E0305C2A5577}">
      <dsp:nvSpPr>
        <dsp:cNvPr id="0" name=""/>
        <dsp:cNvSpPr/>
      </dsp:nvSpPr>
      <dsp:spPr>
        <a:xfrm rot="5400000">
          <a:off x="2226937" y="2317099"/>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p>
      </dsp:txBody>
      <dsp:txXfrm rot="-5400000">
        <a:off x="2256810" y="2338436"/>
        <a:ext cx="153629" cy="149362"/>
      </dsp:txXfrm>
    </dsp:sp>
    <dsp:sp modelId="{BC1C0BB1-753A-4741-84D4-FF6E85989660}">
      <dsp:nvSpPr>
        <dsp:cNvPr id="0" name=""/>
        <dsp:cNvSpPr/>
      </dsp:nvSpPr>
      <dsp:spPr>
        <a:xfrm>
          <a:off x="958985" y="2587374"/>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rPr>
            <a:t>監測與傳輸功能測試</a:t>
          </a:r>
        </a:p>
      </dsp:txBody>
      <dsp:txXfrm>
        <a:off x="969597" y="2597986"/>
        <a:ext cx="2728055" cy="341080"/>
      </dsp:txXfrm>
    </dsp:sp>
    <dsp:sp modelId="{0AEEEBB5-AEE8-42F2-B21A-761B2D4D2B52}">
      <dsp:nvSpPr>
        <dsp:cNvPr id="0" name=""/>
        <dsp:cNvSpPr/>
      </dsp:nvSpPr>
      <dsp:spPr>
        <a:xfrm rot="5400000">
          <a:off x="2226937" y="2963904"/>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p>
      </dsp:txBody>
      <dsp:txXfrm rot="-5400000">
        <a:off x="2256810" y="2985241"/>
        <a:ext cx="153629" cy="149362"/>
      </dsp:txXfrm>
    </dsp:sp>
    <dsp:sp modelId="{7F9BEDF7-3189-4303-9D11-ABA5263988A6}">
      <dsp:nvSpPr>
        <dsp:cNvPr id="0" name=""/>
        <dsp:cNvSpPr/>
      </dsp:nvSpPr>
      <dsp:spPr>
        <a:xfrm>
          <a:off x="958985" y="3234179"/>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rPr>
            <a:t>接收數據與處理</a:t>
          </a:r>
        </a:p>
      </dsp:txBody>
      <dsp:txXfrm>
        <a:off x="969597" y="3244791"/>
        <a:ext cx="2728055" cy="34108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2</TotalTime>
  <Pages>103</Pages>
  <Words>15105</Words>
  <Characters>86100</Characters>
  <Application>Microsoft Office Word</Application>
  <DocSecurity>0</DocSecurity>
  <Lines>717</Lines>
  <Paragraphs>202</Paragraphs>
  <ScaleCrop>false</ScaleCrop>
  <Company/>
  <LinksUpToDate>false</LinksUpToDate>
  <CharactersWithSpaces>101003</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135</cp:revision>
  <cp:lastPrinted>2021-07-23T06:41:00Z</cp:lastPrinted>
  <dcterms:created xsi:type="dcterms:W3CDTF">2022-06-21T11:17:00Z</dcterms:created>
  <dcterms:modified xsi:type="dcterms:W3CDTF">2022-07-04T17:33:00Z</dcterms:modified>
</cp:coreProperties>
</file>